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05344D" w14:textId="1AB5752F" w:rsidR="00C93730" w:rsidRDefault="00114F3B" w:rsidP="00EC1B75">
      <w:pPr>
        <w:spacing w:line="360" w:lineRule="auto"/>
        <w:jc w:val="both"/>
        <w:rPr>
          <w:b/>
          <w:bCs/>
        </w:rPr>
      </w:pPr>
      <w:r w:rsidRPr="00C97456">
        <w:rPr>
          <w:b/>
          <w:bCs/>
        </w:rPr>
        <w:t xml:space="preserve">Title: </w:t>
      </w:r>
      <w:r w:rsidR="00C27C12">
        <w:rPr>
          <w:b/>
          <w:bCs/>
        </w:rPr>
        <w:t>A prospective</w:t>
      </w:r>
      <w:r w:rsidR="00381C70">
        <w:rPr>
          <w:b/>
          <w:bCs/>
        </w:rPr>
        <w:t xml:space="preserve"> multicentre</w:t>
      </w:r>
      <w:r w:rsidR="00C27C12">
        <w:rPr>
          <w:b/>
          <w:bCs/>
        </w:rPr>
        <w:t xml:space="preserve"> m</w:t>
      </w:r>
      <w:r w:rsidR="00C27C12" w:rsidRPr="00C97456">
        <w:rPr>
          <w:b/>
          <w:bCs/>
        </w:rPr>
        <w:t xml:space="preserve">ultiorgan </w:t>
      </w:r>
      <w:r w:rsidR="00A05672" w:rsidRPr="00C97456">
        <w:rPr>
          <w:b/>
          <w:bCs/>
        </w:rPr>
        <w:t xml:space="preserve">magnetic resonance </w:t>
      </w:r>
      <w:r w:rsidR="009063C2" w:rsidRPr="00C97456">
        <w:rPr>
          <w:b/>
          <w:bCs/>
        </w:rPr>
        <w:t xml:space="preserve">imaging </w:t>
      </w:r>
      <w:r w:rsidR="00A05672" w:rsidRPr="00C97456">
        <w:rPr>
          <w:b/>
          <w:bCs/>
        </w:rPr>
        <w:t xml:space="preserve">study of patients </w:t>
      </w:r>
      <w:r w:rsidR="00620696" w:rsidRPr="00C97456">
        <w:rPr>
          <w:b/>
          <w:bCs/>
        </w:rPr>
        <w:t>post-hospitalisation</w:t>
      </w:r>
      <w:r w:rsidR="00A05672" w:rsidRPr="00C97456">
        <w:rPr>
          <w:b/>
          <w:bCs/>
        </w:rPr>
        <w:t xml:space="preserve"> for </w:t>
      </w:r>
      <w:r w:rsidR="002E1A7D" w:rsidRPr="00C97456">
        <w:rPr>
          <w:b/>
          <w:bCs/>
        </w:rPr>
        <w:t>COVID-19</w:t>
      </w:r>
    </w:p>
    <w:p w14:paraId="6884DC3B" w14:textId="77777777" w:rsidR="000604E3" w:rsidRDefault="000604E3" w:rsidP="00EC1B75">
      <w:pPr>
        <w:spacing w:line="360" w:lineRule="auto"/>
        <w:jc w:val="both"/>
        <w:rPr>
          <w:b/>
          <w:bCs/>
        </w:rPr>
      </w:pPr>
    </w:p>
    <w:p w14:paraId="540C41B6" w14:textId="02D1AFA7" w:rsidR="000604E3" w:rsidRPr="00C97456" w:rsidRDefault="000604E3" w:rsidP="00EC1B75">
      <w:pPr>
        <w:spacing w:line="360" w:lineRule="auto"/>
        <w:jc w:val="both"/>
        <w:rPr>
          <w:b/>
          <w:bCs/>
        </w:rPr>
      </w:pPr>
      <w:r>
        <w:rPr>
          <w:b/>
          <w:bCs/>
        </w:rPr>
        <w:t>C-MORE/PHOSP-COVID Collaborative Group</w:t>
      </w:r>
    </w:p>
    <w:p w14:paraId="6DD04AEB" w14:textId="77777777" w:rsidR="000E4081" w:rsidRDefault="000E4081" w:rsidP="00EC1B75">
      <w:pPr>
        <w:rPr>
          <w:b/>
          <w:bCs/>
        </w:rPr>
      </w:pPr>
    </w:p>
    <w:p w14:paraId="6AD71A18" w14:textId="77777777" w:rsidR="000E4081" w:rsidRPr="00C97456" w:rsidRDefault="000E4081" w:rsidP="00EC1B75">
      <w:pPr>
        <w:spacing w:line="360" w:lineRule="auto"/>
        <w:jc w:val="both"/>
        <w:rPr>
          <w:b/>
          <w:bCs/>
        </w:rPr>
      </w:pPr>
      <w:r w:rsidRPr="00C97456">
        <w:rPr>
          <w:b/>
          <w:bCs/>
        </w:rPr>
        <w:t>Corresponding author :</w:t>
      </w:r>
    </w:p>
    <w:p w14:paraId="59110D51" w14:textId="77777777" w:rsidR="000E4081" w:rsidRPr="00C97456" w:rsidRDefault="000E4081" w:rsidP="00EC1B75">
      <w:pPr>
        <w:spacing w:line="360" w:lineRule="auto"/>
        <w:jc w:val="both"/>
      </w:pPr>
      <w:r w:rsidRPr="00C97456">
        <w:t>Associate Professor Betty Raman MBBS FRACP DPhil FESC</w:t>
      </w:r>
    </w:p>
    <w:p w14:paraId="7E38CD57" w14:textId="77777777" w:rsidR="000E4081" w:rsidRPr="00C97456" w:rsidRDefault="000E4081" w:rsidP="00EC1B75">
      <w:pPr>
        <w:spacing w:line="360" w:lineRule="auto"/>
        <w:jc w:val="both"/>
      </w:pPr>
      <w:r w:rsidRPr="00C97456">
        <w:t xml:space="preserve">Level 0 Oxford Centre for Clinical Magnetic Resonance Research </w:t>
      </w:r>
    </w:p>
    <w:p w14:paraId="642A788A" w14:textId="77777777" w:rsidR="000E4081" w:rsidRPr="00C97456" w:rsidRDefault="000E4081" w:rsidP="00EC1B75">
      <w:pPr>
        <w:spacing w:line="360" w:lineRule="auto"/>
        <w:jc w:val="both"/>
      </w:pPr>
      <w:r w:rsidRPr="00C97456">
        <w:t xml:space="preserve">Radcliffe Department of Medicine </w:t>
      </w:r>
    </w:p>
    <w:p w14:paraId="4C5F42BD" w14:textId="77777777" w:rsidR="000E4081" w:rsidRPr="00C97456" w:rsidRDefault="000E4081" w:rsidP="00EC1B75">
      <w:pPr>
        <w:spacing w:line="360" w:lineRule="auto"/>
        <w:jc w:val="both"/>
      </w:pPr>
      <w:r w:rsidRPr="00C97456">
        <w:t>Division of Cardiovascular Medicine</w:t>
      </w:r>
    </w:p>
    <w:p w14:paraId="7D90291E" w14:textId="77777777" w:rsidR="000E4081" w:rsidRPr="00C97456" w:rsidRDefault="000E4081" w:rsidP="00EC1B75">
      <w:pPr>
        <w:spacing w:line="360" w:lineRule="auto"/>
        <w:jc w:val="both"/>
      </w:pPr>
      <w:r w:rsidRPr="00C97456">
        <w:t xml:space="preserve">University of Oxford </w:t>
      </w:r>
    </w:p>
    <w:p w14:paraId="1E8669A6" w14:textId="10597E6C" w:rsidR="000E4081" w:rsidRPr="00C97456" w:rsidRDefault="000E4081" w:rsidP="00EC1B75">
      <w:pPr>
        <w:spacing w:line="360" w:lineRule="auto"/>
        <w:jc w:val="both"/>
      </w:pPr>
      <w:r w:rsidRPr="00C97456">
        <w:t xml:space="preserve">Email address: </w:t>
      </w:r>
      <w:hyperlink r:id="rId8" w:history="1">
        <w:r w:rsidRPr="00C97456">
          <w:rPr>
            <w:rStyle w:val="Hyperlink"/>
          </w:rPr>
          <w:t>Betty</w:t>
        </w:r>
        <w:r w:rsidR="00F8097A">
          <w:rPr>
            <w:rStyle w:val="Hyperlink"/>
          </w:rPr>
          <w:t>·</w:t>
        </w:r>
        <w:r w:rsidRPr="00C97456">
          <w:rPr>
            <w:rStyle w:val="Hyperlink"/>
          </w:rPr>
          <w:t>raman@cardiov</w:t>
        </w:r>
        <w:r w:rsidR="00F8097A">
          <w:rPr>
            <w:rStyle w:val="Hyperlink"/>
          </w:rPr>
          <w:t>·</w:t>
        </w:r>
        <w:r w:rsidRPr="00C97456">
          <w:rPr>
            <w:rStyle w:val="Hyperlink"/>
          </w:rPr>
          <w:t>ox</w:t>
        </w:r>
        <w:r w:rsidR="00F8097A">
          <w:rPr>
            <w:rStyle w:val="Hyperlink"/>
          </w:rPr>
          <w:t>·</w:t>
        </w:r>
        <w:r w:rsidRPr="00C97456">
          <w:rPr>
            <w:rStyle w:val="Hyperlink"/>
          </w:rPr>
          <w:t>ac</w:t>
        </w:r>
        <w:r w:rsidR="00F8097A">
          <w:rPr>
            <w:rStyle w:val="Hyperlink"/>
          </w:rPr>
          <w:t>·</w:t>
        </w:r>
        <w:r w:rsidRPr="00C97456">
          <w:rPr>
            <w:rStyle w:val="Hyperlink"/>
          </w:rPr>
          <w:t>uk</w:t>
        </w:r>
      </w:hyperlink>
    </w:p>
    <w:p w14:paraId="258FC1A0" w14:textId="77777777" w:rsidR="000E4081" w:rsidRPr="00C97456" w:rsidRDefault="000E4081" w:rsidP="00EC1B75">
      <w:pPr>
        <w:spacing w:line="360" w:lineRule="auto"/>
        <w:jc w:val="both"/>
      </w:pPr>
      <w:r w:rsidRPr="00C97456">
        <w:t>Phone number: 01865234580</w:t>
      </w:r>
    </w:p>
    <w:p w14:paraId="25EA9574" w14:textId="77777777" w:rsidR="00AC0A58" w:rsidRPr="00C97456" w:rsidRDefault="00AC0A58" w:rsidP="00EC1B75">
      <w:pPr>
        <w:spacing w:line="360" w:lineRule="auto"/>
        <w:jc w:val="both"/>
      </w:pPr>
    </w:p>
    <w:p w14:paraId="3CD1951A" w14:textId="0C9D3B2E" w:rsidR="00AC0A58" w:rsidRPr="00C97456" w:rsidRDefault="00AC0A58" w:rsidP="00EC1B75">
      <w:pPr>
        <w:spacing w:line="360" w:lineRule="auto"/>
        <w:jc w:val="both"/>
        <w:sectPr w:rsidR="00AC0A58" w:rsidRPr="00C97456" w:rsidSect="009E1408">
          <w:footerReference w:type="even" r:id="rId9"/>
          <w:footerReference w:type="default" r:id="rId10"/>
          <w:pgSz w:w="12240" w:h="15840"/>
          <w:pgMar w:top="1440" w:right="1440" w:bottom="1440" w:left="1440" w:header="720" w:footer="720" w:gutter="0"/>
          <w:lnNumType w:countBy="1"/>
          <w:cols w:space="720"/>
          <w:docGrid w:linePitch="360"/>
        </w:sectPr>
      </w:pPr>
    </w:p>
    <w:p w14:paraId="79B859DC" w14:textId="6A47A587" w:rsidR="005D5E77" w:rsidRDefault="00433976" w:rsidP="00EC1B75">
      <w:pPr>
        <w:pStyle w:val="Style2"/>
        <w:rPr>
          <w:rFonts w:cs="Times New Roman"/>
          <w:sz w:val="24"/>
          <w:szCs w:val="24"/>
        </w:rPr>
      </w:pPr>
      <w:r>
        <w:rPr>
          <w:rFonts w:cs="Times New Roman"/>
          <w:sz w:val="24"/>
          <w:szCs w:val="24"/>
        </w:rPr>
        <w:lastRenderedPageBreak/>
        <w:t>Research in contex</w:t>
      </w:r>
      <w:r w:rsidR="005D5E77">
        <w:rPr>
          <w:rFonts w:cs="Times New Roman"/>
          <w:sz w:val="24"/>
          <w:szCs w:val="24"/>
        </w:rPr>
        <w:t>t</w:t>
      </w:r>
    </w:p>
    <w:p w14:paraId="59A62D25" w14:textId="61960100" w:rsidR="00317EED" w:rsidRDefault="00317EED" w:rsidP="00EC1B75">
      <w:pPr>
        <w:pStyle w:val="Style2"/>
        <w:rPr>
          <w:rFonts w:cs="Times New Roman"/>
          <w:sz w:val="24"/>
          <w:szCs w:val="24"/>
        </w:rPr>
      </w:pPr>
      <w:r>
        <w:rPr>
          <w:rFonts w:cs="Times New Roman"/>
          <w:sz w:val="24"/>
          <w:szCs w:val="24"/>
        </w:rPr>
        <w:t xml:space="preserve">Evidence before the study </w:t>
      </w:r>
    </w:p>
    <w:p w14:paraId="208D62CE" w14:textId="1EF0A122" w:rsidR="005D5E77" w:rsidRPr="00E70C2E" w:rsidRDefault="005D5E77" w:rsidP="00EC1B75">
      <w:pPr>
        <w:spacing w:line="360" w:lineRule="auto"/>
        <w:jc w:val="both"/>
      </w:pPr>
      <w:r w:rsidRPr="00C174CC">
        <w:t>A systematic search of PubMed and Embase databases for studies with multiorgan imaging inclu</w:t>
      </w:r>
      <w:r w:rsidR="00C32616">
        <w:t>d</w:t>
      </w:r>
      <w:r w:rsidRPr="00C174CC">
        <w:t xml:space="preserve">ing </w:t>
      </w:r>
      <w:r w:rsidR="00C455B8">
        <w:t xml:space="preserve">lungs, </w:t>
      </w:r>
      <w:r w:rsidRPr="00C174CC">
        <w:t>heart, brain</w:t>
      </w:r>
      <w:r w:rsidR="00C455B8">
        <w:t>,</w:t>
      </w:r>
      <w:r w:rsidRPr="00C174CC">
        <w:t xml:space="preserve"> liver</w:t>
      </w:r>
      <w:r w:rsidR="00C455B8">
        <w:t xml:space="preserve"> and</w:t>
      </w:r>
      <w:r w:rsidRPr="00C174CC">
        <w:t xml:space="preserve"> kidneys published between Jan 1, 2021, and December, 202</w:t>
      </w:r>
      <w:r w:rsidR="00C174CC">
        <w:t>2</w:t>
      </w:r>
      <w:r w:rsidRPr="00C174CC">
        <w:t>, without language restrictions was conducted</w:t>
      </w:r>
      <w:r w:rsidR="00F8097A">
        <w:t xml:space="preserve">. </w:t>
      </w:r>
      <w:r w:rsidRPr="00C174CC">
        <w:t>Search terms related to COVID-19 (“COVID-19”, “COVID-2019”, “SARS-CoV-2”, “2019-nCoV”, “2019-SARSCoV-2”), hospitalisation (“hospital”), long-term follow-up (“follow</w:t>
      </w:r>
      <w:r w:rsidR="00265C90">
        <w:t>-</w:t>
      </w:r>
      <w:r w:rsidRPr="00C174CC">
        <w:t>up”, “long term”, “sequela</w:t>
      </w:r>
      <w:r w:rsidR="000E7604">
        <w:t>e</w:t>
      </w:r>
      <w:r w:rsidRPr="00C174CC">
        <w:t>”, “long Covid”)</w:t>
      </w:r>
      <w:r w:rsidR="0075431D" w:rsidRPr="00C174CC">
        <w:t>, multiorgan (“multiorgan, multi-organ) and MRI (“magnetic resonance imaging”, “MRI”)</w:t>
      </w:r>
      <w:r w:rsidRPr="00C174CC">
        <w:t xml:space="preserve"> were used</w:t>
      </w:r>
      <w:r w:rsidR="00F8097A">
        <w:t xml:space="preserve">. </w:t>
      </w:r>
      <w:r w:rsidR="0075431D" w:rsidRPr="00C174CC">
        <w:t>There w</w:t>
      </w:r>
      <w:r w:rsidR="000E7604">
        <w:t>as</w:t>
      </w:r>
      <w:r w:rsidR="0075431D" w:rsidRPr="00C174CC">
        <w:t xml:space="preserve"> </w:t>
      </w:r>
      <w:r w:rsidR="00E06BD9" w:rsidRPr="00C174CC">
        <w:t xml:space="preserve">only one </w:t>
      </w:r>
      <w:r w:rsidR="0075431D" w:rsidRPr="00C174CC">
        <w:t>comprehensive multiorgan MRI stud</w:t>
      </w:r>
      <w:r w:rsidR="00742B28">
        <w:t>y</w:t>
      </w:r>
      <w:r w:rsidR="0075431D" w:rsidRPr="00C174CC">
        <w:t xml:space="preserve"> covering five</w:t>
      </w:r>
      <w:r w:rsidR="00E06BD9" w:rsidRPr="00C174CC">
        <w:t xml:space="preserve"> major</w:t>
      </w:r>
      <w:r w:rsidR="0075431D" w:rsidRPr="00C174CC">
        <w:t xml:space="preserve"> organs</w:t>
      </w:r>
      <w:r w:rsidR="00E06BD9" w:rsidRPr="00C174CC">
        <w:t xml:space="preserve"> which was conducted by us</w:t>
      </w:r>
      <w:r w:rsidR="000E7604">
        <w:t xml:space="preserve"> (n=58)</w:t>
      </w:r>
      <w:r w:rsidRPr="00C174CC">
        <w:t>;</w:t>
      </w:r>
      <w:r w:rsidR="0075431D" w:rsidRPr="00C174CC">
        <w:t xml:space="preserve"> </w:t>
      </w:r>
      <w:r w:rsidR="00742B28">
        <w:t>t</w:t>
      </w:r>
      <w:r w:rsidR="0075431D" w:rsidRPr="00C174CC">
        <w:t>wo studies</w:t>
      </w:r>
      <w:r w:rsidR="00317EED">
        <w:t xml:space="preserve"> (UK</w:t>
      </w:r>
      <w:r w:rsidR="00C32616">
        <w:t xml:space="preserve"> n=159</w:t>
      </w:r>
      <w:r w:rsidR="00317EED">
        <w:t>; Hamburg</w:t>
      </w:r>
      <w:r w:rsidR="00C32616">
        <w:t xml:space="preserve"> n=443</w:t>
      </w:r>
      <w:r w:rsidR="00317EED">
        <w:t>)</w:t>
      </w:r>
      <w:r w:rsidR="0075431D" w:rsidRPr="00C174CC">
        <w:t xml:space="preserve"> evaluated three or four organs </w:t>
      </w:r>
      <w:r w:rsidR="00C174CC">
        <w:t xml:space="preserve">on MRI </w:t>
      </w:r>
      <w:r w:rsidR="000E7604">
        <w:t>and investigated</w:t>
      </w:r>
      <w:r w:rsidR="00E06BD9" w:rsidRPr="00C174CC">
        <w:t xml:space="preserve"> </w:t>
      </w:r>
      <w:r w:rsidR="0075431D" w:rsidRPr="00C174CC">
        <w:t>predominantly non-hospitalised patients</w:t>
      </w:r>
      <w:r w:rsidR="00F8097A">
        <w:t xml:space="preserve">. </w:t>
      </w:r>
      <w:r w:rsidR="00E06BD9" w:rsidRPr="00C174CC">
        <w:t>Single</w:t>
      </w:r>
      <w:r w:rsidR="002C3F2C">
        <w:t>-</w:t>
      </w:r>
      <w:r w:rsidR="00E06BD9" w:rsidRPr="00C174CC">
        <w:t>organ MRI studies were frequent</w:t>
      </w:r>
      <w:r w:rsidR="00317EED">
        <w:t>,</w:t>
      </w:r>
      <w:r w:rsidR="00E06BD9" w:rsidRPr="00C174CC">
        <w:t xml:space="preserve"> but </w:t>
      </w:r>
      <w:r w:rsidR="002C3F2C" w:rsidRPr="00C174CC">
        <w:t>d</w:t>
      </w:r>
      <w:r w:rsidR="002C3F2C">
        <w:t>id</w:t>
      </w:r>
      <w:r w:rsidR="002C3F2C" w:rsidRPr="00C174CC">
        <w:t xml:space="preserve"> </w:t>
      </w:r>
      <w:r w:rsidR="00E06BD9" w:rsidRPr="00C174CC">
        <w:t xml:space="preserve">not </w:t>
      </w:r>
      <w:r w:rsidR="00C174CC">
        <w:t>examine</w:t>
      </w:r>
      <w:r w:rsidR="00C174CC" w:rsidRPr="00C174CC">
        <w:t xml:space="preserve"> </w:t>
      </w:r>
      <w:r w:rsidR="00E06BD9" w:rsidRPr="00C174CC">
        <w:t>the cumulative burden of multimorbidity or multiorgan dysfunction on patient recovery</w:t>
      </w:r>
      <w:r w:rsidR="00317EED">
        <w:t xml:space="preserve"> following severe acute infection</w:t>
      </w:r>
      <w:r w:rsidR="00F8097A">
        <w:t xml:space="preserve">. </w:t>
      </w:r>
      <w:r w:rsidR="00E06BD9" w:rsidRPr="00C174CC">
        <w:t xml:space="preserve">At the time of the search, </w:t>
      </w:r>
      <w:r w:rsidR="00317EED">
        <w:t xml:space="preserve">there were no </w:t>
      </w:r>
      <w:r w:rsidR="00E06BD9" w:rsidRPr="00C174CC">
        <w:t>m</w:t>
      </w:r>
      <w:r w:rsidR="0075431D" w:rsidRPr="00C174CC">
        <w:t>ultiorgan MRI follow</w:t>
      </w:r>
      <w:r w:rsidR="00265C90">
        <w:t>-</w:t>
      </w:r>
      <w:r w:rsidR="0075431D" w:rsidRPr="00C174CC">
        <w:t xml:space="preserve">up </w:t>
      </w:r>
      <w:r w:rsidR="0082459F" w:rsidRPr="00C174CC">
        <w:t>stud</w:t>
      </w:r>
      <w:r w:rsidR="0082459F">
        <w:t>ies</w:t>
      </w:r>
      <w:r w:rsidR="0082459F" w:rsidRPr="00C174CC">
        <w:t xml:space="preserve"> </w:t>
      </w:r>
      <w:r w:rsidR="0075431D" w:rsidRPr="00C174CC">
        <w:t>in post-hospitalised COVID-19 patients at</w:t>
      </w:r>
      <w:r w:rsidR="000E7604">
        <w:t xml:space="preserve"> </w:t>
      </w:r>
      <w:r w:rsidR="0082459F">
        <w:t xml:space="preserve">the </w:t>
      </w:r>
      <w:r w:rsidR="00E06BD9" w:rsidRPr="00C174CC">
        <w:t>5-6 month</w:t>
      </w:r>
      <w:r w:rsidR="00317EED">
        <w:t xml:space="preserve"> </w:t>
      </w:r>
      <w:r w:rsidR="0075431D" w:rsidRPr="00C174CC">
        <w:t>follow-up</w:t>
      </w:r>
      <w:r w:rsidR="00317EED">
        <w:t xml:space="preserve"> time point</w:t>
      </w:r>
      <w:r w:rsidR="00F8097A">
        <w:t xml:space="preserve">. </w:t>
      </w:r>
      <w:r w:rsidR="0075431D" w:rsidRPr="00C174CC">
        <w:t xml:space="preserve">One follow-up MRI study of </w:t>
      </w:r>
      <w:r w:rsidR="00E06BD9" w:rsidRPr="00C174CC">
        <w:t>non-hospitalised</w:t>
      </w:r>
      <w:r w:rsidR="0075431D" w:rsidRPr="00C174CC">
        <w:t xml:space="preserve"> COVID-19 patients </w:t>
      </w:r>
      <w:r w:rsidR="00C32616">
        <w:t xml:space="preserve">(UK n=534) </w:t>
      </w:r>
      <w:r w:rsidR="00E06BD9" w:rsidRPr="00C174CC">
        <w:t xml:space="preserve">employed </w:t>
      </w:r>
      <w:r w:rsidR="00C174CC">
        <w:t xml:space="preserve">a </w:t>
      </w:r>
      <w:r w:rsidR="00E06BD9" w:rsidRPr="00C174CC">
        <w:t>limited non-contrast</w:t>
      </w:r>
      <w:r w:rsidR="00317EED">
        <w:t xml:space="preserve"> (non-clinical)</w:t>
      </w:r>
      <w:r w:rsidR="00E06BD9" w:rsidRPr="00C174CC">
        <w:t xml:space="preserve"> protocol and evaluated longitudinal organ health</w:t>
      </w:r>
      <w:r w:rsidR="00317EED">
        <w:t xml:space="preserve"> in patients with mild infection</w:t>
      </w:r>
      <w:r w:rsidR="00F8097A">
        <w:t xml:space="preserve">. </w:t>
      </w:r>
      <w:r w:rsidR="00C174CC">
        <w:t xml:space="preserve">This study </w:t>
      </w:r>
      <w:r w:rsidR="00C174CC" w:rsidRPr="00C174CC">
        <w:t>report</w:t>
      </w:r>
      <w:r w:rsidR="00C174CC">
        <w:t>ed</w:t>
      </w:r>
      <w:r w:rsidR="00C174CC" w:rsidRPr="00C174CC">
        <w:t xml:space="preserve"> </w:t>
      </w:r>
      <w:r w:rsidR="00E06BD9" w:rsidRPr="00C174CC">
        <w:t xml:space="preserve">a prevalence of </w:t>
      </w:r>
      <w:r w:rsidR="000E7604">
        <w:t>56</w:t>
      </w:r>
      <w:r w:rsidR="00E06BD9" w:rsidRPr="00C174CC">
        <w:t xml:space="preserve">% </w:t>
      </w:r>
      <w:r w:rsidR="000E7604">
        <w:t xml:space="preserve">single organ </w:t>
      </w:r>
      <w:r w:rsidR="00E06BD9" w:rsidRPr="00C174CC">
        <w:t>abnormalities</w:t>
      </w:r>
      <w:r w:rsidR="00F8097A">
        <w:t xml:space="preserve">. </w:t>
      </w:r>
      <w:r w:rsidR="00C174CC">
        <w:t>None</w:t>
      </w:r>
      <w:r w:rsidR="000E7604">
        <w:t xml:space="preserve"> of </w:t>
      </w:r>
      <w:r w:rsidR="0082459F">
        <w:t>these studies</w:t>
      </w:r>
      <w:r w:rsidR="000E7604">
        <w:t xml:space="preserve"> evaluate</w:t>
      </w:r>
      <w:r w:rsidR="00224F21">
        <w:t>d</w:t>
      </w:r>
      <w:r w:rsidR="00E06BD9" w:rsidRPr="00C174CC">
        <w:t xml:space="preserve"> the association of multiorgan health (lungs, heart,</w:t>
      </w:r>
      <w:r w:rsidR="00491FC0">
        <w:t xml:space="preserve"> brain, liver,</w:t>
      </w:r>
      <w:r w:rsidR="00E06BD9" w:rsidRPr="00C174CC">
        <w:t xml:space="preserve"> kidneys) </w:t>
      </w:r>
      <w:r w:rsidR="00C174CC">
        <w:t xml:space="preserve">with </w:t>
      </w:r>
      <w:r w:rsidR="00317EED">
        <w:t xml:space="preserve">recently identified </w:t>
      </w:r>
      <w:r w:rsidR="00C174CC">
        <w:t>post</w:t>
      </w:r>
      <w:r w:rsidR="00317EED">
        <w:t>-COVID</w:t>
      </w:r>
      <w:r w:rsidRPr="00C174CC">
        <w:t xml:space="preserve"> </w:t>
      </w:r>
      <w:r w:rsidR="00317EED">
        <w:t>symptom clusters</w:t>
      </w:r>
      <w:r w:rsidR="000E7604">
        <w:t xml:space="preserve"> </w:t>
      </w:r>
      <w:r w:rsidR="00FD3867">
        <w:t>relevant to</w:t>
      </w:r>
      <w:r w:rsidR="000E7604">
        <w:t xml:space="preserve"> post-hospitalised patients</w:t>
      </w:r>
      <w:r w:rsidR="00E06BD9" w:rsidRPr="00C174CC">
        <w:t xml:space="preserve"> (PHOSP-COVID symptom cluster</w:t>
      </w:r>
      <w:r w:rsidR="00224F21">
        <w:t xml:space="preserve">s </w:t>
      </w:r>
      <w:r w:rsidR="00FD3867">
        <w:t>based on</w:t>
      </w:r>
      <w:r w:rsidR="00224F21">
        <w:t xml:space="preserve"> physical, mental and cognitive impairment</w:t>
      </w:r>
      <w:r w:rsidR="00E06BD9" w:rsidRPr="00C174CC">
        <w:t>)</w:t>
      </w:r>
      <w:r w:rsidR="00F8097A">
        <w:t xml:space="preserve">. </w:t>
      </w:r>
      <w:r w:rsidR="00317EED">
        <w:t>W</w:t>
      </w:r>
      <w:r w:rsidRPr="00C174CC">
        <w:t xml:space="preserve">e </w:t>
      </w:r>
      <w:r w:rsidR="00317EED">
        <w:t xml:space="preserve">also </w:t>
      </w:r>
      <w:r w:rsidRPr="00C174CC">
        <w:t>found no stud</w:t>
      </w:r>
      <w:r w:rsidR="00224F21">
        <w:t>y</w:t>
      </w:r>
      <w:r w:rsidRPr="00C174CC">
        <w:t xml:space="preserve"> investigating the association </w:t>
      </w:r>
      <w:r w:rsidR="000E7604">
        <w:t>of</w:t>
      </w:r>
      <w:r w:rsidRPr="00C174CC">
        <w:t xml:space="preserve"> systemic inflammation and </w:t>
      </w:r>
      <w:r w:rsidR="00E06BD9" w:rsidRPr="00C174CC">
        <w:t>multiorgan</w:t>
      </w:r>
      <w:r w:rsidR="00085650">
        <w:t xml:space="preserve"> (five organs)</w:t>
      </w:r>
      <w:r w:rsidR="00E06BD9" w:rsidRPr="00C174CC">
        <w:t xml:space="preserve"> health</w:t>
      </w:r>
      <w:r w:rsidR="00317EED">
        <w:t xml:space="preserve"> among post-hospitalised patients</w:t>
      </w:r>
      <w:r w:rsidR="00F8097A">
        <w:t>·</w:t>
      </w:r>
    </w:p>
    <w:p w14:paraId="7C5C63EE" w14:textId="77777777" w:rsidR="00317EED" w:rsidRDefault="00317EED" w:rsidP="00EC1B75">
      <w:pPr>
        <w:spacing w:line="360" w:lineRule="auto"/>
        <w:jc w:val="both"/>
      </w:pPr>
    </w:p>
    <w:p w14:paraId="79EFF2C4" w14:textId="77777777" w:rsidR="00317EED" w:rsidRPr="00E70C2E" w:rsidRDefault="00317EED" w:rsidP="00EC1B75">
      <w:pPr>
        <w:pStyle w:val="Style2"/>
        <w:spacing w:line="360" w:lineRule="auto"/>
        <w:rPr>
          <w:rFonts w:cs="Times New Roman"/>
        </w:rPr>
      </w:pPr>
      <w:r w:rsidRPr="00C174CC">
        <w:rPr>
          <w:rFonts w:cs="Times New Roman"/>
          <w:sz w:val="24"/>
          <w:szCs w:val="24"/>
        </w:rPr>
        <w:t>Added value of this study</w:t>
      </w:r>
    </w:p>
    <w:p w14:paraId="696CE951" w14:textId="10624EFA" w:rsidR="00317EED" w:rsidRPr="00E70C2E" w:rsidRDefault="00317EED" w:rsidP="00EC1B75">
      <w:pPr>
        <w:spacing w:line="360" w:lineRule="auto"/>
        <w:jc w:val="both"/>
      </w:pPr>
      <w:r>
        <w:t xml:space="preserve">In one of the </w:t>
      </w:r>
      <w:r w:rsidRPr="00C174CC">
        <w:t>large</w:t>
      </w:r>
      <w:r>
        <w:t>st</w:t>
      </w:r>
      <w:r w:rsidRPr="00C174CC">
        <w:t xml:space="preserve"> prospective, multicentre </w:t>
      </w:r>
      <w:r w:rsidR="00F272D4">
        <w:t>multiorgan MRI follow-up</w:t>
      </w:r>
      <w:r w:rsidRPr="00317EED">
        <w:t xml:space="preserve"> </w:t>
      </w:r>
      <w:r w:rsidRPr="00C174CC">
        <w:t>study</w:t>
      </w:r>
      <w:r w:rsidR="00F272D4">
        <w:t xml:space="preserve"> of post-hospitalised COVID-19 patients</w:t>
      </w:r>
      <w:r w:rsidR="00A33195">
        <w:t xml:space="preserve"> and contemporary non-COVID-19 controls</w:t>
      </w:r>
      <w:r w:rsidR="00F272D4">
        <w:t>,</w:t>
      </w:r>
      <w:r w:rsidRPr="00C174CC">
        <w:t xml:space="preserve"> </w:t>
      </w:r>
      <w:r>
        <w:t xml:space="preserve">we </w:t>
      </w:r>
      <w:r w:rsidRPr="00C174CC">
        <w:t>report several novel findings</w:t>
      </w:r>
      <w:r w:rsidR="00F272D4">
        <w:t>: 1) We describe a</w:t>
      </w:r>
      <w:r>
        <w:t xml:space="preserve"> high burden of multiorgan</w:t>
      </w:r>
      <w:r w:rsidR="00F272D4">
        <w:t xml:space="preserve"> abnormalities on MRI among patients</w:t>
      </w:r>
      <w:r w:rsidR="00A33195">
        <w:t xml:space="preserve"> (one in three)</w:t>
      </w:r>
      <w:r w:rsidR="00F272D4">
        <w:t xml:space="preserve"> 5 months post-COVID-19</w:t>
      </w:r>
      <w:r w:rsidR="00A33195">
        <w:t xml:space="preserve"> hospitalisation</w:t>
      </w:r>
      <w:r w:rsidRPr="00C174CC">
        <w:t>;</w:t>
      </w:r>
      <w:r w:rsidR="00F272D4">
        <w:t xml:space="preserve"> 2) An excess burden </w:t>
      </w:r>
      <w:r w:rsidR="008D5BE4">
        <w:t xml:space="preserve">of </w:t>
      </w:r>
      <w:r w:rsidR="00F272D4">
        <w:t xml:space="preserve">lungs, brain and renal abnormalities were observed among patients; 3) </w:t>
      </w:r>
      <w:r w:rsidR="000E7604">
        <w:t xml:space="preserve">Both </w:t>
      </w:r>
      <w:r w:rsidR="00F272D4">
        <w:t>cardiac and liver</w:t>
      </w:r>
      <w:r w:rsidR="000E7604">
        <w:t xml:space="preserve"> MRI</w:t>
      </w:r>
      <w:r w:rsidR="00F272D4">
        <w:t xml:space="preserve"> </w:t>
      </w:r>
      <w:r w:rsidR="000E7604">
        <w:t xml:space="preserve">abnormalities were comparable </w:t>
      </w:r>
      <w:r w:rsidR="00A33195">
        <w:t>between patients and our</w:t>
      </w:r>
      <w:r w:rsidR="000E7604">
        <w:t xml:space="preserve"> non-COVID control population</w:t>
      </w:r>
      <w:r w:rsidR="008D5BE4">
        <w:t>; 4</w:t>
      </w:r>
      <w:r w:rsidR="00F272D4">
        <w:t xml:space="preserve">) Novel associations </w:t>
      </w:r>
      <w:r w:rsidR="00F272D4">
        <w:lastRenderedPageBreak/>
        <w:t xml:space="preserve">between specific symptoms and organ dysfunction were observed, including the association of multiorgan abnormalities </w:t>
      </w:r>
      <w:r w:rsidR="0098616C">
        <w:t>with more impaired patterns of recovery</w:t>
      </w:r>
      <w:r w:rsidR="00F272D4">
        <w:t xml:space="preserve">; </w:t>
      </w:r>
      <w:r w:rsidR="008D5BE4">
        <w:t>5</w:t>
      </w:r>
      <w:r w:rsidR="00F272D4">
        <w:t>)</w:t>
      </w:r>
      <w:r w:rsidRPr="00C174CC">
        <w:t xml:space="preserve"> </w:t>
      </w:r>
      <w:r w:rsidR="0098616C">
        <w:t xml:space="preserve">Post-hospitalised patients </w:t>
      </w:r>
      <w:r w:rsidR="00A33195">
        <w:t>with</w:t>
      </w:r>
      <w:r w:rsidR="00742B28">
        <w:t xml:space="preserve"> </w:t>
      </w:r>
      <w:r w:rsidR="00F272D4">
        <w:t>persistent</w:t>
      </w:r>
      <w:r w:rsidR="00A33195">
        <w:t>ly</w:t>
      </w:r>
      <w:r w:rsidR="00F272D4">
        <w:t xml:space="preserve"> abnormal markers of inflammation at follow-up</w:t>
      </w:r>
      <w:r w:rsidR="00A33195">
        <w:t xml:space="preserve"> were more likely to have multiorgan MRI abnormalities</w:t>
      </w:r>
      <w:r w:rsidR="0098616C">
        <w:t xml:space="preserve"> than those without</w:t>
      </w:r>
      <w:r w:rsidR="003138AF">
        <w:t>.</w:t>
      </w:r>
    </w:p>
    <w:p w14:paraId="04259988" w14:textId="79582DC2" w:rsidR="008D5BE4" w:rsidRPr="008D5BE4" w:rsidRDefault="005D5E77" w:rsidP="00EC1B75">
      <w:pPr>
        <w:pStyle w:val="Style2"/>
        <w:spacing w:line="360" w:lineRule="auto"/>
        <w:rPr>
          <w:rFonts w:cs="Times New Roman"/>
          <w:sz w:val="24"/>
          <w:szCs w:val="24"/>
        </w:rPr>
      </w:pPr>
      <w:r w:rsidRPr="008D5BE4">
        <w:rPr>
          <w:rFonts w:cs="Times New Roman"/>
          <w:sz w:val="24"/>
          <w:szCs w:val="24"/>
        </w:rPr>
        <w:t xml:space="preserve">Implications of all evidence available </w:t>
      </w:r>
    </w:p>
    <w:p w14:paraId="46E05161" w14:textId="267C7416" w:rsidR="008D5BE4" w:rsidRPr="00E70C2E" w:rsidRDefault="008D5BE4" w:rsidP="00EC1B75">
      <w:pPr>
        <w:spacing w:line="360" w:lineRule="auto"/>
        <w:jc w:val="both"/>
      </w:pPr>
      <w:r w:rsidRPr="00C174CC">
        <w:t xml:space="preserve">These findings highlight the need to prioritise </w:t>
      </w:r>
      <w:r w:rsidR="00B76DBE">
        <w:t xml:space="preserve">multidisciplinary </w:t>
      </w:r>
      <w:r w:rsidRPr="00C174CC">
        <w:t>services in the follow</w:t>
      </w:r>
      <w:r w:rsidR="00265C90">
        <w:t>-</w:t>
      </w:r>
      <w:r w:rsidRPr="00C174CC">
        <w:t>up of patients</w:t>
      </w:r>
      <w:r w:rsidR="00A33195">
        <w:t xml:space="preserve"> recovering from moderate to severe SARS-CoV-2 infection</w:t>
      </w:r>
      <w:r w:rsidR="00F8097A">
        <w:t xml:space="preserve">. </w:t>
      </w:r>
      <w:r w:rsidR="00B76DBE">
        <w:t xml:space="preserve">Specifically, </w:t>
      </w:r>
      <w:r w:rsidR="001567D3">
        <w:t xml:space="preserve">management of </w:t>
      </w:r>
      <w:r w:rsidR="00B76DBE">
        <w:t xml:space="preserve">pulmonary and extrapulmonary health (neuro-cognitive and renal) may </w:t>
      </w:r>
      <w:r w:rsidR="000E7604">
        <w:t xml:space="preserve">be </w:t>
      </w:r>
      <w:r w:rsidR="001567D3">
        <w:t>important in the long term for patients</w:t>
      </w:r>
      <w:r w:rsidR="00F8097A">
        <w:t xml:space="preserve">. </w:t>
      </w:r>
      <w:r w:rsidR="000E7604">
        <w:t>Our study</w:t>
      </w:r>
      <w:r w:rsidRPr="00C174CC">
        <w:t xml:space="preserve"> highlights the sensitivity of advanced imaging to guide surveillance</w:t>
      </w:r>
      <w:r w:rsidR="00B76DBE">
        <w:t xml:space="preserve"> frequency and therapeutic interventions,</w:t>
      </w:r>
      <w:r w:rsidR="00D37A7E">
        <w:t xml:space="preserve"> and the vulnerability of individuals </w:t>
      </w:r>
      <w:r w:rsidR="002C3F2C">
        <w:t>to</w:t>
      </w:r>
      <w:r w:rsidR="00D37A7E">
        <w:t xml:space="preserve"> future insults</w:t>
      </w:r>
      <w:r w:rsidR="00F8097A">
        <w:t xml:space="preserve">. </w:t>
      </w:r>
      <w:r w:rsidR="001567D3">
        <w:t>It also stresses the importance of</w:t>
      </w:r>
      <w:r w:rsidR="00B76DBE">
        <w:t xml:space="preserve"> risk factor </w:t>
      </w:r>
      <w:r w:rsidR="001567D3">
        <w:t xml:space="preserve">and comorbidity </w:t>
      </w:r>
      <w:r w:rsidR="00B76DBE">
        <w:t>management</w:t>
      </w:r>
      <w:r w:rsidR="001567D3">
        <w:t>, which</w:t>
      </w:r>
      <w:r w:rsidR="00B76DBE">
        <w:t xml:space="preserve"> should remain a priority </w:t>
      </w:r>
      <w:r w:rsidR="001567D3">
        <w:t xml:space="preserve">for clinicians, </w:t>
      </w:r>
      <w:r w:rsidR="00B76DBE">
        <w:t xml:space="preserve">given </w:t>
      </w:r>
      <w:r w:rsidR="001567D3">
        <w:t>their</w:t>
      </w:r>
      <w:r w:rsidR="00B76DBE">
        <w:t xml:space="preserve"> close association with severity of acute disease</w:t>
      </w:r>
      <w:r w:rsidR="001567D3">
        <w:t xml:space="preserve"> and impaired recovery</w:t>
      </w:r>
      <w:r w:rsidR="003138AF">
        <w:t>.</w:t>
      </w:r>
    </w:p>
    <w:p w14:paraId="51324AA0" w14:textId="77777777" w:rsidR="00433976" w:rsidRPr="00E70C2E" w:rsidRDefault="00433976" w:rsidP="00EC1B75">
      <w:pPr>
        <w:spacing w:line="360" w:lineRule="auto"/>
        <w:jc w:val="both"/>
      </w:pPr>
    </w:p>
    <w:p w14:paraId="59A17120" w14:textId="768B185B" w:rsidR="00433976" w:rsidRDefault="00433976" w:rsidP="00EC1B75">
      <w:pPr>
        <w:pStyle w:val="Style2"/>
        <w:rPr>
          <w:rFonts w:cs="Times New Roman"/>
          <w:sz w:val="24"/>
          <w:szCs w:val="24"/>
        </w:rPr>
        <w:sectPr w:rsidR="00433976" w:rsidSect="009E1408">
          <w:pgSz w:w="12240" w:h="15840"/>
          <w:pgMar w:top="1440" w:right="1440" w:bottom="1440" w:left="1440" w:header="720" w:footer="720" w:gutter="0"/>
          <w:lnNumType w:countBy="1"/>
          <w:cols w:space="720"/>
          <w:docGrid w:linePitch="360"/>
        </w:sectPr>
      </w:pPr>
    </w:p>
    <w:p w14:paraId="184E4875" w14:textId="66DB420D" w:rsidR="00B6703B" w:rsidRPr="00C97456" w:rsidRDefault="00B6703B" w:rsidP="00EC1B75">
      <w:pPr>
        <w:pStyle w:val="Style2"/>
        <w:spacing w:line="360" w:lineRule="auto"/>
        <w:rPr>
          <w:rFonts w:cs="Times New Roman"/>
          <w:sz w:val="24"/>
          <w:szCs w:val="24"/>
        </w:rPr>
      </w:pPr>
      <w:r w:rsidRPr="00C97456">
        <w:rPr>
          <w:rFonts w:cs="Times New Roman"/>
          <w:sz w:val="24"/>
          <w:szCs w:val="24"/>
        </w:rPr>
        <w:lastRenderedPageBreak/>
        <w:t xml:space="preserve">Abstract </w:t>
      </w:r>
    </w:p>
    <w:p w14:paraId="0E454819" w14:textId="0F7E2A5D" w:rsidR="00A77C8F" w:rsidRPr="00C97456" w:rsidRDefault="00B4710F" w:rsidP="00EC1B75">
      <w:pPr>
        <w:spacing w:line="360" w:lineRule="auto"/>
        <w:jc w:val="both"/>
        <w:rPr>
          <w:b/>
          <w:bCs/>
        </w:rPr>
      </w:pPr>
      <w:r>
        <w:rPr>
          <w:b/>
          <w:bCs/>
        </w:rPr>
        <w:t>Introduction</w:t>
      </w:r>
    </w:p>
    <w:p w14:paraId="35A92C7F" w14:textId="71C39AB8" w:rsidR="00D05449" w:rsidRPr="00C97456" w:rsidRDefault="00A77C8F" w:rsidP="00EC1B75">
      <w:pPr>
        <w:spacing w:line="360" w:lineRule="auto"/>
        <w:jc w:val="both"/>
      </w:pPr>
      <w:r w:rsidRPr="00C97456">
        <w:t>The</w:t>
      </w:r>
      <w:r w:rsidR="00B86C55" w:rsidRPr="00C97456">
        <w:t xml:space="preserve"> </w:t>
      </w:r>
      <w:r w:rsidR="0034557D" w:rsidRPr="00C97456">
        <w:t>multiorgan</w:t>
      </w:r>
      <w:r w:rsidRPr="00C97456">
        <w:t xml:space="preserve"> impact of moderate to severe coronavirus infections </w:t>
      </w:r>
      <w:r w:rsidR="0034557D" w:rsidRPr="00C97456">
        <w:t xml:space="preserve">in the post-acute phase </w:t>
      </w:r>
      <w:r w:rsidRPr="00C97456">
        <w:t>is</w:t>
      </w:r>
      <w:r w:rsidR="00FC33E5" w:rsidRPr="00C97456">
        <w:t xml:space="preserve"> </w:t>
      </w:r>
      <w:r w:rsidR="0034557D" w:rsidRPr="00C97456">
        <w:t xml:space="preserve">still </w:t>
      </w:r>
      <w:r w:rsidR="00FC33E5" w:rsidRPr="00C97456">
        <w:t xml:space="preserve">poorly </w:t>
      </w:r>
      <w:r w:rsidR="00B86C55" w:rsidRPr="00C97456">
        <w:t>understood</w:t>
      </w:r>
      <w:r w:rsidR="00F8097A">
        <w:t xml:space="preserve">. </w:t>
      </w:r>
      <w:r w:rsidR="00D05449" w:rsidRPr="00C97456">
        <w:t xml:space="preserve">We sought to evaluate the </w:t>
      </w:r>
      <w:r w:rsidRPr="00C97456">
        <w:t xml:space="preserve">excess </w:t>
      </w:r>
      <w:r w:rsidR="00D05449" w:rsidRPr="00C97456">
        <w:t xml:space="preserve">burden of </w:t>
      </w:r>
      <w:r w:rsidR="00620696" w:rsidRPr="00C97456">
        <w:t>multiorgan</w:t>
      </w:r>
      <w:r w:rsidR="00D05449" w:rsidRPr="00C97456">
        <w:t xml:space="preserve"> abnormalities </w:t>
      </w:r>
      <w:r w:rsidR="00A01F1D">
        <w:t>post-COVID-19 hospitalisation</w:t>
      </w:r>
      <w:r w:rsidRPr="00C97456">
        <w:t>,</w:t>
      </w:r>
      <w:r w:rsidR="00D05449" w:rsidRPr="00C97456">
        <w:t xml:space="preserve"> </w:t>
      </w:r>
      <w:r w:rsidRPr="00C97456">
        <w:t>evaluate</w:t>
      </w:r>
      <w:r w:rsidR="00D05449" w:rsidRPr="00C97456">
        <w:t xml:space="preserve"> </w:t>
      </w:r>
      <w:r w:rsidR="00B36398">
        <w:t>their determinants</w:t>
      </w:r>
      <w:r w:rsidRPr="00C97456">
        <w:t xml:space="preserve"> and explore </w:t>
      </w:r>
      <w:r w:rsidR="00B36398">
        <w:t>associations</w:t>
      </w:r>
      <w:r w:rsidRPr="00C97456">
        <w:t xml:space="preserve"> with</w:t>
      </w:r>
      <w:r w:rsidR="00D05449" w:rsidRPr="00C97456">
        <w:t xml:space="preserve"> </w:t>
      </w:r>
      <w:r w:rsidR="00E266BF" w:rsidRPr="00C97456">
        <w:t>patient-related</w:t>
      </w:r>
      <w:r w:rsidR="00D05449" w:rsidRPr="00C97456">
        <w:t xml:space="preserve"> outcome measures</w:t>
      </w:r>
      <w:r w:rsidR="001565AC">
        <w:t xml:space="preserve">. </w:t>
      </w:r>
    </w:p>
    <w:p w14:paraId="594241E3" w14:textId="77777777" w:rsidR="00B22B1C" w:rsidRPr="00C97456" w:rsidRDefault="00B22B1C" w:rsidP="00EC1B75">
      <w:pPr>
        <w:spacing w:line="360" w:lineRule="auto"/>
        <w:jc w:val="both"/>
        <w:rPr>
          <w:b/>
          <w:bCs/>
        </w:rPr>
      </w:pPr>
    </w:p>
    <w:p w14:paraId="630D3362" w14:textId="66A07B5A" w:rsidR="00B760AB" w:rsidRPr="00C97456" w:rsidRDefault="00B760AB" w:rsidP="00EC1B75">
      <w:pPr>
        <w:spacing w:line="360" w:lineRule="auto"/>
        <w:jc w:val="both"/>
        <w:rPr>
          <w:b/>
          <w:bCs/>
        </w:rPr>
      </w:pPr>
      <w:r w:rsidRPr="00C97456">
        <w:rPr>
          <w:b/>
          <w:bCs/>
        </w:rPr>
        <w:t>Methods</w:t>
      </w:r>
    </w:p>
    <w:p w14:paraId="53145DF5" w14:textId="23B7551B" w:rsidR="00C75F2A" w:rsidRPr="00C97456" w:rsidRDefault="00C75F2A" w:rsidP="00EC1B75">
      <w:pPr>
        <w:spacing w:line="360" w:lineRule="auto"/>
        <w:jc w:val="both"/>
      </w:pPr>
      <w:r w:rsidRPr="00C97456">
        <w:t>In a</w:t>
      </w:r>
      <w:r w:rsidR="00F44669" w:rsidRPr="00C97456">
        <w:t xml:space="preserve"> </w:t>
      </w:r>
      <w:r w:rsidR="00B4710F">
        <w:t xml:space="preserve">prospective </w:t>
      </w:r>
      <w:r w:rsidR="00922AA7">
        <w:t xml:space="preserve">UK-wide </w:t>
      </w:r>
      <w:r w:rsidRPr="00C97456">
        <w:t xml:space="preserve">multicentre </w:t>
      </w:r>
      <w:r w:rsidR="00922AA7">
        <w:t xml:space="preserve">magnetic resonance imaging (MRI) follow-up </w:t>
      </w:r>
      <w:r w:rsidRPr="00C97456">
        <w:t xml:space="preserve">study, </w:t>
      </w:r>
      <w:r w:rsidR="00621C10">
        <w:t xml:space="preserve">259 </w:t>
      </w:r>
      <w:r w:rsidRPr="00C97456">
        <w:t xml:space="preserve">adults (aged ≥18 years) discharged from hospital </w:t>
      </w:r>
      <w:r w:rsidR="00922AA7">
        <w:t>following</w:t>
      </w:r>
      <w:r w:rsidRPr="00C97456">
        <w:t xml:space="preserve"> COVID-19 </w:t>
      </w:r>
      <w:r w:rsidR="00A01F1D">
        <w:t xml:space="preserve">and </w:t>
      </w:r>
      <w:r w:rsidR="00621C10">
        <w:t xml:space="preserve">52 </w:t>
      </w:r>
      <w:r w:rsidR="0078395D">
        <w:t xml:space="preserve">contemporary </w:t>
      </w:r>
      <w:r w:rsidR="00A01F1D">
        <w:t>controls (</w:t>
      </w:r>
      <w:r w:rsidR="00922AA7">
        <w:t>no prior COVID-19,</w:t>
      </w:r>
      <w:r w:rsidR="00A01F1D">
        <w:t xml:space="preserve"> SARS-CoV-2 nucleocapsid antibody negative) </w:t>
      </w:r>
      <w:r w:rsidRPr="00C97456">
        <w:t xml:space="preserve">underwent multiorgan MRI (lungs, heart, </w:t>
      </w:r>
      <w:r w:rsidR="00491FC0" w:rsidRPr="00C97456">
        <w:t xml:space="preserve">brain, </w:t>
      </w:r>
      <w:r w:rsidRPr="00C97456">
        <w:t>liver and kidneys)</w:t>
      </w:r>
      <w:r w:rsidR="00203505">
        <w:t xml:space="preserve"> which were both qualitatively (with clinical adjudication where relevant) and quantitatively assessed</w:t>
      </w:r>
      <w:r w:rsidR="0070360C">
        <w:t xml:space="preserve">. Participants also underwent </w:t>
      </w:r>
      <w:r w:rsidRPr="00C97456">
        <w:t>detailed recording of symptoms, physiological and biochemical tests</w:t>
      </w:r>
      <w:r w:rsidR="00F8097A">
        <w:t xml:space="preserve">. </w:t>
      </w:r>
      <w:r w:rsidR="0034557D" w:rsidRPr="00C97456">
        <w:t>The p</w:t>
      </w:r>
      <w:r w:rsidRPr="00C97456">
        <w:t xml:space="preserve">rimary outcome </w:t>
      </w:r>
      <w:r w:rsidR="008F1153" w:rsidRPr="00C97456">
        <w:t xml:space="preserve">was </w:t>
      </w:r>
      <w:r w:rsidRPr="00C97456">
        <w:t xml:space="preserve">the excess burden of multiorgan </w:t>
      </w:r>
      <w:r w:rsidR="005116D7" w:rsidRPr="00C97456">
        <w:t xml:space="preserve">abnormalities </w:t>
      </w:r>
      <w:r w:rsidRPr="00C97456">
        <w:t>(</w:t>
      </w:r>
      <w:r w:rsidR="005116D7" w:rsidRPr="00C97456">
        <w:t>two</w:t>
      </w:r>
      <w:r w:rsidRPr="00C97456">
        <w:t xml:space="preserve"> or more organs) relative to controls</w:t>
      </w:r>
      <w:r w:rsidR="00203505">
        <w:t xml:space="preserve"> and this was further adjusted for potential confounders</w:t>
      </w:r>
      <w:r w:rsidR="00F8097A">
        <w:t xml:space="preserve">. </w:t>
      </w:r>
    </w:p>
    <w:p w14:paraId="4A569E74" w14:textId="77777777" w:rsidR="00D05449" w:rsidRPr="00C97456" w:rsidRDefault="00D05449" w:rsidP="00EC1B75">
      <w:pPr>
        <w:spacing w:line="360" w:lineRule="auto"/>
        <w:jc w:val="both"/>
        <w:rPr>
          <w:b/>
          <w:bCs/>
        </w:rPr>
      </w:pPr>
    </w:p>
    <w:p w14:paraId="1F60E3B8" w14:textId="16DA28A9" w:rsidR="00B760AB" w:rsidRPr="00C97456" w:rsidRDefault="00B760AB" w:rsidP="00EC1B75">
      <w:pPr>
        <w:spacing w:line="360" w:lineRule="auto"/>
        <w:jc w:val="both"/>
        <w:rPr>
          <w:b/>
          <w:bCs/>
        </w:rPr>
      </w:pPr>
      <w:r w:rsidRPr="00C97456">
        <w:rPr>
          <w:b/>
          <w:bCs/>
        </w:rPr>
        <w:t>Findings</w:t>
      </w:r>
    </w:p>
    <w:p w14:paraId="3E5BBED6" w14:textId="6B56A801" w:rsidR="00FC4742" w:rsidRPr="00C97456" w:rsidRDefault="00621C10" w:rsidP="00EC1B75">
      <w:pPr>
        <w:spacing w:line="360" w:lineRule="auto"/>
        <w:jc w:val="both"/>
      </w:pPr>
      <w:r>
        <w:t>P</w:t>
      </w:r>
      <w:r w:rsidR="00C75F2A" w:rsidRPr="00C97456">
        <w:t>atients discharged from hospital (March 2020 to November 2021) were assessed at a median of 5·0 months (IQR 4·3–6·4)</w:t>
      </w:r>
      <w:r w:rsidR="00F8097A">
        <w:t xml:space="preserve">. </w:t>
      </w:r>
      <w:r w:rsidR="00FC4742" w:rsidRPr="00C97456">
        <w:t>Patients were older,</w:t>
      </w:r>
      <w:r w:rsidR="00654F3B">
        <w:t xml:space="preserve"> living with</w:t>
      </w:r>
      <w:r w:rsidR="005116D7" w:rsidRPr="00C97456">
        <w:t xml:space="preserve"> more</w:t>
      </w:r>
      <w:r w:rsidR="00FC4742" w:rsidRPr="00C97456">
        <w:t xml:space="preserve"> obes</w:t>
      </w:r>
      <w:r w:rsidR="00654F3B">
        <w:t>ity</w:t>
      </w:r>
      <w:r w:rsidR="00FC4742" w:rsidRPr="00C97456">
        <w:t>, and</w:t>
      </w:r>
      <w:r>
        <w:t xml:space="preserve"> had more</w:t>
      </w:r>
      <w:r w:rsidR="00654F3B">
        <w:t xml:space="preserve"> </w:t>
      </w:r>
      <w:r w:rsidR="00620696" w:rsidRPr="00C97456">
        <w:t>comorbid</w:t>
      </w:r>
      <w:r w:rsidR="00654F3B">
        <w:t>ities</w:t>
      </w:r>
      <w:r w:rsidR="00620696" w:rsidRPr="00C97456">
        <w:t xml:space="preserve"> </w:t>
      </w:r>
      <w:r w:rsidR="0034557D" w:rsidRPr="00C97456">
        <w:t xml:space="preserve">than </w:t>
      </w:r>
      <w:r w:rsidR="0078395D">
        <w:t xml:space="preserve">non-COVID-19 </w:t>
      </w:r>
      <w:r w:rsidR="006E2A32" w:rsidRPr="00C97456">
        <w:t>controls</w:t>
      </w:r>
      <w:r w:rsidR="00F8097A">
        <w:t xml:space="preserve">. </w:t>
      </w:r>
      <w:r w:rsidR="0078395D">
        <w:t>M</w:t>
      </w:r>
      <w:r w:rsidRPr="00C97456">
        <w:t xml:space="preserve">ultiorgan </w:t>
      </w:r>
      <w:r w:rsidR="00F44669" w:rsidRPr="00C97456">
        <w:t>abnormalities were more frequent among patients</w:t>
      </w:r>
      <w:r w:rsidR="006059EF">
        <w:t xml:space="preserve"> versus controls (</w:t>
      </w:r>
      <w:r w:rsidR="006059EF" w:rsidRPr="00C97456">
        <w:t>60</w:t>
      </w:r>
      <w:r w:rsidR="00F8097A">
        <w:t>·</w:t>
      </w:r>
      <w:r w:rsidR="006059EF" w:rsidRPr="00C97456">
        <w:t>6% versus 26</w:t>
      </w:r>
      <w:r w:rsidR="00F8097A">
        <w:t>·</w:t>
      </w:r>
      <w:r w:rsidR="006059EF" w:rsidRPr="00C97456">
        <w:t>9%</w:t>
      </w:r>
      <w:r w:rsidR="006059EF">
        <w:t>,</w:t>
      </w:r>
      <w:r w:rsidR="006059EF" w:rsidRPr="00C97456">
        <w:t xml:space="preserve"> p&lt;0</w:t>
      </w:r>
      <w:r w:rsidR="00F8097A">
        <w:t>·</w:t>
      </w:r>
      <w:r w:rsidR="006059EF" w:rsidRPr="00C97456">
        <w:t>001</w:t>
      </w:r>
      <w:r w:rsidR="006059EF">
        <w:t>)</w:t>
      </w:r>
      <w:r w:rsidR="00F44669" w:rsidRPr="00C97456">
        <w:t xml:space="preserve"> and independently associated with COVID-19 status</w:t>
      </w:r>
      <w:r w:rsidR="006059EF">
        <w:t xml:space="preserve"> (</w:t>
      </w:r>
      <w:r w:rsidR="00EC7FCA" w:rsidRPr="00EC7FCA">
        <w:t>Odds Ratio 2·9 [</w:t>
      </w:r>
      <w:r w:rsidR="00B14ED8">
        <w:t xml:space="preserve">95% CI </w:t>
      </w:r>
      <w:r w:rsidR="00EC7FCA" w:rsidRPr="00EC7FCA">
        <w:t>1·5, 5·8]</w:t>
      </w:r>
      <w:r w:rsidR="00EC7FCA">
        <w:t>,</w:t>
      </w:r>
      <w:r w:rsidR="00EC7FCA" w:rsidRPr="00EC7FCA">
        <w:t xml:space="preserve"> </w:t>
      </w:r>
      <w:r w:rsidR="006059EF">
        <w:t>p=0</w:t>
      </w:r>
      <w:r w:rsidR="00F8097A">
        <w:t>·</w:t>
      </w:r>
      <w:r w:rsidR="006059EF">
        <w:t>002)</w:t>
      </w:r>
      <w:r w:rsidR="009F1146">
        <w:t xml:space="preserve"> after </w:t>
      </w:r>
      <w:r w:rsidR="00B709B9">
        <w:t xml:space="preserve">adjusting for </w:t>
      </w:r>
      <w:r w:rsidR="00AD1F37">
        <w:t>relevant confounders</w:t>
      </w:r>
      <w:r w:rsidR="00F8097A">
        <w:t xml:space="preserve">. </w:t>
      </w:r>
      <w:r w:rsidR="00F44669" w:rsidRPr="00C97456">
        <w:t>Patients were more likely to have l</w:t>
      </w:r>
      <w:r w:rsidR="00FC4742" w:rsidRPr="00C97456">
        <w:t>ung</w:t>
      </w:r>
      <w:r w:rsidR="009F1146">
        <w:t xml:space="preserve"> abnormalities </w:t>
      </w:r>
      <w:r w:rsidR="00A01F1D">
        <w:t>(</w:t>
      </w:r>
      <w:r w:rsidR="005D4999">
        <w:t>p&lt;0</w:t>
      </w:r>
      <w:r w:rsidR="00F8097A">
        <w:t>·</w:t>
      </w:r>
      <w:r w:rsidR="005D4999">
        <w:t>001</w:t>
      </w:r>
      <w:r w:rsidR="009F1146">
        <w:t>, parenchymal abnormalities</w:t>
      </w:r>
      <w:r w:rsidR="00611386">
        <w:t>)</w:t>
      </w:r>
      <w:r w:rsidR="00FC4742" w:rsidRPr="00C97456">
        <w:t>, brain</w:t>
      </w:r>
      <w:r w:rsidR="00611386">
        <w:t xml:space="preserve"> </w:t>
      </w:r>
      <w:r w:rsidR="009F1146">
        <w:t>abnormalities</w:t>
      </w:r>
      <w:r w:rsidR="006059EF">
        <w:t xml:space="preserve"> </w:t>
      </w:r>
      <w:r w:rsidR="00611386">
        <w:t>(</w:t>
      </w:r>
      <w:r w:rsidR="000C3E81">
        <w:t>p&lt;0</w:t>
      </w:r>
      <w:r w:rsidR="00F8097A">
        <w:t>·</w:t>
      </w:r>
      <w:r w:rsidR="000C3E81">
        <w:t>0</w:t>
      </w:r>
      <w:r w:rsidR="009F1146">
        <w:t>0</w:t>
      </w:r>
      <w:r w:rsidR="000C3E81">
        <w:t xml:space="preserve">1, </w:t>
      </w:r>
      <w:r w:rsidR="00611386">
        <w:t xml:space="preserve">more white matter hyperintensities and </w:t>
      </w:r>
      <w:r w:rsidR="009F1146">
        <w:t>regional</w:t>
      </w:r>
      <w:r w:rsidR="00611386">
        <w:t xml:space="preserve"> brain volume</w:t>
      </w:r>
      <w:r w:rsidR="009F1146">
        <w:t xml:space="preserve"> reduction</w:t>
      </w:r>
      <w:r w:rsidR="00611386">
        <w:t>)</w:t>
      </w:r>
      <w:r w:rsidR="00FC4742" w:rsidRPr="00C97456">
        <w:t xml:space="preserve"> and kidney</w:t>
      </w:r>
      <w:r w:rsidR="009F1146">
        <w:t xml:space="preserve"> abnormalities </w:t>
      </w:r>
      <w:r w:rsidR="00611386">
        <w:t>(</w:t>
      </w:r>
      <w:r w:rsidR="000C3E81">
        <w:t>p=0</w:t>
      </w:r>
      <w:r w:rsidR="00F8097A">
        <w:t>·</w:t>
      </w:r>
      <w:r w:rsidR="000C3E81">
        <w:t>014</w:t>
      </w:r>
      <w:r w:rsidR="0078395D">
        <w:t>,</w:t>
      </w:r>
      <w:r w:rsidR="000C3E81">
        <w:t xml:space="preserve"> </w:t>
      </w:r>
      <w:r w:rsidR="00D21CD4">
        <w:t>lower</w:t>
      </w:r>
      <w:r w:rsidR="000C3E81">
        <w:t xml:space="preserve"> medullary T1 and loss of corticomedullary differentiation</w:t>
      </w:r>
      <w:r w:rsidR="009F1146">
        <w:t>)</w:t>
      </w:r>
      <w:r w:rsidR="00F44669" w:rsidRPr="00C97456">
        <w:t>, whereas cardiac and liver MRI</w:t>
      </w:r>
      <w:r w:rsidR="006059EF">
        <w:t xml:space="preserve"> abnormalities</w:t>
      </w:r>
      <w:r w:rsidR="00F44669" w:rsidRPr="00C97456">
        <w:t xml:space="preserve"> were comparable </w:t>
      </w:r>
      <w:r w:rsidR="00611386">
        <w:t>between patients and controls</w:t>
      </w:r>
      <w:r w:rsidR="00F8097A">
        <w:t xml:space="preserve">. </w:t>
      </w:r>
      <w:r w:rsidR="00AD1F37">
        <w:t>Abnormal MRI findings</w:t>
      </w:r>
      <w:r w:rsidR="003F5741">
        <w:t xml:space="preserve"> were</w:t>
      </w:r>
      <w:r w:rsidR="00AD1F37">
        <w:t xml:space="preserve"> more</w:t>
      </w:r>
      <w:r w:rsidR="003F5741">
        <w:t xml:space="preserve"> </w:t>
      </w:r>
      <w:r w:rsidR="00AD1F37">
        <w:t>common</w:t>
      </w:r>
      <w:r w:rsidR="003F5741">
        <w:t xml:space="preserve"> in older patients with comorbidities and more severe acute infection</w:t>
      </w:r>
      <w:r w:rsidR="00AD1F37">
        <w:t>, but also present in those with fewer comorbidities and less severe infection</w:t>
      </w:r>
      <w:r w:rsidR="00F8097A">
        <w:t xml:space="preserve">. </w:t>
      </w:r>
      <w:r w:rsidR="005116D7" w:rsidRPr="00C97456">
        <w:t>Presence of l</w:t>
      </w:r>
      <w:r w:rsidR="00A80084" w:rsidRPr="00C97456">
        <w:t xml:space="preserve">ung MRI abnormalities </w:t>
      </w:r>
      <w:r w:rsidR="005116D7" w:rsidRPr="00C97456">
        <w:t xml:space="preserve">was </w:t>
      </w:r>
      <w:r w:rsidR="00A80084" w:rsidRPr="00C97456">
        <w:t>associated with</w:t>
      </w:r>
      <w:r w:rsidR="0044595D" w:rsidRPr="00C97456">
        <w:t xml:space="preserve"> a two-fold</w:t>
      </w:r>
      <w:r w:rsidR="00F7244D" w:rsidRPr="00C97456">
        <w:t xml:space="preserve"> </w:t>
      </w:r>
      <w:r w:rsidR="0044595D" w:rsidRPr="00C97456">
        <w:t xml:space="preserve">risk </w:t>
      </w:r>
      <w:r w:rsidR="0044595D" w:rsidRPr="00C97456">
        <w:lastRenderedPageBreak/>
        <w:t>of</w:t>
      </w:r>
      <w:r w:rsidR="00A80084" w:rsidRPr="00C97456">
        <w:t xml:space="preserve"> chest tightness</w:t>
      </w:r>
      <w:r w:rsidR="0044595D" w:rsidRPr="00C97456">
        <w:t xml:space="preserve">, </w:t>
      </w:r>
      <w:r w:rsidR="00A80084" w:rsidRPr="00C97456">
        <w:t>whereas</w:t>
      </w:r>
      <w:r w:rsidR="005D4999">
        <w:t xml:space="preserve"> </w:t>
      </w:r>
      <w:r w:rsidR="00620696" w:rsidRPr="00C97456">
        <w:t>multiorgan</w:t>
      </w:r>
      <w:r w:rsidR="00A80084" w:rsidRPr="00C97456">
        <w:t xml:space="preserve"> abnormalities</w:t>
      </w:r>
      <w:r w:rsidR="0086679A" w:rsidRPr="00C97456">
        <w:t xml:space="preserve"> </w:t>
      </w:r>
      <w:r w:rsidR="00B36398">
        <w:t>were</w:t>
      </w:r>
      <w:r w:rsidR="00611386">
        <w:t xml:space="preserve"> associated </w:t>
      </w:r>
      <w:r w:rsidR="00B36398">
        <w:t xml:space="preserve">with </w:t>
      </w:r>
      <w:r w:rsidR="00227738" w:rsidRPr="00C97456">
        <w:t xml:space="preserve">impaired </w:t>
      </w:r>
      <w:r w:rsidR="00B36398">
        <w:t>patterns of</w:t>
      </w:r>
      <w:r w:rsidR="0034557D" w:rsidRPr="00C97456">
        <w:t xml:space="preserve"> </w:t>
      </w:r>
      <w:r w:rsidR="003138AF">
        <w:t xml:space="preserve">patient-reported </w:t>
      </w:r>
      <w:r w:rsidR="00227738" w:rsidRPr="00C97456">
        <w:t>recovery</w:t>
      </w:r>
      <w:r w:rsidR="00F8097A">
        <w:t xml:space="preserve">. </w:t>
      </w:r>
    </w:p>
    <w:p w14:paraId="27DC6639" w14:textId="77777777" w:rsidR="00D05449" w:rsidRPr="00C97456" w:rsidRDefault="00D05449" w:rsidP="00EC1B75">
      <w:pPr>
        <w:spacing w:line="360" w:lineRule="auto"/>
        <w:jc w:val="both"/>
        <w:rPr>
          <w:b/>
          <w:bCs/>
        </w:rPr>
      </w:pPr>
    </w:p>
    <w:p w14:paraId="7E42DC5E" w14:textId="7809B7C8" w:rsidR="00B760AB" w:rsidRPr="00C97456" w:rsidRDefault="00B760AB" w:rsidP="00EC1B75">
      <w:pPr>
        <w:spacing w:line="360" w:lineRule="auto"/>
        <w:jc w:val="both"/>
        <w:rPr>
          <w:b/>
          <w:bCs/>
        </w:rPr>
      </w:pPr>
      <w:r w:rsidRPr="00C97456">
        <w:rPr>
          <w:b/>
          <w:bCs/>
        </w:rPr>
        <w:t>Interpretation</w:t>
      </w:r>
    </w:p>
    <w:p w14:paraId="660CF65C" w14:textId="1BFE3FC6" w:rsidR="00B760AB" w:rsidRDefault="00657CB5" w:rsidP="00EC1B75">
      <w:pPr>
        <w:spacing w:line="360" w:lineRule="auto"/>
        <w:jc w:val="both"/>
      </w:pPr>
      <w:r>
        <w:t>P</w:t>
      </w:r>
      <w:r w:rsidR="00611386">
        <w:t>ost-hospitalisation</w:t>
      </w:r>
      <w:r>
        <w:t xml:space="preserve"> COVID-19 patients</w:t>
      </w:r>
      <w:r w:rsidR="00B958D3" w:rsidRPr="00C97456">
        <w:t xml:space="preserve"> </w:t>
      </w:r>
      <w:r w:rsidR="00611386">
        <w:t>are at risk of</w:t>
      </w:r>
      <w:r w:rsidR="006A0B11">
        <w:t xml:space="preserve"> m</w:t>
      </w:r>
      <w:r w:rsidR="00611386">
        <w:t>ultiorgan abnormalities in the medium</w:t>
      </w:r>
      <w:r w:rsidR="00B36398">
        <w:t xml:space="preserve"> term</w:t>
      </w:r>
      <w:r w:rsidR="00F8097A">
        <w:t xml:space="preserve">. </w:t>
      </w:r>
      <w:r w:rsidR="00F44669" w:rsidRPr="00C97456">
        <w:t xml:space="preserve">Our findings </w:t>
      </w:r>
      <w:r w:rsidR="00654F3B">
        <w:t>emphasize</w:t>
      </w:r>
      <w:r w:rsidR="0031172A" w:rsidRPr="00C97456">
        <w:t xml:space="preserve"> the need for</w:t>
      </w:r>
      <w:r w:rsidR="00F44669" w:rsidRPr="00C97456">
        <w:t xml:space="preserve"> p</w:t>
      </w:r>
      <w:r w:rsidR="00B958D3" w:rsidRPr="00C97456">
        <w:t xml:space="preserve">roactive </w:t>
      </w:r>
      <w:r w:rsidR="00620696" w:rsidRPr="00C97456">
        <w:t>multidisciplinary</w:t>
      </w:r>
      <w:r w:rsidR="00B958D3" w:rsidRPr="00C97456">
        <w:t xml:space="preserve"> care pathways</w:t>
      </w:r>
      <w:r w:rsidR="0031172A" w:rsidRPr="00C97456">
        <w:t xml:space="preserve">, </w:t>
      </w:r>
      <w:r w:rsidR="00B958D3" w:rsidRPr="00C97456">
        <w:t>with</w:t>
      </w:r>
      <w:r w:rsidR="00620696" w:rsidRPr="00C97456">
        <w:t xml:space="preserve"> the</w:t>
      </w:r>
      <w:r w:rsidR="00B958D3" w:rsidRPr="00C97456">
        <w:t xml:space="preserve"> potential for imaging to guide surveillance frequency and </w:t>
      </w:r>
      <w:r w:rsidR="00106F96" w:rsidRPr="00C97456">
        <w:t xml:space="preserve">therapeutic </w:t>
      </w:r>
      <w:r w:rsidR="00B958D3" w:rsidRPr="00C97456">
        <w:t>stratification</w:t>
      </w:r>
      <w:r w:rsidR="00F8097A">
        <w:t xml:space="preserve">. </w:t>
      </w:r>
    </w:p>
    <w:p w14:paraId="1BE7A426" w14:textId="2090F53D" w:rsidR="006D0D9B" w:rsidRDefault="006D0D9B" w:rsidP="00EC1B75">
      <w:pPr>
        <w:spacing w:line="360" w:lineRule="auto"/>
        <w:jc w:val="both"/>
      </w:pPr>
    </w:p>
    <w:p w14:paraId="55B3C7F5" w14:textId="77777777" w:rsidR="006D0D9B" w:rsidRPr="006D0D9B" w:rsidRDefault="006D0D9B" w:rsidP="00EC1B75">
      <w:pPr>
        <w:spacing w:line="360" w:lineRule="auto"/>
        <w:jc w:val="both"/>
        <w:rPr>
          <w:b/>
          <w:bCs/>
        </w:rPr>
      </w:pPr>
      <w:r w:rsidRPr="006D0D9B">
        <w:rPr>
          <w:b/>
          <w:bCs/>
        </w:rPr>
        <w:t>Funding</w:t>
      </w:r>
    </w:p>
    <w:p w14:paraId="741CD7CF" w14:textId="6D0AF16B" w:rsidR="006D0D9B" w:rsidRPr="00C97456" w:rsidRDefault="006D0D9B" w:rsidP="00EC1B75">
      <w:pPr>
        <w:spacing w:line="360" w:lineRule="auto"/>
        <w:jc w:val="both"/>
      </w:pPr>
      <w:r w:rsidRPr="006D0D9B">
        <w:t>UK Research and Innovation and National Institute for Health Research.</w:t>
      </w:r>
    </w:p>
    <w:p w14:paraId="3A8C8861" w14:textId="77777777" w:rsidR="00D05449" w:rsidRPr="00C97456" w:rsidRDefault="00D05449" w:rsidP="00EC1B75">
      <w:pPr>
        <w:spacing w:line="360" w:lineRule="auto"/>
        <w:jc w:val="both"/>
        <w:rPr>
          <w:b/>
          <w:bCs/>
        </w:rPr>
      </w:pPr>
    </w:p>
    <w:p w14:paraId="41A7FBB0" w14:textId="646F5C1D" w:rsidR="002A26BE" w:rsidRPr="00C97456" w:rsidRDefault="002A26BE" w:rsidP="00EC1B75">
      <w:pPr>
        <w:spacing w:line="360" w:lineRule="auto"/>
        <w:jc w:val="both"/>
        <w:rPr>
          <w:b/>
          <w:bCs/>
        </w:rPr>
      </w:pPr>
    </w:p>
    <w:p w14:paraId="1F0440AA" w14:textId="77777777" w:rsidR="00B760AB" w:rsidRPr="00C97456" w:rsidRDefault="00B760AB" w:rsidP="00EC1B75">
      <w:pPr>
        <w:spacing w:line="360" w:lineRule="auto"/>
        <w:jc w:val="both"/>
        <w:rPr>
          <w:b/>
          <w:bCs/>
        </w:rPr>
        <w:sectPr w:rsidR="00B760AB" w:rsidRPr="00C97456" w:rsidSect="009E1408">
          <w:pgSz w:w="12240" w:h="15840"/>
          <w:pgMar w:top="1440" w:right="1440" w:bottom="1440" w:left="1440" w:header="720" w:footer="720" w:gutter="0"/>
          <w:lnNumType w:countBy="1"/>
          <w:cols w:space="720"/>
          <w:docGrid w:linePitch="360"/>
        </w:sectPr>
      </w:pPr>
    </w:p>
    <w:p w14:paraId="660140D0" w14:textId="28C0C8F4" w:rsidR="00F54CEE" w:rsidRDefault="00F54CEE" w:rsidP="00EC1B75">
      <w:pPr>
        <w:pStyle w:val="Style2"/>
        <w:spacing w:line="360" w:lineRule="auto"/>
        <w:rPr>
          <w:rFonts w:cs="Times New Roman"/>
          <w:sz w:val="24"/>
          <w:szCs w:val="24"/>
        </w:rPr>
      </w:pPr>
      <w:r>
        <w:rPr>
          <w:rFonts w:cs="Times New Roman"/>
          <w:sz w:val="24"/>
          <w:szCs w:val="24"/>
        </w:rPr>
        <w:lastRenderedPageBreak/>
        <w:t>Introduction</w:t>
      </w:r>
    </w:p>
    <w:p w14:paraId="7C8D1233" w14:textId="50B1E630" w:rsidR="007C79D2" w:rsidRPr="00C97456" w:rsidRDefault="007C79D2" w:rsidP="00EC1B75">
      <w:pPr>
        <w:pStyle w:val="Style2"/>
        <w:spacing w:line="360" w:lineRule="auto"/>
        <w:rPr>
          <w:rFonts w:cs="Times New Roman"/>
          <w:sz w:val="24"/>
          <w:szCs w:val="24"/>
        </w:rPr>
      </w:pPr>
      <w:r w:rsidRPr="00C97456">
        <w:rPr>
          <w:rFonts w:cs="Times New Roman"/>
          <w:sz w:val="24"/>
          <w:szCs w:val="24"/>
        </w:rPr>
        <w:t>Background</w:t>
      </w:r>
    </w:p>
    <w:p w14:paraId="422E90E4" w14:textId="45FBA4F9" w:rsidR="005474AD" w:rsidRPr="00C97456" w:rsidRDefault="0059090F" w:rsidP="00EC1B75">
      <w:pPr>
        <w:spacing w:line="360" w:lineRule="auto"/>
        <w:jc w:val="both"/>
      </w:pPr>
      <w:r w:rsidRPr="00C97456">
        <w:t>Long</w:t>
      </w:r>
      <w:r w:rsidR="002217BD" w:rsidRPr="00C97456">
        <w:t>-</w:t>
      </w:r>
      <w:r w:rsidR="00993BDC" w:rsidRPr="00C97456">
        <w:t xml:space="preserve">standing </w:t>
      </w:r>
      <w:r w:rsidR="00620696" w:rsidRPr="00C97456">
        <w:t>multiorgan</w:t>
      </w:r>
      <w:r w:rsidR="007C79D2" w:rsidRPr="00C97456">
        <w:t xml:space="preserve"> impairment </w:t>
      </w:r>
      <w:r w:rsidR="000E7E0A" w:rsidRPr="00C97456">
        <w:t>f</w:t>
      </w:r>
      <w:r w:rsidR="005474AD" w:rsidRPr="00C97456">
        <w:t>ollowing</w:t>
      </w:r>
      <w:r w:rsidR="00BA0AA9" w:rsidRPr="00C97456">
        <w:t xml:space="preserve"> severe acute coronavirus infections-2 (SARS-CoV-2) </w:t>
      </w:r>
      <w:r w:rsidR="00801925">
        <w:t xml:space="preserve">has been a </w:t>
      </w:r>
      <w:r w:rsidR="00C66FF4" w:rsidRPr="00C97456">
        <w:t xml:space="preserve">major </w:t>
      </w:r>
      <w:r w:rsidRPr="00C97456">
        <w:t>concern</w:t>
      </w:r>
      <w:r w:rsidR="002F1568" w:rsidRPr="00C97456">
        <w:t xml:space="preserve"> </w:t>
      </w:r>
      <w:r w:rsidR="00BA0AA9" w:rsidRPr="00C97456">
        <w:t xml:space="preserve">for </w:t>
      </w:r>
      <w:r w:rsidR="00FE6D57" w:rsidRPr="00C97456">
        <w:t xml:space="preserve">individuals </w:t>
      </w:r>
      <w:r w:rsidR="00B90E7F" w:rsidRPr="00C97456">
        <w:t>recovering</w:t>
      </w:r>
      <w:r w:rsidR="00B91AB6" w:rsidRPr="00C97456">
        <w:t xml:space="preserve"> from</w:t>
      </w:r>
      <w:r w:rsidR="00020E26" w:rsidRPr="00C97456">
        <w:t xml:space="preserve"> severe infections </w:t>
      </w:r>
      <w:r w:rsidR="00104E2F" w:rsidRPr="00C97456">
        <w:t xml:space="preserve">(such as following </w:t>
      </w:r>
      <w:r w:rsidR="00B13E47" w:rsidRPr="00C97456">
        <w:t>hospitalisation</w:t>
      </w:r>
      <w:r w:rsidR="00663FC1" w:rsidRPr="00C97456">
        <w:fldChar w:fldCharType="begin"/>
      </w:r>
      <w:r w:rsidR="00E3035E">
        <w:instrText xml:space="preserve"> ADDIN EN.CITE &lt;EndNote&gt;&lt;Cite&gt;&lt;Author&gt;Xie&lt;/Author&gt;&lt;Year&gt;2022&lt;/Year&gt;&lt;RecNum&gt;571&lt;/RecNum&gt;&lt;DisplayText&gt;(1, 2)&lt;/DisplayText&gt;&lt;record&gt;&lt;rec-number&gt;571&lt;/rec-number&gt;&lt;foreign-keys&gt;&lt;key app="EN" db-id="2fstrftxx590ftevrxhpsafxe5wvtzta29tv" timestamp="1649669861"&gt;571&lt;/key&gt;&lt;/foreign-keys&gt;&lt;ref-type name="Journal Article"&gt;17&lt;/ref-type&gt;&lt;contributors&gt;&lt;authors&gt;&lt;author&gt;Xie, Yan&lt;/author&gt;&lt;author&gt;Xu, Evan&lt;/author&gt;&lt;author&gt;Bowe, Benjamin&lt;/author&gt;&lt;author&gt;Al-Aly, Ziyad&lt;/author&gt;&lt;/authors&gt;&lt;/contributors&gt;&lt;titles&gt;&lt;title&gt;Long-term cardiovascular outcomes of COVID-19&lt;/title&gt;&lt;secondary-title&gt;Nature Medicine&lt;/secondary-title&gt;&lt;/titles&gt;&lt;periodical&gt;&lt;full-title&gt;Nature medicine&lt;/full-title&gt;&lt;/periodical&gt;&lt;pages&gt;583-590&lt;/pages&gt;&lt;volume&gt;28&lt;/volume&gt;&lt;number&gt;3&lt;/number&gt;&lt;dates&gt;&lt;year&gt;2022&lt;/year&gt;&lt;pub-dates&gt;&lt;date&gt;2022/03/01&lt;/date&gt;&lt;/pub-dates&gt;&lt;/dates&gt;&lt;isbn&gt;1546-170X&lt;/isbn&gt;&lt;urls&gt;&lt;related-urls&gt;&lt;url&gt;https://doi.org/10.1038/s41591-022-01689-3&lt;/url&gt;&lt;/related-urls&gt;&lt;/urls&gt;&lt;electronic-resource-num&gt;10.1038/s41591-022-01689-3&lt;/electronic-resource-num&gt;&lt;/record&gt;&lt;/Cite&gt;&lt;Cite&gt;&lt;Author&gt;Xu&lt;/Author&gt;&lt;Year&gt;2022&lt;/Year&gt;&lt;RecNum&gt;2951&lt;/RecNum&gt;&lt;record&gt;&lt;rec-number&gt;2951&lt;/rec-number&gt;&lt;foreign-keys&gt;&lt;key app="EN" db-id="2fstrftxx590ftevrxhpsafxe5wvtzta29tv" timestamp="1668986642"&gt;2951&lt;/key&gt;&lt;/foreign-keys&gt;&lt;ref-type name="Journal Article"&gt;17&lt;/ref-type&gt;&lt;contributors&gt;&lt;authors&gt;&lt;author&gt;Xu, Evan&lt;/author&gt;&lt;author&gt;Xie, Yan&lt;/author&gt;&lt;author&gt;Al-Aly, Ziyad&lt;/author&gt;&lt;/authors&gt;&lt;/contributors&gt;&lt;titles&gt;&lt;title&gt;Long-term neurologic outcomes of COVID-19&lt;/title&gt;&lt;secondary-title&gt;Nature Medicine&lt;/secondary-title&gt;&lt;/titles&gt;&lt;periodical&gt;&lt;full-title&gt;Nature medicine&lt;/full-title&gt;&lt;/periodical&gt;&lt;pages&gt;2406-2415&lt;/pages&gt;&lt;volume&gt;28&lt;/volume&gt;&lt;number&gt;11&lt;/number&gt;&lt;dates&gt;&lt;year&gt;2022&lt;/year&gt;&lt;pub-dates&gt;&lt;date&gt;2022/11/01&lt;/date&gt;&lt;/pub-dates&gt;&lt;/dates&gt;&lt;isbn&gt;1546-170X&lt;/isbn&gt;&lt;urls&gt;&lt;related-urls&gt;&lt;url&gt;https://doi.org/10.1038/s41591-022-02001-z&lt;/url&gt;&lt;/related-urls&gt;&lt;/urls&gt;&lt;electronic-resource-num&gt;10.1038/s41591-022-02001-z&lt;/electronic-resource-num&gt;&lt;/record&gt;&lt;/Cite&gt;&lt;/EndNote&gt;</w:instrText>
      </w:r>
      <w:r w:rsidR="00663FC1" w:rsidRPr="00C97456">
        <w:fldChar w:fldCharType="separate"/>
      </w:r>
      <w:r w:rsidR="00E3035E">
        <w:rPr>
          <w:noProof/>
        </w:rPr>
        <w:t>(1, 2)</w:t>
      </w:r>
      <w:r w:rsidR="00663FC1" w:rsidRPr="00C97456">
        <w:fldChar w:fldCharType="end"/>
      </w:r>
      <w:r w:rsidR="00104E2F" w:rsidRPr="00C97456">
        <w:t>)</w:t>
      </w:r>
      <w:r w:rsidR="00974FA6">
        <w:t xml:space="preserve"> and </w:t>
      </w:r>
      <w:r w:rsidR="002C3F2C">
        <w:t xml:space="preserve">is </w:t>
      </w:r>
      <w:r w:rsidR="00974FA6">
        <w:t xml:space="preserve">thought to be due </w:t>
      </w:r>
      <w:r w:rsidR="0099630F">
        <w:t xml:space="preserve">to </w:t>
      </w:r>
      <w:r w:rsidR="00974FA6">
        <w:t>multitude of factors including direct viral cytotoxicity</w:t>
      </w:r>
      <w:r w:rsidR="00974FA6" w:rsidRPr="00C97456">
        <w:fldChar w:fldCharType="begin"/>
      </w:r>
      <w:r w:rsidR="00E3035E">
        <w:instrText xml:space="preserve"> ADDIN EN.CITE &lt;EndNote&gt;&lt;Cite&gt;&lt;Author&gt;Puelles&lt;/Author&gt;&lt;Year&gt;2020&lt;/Year&gt;&lt;RecNum&gt;2952&lt;/RecNum&gt;&lt;DisplayText&gt;(3)&lt;/DisplayText&gt;&lt;record&gt;&lt;rec-number&gt;2952&lt;/rec-number&gt;&lt;foreign-keys&gt;&lt;key app="EN" db-id="2fstrftxx590ftevrxhpsafxe5wvtzta29tv" timestamp="1668986870"&gt;2952&lt;/key&gt;&lt;/foreign-keys&gt;&lt;ref-type name="Journal Article"&gt;17&lt;/ref-type&gt;&lt;contributors&gt;&lt;authors&gt;&lt;author&gt;Puelles, Victor G.&lt;/author&gt;&lt;author&gt;Lütgehetmann, Marc&lt;/author&gt;&lt;author&gt;Lindenmeyer, Maja T.&lt;/author&gt;&lt;author&gt;Sperhake, Jan P.&lt;/author&gt;&lt;author&gt;Wong, Milagros N.&lt;/author&gt;&lt;author&gt;Allweiss, Lena&lt;/author&gt;&lt;author&gt;Chilla, Silvia&lt;/author&gt;&lt;author&gt;Heinemann, Axel&lt;/author&gt;&lt;author&gt;Wanner, Nicola&lt;/author&gt;&lt;author&gt;Liu, Shuya&lt;/author&gt;&lt;author&gt;Braun, Fabian&lt;/author&gt;&lt;author&gt;Lu, Shun&lt;/author&gt;&lt;author&gt;Pfefferle, Susanne&lt;/author&gt;&lt;author&gt;Schröder, Ann S.&lt;/author&gt;&lt;author&gt;Edler, Carolin&lt;/author&gt;&lt;author&gt;Gross, Oliver&lt;/author&gt;&lt;author&gt;Glatzel, Markus&lt;/author&gt;&lt;author&gt;Wichmann, Dominic&lt;/author&gt;&lt;author&gt;Wiech, Thorsten&lt;/author&gt;&lt;author&gt;Kluge, Stefan&lt;/author&gt;&lt;author&gt;Pueschel, Klaus&lt;/author&gt;&lt;author&gt;Aepfelbacher, Martin&lt;/author&gt;&lt;author&gt;Huber, Tobias B.&lt;/author&gt;&lt;/authors&gt;&lt;/contributors&gt;&lt;titles&gt;&lt;title&gt;Multiorgan and Renal Tropism of SARS-CoV-2&lt;/title&gt;&lt;secondary-title&gt;New England Journal of Medicine&lt;/secondary-title&gt;&lt;/titles&gt;&lt;periodical&gt;&lt;full-title&gt;New England Journal of Medicine&lt;/full-title&gt;&lt;/periodical&gt;&lt;pages&gt;590-592&lt;/pages&gt;&lt;volume&gt;383&lt;/volume&gt;&lt;number&gt;6&lt;/number&gt;&lt;dates&gt;&lt;year&gt;2020&lt;/year&gt;&lt;/dates&gt;&lt;accession-num&gt;32402155&lt;/accession-num&gt;&lt;urls&gt;&lt;related-urls&gt;&lt;url&gt;https://www.nejm.org/doi/full/10.1056/NEJMc2011400&lt;/url&gt;&lt;/related-urls&gt;&lt;/urls&gt;&lt;electronic-resource-num&gt;10.1056/NEJMc2011400&lt;/electronic-resource-num&gt;&lt;/record&gt;&lt;/Cite&gt;&lt;/EndNote&gt;</w:instrText>
      </w:r>
      <w:r w:rsidR="00974FA6" w:rsidRPr="00C97456">
        <w:fldChar w:fldCharType="separate"/>
      </w:r>
      <w:r w:rsidR="00E3035E">
        <w:rPr>
          <w:noProof/>
        </w:rPr>
        <w:t>(3)</w:t>
      </w:r>
      <w:r w:rsidR="00974FA6" w:rsidRPr="00C97456">
        <w:fldChar w:fldCharType="end"/>
      </w:r>
      <w:r w:rsidR="00974FA6" w:rsidRPr="00C97456">
        <w:t xml:space="preserve"> chronic inflammation</w:t>
      </w:r>
      <w:r w:rsidR="00974FA6" w:rsidRPr="00C97456">
        <w:fldChar w:fldCharType="begin"/>
      </w:r>
      <w:r w:rsidR="00E3035E">
        <w:instrText xml:space="preserve"> ADDIN EN.CITE &lt;EndNote&gt;&lt;Cite&gt;&lt;Author&gt;Buonsenso&lt;/Author&gt;&lt;Year&gt;2022&lt;/Year&gt;&lt;RecNum&gt;2880&lt;/RecNum&gt;&lt;DisplayText&gt;(4)&lt;/DisplayText&gt;&lt;record&gt;&lt;rec-number&gt;2880&lt;/rec-number&gt;&lt;foreign-keys&gt;&lt;key app="EN" db-id="2fstrftxx590ftevrxhpsafxe5wvtzta29tv" timestamp="1667674491"&gt;2880&lt;/key&gt;&lt;/foreign-keys&gt;&lt;ref-type name="Conference Proceedings"&gt;10&lt;/ref-type&gt;&lt;contributors&gt;&lt;authors&gt;&lt;author&gt;Buonsenso, Danilo&lt;/author&gt;&lt;author&gt;Piazza, Michele&lt;/author&gt;&lt;author&gt;Boner, Attilio L&lt;/author&gt;&lt;author&gt;Bellanti, Joseph A&lt;/author&gt;&lt;/authors&gt;&lt;/contributors&gt;&lt;titles&gt;&lt;title&gt;Long COVID: A proposed hypothesis-driven model of viral persistence for the pathophysiology of the syndrome&lt;/title&gt;&lt;secondary-title&gt;Allergy and Asthma Proceedings&lt;/secondary-title&gt;&lt;/titles&gt;&lt;pages&gt;187&lt;/pages&gt;&lt;volume&gt;43&lt;/volume&gt;&lt;number&gt;3&lt;/number&gt;&lt;dates&gt;&lt;year&gt;2022&lt;/year&gt;&lt;/dates&gt;&lt;publisher&gt;OceanSide Publications&lt;/publisher&gt;&lt;urls&gt;&lt;/urls&gt;&lt;/record&gt;&lt;/Cite&gt;&lt;/EndNote&gt;</w:instrText>
      </w:r>
      <w:r w:rsidR="00974FA6" w:rsidRPr="00C97456">
        <w:fldChar w:fldCharType="separate"/>
      </w:r>
      <w:r w:rsidR="00E3035E">
        <w:rPr>
          <w:noProof/>
        </w:rPr>
        <w:t>(4)</w:t>
      </w:r>
      <w:r w:rsidR="00974FA6" w:rsidRPr="00C97456">
        <w:fldChar w:fldCharType="end"/>
      </w:r>
      <w:r w:rsidR="00974FA6" w:rsidRPr="009E1408">
        <w:rPr>
          <w:vertAlign w:val="superscript"/>
        </w:rPr>
        <w:t>,</w:t>
      </w:r>
      <w:r w:rsidR="00974FA6" w:rsidRPr="00C97456">
        <w:t>, ischaemic injury</w:t>
      </w:r>
      <w:r w:rsidR="00974FA6" w:rsidRPr="00C97456">
        <w:fldChar w:fldCharType="begin"/>
      </w:r>
      <w:r w:rsidR="00E3035E">
        <w:instrText xml:space="preserve"> ADDIN EN.CITE &lt;EndNote&gt;&lt;Cite&gt;&lt;Author&gt;Pretorius&lt;/Author&gt;&lt;Year&gt;2021&lt;/Year&gt;&lt;RecNum&gt;266&lt;/RecNum&gt;&lt;DisplayText&gt;(5)&lt;/DisplayText&gt;&lt;record&gt;&lt;rec-number&gt;266&lt;/rec-number&gt;&lt;foreign-keys&gt;&lt;key app="EN" db-id="2fstrftxx590ftevrxhpsafxe5wvtzta29tv" timestamp="1628429457"&gt;266&lt;/key&gt;&lt;/foreign-keys&gt;&lt;ref-type name="Journal Article"&gt;17&lt;/ref-type&gt;&lt;contributors&gt;&lt;authors&gt;&lt;author&gt;Pretorius, Etheresia&lt;/author&gt;&lt;author&gt;Vlok, Mare&lt;/author&gt;&lt;author&gt;Venter, Chantelle&lt;/author&gt;&lt;author&gt;Bezuidenhout, Johannes A.&lt;/author&gt;&lt;author&gt;Laubscher, Gert Jacobus&lt;/author&gt;&lt;author&gt;Steenkamp, Janami&lt;/author&gt;&lt;author&gt;Kell, Douglas B.&lt;/author&gt;&lt;/authors&gt;&lt;/contributors&gt;&lt;titles&gt;&lt;title&gt;Persistent clotting protein pathology in Long COVID/ Post-Acute Sequelae of COVID-19 (PASC) is accompanied by increased levels of antiplasmin&lt;/title&gt;&lt;secondary-title&gt;medRxiv&lt;/secondary-title&gt;&lt;/titles&gt;&lt;periodical&gt;&lt;full-title&gt;MedRxiv&lt;/full-title&gt;&lt;/periodical&gt;&lt;pages&gt;2021.05.21.21257578&lt;/pages&gt;&lt;dates&gt;&lt;year&gt;2021&lt;/year&gt;&lt;/dates&gt;&lt;urls&gt;&lt;related-urls&gt;&lt;url&gt;https://www.medrxiv.org/content/medrxiv/early/2021/05/23/2021.05.21.21257578.full.pdf&lt;/url&gt;&lt;/related-urls&gt;&lt;/urls&gt;&lt;electronic-resource-num&gt;10.1101/2021.05.21.21257578&lt;/electronic-resource-num&gt;&lt;/record&gt;&lt;/Cite&gt;&lt;/EndNote&gt;</w:instrText>
      </w:r>
      <w:r w:rsidR="00974FA6" w:rsidRPr="00C97456">
        <w:fldChar w:fldCharType="separate"/>
      </w:r>
      <w:r w:rsidR="00E3035E">
        <w:rPr>
          <w:noProof/>
        </w:rPr>
        <w:t>(5)</w:t>
      </w:r>
      <w:r w:rsidR="00974FA6" w:rsidRPr="00C97456">
        <w:fldChar w:fldCharType="end"/>
      </w:r>
      <w:r w:rsidR="00974FA6" w:rsidRPr="00C97456">
        <w:t>, acute reactivation of other viruses</w:t>
      </w:r>
      <w:r w:rsidR="00974FA6" w:rsidRPr="00C97456">
        <w:fldChar w:fldCharType="begin">
          <w:fldData xml:space="preserve">PEVuZE5vdGU+PENpdGU+PEF1dGhvcj5TdTwvQXV0aG9yPjxZZWFyPjIwMjI8L1llYXI+PFJlY051
bT4yOTUzPC9SZWNOdW0+PERpc3BsYXlUZXh0Pig2KTwvRGlzcGxheVRleHQ+PHJlY29yZD48cmVj
LW51bWJlcj4yOTUzPC9yZWMtbnVtYmVyPjxmb3JlaWduLWtleXM+PGtleSBhcHA9IkVOIiBkYi1p
ZD0iMmZzdHJmdHh4NTkwZnRldnJ4aHBzYWZ4ZTV3dnR6dGEyOXR2IiB0aW1lc3RhbXA9IjE2Njg5
ODcwMjQiPjI5NTM8L2tleT48L2ZvcmVpZ24ta2V5cz48cmVmLXR5cGUgbmFtZT0iSm91cm5hbCBB
cnRpY2xlIj4xNzwvcmVmLXR5cGU+PGNvbnRyaWJ1dG9ycz48YXV0aG9ycz48YXV0aG9yPlN1LCBZ
LjwvYXV0aG9yPjxhdXRob3I+WXVhbiwgRC48L2F1dGhvcj48YXV0aG9yPkNoZW4sIEQuIEcuPC9h
dXRob3I+PGF1dGhvcj5OZywgUi4gSC48L2F1dGhvcj48YXV0aG9yPldhbmcsIEsuPC9hdXRob3I+
PGF1dGhvcj5DaG9pLCBKLjwvYXV0aG9yPjxhdXRob3I+TGksIFMuPC9hdXRob3I+PGF1dGhvcj5I
b25nLCBTLjwvYXV0aG9yPjxhdXRob3I+WmhhbmcsIFIuPC9hdXRob3I+PGF1dGhvcj5YaWUsIEou
PC9hdXRob3I+PGF1dGhvcj5Lb3JuaWxvdiwgUy4gQS48L2F1dGhvcj48YXV0aG9yPlNjaGVybGVy
LCBLLjwvYXV0aG9yPjxhdXRob3I+UGF2bG92aXRjaC1CZWR6eWssIEEuIEouPC9hdXRob3I+PGF1
dGhvcj5Eb25nLCBTLjwvYXV0aG9yPjxhdXRob3I+TGF1c3RlZCwgQy48L2F1dGhvcj48YXV0aG9y
PkxlZSwgSS48L2F1dGhvcj48YXV0aG9yPkZhbGxlbiwgUy48L2F1dGhvcj48YXV0aG9yPkRhaSwg
Qy4gTC48L2F1dGhvcj48YXV0aG9yPkJhbG9uaSwgUC48L2F1dGhvcj48YXV0aG9yPlNtaXRoLCBC
LjwvYXV0aG9yPjxhdXRob3I+RHV2dnVyaSwgVi4gUi48L2F1dGhvcj48YXV0aG9yPkFuZGVyc29u
LCBLLiBHLjwvYXV0aG9yPjxhdXRob3I+TGksIEouPC9hdXRob3I+PGF1dGhvcj5ZYW5nLCBGLjwv
YXV0aG9yPjxhdXRob3I+RHVuY29tYmUsIEMuIEouPC9hdXRob3I+PGF1dGhvcj5NY0N1bGxvY2gs
IEQuIEouPC9hdXRob3I+PGF1dGhvcj5Sb3N0b21pbHksIEMuPC9hdXRob3I+PGF1dGhvcj5Ucm9p
c2NoLCBQLjwvYXV0aG9yPjxhdXRob3I+WmhvdSwgSi48L2F1dGhvcj48YXV0aG9yPk1hY2theSwg
Uy48L2F1dGhvcj48YXV0aG9yPkRlR290dGFyZGksIFEuPC9hdXRob3I+PGF1dGhvcj5NYXksIEQu
IEguPC9hdXRob3I+PGF1dGhvcj5UYW5pZ3VjaGksIFIuPC9hdXRob3I+PGF1dGhvcj5HaXR0ZWxt
YW4sIFIuIE0uPC9hdXRob3I+PGF1dGhvcj5LbGluZ2VyLCBNLjwvYXV0aG9yPjxhdXRob3I+U255
ZGVyLCBULiBNLjwvYXV0aG9yPjxhdXRob3I+Um9wZXIsIFIuPC9hdXRob3I+PGF1dGhvcj5Xb2pj
aWVjaG93c2thLCBHLjwvYXV0aG9yPjxhdXRob3I+TXVycmF5LCBLLjwvYXV0aG9yPjxhdXRob3I+
RWRtYXJrLCBSLjwvYXV0aG9yPjxhdXRob3I+RXZhbnMsIFMuPC9hdXRob3I+PGF1dGhvcj5Kb25l
cywgTC48L2F1dGhvcj48YXV0aG9yPlpob3UsIFkuPC9hdXRob3I+PGF1dGhvcj5Sb3dlbiwgTC48
L2F1dGhvcj48YXV0aG9yPkxpdSwgUi48L2F1dGhvcj48YXV0aG9yPkNob3VyLCBXLjwvYXV0aG9y
PjxhdXRob3I+QWxncmVuLCBILiBBLjwvYXV0aG9yPjxhdXRob3I+QmVycmluZ3RvbiwgVy4gUi48
L2F1dGhvcj48YXV0aG9yPldhbGxpY2ssIEouIEEuPC9hdXRob3I+PGF1dGhvcj5Db2NocmFuLCBS
LiBBLjwvYXV0aG9yPjxhdXRob3I+TWljaWthcywgTS4gRS48L2F1dGhvcj48YXV0aG9yPldyaW4s
IFQuPC9hdXRob3I+PGF1dGhvcj5QZXRyb3BvdWxvcywgQy4gSi48L2F1dGhvcj48YXV0aG9yPkNv
bGUsIEguIFIuPC9hdXRob3I+PGF1dGhvcj5GaXNjaGVyLCBULiBELjwvYXV0aG9yPjxhdXRob3I+
V2VpLCBXLjwvYXV0aG9yPjxhdXRob3I+SG9vbiwgRC4gUy4gQi48L2F1dGhvcj48YXV0aG9yPlBy
aWNlLCBOLiBELjwvYXV0aG9yPjxhdXRob3I+U3VicmFtYW5pYW4sIE4uPC9hdXRob3I+PGF1dGhv
cj5IaWxsLCBKLiBBLjwvYXV0aG9yPjxhdXRob3I+SGFkbG9jaywgSi48L2F1dGhvcj48YXV0aG9y
Pk1hZ2lzLCBBLiBULjwvYXV0aG9yPjxhdXRob3I+UmliYXMsIEEuPC9hdXRob3I+PGF1dGhvcj5M
YW5pZXIsIEwuIEwuPC9hdXRob3I+PGF1dGhvcj5Cb3lkLCBTLiBELjwvYXV0aG9yPjxhdXRob3I+
Qmx1ZXN0b25lLCBKLiBBLjwvYXV0aG9yPjxhdXRob3I+Q2h1LCBILjwvYXV0aG9yPjxhdXRob3I+
SG9vZCwgTC48L2F1dGhvcj48YXV0aG9yPkdvdHRhcmRvLCBSLjwvYXV0aG9yPjxhdXRob3I+R3Jl
ZW5iZXJnLCBQLiBELjwvYXV0aG9yPjxhdXRob3I+RGF2aXMsIE0uIE0uPC9hdXRob3I+PGF1dGhv
cj5Hb2xkbWFuLCBKLiBELjwvYXV0aG9yPjxhdXRob3I+SGVhdGgsIEouIFIuPC9hdXRob3I+PC9h
dXRob3JzPjwvY29udHJpYnV0b3JzPjxhdXRoLWFkZHJlc3M+SW5zdGl0dXRlIGZvciBTeXN0ZW1z
IEJpb2xvZ3ksIFNlYXR0bGUsIFdBIDk4MTA5LCBVU0E7IFZhY2NpbmUgYW5kIEluZmVjdGlvdXMg
RGlzZWFzZSBEaXZpc2lvbiwgRnJlZCBIdXRjaGluc29uIENhbmNlciBSZXNlYXJjaCBDZW50ZXIs
IFNlYXR0bGUsIFdBIDk4MTA5LCBVU0E7IENsaW5pY2FsIFJlc2VhcmNoIERpdmlzaW9uLCBQcm9n
cmFtIGluIEltbXVub2xvZ3ksIEZyZWQgSHV0Y2hpbnNvbiBDYW5jZXIgUmVzZWFyY2ggQ2VudGVy
LCBTZWF0dGxlLCBXQSA5ODEwOSwgVVNBLiBFbGVjdHJvbmljIGFkZHJlc3M6IHN1eWFwZW5nLnRq
dUBnbWFpbC5jb20uJiN4RDtJbnN0aXR1dGUgZm9yIFN5c3RlbXMgQmlvbG9neSwgU2VhdHRsZSwg
V0EgOTgxMDksIFVTQTsgRGVwYXJ0bWVudCBvZiBCaW9lbmdpbmVlcmluZywgVW5pdmVyc2l0eSBv
ZiBXYXNoaW5ndG9uLCBTZWF0dGxlLCBXQSA5ODEwNSwgVVNBLiYjeEQ7SW5zdGl0dXRlIGZvciBT
eXN0ZW1zIEJpb2xvZ3ksIFNlYXR0bGUsIFdBIDk4MTA5LCBVU0E7IERlcGFydG1lbnQgb2YgTWlj
cm9iaW9sb2d5IGFuZCBEZXBhcnRtZW50IG9mIEluZm9ybWF0aWNzLCBVbml2ZXJzaXR5IG9mIFdh
c2hpbmd0b24sIFNlYXR0bGUsIFdBIDk4MTk1LCBVU0EuJiN4RDtJbnN0aXR1dGUgZm9yIFN5c3Rl
bXMgQmlvbG9neSwgU2VhdHRsZSwgV0EgOTgxMDksIFVTQS4mI3hEO0luc3RpdHV0ZSBmb3IgU3lz
dGVtcyBCaW9sb2d5LCBTZWF0dGxlLCBXQSA5ODEwOSwgVVNBOyBNb2xlY3VsYXIgRW5naW5lZXJp
bmcgJmFtcDsgU2NpZW5jZXMgSW5zdGl0dXRlLCBVbml2ZXJzaXR5IG9mIFdhc2hpbmd0b24sIFNl
YXR0bGUsIFdBIDk4MTA1LCBVU0EuJiN4RDtJbnN0aXR1dGUgZm9yIEltbXVuaXR5LCBUcmFuc3Bs
YW50YXRpb24gYW5kIEluZmVjdGlvbiwgU3RhbmZvcmQgVW5pdmVyc2l0eSBTY2hvb2wgb2YgTWVk
aWNpbmUsIFN0YW5mb3JkLCBDQSA5NDMwNSwgVVNBLiYjeEQ7RGlhYmV0ZXMgQ2VudGVyLCBVbml2
ZXJzaXR5IG9mIENhbGlmb3JuaWEsIFNhbiBGcmFuY2lzY28sIFNhbiBGcmFuY2lzY28sIENBIDk0
MTQzLCBVU0EuJiN4RDtDbGluaWNhbCBSZXNlYXJjaCBEaXZpc2lvbiwgUHJvZ3JhbSBpbiBJbW11
bm9sb2d5LCBGcmVkIEh1dGNoaW5zb24gQ2FuY2VyIFJlc2VhcmNoIENlbnRlciwgU2VhdHRsZSwg
V0EgOTgxMDksIFVTQTsgRGVwYXJ0bWVudHMgb2YgSW1tdW5vbG9neSBhbmQgTWVkaWNpbmUsIFVu
aXZlcnNpdHkgb2YgV2FzaGluZ3RvbiwgU2VhdHRsZSwgV0EgOTgxMDksIFVTQS4mI3hEO0RlcGFy
dG1lbnQgb2YgUGF0aG9sb2d5LCBTdGFuZm9yZCBVbml2ZXJzaXR5LCBTdGFuZm9yZCwgQ0EgOTQz
MDQsIFVTQS4mI3hEO0RpdmlzaW9uIG9mIEdsb2JhbCBIZWFsdGgsIFVuaXZlcnNpdHkgb2YgV2Fz
aGluZ3RvbiwgU2VhdHRsZSwgV0EgOTgxMDUsIFVTQS4mI3hEO0RpdmlzaW9uIG9mIEFsbGVyZ3kg
YW5kIEluZmVjdGlvdXMgRGlzZWFzZXMsIERlcGFydG1lbnQgb2YgTWVkaWNpbmUsIFVuaXZlcnNp
dHkgb2YgV2FzaGluZ3RvbiwgU2VhdHRsZSwgV0EgOTgxMDksIFVTQS4mI3hEO0lzb3BsZXhpcyBD
b3Jwb3JhdGlvbiwgQnJhbmZvcmQsIENUIDA2NDA1LCBVU0EuJiN4RDtBZGFwdGl2ZSBCaW90ZWNo
bm9sb2dpZXMsIFNlYXR0bGUsIFdBIDk4MTA5LCBVU0EuJiN4RDtJbnN0aXR1dGUgZm9yIFN5c3Rl
bXMgQmlvbG9neSwgU2VhdHRsZSwgV0EgOTgxMDksIFVTQTsgTWVkaWNhbCBVbml2ZXJzaXR5IG9m
IEJpYcWCeXN0b2ssIEJpYcWCeXN0b2sgMTUwODksIFBvbGFuZC4mI3hEO1N3ZWRpc2ggQ2VudGVy
IGZvciBSZXNlYXJjaCBhbmQgSW5ub3ZhdGlvbiwgU3dlZGlzaCBNZWRpY2FsIENlbnRlciwgU2Vh
dHRsZSwgV0EgOTgxMDksIFVTQTsgUHJvdmlkZW5jZSBTdC4gSm9zZXBoIEhlYWx0aCwgUmVudG9u
LCBXQSA5ODA1NywgVVNBLiYjeEQ7TW9ub2dyYW0gQmlvc2NpZW5jZXMsIFNvdXRoIFNhbiBGcmFu
Y2lzY28sIENBIDk0MDgwLCBVU0EuJiN4RDtTdC4gSm9obiZhcG9zO3MgQ2FuY2VyIEluc3RpdHV0
ZSBhdCBTYWludCBKb2huJmFwb3M7cyBIZWFsdGggQ2VudGVyLCBTYW50YSBNb25pY2EsIENBIDkw
NDA0LCBVU0EuJiN4RDtJbnN0aXR1dGUgZm9yIFN5c3RlbXMgQmlvbG9neSwgU2VhdHRsZSwgV0Eg
OTgxMDksIFVTQTsgRGVwYXJ0bWVudCBvZiBHbG9iYWwgSGVhdGggYW5kIERlcGFydG1lbnQgb2Yg
SW1tdW5vbG9neSwgVW5pdmVyc2l0eSBvZiBXYXNoaW5ndG9uLCBTZWF0dGxlLCBXQSA5ODEwOSwg
VVNBLiYjeEQ7VmFjY2luZSBhbmQgSW5mZWN0aW91cyBEaXNlYXNlIERpdmlzaW9uLCBGcmVkIEh1
dGNoaW5zb24gQ2FuY2VyIFJlc2VhcmNoIENlbnRlciwgU2VhdHRsZSwgV0EgOTgxMDksIFVTQTsg
RGl2aXNpb24gb2YgQWxsZXJneSBhbmQgSW5mZWN0aW91cyBEaXNlYXNlcywgRGVwYXJ0bWVudCBv
ZiBNZWRpY2luZSwgVW5pdmVyc2l0eSBvZiBXYXNoaW5ndG9uLCBTZWF0dGxlLCBXQSA5ODEwOSwg
VVNBLiYjeEQ7RGVwYXJ0bWVudCBvZiBNZWRpY2luZSwgVW5pdmVyc2l0eSBvZiBDYWxpZm9ybmlh
LCBMb3MgQW5nZWxlcywgYW5kIFBhcmtlciBJbnN0aXR1dGUgZm9yIENhbmNlciBJbW11bm90aGVy
YXB5LCBMb3MgQW5nZWxlcywgQ0EgOTAwOTUsIFVTQS4mI3hEO0RlcGFydG1lbnQgb2YgTWljcm9i
aW9sb2d5IGFuZCBJbW11bm9sb2d5LCBVbml2ZXJzaXR5IG9mIENhbGlmb3JuaWEsIFNhbiBGcmFu
Y2lzY28sIGFuZCBQYXJrZXIgSW5zdGl0dXRlIGZvciBDYW5jZXIgSW1tdW5vdGhlcmFweSwgU2Fu
IEZyYW5jaXNjbywgQ0EgOTQxNDMsIFVTQS4mI3hEO0RpdmlzaW9uIG9mIEdsb2JhbCBIZWFsdGgs
IFVuaXZlcnNpdHkgb2YgV2FzaGluZ3RvbiwgU2VhdHRsZSwgV0EgOTgxMDUsIFVTQTsgRGl2aXNp
b24gb2YgQWxsZXJneSBhbmQgSW5mZWN0aW91cyBEaXNlYXNlcywgRGVwYXJ0bWVudCBvZiBNZWRp
Y2luZSwgVW5pdmVyc2l0eSBvZiBXYXNoaW5ndG9uLCBTZWF0dGxlLCBXQSA5ODEwOSwgVVNBLiYj
eEQ7SW5zdGl0dXRlIGZvciBTeXN0ZW1zIEJpb2xvZ3ksIFNlYXR0bGUsIFdBIDk4MTA5LCBVU0E7
IFByb3ZpZGVuY2UgU3QuIEpvc2VwaCBIZWFsdGgsIFJlbnRvbiwgV0EgOTgwNTcsIFVTQS4mI3hE
O1ZhY2NpbmUgYW5kIEluZmVjdGlvdXMgRGlzZWFzZSBEaXZpc2lvbiwgRnJlZCBIdXRjaGluc29u
IENhbmNlciBSZXNlYXJjaCBDZW50ZXIsIFNlYXR0bGUsIFdBIDk4MTA5LCBVU0E7IERpdmlzaW9u
IG9mIFB1YmxpYyBIZWFsdGggU2NpZW5jZXMsIEZyZWQgSHV0Y2hpbnNvbiBDYW5jZXIgUmVzZWFy
Y2ggQ2VudGVyLCBTZWF0dGxlLCBXQSA5ODEwOSwgVVNBOyBEZXBhcnRtZW50IG9mIFN0YXRpc3Rp
Y3MsIFVuaXZlcnNpdHkgb2YgV2FzaGluZ3RvbiwgU2VhdHRsZSwgV0EgOTgxOTUsIFVTQTsgQmlv
bWVkaWNhbCBEYXRhIFNjaWVuY2VzLCBMYXVzYW5uZSBVbml2ZXJzaXR5IEhvc3BpdGFsLCBVbml2
ZXJzaXR5IG9mIExhdXNhbm5lLCBMYXVzYW5uZSwgMTAxMSwgU3dpdHplcmxhbmQuJiN4RDtJbnN0
aXR1dGUgZm9yIEltbXVuaXR5LCBUcmFuc3BsYW50YXRpb24gYW5kIEluZmVjdGlvbiwgU3RhbmZv
cmQgVW5pdmVyc2l0eSBTY2hvb2wgb2YgTWVkaWNpbmUsIFN0YW5mb3JkLCBDQSA5NDMwNSwgVVNB
OyBEZXBhcnRtZW50IG9mIE1pY3JvYmlvbG9neSBhbmQgSW1tdW5vbG9neSwgU3RhbmZvcmQgVW5p
dmVyc2l0eSBTY2hvb2wgb2YgTWVkaWNpbmUsIFN0YW5mb3JkLCBDQSA5NDMwNSwgVVNBOyBUaGUg
SG93YXJkIEh1Z2hlcyBNZWRpY2FsIEluc3RpdHV0ZSwgU3RhbmZvcmQgVW5pdmVyc2l0eSBTY2hv
b2wgb2YgTWVkaWNpbmUsIFN0YW5mb3JkLCBDQSA5NDMwNSwgVVNBLiYjeEQ7VmFjY2luZSBhbmQg
SW5mZWN0aW91cyBEaXNlYXNlIERpdmlzaW9uLCBGcmVkIEh1dGNoaW5zb24gQ2FuY2VyIFJlc2Vh
cmNoIENlbnRlciwgU2VhdHRsZSwgV0EgOTgxMDksIFVTQTsgRGl2aXNpb24gb2YgQWxsZXJneSBh
bmQgSW5mZWN0aW91cyBEaXNlYXNlcywgRGVwYXJ0bWVudCBvZiBNZWRpY2luZSwgVW5pdmVyc2l0
eSBvZiBXYXNoaW5ndG9uLCBTZWF0dGxlLCBXQSA5ODEwOSwgVVNBOyBTd2VkaXNoIENlbnRlciBm
b3IgUmVzZWFyY2ggYW5kIElubm92YXRpb24sIFN3ZWRpc2ggTWVkaWNhbCBDZW50ZXIsIFNlYXR0
bGUsIFdBIDk4MTA5LCBVU0E7IFByb3ZpZGVuY2UgU3QuIEpvc2VwaCBIZWFsdGgsIFJlbnRvbiwg
V0EgOTgwNTcsIFVTQS4gRWxlY3Ryb25pYyBhZGRyZXNzOiBqYXNvbi5nb2xkbWFuQHN3ZWRpc2gu
b3JnLiYjeEQ7SW5zdGl0dXRlIGZvciBTeXN0ZW1zIEJpb2xvZ3ksIFNlYXR0bGUsIFdBIDk4MTA5
LCBVU0E7IERlcGFydG1lbnQgb2YgQmlvZW5naW5lZXJpbmcsIFVuaXZlcnNpdHkgb2YgV2FzaGlu
Z3RvbiwgU2VhdHRsZSwgV0EgOTgxMDUsIFVTQS4gRWxlY3Ryb25pYyBhZGRyZXNzOiBqaW0uaGVh
dGhAaXNic2NpZW5jZS5vcmcuPC9hdXRoLWFkZHJlc3M+PHRpdGxlcz48dGl0bGU+TXVsdGlwbGUg
ZWFybHkgZmFjdG9ycyBhbnRpY2lwYXRlIHBvc3QtYWN1dGUgQ09WSUQtMTkgc2VxdWVsYWU8L3Rp
dGxlPjxzZWNvbmRhcnktdGl0bGU+Q2VsbDwvc2Vjb25kYXJ5LXRpdGxlPjwvdGl0bGVzPjxwZXJp
b2RpY2FsPjxmdWxsLXRpdGxlPkNlbGw8L2Z1bGwtdGl0bGU+PC9wZXJpb2RpY2FsPjxwYWdlcz44
ODEtODk1LmUyMDwvcGFnZXM+PHZvbHVtZT4xODU8L3ZvbHVtZT48bnVtYmVyPjU8L251bWJlcj48
ZWRpdGlvbj4yMDIyMDEyNTwvZWRpdGlvbj48a2V5d29yZHM+PGtleXdvcmQ+QWRhcHRpdmUgSW1t
dW5pdHkvZ2VuZXRpY3M8L2tleXdvcmQ+PGtleXdvcmQ+QWRvbGVzY2VudDwva2V5d29yZD48a2V5
d29yZD5BZHVsdDwva2V5d29yZD48a2V5d29yZD5BZ2VkPC9rZXl3b3JkPjxrZXl3b3JkPkFnZWQs
IDgwIGFuZCBvdmVyPC9rZXl3b3JkPjxrZXl3b3JkPkF1dG9hbnRpYm9kaWVzL2Jsb29kPC9rZXl3
b3JkPjxrZXl3b3JkPkJpb21hcmtlcnMvbWV0YWJvbGlzbTwva2V5d29yZD48a2V5d29yZD5CbG9v
ZCBQcm90ZWlucy9tZXRhYm9saXNtPC9rZXl3b3JkPjxrZXl3b3JkPkNEOC1Qb3NpdGl2ZSBULUx5
bXBob2N5dGVzL2ltbXVub2xvZ3kvbWV0YWJvbGlzbTwva2V5d29yZD48a2V5d29yZD5DT1ZJRC0x
OS8qY29tcGxpY2F0aW9ucy8qZGlhZ25vc2lzL2ltbXVub2xvZ3kvcGF0aG9sb2d5L3Zpcm9sb2d5
PC9rZXl3b3JkPjxrZXl3b3JkPipDb252YWxlc2NlbmNlPC9rZXl3b3JkPjxrZXl3b3JkPkRpc2Vh
c2UgUHJvZ3Jlc3Npb248L2tleXdvcmQ+PGtleXdvcmQ+RmVtYWxlPC9rZXl3b3JkPjxrZXl3b3Jk
Pkh1bWFuczwva2V5d29yZD48a2V5d29yZD5JbW11bml0eSwgSW5uYXRlL2dlbmV0aWNzPC9rZXl3
b3JkPjxrZXl3b3JkPkxvbmdpdHVkaW5hbCBTdHVkaWVzPC9rZXl3b3JkPjxrZXl3b3JkPk1hbGU8
L2tleXdvcmQ+PGtleXdvcmQ+TWlkZGxlIEFnZWQ8L2tleXdvcmQ+PGtleXdvcmQ+UmlzayBGYWN0
b3JzPC9rZXl3b3JkPjxrZXl3b3JkPlNBUlMtQ29WLTIvaXNvbGF0aW9uICZhbXA7IHB1cmlmaWNh
dGlvbjwva2V5d29yZD48a2V5d29yZD5UcmFuc2NyaXB0b21lPC9rZXl3b3JkPjxrZXl3b3JkPllv
dW5nIEFkdWx0PC9rZXl3b3JkPjxrZXl3b3JkPkNvdmlkLTE5PC9rZXl3b3JkPjxrZXl3b3JkPlBh
c2M8L2tleXdvcmQ+PGtleXdvcmQ+Uk5BZW1pYTwva2V5d29yZD48a2V5d29yZD5hbnRpYm9kaWVz
PC9rZXl3b3JkPjxrZXl3b3JkPmF1dG8tYW50aWJvZGllczwva2V5d29yZD48a2V5d29yZD5jb21w
dXRhdGlvbmFsIGJpb2xvZ3k8L2tleXdvcmQ+PGtleXdvcmQ+aW1tdW5lIHN5c3RlbTwva2V5d29y
ZD48a2V5d29yZD5pbW11bm9sb2d5PC9rZXl3b3JkPjxrZXl3b3JkPmxvbmcgQ09WSUQ8L2tleXdv
cmQ+PGtleXdvcmQ+bWV0YWJvbG9taWNzPC9rZXl3b3JkPjxrZXl3b3JkPm11bHRpLW9taWNzPC9r
ZXl3b3JkPjxrZXl3b3JkPnByb3Rlb21pY3M8L2tleXdvcmQ+PGtleXdvcmQ+c2luZ2xlIGNlbGw8
L2tleXdvcmQ+PGtleXdvcmQ+c2luZ2xlLWNlbGwgQ0lURS1zZXE8L2tleXdvcmQ+PGtleXdvcmQ+
c2luZ2xlLWNlbGwgUk5BLXNlcTwva2V5d29yZD48a2V5d29yZD5zaW5nbGUtY2VsbCBUQ1Itc2Vx
PC9rZXl3b3JkPjxrZXl3b3JkPnNpbmdsZS1jZWxsIHNlY3JldG9tZTwva2V5d29yZD48a2V5d29y
ZD5zeW1wdG9tczwva2V5d29yZD48a2V5d29yZD52aXJlbWlhPC9rZXl3b3JkPjwva2V5d29yZHM+
PGRhdGVzPjx5ZWFyPjIwMjI8L3llYXI+PHB1Yi1kYXRlcz48ZGF0ZT5NYXIgMzwvZGF0ZT48L3B1
Yi1kYXRlcz48L2RhdGVzPjxpc2JuPjAwOTItODY3NCAoUHJpbnQpJiN4RDswMDkyLTg2NzQ8L2lz
Ym4+PGFjY2Vzc2lvbi1udW0+MzUyMTY2NzI8L2FjY2Vzc2lvbi1udW0+PHVybHM+PC91cmxzPjxj
dXN0b20xPkRlY2xhcmF0aW9uIG9mIGludGVyZXN0cyBKLlIuSC4gYW5kIEEuUi4gYXJlIGZvdW5k
ZXJzIGFuZCBib2FyZCBtZW1iZXJzIG9mIFBBQ1QgUGhhcm1hLiBKLlIuSC4gaXMgYSBib2FyZCBt
ZW1iZXIgb2YgSXNvcGxleGlzLCBhbmQgQS5SLiBpcyB0aGUgc2NpZW50aWZpYyBhZHZpc29yIHRv
IElzb3BsZXhpcy4gTS5NLkQuIGlzIGEgbWVtYmVyIG9mIHRoZSBTY2llbnRpZmljIEFkdmlzb3J5
IEJvYXJkIG9mIFBBQ1QgUGhhcm1hLiBKLkEuQi4gaXMgYSBtZW1iZXIgb2YgdGhlIFNjaWVudGlm
aWMgQWR2aXNvcnkgQm9hcmRzIG9mIEFyY3VzLCBTb2xpZCwgYW5kIFZJUi4gSi5BLkIuIGlzIGEg
bWVtYmVyIG9mIHRoZSBCb2FyZCBvZiBEaXJlY3RvcnMgb2YgR2lsZWFkIGFuZCBQcm92ZW50aW9u
LiBKLkEuQi4gaXMgdGhlIENFTyBvZiBTb25vbWEgQmlvdGhlcmFwZXV0aWNzLiBMLkwuTC4gaXMg
b24gdGhlIHNjaWVudGlmaWMgYWR2aXNvcnkgYm9hcmRzIG9mIEFsZWN0b3IsIEF0cmVjYSwgRHJh
Z29uZmx5LCBEcmVuQmlvLCBOa2FydGEsIE9ic2lkaWFuIFRoZXJhcGV1dGljcywgYW5kIFNCSSBC
aW90ZWNoLiBSLkcuIGhhcyByZWNlaXZlZCBjb25zdWx0aW5nIGluY29tZSBmcm9tIEp1bm8gVGhl
cmFwZXV0aWNzLCBUYWtlZGEsIEluZm90ZWNoIFNvZnQsIENlbGdlbmUsIGFuZCBNZXJjaywgaGFz
IHJlY2VpdmVkIHJlc2VhcmNoIHN1cHBvcnQgZnJvbSBKYW5zc2VuIFBoYXJtYWNldXRpY2FscyBh
bmQgSnVubyBUaGVyYXBldXRpY3MsIGFuZCBkZWNsYXJlcyBvd25lcnNoaXAgaW4gQ2VsbFNwYWNl
IEJpb3NjaWVuY2VzLiBQLkQuRy4gaXMgb24gdGhlIFNjaWVudGlmaWMgQWR2aXNvcnkgQm9hcmQg
b2YgQ2Vsc2l1cywgRWFybGksIEVscGlzY2llbmNlLCBJbW11bm9zY2FwZSwgUmFwdCwgYW5kIE5l
eHRlY2gsIHdhcyBhIHNjaWVudGlmaWMgZm91bmRlciBvZiBKdW5vIFRoZXJhcGV1dGljcywgYW5k
IHJlY2VpdmVzIHJlc2VhcmNoIHN1cHBvcnQgZnJvbSBMb256YS4gSi5ELkcuIGRlY2xhcmVkIGNv
bnRyYWN0ZWQgcmVzZWFyY2ggd2l0aCBHaWxlYWQsIExpbGx5LCBhbmQgUmVnZW5lcm9uLiBKLkEu
SC4gcmVjZWl2ZWQgY29uc3VsdGluZyBmZWVzIG9yIGhvbm9yYXJpYSBmcm9tIEdpbGVhZCBTY2ll
bmNlcywgQW1wbHl4LCBBbGxvdmlyLCBBbGxvZ2VuZSB0aGVyYXBldXRpY3MsIENSSVNQUiB0aGVy
YXBldXRpY3MsIENTTCBCZWhyaW5nLCBPcHR1bUhlYWx0aCwgT2N0YXBoYXJtYSwgYW5kIFRha2Vk
YSBhbmQgcmVzZWFyY2ggZnVuZGluZyBmcm9tIFRha2VkYSwgQWxsb3ZpciwgS2FyaXVzLCBhbmQg
R2lsZWFkIFNjaWVuY2VzLiBRLkQuLCBELkguTS4sIFIuVC4sIFIuTS5HLiwgTS5LLiwgYW5kIFQu
TS5TLiBoYXZlIGVtcGxveW1lbnQgYW5kIGVxdWl0eSBvd25lcnNoaXAgd2l0aCBBZGFwdGl2ZSBC
aW90ZWNobm9sb2dpZXMuIFRoZSByZW1haW5pbmcgYXV0aG9ycyBkZWNsYXJlIG5vIGNvbXBldGlu
ZyBpbnRlcmVzdHMuPC9jdXN0b20xPjxjdXN0b20yPlBNQzg3ODY2MzI8L2N1c3RvbTI+PGVsZWN0
cm9uaWMtcmVzb3VyY2UtbnVtPjEwLjEwMTYvai5jZWxsLjIwMjIuMDEuMDE0PC9lbGVjdHJvbmlj
LXJlc291cmNlLW51bT48cmVtb3RlLWRhdGFiYXNlLXByb3ZpZGVyPk5MTTwvcmVtb3RlLWRhdGFi
YXNlLXByb3ZpZGVyPjxsYW5ndWFnZT5lbmc8L2xhbmd1YWdlPjwvcmVjb3JkPjwvQ2l0ZT48L0Vu
ZE5vdGU+
</w:fldData>
        </w:fldChar>
      </w:r>
      <w:r w:rsidR="00E3035E">
        <w:instrText xml:space="preserve"> ADDIN EN.CITE </w:instrText>
      </w:r>
      <w:r w:rsidR="00E3035E">
        <w:fldChar w:fldCharType="begin">
          <w:fldData xml:space="preserve">PEVuZE5vdGU+PENpdGU+PEF1dGhvcj5TdTwvQXV0aG9yPjxZZWFyPjIwMjI8L1llYXI+PFJlY051
bT4yOTUzPC9SZWNOdW0+PERpc3BsYXlUZXh0Pig2KTwvRGlzcGxheVRleHQ+PHJlY29yZD48cmVj
LW51bWJlcj4yOTUzPC9yZWMtbnVtYmVyPjxmb3JlaWduLWtleXM+PGtleSBhcHA9IkVOIiBkYi1p
ZD0iMmZzdHJmdHh4NTkwZnRldnJ4aHBzYWZ4ZTV3dnR6dGEyOXR2IiB0aW1lc3RhbXA9IjE2Njg5
ODcwMjQiPjI5NTM8L2tleT48L2ZvcmVpZ24ta2V5cz48cmVmLXR5cGUgbmFtZT0iSm91cm5hbCBB
cnRpY2xlIj4xNzwvcmVmLXR5cGU+PGNvbnRyaWJ1dG9ycz48YXV0aG9ycz48YXV0aG9yPlN1LCBZ
LjwvYXV0aG9yPjxhdXRob3I+WXVhbiwgRC48L2F1dGhvcj48YXV0aG9yPkNoZW4sIEQuIEcuPC9h
dXRob3I+PGF1dGhvcj5OZywgUi4gSC48L2F1dGhvcj48YXV0aG9yPldhbmcsIEsuPC9hdXRob3I+
PGF1dGhvcj5DaG9pLCBKLjwvYXV0aG9yPjxhdXRob3I+TGksIFMuPC9hdXRob3I+PGF1dGhvcj5I
b25nLCBTLjwvYXV0aG9yPjxhdXRob3I+WmhhbmcsIFIuPC9hdXRob3I+PGF1dGhvcj5YaWUsIEou
PC9hdXRob3I+PGF1dGhvcj5Lb3JuaWxvdiwgUy4gQS48L2F1dGhvcj48YXV0aG9yPlNjaGVybGVy
LCBLLjwvYXV0aG9yPjxhdXRob3I+UGF2bG92aXRjaC1CZWR6eWssIEEuIEouPC9hdXRob3I+PGF1
dGhvcj5Eb25nLCBTLjwvYXV0aG9yPjxhdXRob3I+TGF1c3RlZCwgQy48L2F1dGhvcj48YXV0aG9y
PkxlZSwgSS48L2F1dGhvcj48YXV0aG9yPkZhbGxlbiwgUy48L2F1dGhvcj48YXV0aG9yPkRhaSwg
Qy4gTC48L2F1dGhvcj48YXV0aG9yPkJhbG9uaSwgUC48L2F1dGhvcj48YXV0aG9yPlNtaXRoLCBC
LjwvYXV0aG9yPjxhdXRob3I+RHV2dnVyaSwgVi4gUi48L2F1dGhvcj48YXV0aG9yPkFuZGVyc29u
LCBLLiBHLjwvYXV0aG9yPjxhdXRob3I+TGksIEouPC9hdXRob3I+PGF1dGhvcj5ZYW5nLCBGLjwv
YXV0aG9yPjxhdXRob3I+RHVuY29tYmUsIEMuIEouPC9hdXRob3I+PGF1dGhvcj5NY0N1bGxvY2gs
IEQuIEouPC9hdXRob3I+PGF1dGhvcj5Sb3N0b21pbHksIEMuPC9hdXRob3I+PGF1dGhvcj5Ucm9p
c2NoLCBQLjwvYXV0aG9yPjxhdXRob3I+WmhvdSwgSi48L2F1dGhvcj48YXV0aG9yPk1hY2theSwg
Uy48L2F1dGhvcj48YXV0aG9yPkRlR290dGFyZGksIFEuPC9hdXRob3I+PGF1dGhvcj5NYXksIEQu
IEguPC9hdXRob3I+PGF1dGhvcj5UYW5pZ3VjaGksIFIuPC9hdXRob3I+PGF1dGhvcj5HaXR0ZWxt
YW4sIFIuIE0uPC9hdXRob3I+PGF1dGhvcj5LbGluZ2VyLCBNLjwvYXV0aG9yPjxhdXRob3I+U255
ZGVyLCBULiBNLjwvYXV0aG9yPjxhdXRob3I+Um9wZXIsIFIuPC9hdXRob3I+PGF1dGhvcj5Xb2pj
aWVjaG93c2thLCBHLjwvYXV0aG9yPjxhdXRob3I+TXVycmF5LCBLLjwvYXV0aG9yPjxhdXRob3I+
RWRtYXJrLCBSLjwvYXV0aG9yPjxhdXRob3I+RXZhbnMsIFMuPC9hdXRob3I+PGF1dGhvcj5Kb25l
cywgTC48L2F1dGhvcj48YXV0aG9yPlpob3UsIFkuPC9hdXRob3I+PGF1dGhvcj5Sb3dlbiwgTC48
L2F1dGhvcj48YXV0aG9yPkxpdSwgUi48L2F1dGhvcj48YXV0aG9yPkNob3VyLCBXLjwvYXV0aG9y
PjxhdXRob3I+QWxncmVuLCBILiBBLjwvYXV0aG9yPjxhdXRob3I+QmVycmluZ3RvbiwgVy4gUi48
L2F1dGhvcj48YXV0aG9yPldhbGxpY2ssIEouIEEuPC9hdXRob3I+PGF1dGhvcj5Db2NocmFuLCBS
LiBBLjwvYXV0aG9yPjxhdXRob3I+TWljaWthcywgTS4gRS48L2F1dGhvcj48YXV0aG9yPldyaW4s
IFQuPC9hdXRob3I+PGF1dGhvcj5QZXRyb3BvdWxvcywgQy4gSi48L2F1dGhvcj48YXV0aG9yPkNv
bGUsIEguIFIuPC9hdXRob3I+PGF1dGhvcj5GaXNjaGVyLCBULiBELjwvYXV0aG9yPjxhdXRob3I+
V2VpLCBXLjwvYXV0aG9yPjxhdXRob3I+SG9vbiwgRC4gUy4gQi48L2F1dGhvcj48YXV0aG9yPlBy
aWNlLCBOLiBELjwvYXV0aG9yPjxhdXRob3I+U3VicmFtYW5pYW4sIE4uPC9hdXRob3I+PGF1dGhv
cj5IaWxsLCBKLiBBLjwvYXV0aG9yPjxhdXRob3I+SGFkbG9jaywgSi48L2F1dGhvcj48YXV0aG9y
Pk1hZ2lzLCBBLiBULjwvYXV0aG9yPjxhdXRob3I+UmliYXMsIEEuPC9hdXRob3I+PGF1dGhvcj5M
YW5pZXIsIEwuIEwuPC9hdXRob3I+PGF1dGhvcj5Cb3lkLCBTLiBELjwvYXV0aG9yPjxhdXRob3I+
Qmx1ZXN0b25lLCBKLiBBLjwvYXV0aG9yPjxhdXRob3I+Q2h1LCBILjwvYXV0aG9yPjxhdXRob3I+
SG9vZCwgTC48L2F1dGhvcj48YXV0aG9yPkdvdHRhcmRvLCBSLjwvYXV0aG9yPjxhdXRob3I+R3Jl
ZW5iZXJnLCBQLiBELjwvYXV0aG9yPjxhdXRob3I+RGF2aXMsIE0uIE0uPC9hdXRob3I+PGF1dGhv
cj5Hb2xkbWFuLCBKLiBELjwvYXV0aG9yPjxhdXRob3I+SGVhdGgsIEouIFIuPC9hdXRob3I+PC9h
dXRob3JzPjwvY29udHJpYnV0b3JzPjxhdXRoLWFkZHJlc3M+SW5zdGl0dXRlIGZvciBTeXN0ZW1z
IEJpb2xvZ3ksIFNlYXR0bGUsIFdBIDk4MTA5LCBVU0E7IFZhY2NpbmUgYW5kIEluZmVjdGlvdXMg
RGlzZWFzZSBEaXZpc2lvbiwgRnJlZCBIdXRjaGluc29uIENhbmNlciBSZXNlYXJjaCBDZW50ZXIs
IFNlYXR0bGUsIFdBIDk4MTA5LCBVU0E7IENsaW5pY2FsIFJlc2VhcmNoIERpdmlzaW9uLCBQcm9n
cmFtIGluIEltbXVub2xvZ3ksIEZyZWQgSHV0Y2hpbnNvbiBDYW5jZXIgUmVzZWFyY2ggQ2VudGVy
LCBTZWF0dGxlLCBXQSA5ODEwOSwgVVNBLiBFbGVjdHJvbmljIGFkZHJlc3M6IHN1eWFwZW5nLnRq
dUBnbWFpbC5jb20uJiN4RDtJbnN0aXR1dGUgZm9yIFN5c3RlbXMgQmlvbG9neSwgU2VhdHRsZSwg
V0EgOTgxMDksIFVTQTsgRGVwYXJ0bWVudCBvZiBCaW9lbmdpbmVlcmluZywgVW5pdmVyc2l0eSBv
ZiBXYXNoaW5ndG9uLCBTZWF0dGxlLCBXQSA5ODEwNSwgVVNBLiYjeEQ7SW5zdGl0dXRlIGZvciBT
eXN0ZW1zIEJpb2xvZ3ksIFNlYXR0bGUsIFdBIDk4MTA5LCBVU0E7IERlcGFydG1lbnQgb2YgTWlj
cm9iaW9sb2d5IGFuZCBEZXBhcnRtZW50IG9mIEluZm9ybWF0aWNzLCBVbml2ZXJzaXR5IG9mIFdh
c2hpbmd0b24sIFNlYXR0bGUsIFdBIDk4MTk1LCBVU0EuJiN4RDtJbnN0aXR1dGUgZm9yIFN5c3Rl
bXMgQmlvbG9neSwgU2VhdHRsZSwgV0EgOTgxMDksIFVTQS4mI3hEO0luc3RpdHV0ZSBmb3IgU3lz
dGVtcyBCaW9sb2d5LCBTZWF0dGxlLCBXQSA5ODEwOSwgVVNBOyBNb2xlY3VsYXIgRW5naW5lZXJp
bmcgJmFtcDsgU2NpZW5jZXMgSW5zdGl0dXRlLCBVbml2ZXJzaXR5IG9mIFdhc2hpbmd0b24sIFNl
YXR0bGUsIFdBIDk4MTA1LCBVU0EuJiN4RDtJbnN0aXR1dGUgZm9yIEltbXVuaXR5LCBUcmFuc3Bs
YW50YXRpb24gYW5kIEluZmVjdGlvbiwgU3RhbmZvcmQgVW5pdmVyc2l0eSBTY2hvb2wgb2YgTWVk
aWNpbmUsIFN0YW5mb3JkLCBDQSA5NDMwNSwgVVNBLiYjeEQ7RGlhYmV0ZXMgQ2VudGVyLCBVbml2
ZXJzaXR5IG9mIENhbGlmb3JuaWEsIFNhbiBGcmFuY2lzY28sIFNhbiBGcmFuY2lzY28sIENBIDk0
MTQzLCBVU0EuJiN4RDtDbGluaWNhbCBSZXNlYXJjaCBEaXZpc2lvbiwgUHJvZ3JhbSBpbiBJbW11
bm9sb2d5LCBGcmVkIEh1dGNoaW5zb24gQ2FuY2VyIFJlc2VhcmNoIENlbnRlciwgU2VhdHRsZSwg
V0EgOTgxMDksIFVTQTsgRGVwYXJ0bWVudHMgb2YgSW1tdW5vbG9neSBhbmQgTWVkaWNpbmUsIFVu
aXZlcnNpdHkgb2YgV2FzaGluZ3RvbiwgU2VhdHRsZSwgV0EgOTgxMDksIFVTQS4mI3hEO0RlcGFy
dG1lbnQgb2YgUGF0aG9sb2d5LCBTdGFuZm9yZCBVbml2ZXJzaXR5LCBTdGFuZm9yZCwgQ0EgOTQz
MDQsIFVTQS4mI3hEO0RpdmlzaW9uIG9mIEdsb2JhbCBIZWFsdGgsIFVuaXZlcnNpdHkgb2YgV2Fz
aGluZ3RvbiwgU2VhdHRsZSwgV0EgOTgxMDUsIFVTQS4mI3hEO0RpdmlzaW9uIG9mIEFsbGVyZ3kg
YW5kIEluZmVjdGlvdXMgRGlzZWFzZXMsIERlcGFydG1lbnQgb2YgTWVkaWNpbmUsIFVuaXZlcnNp
dHkgb2YgV2FzaGluZ3RvbiwgU2VhdHRsZSwgV0EgOTgxMDksIFVTQS4mI3hEO0lzb3BsZXhpcyBD
b3Jwb3JhdGlvbiwgQnJhbmZvcmQsIENUIDA2NDA1LCBVU0EuJiN4RDtBZGFwdGl2ZSBCaW90ZWNo
bm9sb2dpZXMsIFNlYXR0bGUsIFdBIDk4MTA5LCBVU0EuJiN4RDtJbnN0aXR1dGUgZm9yIFN5c3Rl
bXMgQmlvbG9neSwgU2VhdHRsZSwgV0EgOTgxMDksIFVTQTsgTWVkaWNhbCBVbml2ZXJzaXR5IG9m
IEJpYcWCeXN0b2ssIEJpYcWCeXN0b2sgMTUwODksIFBvbGFuZC4mI3hEO1N3ZWRpc2ggQ2VudGVy
IGZvciBSZXNlYXJjaCBhbmQgSW5ub3ZhdGlvbiwgU3dlZGlzaCBNZWRpY2FsIENlbnRlciwgU2Vh
dHRsZSwgV0EgOTgxMDksIFVTQTsgUHJvdmlkZW5jZSBTdC4gSm9zZXBoIEhlYWx0aCwgUmVudG9u
LCBXQSA5ODA1NywgVVNBLiYjeEQ7TW9ub2dyYW0gQmlvc2NpZW5jZXMsIFNvdXRoIFNhbiBGcmFu
Y2lzY28sIENBIDk0MDgwLCBVU0EuJiN4RDtTdC4gSm9obiZhcG9zO3MgQ2FuY2VyIEluc3RpdHV0
ZSBhdCBTYWludCBKb2huJmFwb3M7cyBIZWFsdGggQ2VudGVyLCBTYW50YSBNb25pY2EsIENBIDkw
NDA0LCBVU0EuJiN4RDtJbnN0aXR1dGUgZm9yIFN5c3RlbXMgQmlvbG9neSwgU2VhdHRsZSwgV0Eg
OTgxMDksIFVTQTsgRGVwYXJ0bWVudCBvZiBHbG9iYWwgSGVhdGggYW5kIERlcGFydG1lbnQgb2Yg
SW1tdW5vbG9neSwgVW5pdmVyc2l0eSBvZiBXYXNoaW5ndG9uLCBTZWF0dGxlLCBXQSA5ODEwOSwg
VVNBLiYjeEQ7VmFjY2luZSBhbmQgSW5mZWN0aW91cyBEaXNlYXNlIERpdmlzaW9uLCBGcmVkIEh1
dGNoaW5zb24gQ2FuY2VyIFJlc2VhcmNoIENlbnRlciwgU2VhdHRsZSwgV0EgOTgxMDksIFVTQTsg
RGl2aXNpb24gb2YgQWxsZXJneSBhbmQgSW5mZWN0aW91cyBEaXNlYXNlcywgRGVwYXJ0bWVudCBv
ZiBNZWRpY2luZSwgVW5pdmVyc2l0eSBvZiBXYXNoaW5ndG9uLCBTZWF0dGxlLCBXQSA5ODEwOSwg
VVNBLiYjeEQ7RGVwYXJ0bWVudCBvZiBNZWRpY2luZSwgVW5pdmVyc2l0eSBvZiBDYWxpZm9ybmlh
LCBMb3MgQW5nZWxlcywgYW5kIFBhcmtlciBJbnN0aXR1dGUgZm9yIENhbmNlciBJbW11bm90aGVy
YXB5LCBMb3MgQW5nZWxlcywgQ0EgOTAwOTUsIFVTQS4mI3hEO0RlcGFydG1lbnQgb2YgTWljcm9i
aW9sb2d5IGFuZCBJbW11bm9sb2d5LCBVbml2ZXJzaXR5IG9mIENhbGlmb3JuaWEsIFNhbiBGcmFu
Y2lzY28sIGFuZCBQYXJrZXIgSW5zdGl0dXRlIGZvciBDYW5jZXIgSW1tdW5vdGhlcmFweSwgU2Fu
IEZyYW5jaXNjbywgQ0EgOTQxNDMsIFVTQS4mI3hEO0RpdmlzaW9uIG9mIEdsb2JhbCBIZWFsdGgs
IFVuaXZlcnNpdHkgb2YgV2FzaGluZ3RvbiwgU2VhdHRsZSwgV0EgOTgxMDUsIFVTQTsgRGl2aXNp
b24gb2YgQWxsZXJneSBhbmQgSW5mZWN0aW91cyBEaXNlYXNlcywgRGVwYXJ0bWVudCBvZiBNZWRp
Y2luZSwgVW5pdmVyc2l0eSBvZiBXYXNoaW5ndG9uLCBTZWF0dGxlLCBXQSA5ODEwOSwgVVNBLiYj
eEQ7SW5zdGl0dXRlIGZvciBTeXN0ZW1zIEJpb2xvZ3ksIFNlYXR0bGUsIFdBIDk4MTA5LCBVU0E7
IFByb3ZpZGVuY2UgU3QuIEpvc2VwaCBIZWFsdGgsIFJlbnRvbiwgV0EgOTgwNTcsIFVTQS4mI3hE
O1ZhY2NpbmUgYW5kIEluZmVjdGlvdXMgRGlzZWFzZSBEaXZpc2lvbiwgRnJlZCBIdXRjaGluc29u
IENhbmNlciBSZXNlYXJjaCBDZW50ZXIsIFNlYXR0bGUsIFdBIDk4MTA5LCBVU0E7IERpdmlzaW9u
IG9mIFB1YmxpYyBIZWFsdGggU2NpZW5jZXMsIEZyZWQgSHV0Y2hpbnNvbiBDYW5jZXIgUmVzZWFy
Y2ggQ2VudGVyLCBTZWF0dGxlLCBXQSA5ODEwOSwgVVNBOyBEZXBhcnRtZW50IG9mIFN0YXRpc3Rp
Y3MsIFVuaXZlcnNpdHkgb2YgV2FzaGluZ3RvbiwgU2VhdHRsZSwgV0EgOTgxOTUsIFVTQTsgQmlv
bWVkaWNhbCBEYXRhIFNjaWVuY2VzLCBMYXVzYW5uZSBVbml2ZXJzaXR5IEhvc3BpdGFsLCBVbml2
ZXJzaXR5IG9mIExhdXNhbm5lLCBMYXVzYW5uZSwgMTAxMSwgU3dpdHplcmxhbmQuJiN4RDtJbnN0
aXR1dGUgZm9yIEltbXVuaXR5LCBUcmFuc3BsYW50YXRpb24gYW5kIEluZmVjdGlvbiwgU3RhbmZv
cmQgVW5pdmVyc2l0eSBTY2hvb2wgb2YgTWVkaWNpbmUsIFN0YW5mb3JkLCBDQSA5NDMwNSwgVVNB
OyBEZXBhcnRtZW50IG9mIE1pY3JvYmlvbG9neSBhbmQgSW1tdW5vbG9neSwgU3RhbmZvcmQgVW5p
dmVyc2l0eSBTY2hvb2wgb2YgTWVkaWNpbmUsIFN0YW5mb3JkLCBDQSA5NDMwNSwgVVNBOyBUaGUg
SG93YXJkIEh1Z2hlcyBNZWRpY2FsIEluc3RpdHV0ZSwgU3RhbmZvcmQgVW5pdmVyc2l0eSBTY2hv
b2wgb2YgTWVkaWNpbmUsIFN0YW5mb3JkLCBDQSA5NDMwNSwgVVNBLiYjeEQ7VmFjY2luZSBhbmQg
SW5mZWN0aW91cyBEaXNlYXNlIERpdmlzaW9uLCBGcmVkIEh1dGNoaW5zb24gQ2FuY2VyIFJlc2Vh
cmNoIENlbnRlciwgU2VhdHRsZSwgV0EgOTgxMDksIFVTQTsgRGl2aXNpb24gb2YgQWxsZXJneSBh
bmQgSW5mZWN0aW91cyBEaXNlYXNlcywgRGVwYXJ0bWVudCBvZiBNZWRpY2luZSwgVW5pdmVyc2l0
eSBvZiBXYXNoaW5ndG9uLCBTZWF0dGxlLCBXQSA5ODEwOSwgVVNBOyBTd2VkaXNoIENlbnRlciBm
b3IgUmVzZWFyY2ggYW5kIElubm92YXRpb24sIFN3ZWRpc2ggTWVkaWNhbCBDZW50ZXIsIFNlYXR0
bGUsIFdBIDk4MTA5LCBVU0E7IFByb3ZpZGVuY2UgU3QuIEpvc2VwaCBIZWFsdGgsIFJlbnRvbiwg
V0EgOTgwNTcsIFVTQS4gRWxlY3Ryb25pYyBhZGRyZXNzOiBqYXNvbi5nb2xkbWFuQHN3ZWRpc2gu
b3JnLiYjeEQ7SW5zdGl0dXRlIGZvciBTeXN0ZW1zIEJpb2xvZ3ksIFNlYXR0bGUsIFdBIDk4MTA5
LCBVU0E7IERlcGFydG1lbnQgb2YgQmlvZW5naW5lZXJpbmcsIFVuaXZlcnNpdHkgb2YgV2FzaGlu
Z3RvbiwgU2VhdHRsZSwgV0EgOTgxMDUsIFVTQS4gRWxlY3Ryb25pYyBhZGRyZXNzOiBqaW0uaGVh
dGhAaXNic2NpZW5jZS5vcmcuPC9hdXRoLWFkZHJlc3M+PHRpdGxlcz48dGl0bGU+TXVsdGlwbGUg
ZWFybHkgZmFjdG9ycyBhbnRpY2lwYXRlIHBvc3QtYWN1dGUgQ09WSUQtMTkgc2VxdWVsYWU8L3Rp
dGxlPjxzZWNvbmRhcnktdGl0bGU+Q2VsbDwvc2Vjb25kYXJ5LXRpdGxlPjwvdGl0bGVzPjxwZXJp
b2RpY2FsPjxmdWxsLXRpdGxlPkNlbGw8L2Z1bGwtdGl0bGU+PC9wZXJpb2RpY2FsPjxwYWdlcz44
ODEtODk1LmUyMDwvcGFnZXM+PHZvbHVtZT4xODU8L3ZvbHVtZT48bnVtYmVyPjU8L251bWJlcj48
ZWRpdGlvbj4yMDIyMDEyNTwvZWRpdGlvbj48a2V5d29yZHM+PGtleXdvcmQ+QWRhcHRpdmUgSW1t
dW5pdHkvZ2VuZXRpY3M8L2tleXdvcmQ+PGtleXdvcmQ+QWRvbGVzY2VudDwva2V5d29yZD48a2V5
d29yZD5BZHVsdDwva2V5d29yZD48a2V5d29yZD5BZ2VkPC9rZXl3b3JkPjxrZXl3b3JkPkFnZWQs
IDgwIGFuZCBvdmVyPC9rZXl3b3JkPjxrZXl3b3JkPkF1dG9hbnRpYm9kaWVzL2Jsb29kPC9rZXl3
b3JkPjxrZXl3b3JkPkJpb21hcmtlcnMvbWV0YWJvbGlzbTwva2V5d29yZD48a2V5d29yZD5CbG9v
ZCBQcm90ZWlucy9tZXRhYm9saXNtPC9rZXl3b3JkPjxrZXl3b3JkPkNEOC1Qb3NpdGl2ZSBULUx5
bXBob2N5dGVzL2ltbXVub2xvZ3kvbWV0YWJvbGlzbTwva2V5d29yZD48a2V5d29yZD5DT1ZJRC0x
OS8qY29tcGxpY2F0aW9ucy8qZGlhZ25vc2lzL2ltbXVub2xvZ3kvcGF0aG9sb2d5L3Zpcm9sb2d5
PC9rZXl3b3JkPjxrZXl3b3JkPipDb252YWxlc2NlbmNlPC9rZXl3b3JkPjxrZXl3b3JkPkRpc2Vh
c2UgUHJvZ3Jlc3Npb248L2tleXdvcmQ+PGtleXdvcmQ+RmVtYWxlPC9rZXl3b3JkPjxrZXl3b3Jk
Pkh1bWFuczwva2V5d29yZD48a2V5d29yZD5JbW11bml0eSwgSW5uYXRlL2dlbmV0aWNzPC9rZXl3
b3JkPjxrZXl3b3JkPkxvbmdpdHVkaW5hbCBTdHVkaWVzPC9rZXl3b3JkPjxrZXl3b3JkPk1hbGU8
L2tleXdvcmQ+PGtleXdvcmQ+TWlkZGxlIEFnZWQ8L2tleXdvcmQ+PGtleXdvcmQ+UmlzayBGYWN0
b3JzPC9rZXl3b3JkPjxrZXl3b3JkPlNBUlMtQ29WLTIvaXNvbGF0aW9uICZhbXA7IHB1cmlmaWNh
dGlvbjwva2V5d29yZD48a2V5d29yZD5UcmFuc2NyaXB0b21lPC9rZXl3b3JkPjxrZXl3b3JkPllv
dW5nIEFkdWx0PC9rZXl3b3JkPjxrZXl3b3JkPkNvdmlkLTE5PC9rZXl3b3JkPjxrZXl3b3JkPlBh
c2M8L2tleXdvcmQ+PGtleXdvcmQ+Uk5BZW1pYTwva2V5d29yZD48a2V5d29yZD5hbnRpYm9kaWVz
PC9rZXl3b3JkPjxrZXl3b3JkPmF1dG8tYW50aWJvZGllczwva2V5d29yZD48a2V5d29yZD5jb21w
dXRhdGlvbmFsIGJpb2xvZ3k8L2tleXdvcmQ+PGtleXdvcmQ+aW1tdW5lIHN5c3RlbTwva2V5d29y
ZD48a2V5d29yZD5pbW11bm9sb2d5PC9rZXl3b3JkPjxrZXl3b3JkPmxvbmcgQ09WSUQ8L2tleXdv
cmQ+PGtleXdvcmQ+bWV0YWJvbG9taWNzPC9rZXl3b3JkPjxrZXl3b3JkPm11bHRpLW9taWNzPC9r
ZXl3b3JkPjxrZXl3b3JkPnByb3Rlb21pY3M8L2tleXdvcmQ+PGtleXdvcmQ+c2luZ2xlIGNlbGw8
L2tleXdvcmQ+PGtleXdvcmQ+c2luZ2xlLWNlbGwgQ0lURS1zZXE8L2tleXdvcmQ+PGtleXdvcmQ+
c2luZ2xlLWNlbGwgUk5BLXNlcTwva2V5d29yZD48a2V5d29yZD5zaW5nbGUtY2VsbCBUQ1Itc2Vx
PC9rZXl3b3JkPjxrZXl3b3JkPnNpbmdsZS1jZWxsIHNlY3JldG9tZTwva2V5d29yZD48a2V5d29y
ZD5zeW1wdG9tczwva2V5d29yZD48a2V5d29yZD52aXJlbWlhPC9rZXl3b3JkPjwva2V5d29yZHM+
PGRhdGVzPjx5ZWFyPjIwMjI8L3llYXI+PHB1Yi1kYXRlcz48ZGF0ZT5NYXIgMzwvZGF0ZT48L3B1
Yi1kYXRlcz48L2RhdGVzPjxpc2JuPjAwOTItODY3NCAoUHJpbnQpJiN4RDswMDkyLTg2NzQ8L2lz
Ym4+PGFjY2Vzc2lvbi1udW0+MzUyMTY2NzI8L2FjY2Vzc2lvbi1udW0+PHVybHM+PC91cmxzPjxj
dXN0b20xPkRlY2xhcmF0aW9uIG9mIGludGVyZXN0cyBKLlIuSC4gYW5kIEEuUi4gYXJlIGZvdW5k
ZXJzIGFuZCBib2FyZCBtZW1iZXJzIG9mIFBBQ1QgUGhhcm1hLiBKLlIuSC4gaXMgYSBib2FyZCBt
ZW1iZXIgb2YgSXNvcGxleGlzLCBhbmQgQS5SLiBpcyB0aGUgc2NpZW50aWZpYyBhZHZpc29yIHRv
IElzb3BsZXhpcy4gTS5NLkQuIGlzIGEgbWVtYmVyIG9mIHRoZSBTY2llbnRpZmljIEFkdmlzb3J5
IEJvYXJkIG9mIFBBQ1QgUGhhcm1hLiBKLkEuQi4gaXMgYSBtZW1iZXIgb2YgdGhlIFNjaWVudGlm
aWMgQWR2aXNvcnkgQm9hcmRzIG9mIEFyY3VzLCBTb2xpZCwgYW5kIFZJUi4gSi5BLkIuIGlzIGEg
bWVtYmVyIG9mIHRoZSBCb2FyZCBvZiBEaXJlY3RvcnMgb2YgR2lsZWFkIGFuZCBQcm92ZW50aW9u
LiBKLkEuQi4gaXMgdGhlIENFTyBvZiBTb25vbWEgQmlvdGhlcmFwZXV0aWNzLiBMLkwuTC4gaXMg
b24gdGhlIHNjaWVudGlmaWMgYWR2aXNvcnkgYm9hcmRzIG9mIEFsZWN0b3IsIEF0cmVjYSwgRHJh
Z29uZmx5LCBEcmVuQmlvLCBOa2FydGEsIE9ic2lkaWFuIFRoZXJhcGV1dGljcywgYW5kIFNCSSBC
aW90ZWNoLiBSLkcuIGhhcyByZWNlaXZlZCBjb25zdWx0aW5nIGluY29tZSBmcm9tIEp1bm8gVGhl
cmFwZXV0aWNzLCBUYWtlZGEsIEluZm90ZWNoIFNvZnQsIENlbGdlbmUsIGFuZCBNZXJjaywgaGFz
IHJlY2VpdmVkIHJlc2VhcmNoIHN1cHBvcnQgZnJvbSBKYW5zc2VuIFBoYXJtYWNldXRpY2FscyBh
bmQgSnVubyBUaGVyYXBldXRpY3MsIGFuZCBkZWNsYXJlcyBvd25lcnNoaXAgaW4gQ2VsbFNwYWNl
IEJpb3NjaWVuY2VzLiBQLkQuRy4gaXMgb24gdGhlIFNjaWVudGlmaWMgQWR2aXNvcnkgQm9hcmQg
b2YgQ2Vsc2l1cywgRWFybGksIEVscGlzY2llbmNlLCBJbW11bm9zY2FwZSwgUmFwdCwgYW5kIE5l
eHRlY2gsIHdhcyBhIHNjaWVudGlmaWMgZm91bmRlciBvZiBKdW5vIFRoZXJhcGV1dGljcywgYW5k
IHJlY2VpdmVzIHJlc2VhcmNoIHN1cHBvcnQgZnJvbSBMb256YS4gSi5ELkcuIGRlY2xhcmVkIGNv
bnRyYWN0ZWQgcmVzZWFyY2ggd2l0aCBHaWxlYWQsIExpbGx5LCBhbmQgUmVnZW5lcm9uLiBKLkEu
SC4gcmVjZWl2ZWQgY29uc3VsdGluZyBmZWVzIG9yIGhvbm9yYXJpYSBmcm9tIEdpbGVhZCBTY2ll
bmNlcywgQW1wbHl4LCBBbGxvdmlyLCBBbGxvZ2VuZSB0aGVyYXBldXRpY3MsIENSSVNQUiB0aGVy
YXBldXRpY3MsIENTTCBCZWhyaW5nLCBPcHR1bUhlYWx0aCwgT2N0YXBoYXJtYSwgYW5kIFRha2Vk
YSBhbmQgcmVzZWFyY2ggZnVuZGluZyBmcm9tIFRha2VkYSwgQWxsb3ZpciwgS2FyaXVzLCBhbmQg
R2lsZWFkIFNjaWVuY2VzLiBRLkQuLCBELkguTS4sIFIuVC4sIFIuTS5HLiwgTS5LLiwgYW5kIFQu
TS5TLiBoYXZlIGVtcGxveW1lbnQgYW5kIGVxdWl0eSBvd25lcnNoaXAgd2l0aCBBZGFwdGl2ZSBC
aW90ZWNobm9sb2dpZXMuIFRoZSByZW1haW5pbmcgYXV0aG9ycyBkZWNsYXJlIG5vIGNvbXBldGlu
ZyBpbnRlcmVzdHMuPC9jdXN0b20xPjxjdXN0b20yPlBNQzg3ODY2MzI8L2N1c3RvbTI+PGVsZWN0
cm9uaWMtcmVzb3VyY2UtbnVtPjEwLjEwMTYvai5jZWxsLjIwMjIuMDEuMDE0PC9lbGVjdHJvbmlj
LXJlc291cmNlLW51bT48cmVtb3RlLWRhdGFiYXNlLXByb3ZpZGVyPk5MTTwvcmVtb3RlLWRhdGFi
YXNlLXByb3ZpZGVyPjxsYW5ndWFnZT5lbmc8L2xhbmd1YWdlPjwvcmVjb3JkPjwvQ2l0ZT48L0Vu
ZE5vdGU+
</w:fldData>
        </w:fldChar>
      </w:r>
      <w:r w:rsidR="00E3035E">
        <w:instrText xml:space="preserve"> ADDIN EN.CITE.DATA </w:instrText>
      </w:r>
      <w:r w:rsidR="00E3035E">
        <w:fldChar w:fldCharType="end"/>
      </w:r>
      <w:r w:rsidR="00974FA6" w:rsidRPr="00C97456">
        <w:fldChar w:fldCharType="separate"/>
      </w:r>
      <w:r w:rsidR="00E3035E">
        <w:rPr>
          <w:noProof/>
        </w:rPr>
        <w:t>(6)</w:t>
      </w:r>
      <w:r w:rsidR="00974FA6" w:rsidRPr="00C97456">
        <w:fldChar w:fldCharType="end"/>
      </w:r>
      <w:r w:rsidR="00974FA6">
        <w:t>,</w:t>
      </w:r>
      <w:r w:rsidR="00974FA6" w:rsidRPr="00C97456">
        <w:t xml:space="preserve"> metabolic derangements</w:t>
      </w:r>
      <w:r w:rsidR="00974FA6">
        <w:t xml:space="preserve">, and acute treatment effects (especially invasive ventilation). </w:t>
      </w:r>
      <w:r w:rsidR="00E3683E">
        <w:t>Numerous report</w:t>
      </w:r>
      <w:r w:rsidR="002C3F2C">
        <w:t>s</w:t>
      </w:r>
      <w:r w:rsidR="00E3683E">
        <w:t xml:space="preserve"> of </w:t>
      </w:r>
      <w:r w:rsidR="00974FA6">
        <w:t xml:space="preserve">delayed </w:t>
      </w:r>
      <w:r w:rsidR="00E3683E">
        <w:t xml:space="preserve">organ complications like myocarditis, stroke and pulmonary emboli have led to speculations </w:t>
      </w:r>
      <w:r w:rsidR="00974FA6">
        <w:t>the multiorgan dysfunction</w:t>
      </w:r>
      <w:r w:rsidR="00E3683E">
        <w:t xml:space="preserve"> caused by COVID-19 may be responsible for impaired recovery and ongoing symptoms in individuals</w:t>
      </w:r>
      <w:r w:rsidR="002C3F2C">
        <w:t>,</w:t>
      </w:r>
      <w:r w:rsidR="00E3683E">
        <w:t xml:space="preserve"> also termed as Long COVID. However, </w:t>
      </w:r>
      <w:r w:rsidR="00974FA6">
        <w:t xml:space="preserve">what is </w:t>
      </w:r>
      <w:r w:rsidR="00E3683E">
        <w:t xml:space="preserve">currently </w:t>
      </w:r>
      <w:r w:rsidR="0099630F">
        <w:t>unknown</w:t>
      </w:r>
      <w:r w:rsidR="00E3683E">
        <w:t xml:space="preserve"> is the precise burden of </w:t>
      </w:r>
      <w:r w:rsidR="00974FA6">
        <w:t xml:space="preserve">persistent </w:t>
      </w:r>
      <w:r w:rsidR="00E3683E">
        <w:t>multiorgan impairment</w:t>
      </w:r>
      <w:r w:rsidR="00974FA6">
        <w:t xml:space="preserve"> after hospitalization with COVID-19</w:t>
      </w:r>
      <w:r w:rsidR="00E3683E">
        <w:t xml:space="preserve"> and the impact this may have on patient recovery and symptoms in individuals. </w:t>
      </w:r>
    </w:p>
    <w:p w14:paraId="3E5882C8" w14:textId="77777777" w:rsidR="005474AD" w:rsidRPr="00C97456" w:rsidRDefault="005474AD" w:rsidP="00EC1B75">
      <w:pPr>
        <w:spacing w:line="360" w:lineRule="auto"/>
        <w:jc w:val="both"/>
      </w:pPr>
    </w:p>
    <w:p w14:paraId="5389D782" w14:textId="020D3843" w:rsidR="00F02F69" w:rsidRPr="00C97456" w:rsidRDefault="00F02F69" w:rsidP="00EC1B75">
      <w:pPr>
        <w:spacing w:line="360" w:lineRule="auto"/>
        <w:jc w:val="both"/>
        <w:rPr>
          <w:b/>
          <w:bCs/>
        </w:rPr>
      </w:pPr>
      <w:r w:rsidRPr="00C97456">
        <w:t>M</w:t>
      </w:r>
      <w:r w:rsidR="00C014BA">
        <w:t>agnetic resonance imaging (MRI)</w:t>
      </w:r>
      <w:r w:rsidRPr="00C97456">
        <w:t xml:space="preserve"> has several </w:t>
      </w:r>
      <w:r w:rsidR="00DD7347" w:rsidRPr="00C97456">
        <w:t>strength</w:t>
      </w:r>
      <w:r w:rsidR="0024626C" w:rsidRPr="00C97456">
        <w:t>s as</w:t>
      </w:r>
      <w:r w:rsidR="00D14118" w:rsidRPr="00C97456">
        <w:t xml:space="preserve"> a </w:t>
      </w:r>
      <w:r w:rsidR="008F2077">
        <w:t>safe</w:t>
      </w:r>
      <w:r w:rsidR="00AC0A58" w:rsidRPr="00C97456">
        <w:t xml:space="preserve"> </w:t>
      </w:r>
      <w:r w:rsidR="00D14118" w:rsidRPr="00C97456">
        <w:t xml:space="preserve">and reproducible </w:t>
      </w:r>
      <w:r w:rsidR="00AC0A58" w:rsidRPr="00C97456">
        <w:t>tool</w:t>
      </w:r>
      <w:r w:rsidR="00775CC1" w:rsidRPr="00C97456">
        <w:t xml:space="preserve"> </w:t>
      </w:r>
      <w:r w:rsidR="002B403C">
        <w:t>for the assessment of post-COVID manifestations</w:t>
      </w:r>
      <w:r w:rsidR="00F8097A">
        <w:t>.</w:t>
      </w:r>
      <w:r w:rsidR="003D2C72" w:rsidRPr="00C97456">
        <w:fldChar w:fldCharType="begin"/>
      </w:r>
      <w:r w:rsidR="00E3035E">
        <w:instrText xml:space="preserve"> ADDIN EN.CITE &lt;EndNote&gt;&lt;Cite&gt;&lt;Author&gt;Leiner&lt;/Author&gt;&lt;Year&gt;2020&lt;/Year&gt;&lt;RecNum&gt;3004&lt;/RecNum&gt;&lt;DisplayText&gt;(7)&lt;/DisplayText&gt;&lt;record&gt;&lt;rec-number&gt;3004&lt;/rec-number&gt;&lt;foreign-keys&gt;&lt;key app="EN" db-id="2fstrftxx590ftevrxhpsafxe5wvtzta29tv" timestamp="1669464461"&gt;3004&lt;/key&gt;&lt;/foreign-keys&gt;&lt;ref-type name="Journal Article"&gt;17&lt;/ref-type&gt;&lt;contributors&gt;&lt;authors&gt;&lt;author&gt;Leiner, Tim&lt;/author&gt;&lt;author&gt;Bogaert, Jan&lt;/author&gt;&lt;author&gt;Friedrich, Matthias G.&lt;/author&gt;&lt;author&gt;Mohiaddin, Raad&lt;/author&gt;&lt;author&gt;Muthurangu, Vivek&lt;/author&gt;&lt;author&gt;Myerson, Saul&lt;/author&gt;&lt;author&gt;Powell, Andrew J.&lt;/author&gt;&lt;author&gt;Raman, Subha V.&lt;/author&gt;&lt;author&gt;Pennell, Dudley J.&lt;/author&gt;&lt;/authors&gt;&lt;/contributors&gt;&lt;titles&gt;&lt;title&gt;SCMR Position Paper (2020) on clinical indications for cardiovascular magnetic resonance&lt;/title&gt;&lt;secondary-title&gt;Journal of Cardiovascular Magnetic Resonance&lt;/secondary-title&gt;&lt;/titles&gt;&lt;periodical&gt;&lt;full-title&gt;Journal of Cardiovascular Magnetic Resonance&lt;/full-title&gt;&lt;/periodical&gt;&lt;pages&gt;76&lt;/pages&gt;&lt;volume&gt;22&lt;/volume&gt;&lt;number&gt;1&lt;/number&gt;&lt;dates&gt;&lt;year&gt;2020&lt;/year&gt;&lt;pub-dates&gt;&lt;date&gt;2020/11/09&lt;/date&gt;&lt;/pub-dates&gt;&lt;/dates&gt;&lt;isbn&gt;1532-429X&lt;/isbn&gt;&lt;urls&gt;&lt;related-urls&gt;&lt;url&gt;https://doi.org/10.1186/s12968-020-00682-4&lt;/url&gt;&lt;/related-urls&gt;&lt;/urls&gt;&lt;electronic-resource-num&gt;10.1186/s12968-020-00682-4&lt;/electronic-resource-num&gt;&lt;/record&gt;&lt;/Cite&gt;&lt;/EndNote&gt;</w:instrText>
      </w:r>
      <w:r w:rsidR="003D2C72" w:rsidRPr="00C97456">
        <w:fldChar w:fldCharType="separate"/>
      </w:r>
      <w:r w:rsidR="00E3035E">
        <w:rPr>
          <w:noProof/>
        </w:rPr>
        <w:t>(7)</w:t>
      </w:r>
      <w:r w:rsidR="003D2C72" w:rsidRPr="00C97456">
        <w:fldChar w:fldCharType="end"/>
      </w:r>
      <w:r w:rsidR="00620696" w:rsidRPr="00C97456">
        <w:t xml:space="preserve"> </w:t>
      </w:r>
      <w:r w:rsidRPr="00C97456">
        <w:t xml:space="preserve">In a previous </w:t>
      </w:r>
      <w:r w:rsidR="00DB1D8E" w:rsidRPr="00C97456">
        <w:t xml:space="preserve">pilot </w:t>
      </w:r>
      <w:r w:rsidRPr="00C97456">
        <w:t>study</w:t>
      </w:r>
      <w:r w:rsidR="000E7E0A" w:rsidRPr="00C97456">
        <w:t xml:space="preserve">, </w:t>
      </w:r>
      <w:r w:rsidR="00032689" w:rsidRPr="00C97456">
        <w:t>we applied</w:t>
      </w:r>
      <w:r w:rsidR="005474AD" w:rsidRPr="00C97456">
        <w:t xml:space="preserve"> </w:t>
      </w:r>
      <w:r w:rsidR="00620696" w:rsidRPr="00C97456">
        <w:t>multiorgan</w:t>
      </w:r>
      <w:r w:rsidR="005474AD" w:rsidRPr="00C97456">
        <w:t xml:space="preserve"> MRI</w:t>
      </w:r>
      <w:r w:rsidR="00AD1276" w:rsidRPr="00C97456">
        <w:fldChar w:fldCharType="begin"/>
      </w:r>
      <w:r w:rsidR="00E3035E">
        <w:instrText xml:space="preserve"> ADDIN EN.CITE &lt;EndNote&gt;&lt;Cite&gt;&lt;Author&gt;Raman&lt;/Author&gt;&lt;Year&gt;2021&lt;/Year&gt;&lt;RecNum&gt;323&lt;/RecNum&gt;&lt;DisplayText&gt;(8)&lt;/DisplayText&gt;&lt;record&gt;&lt;rec-number&gt;323&lt;/rec-number&gt;&lt;foreign-keys&gt;&lt;key app="EN" db-id="2fstrftxx590ftevrxhpsafxe5wvtzta29tv" timestamp="1629310910"&gt;323&lt;/key&gt;&lt;/foreign-keys&gt;&lt;ref-type name="Journal Article"&gt;17&lt;/ref-type&gt;&lt;contributors&gt;&lt;authors&gt;&lt;author&gt;Raman, Betty&lt;/author&gt;&lt;author&gt;Cassar, Mark Philip&lt;/author&gt;&lt;author&gt;Tunnicliffe, Elizabeth M.&lt;/author&gt;&lt;author&gt;Filippini, Nicola&lt;/author&gt;&lt;author&gt;Griffanti, Ludovica&lt;/author&gt;&lt;author&gt;Alfaro-Almagro, Fidel&lt;/author&gt;&lt;author&gt;Okell, Thomas&lt;/author&gt;&lt;author&gt;Sheerin, Fintan&lt;/author&gt;&lt;author&gt;Xie, Cheng&lt;/author&gt;&lt;author&gt;Mahmod, Masliza&lt;/author&gt;&lt;/authors&gt;&lt;/contributors&gt;&lt;titles&gt;&lt;title&gt;Medium-term effects of SARS-CoV-2 infection on multiple vital organs, exercise capacity, cognition, quality of life and mental health, post-hospital discharge&lt;/title&gt;&lt;secondary-title&gt;EClinicalMedicine&lt;/secondary-title&gt;&lt;/titles&gt;&lt;periodical&gt;&lt;full-title&gt;EClinicalMedicine&lt;/full-title&gt;&lt;/periodical&gt;&lt;pages&gt;100683&lt;/pages&gt;&lt;volume&gt;31&lt;/volume&gt;&lt;dates&gt;&lt;year&gt;2021&lt;/year&gt;&lt;/dates&gt;&lt;publisher&gt;Elsevier&lt;/publisher&gt;&lt;isbn&gt;2589-5370&lt;/isbn&gt;&lt;urls&gt;&lt;/urls&gt;&lt;/record&gt;&lt;/Cite&gt;&lt;/EndNote&gt;</w:instrText>
      </w:r>
      <w:r w:rsidR="00AD1276" w:rsidRPr="00C97456">
        <w:fldChar w:fldCharType="separate"/>
      </w:r>
      <w:r w:rsidR="00E3035E">
        <w:rPr>
          <w:noProof/>
        </w:rPr>
        <w:t>(8)</w:t>
      </w:r>
      <w:r w:rsidR="00AD1276" w:rsidRPr="00C97456">
        <w:fldChar w:fldCharType="end"/>
      </w:r>
      <w:r w:rsidR="005474AD" w:rsidRPr="00C97456">
        <w:t xml:space="preserve"> </w:t>
      </w:r>
      <w:r w:rsidRPr="00C97456">
        <w:t>to</w:t>
      </w:r>
      <w:r w:rsidR="005474AD" w:rsidRPr="00C97456">
        <w:t xml:space="preserve"> delineat</w:t>
      </w:r>
      <w:r w:rsidRPr="00C97456">
        <w:t>e</w:t>
      </w:r>
      <w:r w:rsidR="005474AD" w:rsidRPr="00C97456">
        <w:t xml:space="preserve"> the extent of organ injury </w:t>
      </w:r>
      <w:r w:rsidR="008F2077">
        <w:t xml:space="preserve">in post-COVID-19 survivors </w:t>
      </w:r>
      <w:r w:rsidR="005474AD" w:rsidRPr="00C97456">
        <w:t>(i</w:t>
      </w:r>
      <w:r w:rsidR="001565AC">
        <w:t>.</w:t>
      </w:r>
      <w:r w:rsidR="005474AD" w:rsidRPr="00C97456">
        <w:t>e</w:t>
      </w:r>
      <w:r w:rsidR="001565AC">
        <w:t>.</w:t>
      </w:r>
      <w:r w:rsidR="005474AD" w:rsidRPr="00C97456">
        <w:t>, after hospital admission)</w:t>
      </w:r>
      <w:r w:rsidR="0099630F">
        <w:t xml:space="preserve"> and noted </w:t>
      </w:r>
      <w:r w:rsidR="00D06126">
        <w:t>m</w:t>
      </w:r>
      <w:r w:rsidR="005474AD" w:rsidRPr="00C97456">
        <w:t>oderate</w:t>
      </w:r>
      <w:r w:rsidR="00B47751" w:rsidRPr="00C97456">
        <w:t xml:space="preserve"> associations</w:t>
      </w:r>
      <w:r w:rsidR="005474AD" w:rsidRPr="00C97456">
        <w:t xml:space="preserve"> be</w:t>
      </w:r>
      <w:r w:rsidR="00B47751" w:rsidRPr="00C97456">
        <w:t>tween</w:t>
      </w:r>
      <w:r w:rsidR="005474AD" w:rsidRPr="00C97456">
        <w:t xml:space="preserve"> </w:t>
      </w:r>
      <w:r w:rsidR="00333DA7">
        <w:t>inflammatory markers</w:t>
      </w:r>
      <w:r w:rsidR="005474AD" w:rsidRPr="00C97456">
        <w:t xml:space="preserve"> </w:t>
      </w:r>
      <w:r w:rsidR="00B47751" w:rsidRPr="00C97456">
        <w:t xml:space="preserve">and </w:t>
      </w:r>
      <w:r w:rsidR="005474AD" w:rsidRPr="00C97456">
        <w:t xml:space="preserve">abnormal tissue </w:t>
      </w:r>
      <w:r w:rsidR="00B47751" w:rsidRPr="00C97456">
        <w:t>characteristics</w:t>
      </w:r>
      <w:r w:rsidR="00F16885" w:rsidRPr="00C97456">
        <w:t>,</w:t>
      </w:r>
      <w:r w:rsidR="00032689" w:rsidRPr="00C97456">
        <w:t xml:space="preserve"> </w:t>
      </w:r>
      <w:r w:rsidR="00AC0A58" w:rsidRPr="00C97456">
        <w:t>implying a dominant role of inflammation</w:t>
      </w:r>
      <w:r w:rsidR="00F8097A">
        <w:t xml:space="preserve">. </w:t>
      </w:r>
      <w:r w:rsidR="00AC0A58" w:rsidRPr="00C97456">
        <w:t xml:space="preserve">Others have </w:t>
      </w:r>
      <w:r w:rsidR="00D14118" w:rsidRPr="00C97456">
        <w:t>also</w:t>
      </w:r>
      <w:r w:rsidR="00F16885" w:rsidRPr="00C97456">
        <w:t xml:space="preserve"> </w:t>
      </w:r>
      <w:r w:rsidR="002B403C">
        <w:t>observed</w:t>
      </w:r>
      <w:r w:rsidR="002B403C" w:rsidRPr="00C97456">
        <w:t xml:space="preserve"> </w:t>
      </w:r>
      <w:r w:rsidR="00AC0A58" w:rsidRPr="00C97456">
        <w:t>persistent deviations in haemostatic pathways after infection</w:t>
      </w:r>
      <w:r w:rsidR="00F8097A">
        <w:t>.</w:t>
      </w:r>
      <w:r w:rsidR="00D20E5A" w:rsidRPr="00C97456">
        <w:fldChar w:fldCharType="begin">
          <w:fldData xml:space="preserve">PEVuZE5vdGU+PENpdGU+PEF1dGhvcj5Gb2dhcnR5PC9BdXRob3I+PFllYXI+MjAyMTwvWWVhcj48
UmVjTnVtPjU8L1JlY051bT48RGlzcGxheVRleHQ+KDkpPC9EaXNwbGF5VGV4dD48cmVjb3JkPjxy
ZWMtbnVtYmVyPjU8L3JlYy1udW1iZXI+PGZvcmVpZ24ta2V5cz48a2V5IGFwcD0iRU4iIGRiLWlk
PSJkZXdkMnhyOTJwcmQyOWV4dzJvdjBhMDZlZjU1c3M1YXM1YXMiIHRpbWVzdGFtcD0iMTY2OTgy
NzE5MyI+NTwva2V5PjwvZm9yZWlnbi1rZXlzPjxyZWYtdHlwZSBuYW1lPSJKb3VybmFsIEFydGlj
bGUiPjE3PC9yZWYtdHlwZT48Y29udHJpYnV0b3JzPjxhdXRob3JzPjxhdXRob3I+Rm9nYXJ0eSwg
SC48L2F1dGhvcj48YXV0aG9yPlRvd25zZW5kLCBMLjwvYXV0aG9yPjxhdXRob3I+TW9ycmluLCBI
LjwvYXV0aG9yPjxhdXRob3I+QWhtYWQsIEEuPC9hdXRob3I+PGF1dGhvcj5Db21lcmZvcmQsIEMu
PC9hdXRob3I+PGF1dGhvcj5LYXJhbXBpbmksIEUuPC9hdXRob3I+PGF1dGhvcj5FbmdsZXJ0LCBI
LjwvYXV0aG9yPjxhdXRob3I+QnlybmUsIE0uPC9hdXRob3I+PGF1dGhvcj5CZXJnaW4sIEMuPC9h
dXRob3I+PGF1dGhvcj5PJmFwb3M7U3VsbGl2YW4sIEouIE0uPC9hdXRob3I+PGF1dGhvcj5NYXJ0
aW4tTG9lY2hlcywgSS48L2F1dGhvcj48YXV0aG9yPk5hZGFyYWphbiwgUC48L2F1dGhvcj48YXV0
aG9yPkJhbm5hbiwgQy48L2F1dGhvcj48YXV0aG9yPk1hbGxvbiwgUC4gVy48L2F1dGhvcj48YXV0
aG9yPkN1cmxleSwgRy4gRi48L2F1dGhvcj48YXV0aG9yPlByZXN0b24sIFIuIEouIFMuPC9hdXRo
b3I+PGF1dGhvcj5SZWhpbGwsIEEuIE0uPC9hdXRob3I+PGF1dGhvcj5NY0dvbmFnbGUsIEQuPC9h
dXRob3I+PGF1dGhvcj5OaSBDaGVhbGxhaWdoLCBDLjwvYXV0aG9yPjxhdXRob3I+QmFrZXIsIFIu
IEkuPC9hdXRob3I+PGF1dGhvcj5SZW5uw6ksIFQuPC9hdXRob3I+PGF1dGhvcj5XYXJkLCBTLiBF
LjwvYXV0aG9yPjxhdXRob3I+TyZhcG9zO0Rvbm5lbGwsIEouIFMuPC9hdXRob3I+PC9hdXRob3Jz
PjwvY29udHJpYnV0b3JzPjxhdXRoLWFkZHJlc3M+SXJpc2ggQ2VudHJlIGZvciBWYXNjdWxhciBC
aW9sb2d5LCBTY2hvb2wgb2YgUGhhcm1hY3kgYW5kIEJpb21vbGVjdWxhciBTY2llbmNlcywgUm95
YWwgQ29sbGVnZSBvZiBTdXJnZW9ucyBpbiBJcmVsYW5kLCBEdWJsaW4sIElyZWxhbmQuJiN4RDtE
ZXBhcnRtZW50IG9mIEluZmVjdGlvdXMgRGlzZWFzZXMsIFN0IEphbWVzJmFwb3M7cyBIb3NwaXRh
bCwgRHVibGluLCBJcmVsYW5kLiYjeEQ7RGVwYXJ0bWVudCBvZiBDbGluaWNhbCBNZWRpY2luZSwg
U2Nob29sIG9mIE1lZGljaW5lLCBUcmluaXR5IFRyYW5zbGF0aW9uYWwgTWVkaWNpbmUgSW5zdGl0
dXRlLCBUcmluaXR5IENvbGxlZ2UgRHVibGluLCBEdWJsaW4sIElyZWxhbmQuJiN4RDtJbnN0aXR1
dGUgb2YgQ2xpbmljYWwgQ2hlbWlzdHJ5IGFuZCBMYWJvcmF0b3J5IE1lZGljaW5lLCBVbml2ZXJz
aXR5IE1lZGljYWwgQ2VudGVyIEhhbWJ1cmctIEVwcGVuZG9yZiwgSGFtYnVyZywgR2VybWFueS4m
I3hEO05hdGlvbmFsIENvYWd1bGF0aW9uIENlbnRyZSwgU3QgSmFtZXMmYXBvcztzIEhvc3BpdGFs
LCBEdWJsaW4sIElyZWxhbmQuJiN4RDtEZXBhcnRtZW50IG9mIEludGVuc2l2ZSBDYXJlIE1lZGlj
aW5lLCBTdCBKYW1lcyZhcG9zO3MgSG9zcGl0YWwsIER1YmxpbiwgSXJlbGFuZC4mI3hEO0RlcGFy
dG1lbnQgb2YgUmVzcGlyYXRvcnkgTWVkaWNpbmUsIFN0IEphbWVzJmFwb3M7cyBIb3NwaXRhbCwg
RHVibGluLCBJcmVsYW5kLiYjeEQ7Q2VudHJlIGZvciBFeHBlcmltZW50YWwgUGF0aG9nZW4gSG9z
dCBSZXNlYXJjaCwgVW5pdmVyc2l0eSBDb2xsZWdlIER1YmxpbiwgRHVibGluLCBJcmVsYW5kLiYj
eEQ7U3QgVmluY2VudCZhcG9zO3MgVW5pdmVyc2l0eSBIb3NwaXRhbCwgRHVibGluLCBJcmVsYW5k
LiYjeEQ7RGVwYXJ0bWVudCBvZiBBbmFlc3RoZXNpYSBhbmQgQ3JpdGljYWwgQ2FyZSwgUm95YWwg
Q29sbGVnZSBvZiBTdXJnZW9ucyBpbiBJcmVsYW5kLCBEdWJsaW4sIElyZWxhbmQuJiN4RDtOYXRp
b25hbCBDaGlsZHJlbiZhcG9zO3MgUmVzZWFyY2ggQ2VudHJlLCBPdXIgTGFkeSZhcG9zO3MgQ2hp
bGRyZW4mYXBvcztzIEhvc3BpdGFsIENydW1saW4sIER1YmxpbiwgSXJlbGFuZC4mI3hEO0xlZWRz
IEluc3RpdHV0ZSBvZiBSaGV1bWF0aWMgYW5kIE11c2N1bG9za2VsZXRhbCBNZWRpY2luZSAoTElS
TU0pLCBVbml2ZXJzaXR5IG9mIExlZWRzLCBMZWVkcywgVUsuJiN4RDtOYXRpb25hbCBJbnN0aXR1
dGUgZm9yIEhlYWx0aCBSZXNlYXJjaCAoTklIUiksIExlZWRzIEJpb21lZGljYWwgUmVzZWFyY2gg
Q2VudHJlIChCUkMpLCBMZWVkcyBUZWFjaGluZyBIb3NwaXRhbHMsIExlZWRzLCBVSy4mI3hEO1dl
c3Rlcm4gQXVzdHJhbGlhIENlbnRyZSBmb3IgVGhyb21ib3NpcyBhbmQgSGFlbW9zdGFzaXMsIFBl
cnRoIEJsb29kIEluc3RpdHV0ZSwgTXVyZG9jaCBVbml2ZXJzaXR5LCBQZXJ0aCwgV0EsIEF1c3Ry
YWxpYS4mI3hEO0lyaXNoLUF1c3RyYWxpYW4gQmxvb2QgQ29sbGFib3JhdGl2ZSAoSUFCQykgTmV0
d29yaywgRHVibGluLCBJcmVsYW5kLiYjeEQ7Q2VudGVyIGZvciBUaHJvbWJvc2lzIGFuZCBIZW1v
c3Rhc2lzIChDVEgpLCBKb2hhbm5lcyBHdXRlbmJlcmcgVW5pdmVyc2l0eSBNZWRpY2FsIENlbnRl
ciwgTWFpbnosIEdlcm1hbnkuPC9hdXRoLWFkZHJlc3M+PHRpdGxlcz48dGl0bGU+UGVyc2lzdGVu
dCBlbmRvdGhlbGlvcGF0aHkgaW4gdGhlIHBhdGhvZ2VuZXNpcyBvZiBsb25nIENPVklEIHN5bmRy
b21lPC90aXRsZT48c2Vjb25kYXJ5LXRpdGxlPkogVGhyb21iIEhhZW1vc3Q8L3NlY29uZGFyeS10
aXRsZT48L3RpdGxlcz48cGVyaW9kaWNhbD48ZnVsbC10aXRsZT5KIFRocm9tYiBIYWVtb3N0PC9m
dWxsLXRpdGxlPjwvcGVyaW9kaWNhbD48cGFnZXM+MjU0Ni0yNTUzPC9wYWdlcz48dm9sdW1lPjE5
PC92b2x1bWU+PG51bWJlcj4xMDwvbnVtYmVyPjxlZGl0aW9uPjIwMjEwOTEyPC9lZGl0aW9uPjxr
ZXl3b3Jkcz48a2V5d29yZD5BZ2VkPC9rZXl3b3JkPjxrZXl3b3JkPkJpb21hcmtlcnM8L2tleXdv
cmQ+PGtleXdvcmQ+KkNPVklELTE5L2NvbXBsaWNhdGlvbnM8L2tleXdvcmQ+PGtleXdvcmQ+SHVt
YW5zPC9rZXl3b3JkPjxrZXl3b3JkPlNBUlMtQ29WLTI8L2tleXdvcmQ+PGtleXdvcmQ+dm9uIFdp
bGxlYnJhbmQgRmFjdG9yPC9rZXl3b3JkPjxrZXl3b3JkPmNvbnZhbGVzY2VudCBDT1ZJRC0xOTwv
a2V5d29yZD48a2V5d29yZD5lbmRvdGhlbGlhbCBjZWxsIChFQykgYWN0aXZhdGlvbjwva2V5d29y
ZD48a2V5d29yZD5sb25nIENPVklEPC9rZXl3b3JkPjwva2V5d29yZHM+PGRhdGVzPjx5ZWFyPjIw
MjE8L3llYXI+PHB1Yi1kYXRlcz48ZGF0ZT5PY3Q8L2RhdGU+PC9wdWItZGF0ZXM+PC9kYXRlcz48
aXNibj4xNTM4LTc5MzMgKFByaW50KSYjeEQ7MTUzOC03ODM2PC9pc2JuPjxhY2Nlc3Npb24tbnVt
PjM0Mzc1NTA1PC9hY2Nlc3Npb24tbnVtPjx1cmxzPjwvdXJscz48Y3VzdG9tMT5KYW1lcyBTLiBP
4oCZRG9ubmVsbCBoYXMgc2VydmVkIG9uIHRoZSBzcGVha2VyJmFwb3M7cyBidXJlYXUgZm9yIEJh
eHRlciwgQmF5ZXIsIE5vdm8gTm9yZGlzaywgU29iaSwgQm9laHJpbmdlciBJbmdlbGhlaW0sIExl
byBQaGFybWEsIFRha2VkYSwgYW5kIE9jdGFwaGFybWEuIEhlIGhhcyBhbHNvIHNlcnZlZCBvbiB0
aGUgYWR2aXNvcnkgYm9hcmRzIG9mIEJheHRlciwgU29iaSwgQmF5ZXIsIE9jdGFwaGFybWEgQ1NM
IEJlaHJpbmcsIERhaWljaGkgU2Fua3lvLCBCb2VocmluZ2VyIEluZ2VsaGVpbSwgVGFrZWRhLCBh
bmQgUGZpemVyIGFuZCBoYXMgYWxzbyByZWNlaXZlZCByZXNlYXJjaCBncmFudCBmdW5kaW5nIGF3
YXJkcyBmcm9tIDPCoE0sIEJheHRlciwgQmF5ZXIsIFBmaXplciwgU2hpcmUsIFRha2VkYSwgYW5k
IE5vdm8gTm9yZGlzay4gVGhlIHJlbWFpbmluZyBhdXRob3JzIGhhdmUgbm8gY29uZmxpY3RzIG9m
IGludGVyZXN0IHRvIGRlY2xhcmUuPC9jdXN0b20xPjxjdXN0b20yPlBNQzg0MjAyNTY8L2N1c3Rv
bTI+PGVsZWN0cm9uaWMtcmVzb3VyY2UtbnVtPjEwLjExMTEvanRoLjE1NDkwPC9lbGVjdHJvbmlj
LXJlc291cmNlLW51bT48cmVtb3RlLWRhdGFiYXNlLXByb3ZpZGVyPk5MTTwvcmVtb3RlLWRhdGFi
YXNlLXByb3ZpZGVyPjxsYW5ndWFnZT5lbmc8L2xhbmd1YWdlPjwvcmVjb3JkPjwvQ2l0ZT48L0Vu
ZE5vdGU+
</w:fldData>
        </w:fldChar>
      </w:r>
      <w:r w:rsidR="00E3035E">
        <w:instrText xml:space="preserve"> ADDIN EN.CITE </w:instrText>
      </w:r>
      <w:r w:rsidR="00E3035E">
        <w:fldChar w:fldCharType="begin">
          <w:fldData xml:space="preserve">PEVuZE5vdGU+PENpdGU+PEF1dGhvcj5Gb2dhcnR5PC9BdXRob3I+PFllYXI+MjAyMTwvWWVhcj48
UmVjTnVtPjU8L1JlY051bT48RGlzcGxheVRleHQ+KDkpPC9EaXNwbGF5VGV4dD48cmVjb3JkPjxy
ZWMtbnVtYmVyPjU8L3JlYy1udW1iZXI+PGZvcmVpZ24ta2V5cz48a2V5IGFwcD0iRU4iIGRiLWlk
PSJkZXdkMnhyOTJwcmQyOWV4dzJvdjBhMDZlZjU1c3M1YXM1YXMiIHRpbWVzdGFtcD0iMTY2OTgy
NzE5MyI+NTwva2V5PjwvZm9yZWlnbi1rZXlzPjxyZWYtdHlwZSBuYW1lPSJKb3VybmFsIEFydGlj
bGUiPjE3PC9yZWYtdHlwZT48Y29udHJpYnV0b3JzPjxhdXRob3JzPjxhdXRob3I+Rm9nYXJ0eSwg
SC48L2F1dGhvcj48YXV0aG9yPlRvd25zZW5kLCBMLjwvYXV0aG9yPjxhdXRob3I+TW9ycmluLCBI
LjwvYXV0aG9yPjxhdXRob3I+QWhtYWQsIEEuPC9hdXRob3I+PGF1dGhvcj5Db21lcmZvcmQsIEMu
PC9hdXRob3I+PGF1dGhvcj5LYXJhbXBpbmksIEUuPC9hdXRob3I+PGF1dGhvcj5FbmdsZXJ0LCBI
LjwvYXV0aG9yPjxhdXRob3I+QnlybmUsIE0uPC9hdXRob3I+PGF1dGhvcj5CZXJnaW4sIEMuPC9h
dXRob3I+PGF1dGhvcj5PJmFwb3M7U3VsbGl2YW4sIEouIE0uPC9hdXRob3I+PGF1dGhvcj5NYXJ0
aW4tTG9lY2hlcywgSS48L2F1dGhvcj48YXV0aG9yPk5hZGFyYWphbiwgUC48L2F1dGhvcj48YXV0
aG9yPkJhbm5hbiwgQy48L2F1dGhvcj48YXV0aG9yPk1hbGxvbiwgUC4gVy48L2F1dGhvcj48YXV0
aG9yPkN1cmxleSwgRy4gRi48L2F1dGhvcj48YXV0aG9yPlByZXN0b24sIFIuIEouIFMuPC9hdXRo
b3I+PGF1dGhvcj5SZWhpbGwsIEEuIE0uPC9hdXRob3I+PGF1dGhvcj5NY0dvbmFnbGUsIEQuPC9h
dXRob3I+PGF1dGhvcj5OaSBDaGVhbGxhaWdoLCBDLjwvYXV0aG9yPjxhdXRob3I+QmFrZXIsIFIu
IEkuPC9hdXRob3I+PGF1dGhvcj5SZW5uw6ksIFQuPC9hdXRob3I+PGF1dGhvcj5XYXJkLCBTLiBF
LjwvYXV0aG9yPjxhdXRob3I+TyZhcG9zO0Rvbm5lbGwsIEouIFMuPC9hdXRob3I+PC9hdXRob3Jz
PjwvY29udHJpYnV0b3JzPjxhdXRoLWFkZHJlc3M+SXJpc2ggQ2VudHJlIGZvciBWYXNjdWxhciBC
aW9sb2d5LCBTY2hvb2wgb2YgUGhhcm1hY3kgYW5kIEJpb21vbGVjdWxhciBTY2llbmNlcywgUm95
YWwgQ29sbGVnZSBvZiBTdXJnZW9ucyBpbiBJcmVsYW5kLCBEdWJsaW4sIElyZWxhbmQuJiN4RDtE
ZXBhcnRtZW50IG9mIEluZmVjdGlvdXMgRGlzZWFzZXMsIFN0IEphbWVzJmFwb3M7cyBIb3NwaXRh
bCwgRHVibGluLCBJcmVsYW5kLiYjeEQ7RGVwYXJ0bWVudCBvZiBDbGluaWNhbCBNZWRpY2luZSwg
U2Nob29sIG9mIE1lZGljaW5lLCBUcmluaXR5IFRyYW5zbGF0aW9uYWwgTWVkaWNpbmUgSW5zdGl0
dXRlLCBUcmluaXR5IENvbGxlZ2UgRHVibGluLCBEdWJsaW4sIElyZWxhbmQuJiN4RDtJbnN0aXR1
dGUgb2YgQ2xpbmljYWwgQ2hlbWlzdHJ5IGFuZCBMYWJvcmF0b3J5IE1lZGljaW5lLCBVbml2ZXJz
aXR5IE1lZGljYWwgQ2VudGVyIEhhbWJ1cmctIEVwcGVuZG9yZiwgSGFtYnVyZywgR2VybWFueS4m
I3hEO05hdGlvbmFsIENvYWd1bGF0aW9uIENlbnRyZSwgU3QgSmFtZXMmYXBvcztzIEhvc3BpdGFs
LCBEdWJsaW4sIElyZWxhbmQuJiN4RDtEZXBhcnRtZW50IG9mIEludGVuc2l2ZSBDYXJlIE1lZGlj
aW5lLCBTdCBKYW1lcyZhcG9zO3MgSG9zcGl0YWwsIER1YmxpbiwgSXJlbGFuZC4mI3hEO0RlcGFy
dG1lbnQgb2YgUmVzcGlyYXRvcnkgTWVkaWNpbmUsIFN0IEphbWVzJmFwb3M7cyBIb3NwaXRhbCwg
RHVibGluLCBJcmVsYW5kLiYjeEQ7Q2VudHJlIGZvciBFeHBlcmltZW50YWwgUGF0aG9nZW4gSG9z
dCBSZXNlYXJjaCwgVW5pdmVyc2l0eSBDb2xsZWdlIER1YmxpbiwgRHVibGluLCBJcmVsYW5kLiYj
eEQ7U3QgVmluY2VudCZhcG9zO3MgVW5pdmVyc2l0eSBIb3NwaXRhbCwgRHVibGluLCBJcmVsYW5k
LiYjeEQ7RGVwYXJ0bWVudCBvZiBBbmFlc3RoZXNpYSBhbmQgQ3JpdGljYWwgQ2FyZSwgUm95YWwg
Q29sbGVnZSBvZiBTdXJnZW9ucyBpbiBJcmVsYW5kLCBEdWJsaW4sIElyZWxhbmQuJiN4RDtOYXRp
b25hbCBDaGlsZHJlbiZhcG9zO3MgUmVzZWFyY2ggQ2VudHJlLCBPdXIgTGFkeSZhcG9zO3MgQ2hp
bGRyZW4mYXBvcztzIEhvc3BpdGFsIENydW1saW4sIER1YmxpbiwgSXJlbGFuZC4mI3hEO0xlZWRz
IEluc3RpdHV0ZSBvZiBSaGV1bWF0aWMgYW5kIE11c2N1bG9za2VsZXRhbCBNZWRpY2luZSAoTElS
TU0pLCBVbml2ZXJzaXR5IG9mIExlZWRzLCBMZWVkcywgVUsuJiN4RDtOYXRpb25hbCBJbnN0aXR1
dGUgZm9yIEhlYWx0aCBSZXNlYXJjaCAoTklIUiksIExlZWRzIEJpb21lZGljYWwgUmVzZWFyY2gg
Q2VudHJlIChCUkMpLCBMZWVkcyBUZWFjaGluZyBIb3NwaXRhbHMsIExlZWRzLCBVSy4mI3hEO1dl
c3Rlcm4gQXVzdHJhbGlhIENlbnRyZSBmb3IgVGhyb21ib3NpcyBhbmQgSGFlbW9zdGFzaXMsIFBl
cnRoIEJsb29kIEluc3RpdHV0ZSwgTXVyZG9jaCBVbml2ZXJzaXR5LCBQZXJ0aCwgV0EsIEF1c3Ry
YWxpYS4mI3hEO0lyaXNoLUF1c3RyYWxpYW4gQmxvb2QgQ29sbGFib3JhdGl2ZSAoSUFCQykgTmV0
d29yaywgRHVibGluLCBJcmVsYW5kLiYjeEQ7Q2VudGVyIGZvciBUaHJvbWJvc2lzIGFuZCBIZW1v
c3Rhc2lzIChDVEgpLCBKb2hhbm5lcyBHdXRlbmJlcmcgVW5pdmVyc2l0eSBNZWRpY2FsIENlbnRl
ciwgTWFpbnosIEdlcm1hbnkuPC9hdXRoLWFkZHJlc3M+PHRpdGxlcz48dGl0bGU+UGVyc2lzdGVu
dCBlbmRvdGhlbGlvcGF0aHkgaW4gdGhlIHBhdGhvZ2VuZXNpcyBvZiBsb25nIENPVklEIHN5bmRy
b21lPC90aXRsZT48c2Vjb25kYXJ5LXRpdGxlPkogVGhyb21iIEhhZW1vc3Q8L3NlY29uZGFyeS10
aXRsZT48L3RpdGxlcz48cGVyaW9kaWNhbD48ZnVsbC10aXRsZT5KIFRocm9tYiBIYWVtb3N0PC9m
dWxsLXRpdGxlPjwvcGVyaW9kaWNhbD48cGFnZXM+MjU0Ni0yNTUzPC9wYWdlcz48dm9sdW1lPjE5
PC92b2x1bWU+PG51bWJlcj4xMDwvbnVtYmVyPjxlZGl0aW9uPjIwMjEwOTEyPC9lZGl0aW9uPjxr
ZXl3b3Jkcz48a2V5d29yZD5BZ2VkPC9rZXl3b3JkPjxrZXl3b3JkPkJpb21hcmtlcnM8L2tleXdv
cmQ+PGtleXdvcmQ+KkNPVklELTE5L2NvbXBsaWNhdGlvbnM8L2tleXdvcmQ+PGtleXdvcmQ+SHVt
YW5zPC9rZXl3b3JkPjxrZXl3b3JkPlNBUlMtQ29WLTI8L2tleXdvcmQ+PGtleXdvcmQ+dm9uIFdp
bGxlYnJhbmQgRmFjdG9yPC9rZXl3b3JkPjxrZXl3b3JkPmNvbnZhbGVzY2VudCBDT1ZJRC0xOTwv
a2V5d29yZD48a2V5d29yZD5lbmRvdGhlbGlhbCBjZWxsIChFQykgYWN0aXZhdGlvbjwva2V5d29y
ZD48a2V5d29yZD5sb25nIENPVklEPC9rZXl3b3JkPjwva2V5d29yZHM+PGRhdGVzPjx5ZWFyPjIw
MjE8L3llYXI+PHB1Yi1kYXRlcz48ZGF0ZT5PY3Q8L2RhdGU+PC9wdWItZGF0ZXM+PC9kYXRlcz48
aXNibj4xNTM4LTc5MzMgKFByaW50KSYjeEQ7MTUzOC03ODM2PC9pc2JuPjxhY2Nlc3Npb24tbnVt
PjM0Mzc1NTA1PC9hY2Nlc3Npb24tbnVtPjx1cmxzPjwvdXJscz48Y3VzdG9tMT5KYW1lcyBTLiBP
4oCZRG9ubmVsbCBoYXMgc2VydmVkIG9uIHRoZSBzcGVha2VyJmFwb3M7cyBidXJlYXUgZm9yIEJh
eHRlciwgQmF5ZXIsIE5vdm8gTm9yZGlzaywgU29iaSwgQm9laHJpbmdlciBJbmdlbGhlaW0sIExl
byBQaGFybWEsIFRha2VkYSwgYW5kIE9jdGFwaGFybWEuIEhlIGhhcyBhbHNvIHNlcnZlZCBvbiB0
aGUgYWR2aXNvcnkgYm9hcmRzIG9mIEJheHRlciwgU29iaSwgQmF5ZXIsIE9jdGFwaGFybWEgQ1NM
IEJlaHJpbmcsIERhaWljaGkgU2Fua3lvLCBCb2VocmluZ2VyIEluZ2VsaGVpbSwgVGFrZWRhLCBh
bmQgUGZpemVyIGFuZCBoYXMgYWxzbyByZWNlaXZlZCByZXNlYXJjaCBncmFudCBmdW5kaW5nIGF3
YXJkcyBmcm9tIDPCoE0sIEJheHRlciwgQmF5ZXIsIFBmaXplciwgU2hpcmUsIFRha2VkYSwgYW5k
IE5vdm8gTm9yZGlzay4gVGhlIHJlbWFpbmluZyBhdXRob3JzIGhhdmUgbm8gY29uZmxpY3RzIG9m
IGludGVyZXN0IHRvIGRlY2xhcmUuPC9jdXN0b20xPjxjdXN0b20yPlBNQzg0MjAyNTY8L2N1c3Rv
bTI+PGVsZWN0cm9uaWMtcmVzb3VyY2UtbnVtPjEwLjExMTEvanRoLjE1NDkwPC9lbGVjdHJvbmlj
LXJlc291cmNlLW51bT48cmVtb3RlLWRhdGFiYXNlLXByb3ZpZGVyPk5MTTwvcmVtb3RlLWRhdGFi
YXNlLXByb3ZpZGVyPjxsYW5ndWFnZT5lbmc8L2xhbmd1YWdlPjwvcmVjb3JkPjwvQ2l0ZT48L0Vu
ZE5vdGU+
</w:fldData>
        </w:fldChar>
      </w:r>
      <w:r w:rsidR="00E3035E">
        <w:instrText xml:space="preserve"> ADDIN EN.CITE.DATA </w:instrText>
      </w:r>
      <w:r w:rsidR="00E3035E">
        <w:fldChar w:fldCharType="end"/>
      </w:r>
      <w:r w:rsidR="00D20E5A" w:rsidRPr="00C97456">
        <w:fldChar w:fldCharType="separate"/>
      </w:r>
      <w:r w:rsidR="00E3035E">
        <w:rPr>
          <w:noProof/>
        </w:rPr>
        <w:t>(9)</w:t>
      </w:r>
      <w:r w:rsidR="00D20E5A" w:rsidRPr="00C97456">
        <w:fldChar w:fldCharType="end"/>
      </w:r>
      <w:r w:rsidR="00620696" w:rsidRPr="00C97456">
        <w:t xml:space="preserve"> </w:t>
      </w:r>
      <w:r w:rsidRPr="00C97456">
        <w:t xml:space="preserve">To </w:t>
      </w:r>
      <w:r w:rsidR="00AC0A58" w:rsidRPr="00C97456">
        <w:t xml:space="preserve">further evaluate the </w:t>
      </w:r>
      <w:r w:rsidR="0099630F">
        <w:t xml:space="preserve">burden of </w:t>
      </w:r>
      <w:r w:rsidR="00620696" w:rsidRPr="00C97456">
        <w:t>multiorgan</w:t>
      </w:r>
      <w:r w:rsidR="00AC0A58" w:rsidRPr="00C97456">
        <w:t xml:space="preserve"> dysfunction</w:t>
      </w:r>
      <w:r w:rsidR="0099630F">
        <w:t xml:space="preserve"> and </w:t>
      </w:r>
      <w:r w:rsidR="00844E79">
        <w:t>its impact on</w:t>
      </w:r>
      <w:r w:rsidR="0099630F">
        <w:t xml:space="preserve"> patient recovery </w:t>
      </w:r>
      <w:r w:rsidR="00AC0A58" w:rsidRPr="00C97456">
        <w:t>following moderate to severe SARS-CoV-2 infection</w:t>
      </w:r>
      <w:r w:rsidRPr="00C97456">
        <w:t>, we embarked on</w:t>
      </w:r>
      <w:r w:rsidR="00654F3B">
        <w:t xml:space="preserve"> this</w:t>
      </w:r>
      <w:r w:rsidR="00AC0A58" w:rsidRPr="00C97456">
        <w:t xml:space="preserve"> prospective </w:t>
      </w:r>
      <w:r w:rsidR="00DD7347" w:rsidRPr="00C97456">
        <w:t>UK-wide</w:t>
      </w:r>
      <w:r w:rsidR="00F16885" w:rsidRPr="00C97456">
        <w:t xml:space="preserve"> </w:t>
      </w:r>
      <w:r w:rsidR="00620696" w:rsidRPr="00C97456">
        <w:t>multiorgan</w:t>
      </w:r>
      <w:r w:rsidR="00DD7347" w:rsidRPr="00C97456">
        <w:t xml:space="preserve"> </w:t>
      </w:r>
      <w:r w:rsidR="00333DA7">
        <w:t xml:space="preserve">multicentre </w:t>
      </w:r>
      <w:r w:rsidR="00DD7347" w:rsidRPr="00C97456">
        <w:t xml:space="preserve">MRI </w:t>
      </w:r>
      <w:r w:rsidR="00F16885" w:rsidRPr="00C97456">
        <w:t xml:space="preserve">follow-up </w:t>
      </w:r>
      <w:r w:rsidR="00DD7347" w:rsidRPr="00C97456">
        <w:t xml:space="preserve">study of </w:t>
      </w:r>
      <w:r w:rsidR="00620696" w:rsidRPr="00C97456">
        <w:t>post-hospitalised</w:t>
      </w:r>
      <w:r w:rsidR="00DD7347" w:rsidRPr="00C97456">
        <w:t xml:space="preserve"> </w:t>
      </w:r>
      <w:r w:rsidR="00AC0A58" w:rsidRPr="00C97456">
        <w:t xml:space="preserve">COVID-19 </w:t>
      </w:r>
      <w:r w:rsidR="00DD7347" w:rsidRPr="00C97456">
        <w:t>patients</w:t>
      </w:r>
      <w:r w:rsidR="00F16885" w:rsidRPr="00C97456">
        <w:t xml:space="preserve"> called the C-MORE study</w:t>
      </w:r>
      <w:r w:rsidR="00454CB1">
        <w:t xml:space="preserve"> (</w:t>
      </w:r>
      <w:r w:rsidR="00454CB1" w:rsidRPr="00702D0E">
        <w:t>Capturing MultiORgan Effects of COVID-19</w:t>
      </w:r>
      <w:r w:rsidR="00454CB1">
        <w:t>)</w:t>
      </w:r>
      <w:r w:rsidR="001565AC">
        <w:t>.</w:t>
      </w:r>
    </w:p>
    <w:p w14:paraId="3891BB4B" w14:textId="645407F2" w:rsidR="00F54CEE" w:rsidRPr="00E70C2E" w:rsidRDefault="008320B3" w:rsidP="00EC1B75">
      <w:pPr>
        <w:pStyle w:val="Style2"/>
        <w:spacing w:line="360" w:lineRule="auto"/>
        <w:rPr>
          <w:rFonts w:cs="Times New Roman"/>
        </w:rPr>
      </w:pPr>
      <w:r>
        <w:rPr>
          <w:rFonts w:cs="Times New Roman"/>
          <w:sz w:val="24"/>
          <w:szCs w:val="24"/>
        </w:rPr>
        <w:t>Study o</w:t>
      </w:r>
      <w:r w:rsidR="00F54CEE" w:rsidRPr="00C174CC">
        <w:rPr>
          <w:rFonts w:cs="Times New Roman"/>
          <w:sz w:val="24"/>
          <w:szCs w:val="24"/>
        </w:rPr>
        <w:t>bjectives:</w:t>
      </w:r>
    </w:p>
    <w:p w14:paraId="39D965A6" w14:textId="574A9F95" w:rsidR="008320B3" w:rsidRDefault="00DD7347" w:rsidP="00EC1B75">
      <w:pPr>
        <w:spacing w:line="360" w:lineRule="auto"/>
        <w:jc w:val="both"/>
      </w:pPr>
      <w:r w:rsidRPr="00C97456">
        <w:t xml:space="preserve">C-MORE was developed </w:t>
      </w:r>
      <w:r w:rsidR="0024626C" w:rsidRPr="00C97456">
        <w:t xml:space="preserve">to </w:t>
      </w:r>
      <w:r w:rsidR="00E5159F" w:rsidRPr="00C97456">
        <w:t xml:space="preserve">1) </w:t>
      </w:r>
      <w:r w:rsidR="00C86A3A">
        <w:t>characterise the excess prevalence of</w:t>
      </w:r>
      <w:r w:rsidR="00BC0528" w:rsidRPr="00C97456">
        <w:t xml:space="preserve"> </w:t>
      </w:r>
      <w:r w:rsidR="00620696" w:rsidRPr="00C97456">
        <w:t>multiorgan</w:t>
      </w:r>
      <w:r w:rsidR="00BC0528" w:rsidRPr="00C97456">
        <w:t xml:space="preserve"> abnormalities among</w:t>
      </w:r>
      <w:r w:rsidR="00C86A3A">
        <w:t xml:space="preserve"> COVID-19</w:t>
      </w:r>
      <w:r w:rsidR="00BC0528" w:rsidRPr="00C97456">
        <w:t xml:space="preserve"> patients relative to </w:t>
      </w:r>
      <w:r w:rsidR="00334FC3" w:rsidRPr="00C97456">
        <w:t xml:space="preserve">SARS-CoV-2 </w:t>
      </w:r>
      <w:r w:rsidR="00BC0528" w:rsidRPr="00C97456">
        <w:t xml:space="preserve">uninfected controls, </w:t>
      </w:r>
      <w:r w:rsidR="00E5159F" w:rsidRPr="00C97456">
        <w:t xml:space="preserve">2) </w:t>
      </w:r>
      <w:r w:rsidR="0024626C" w:rsidRPr="00C97456">
        <w:t>provide</w:t>
      </w:r>
      <w:r w:rsidR="002F1568" w:rsidRPr="00C97456">
        <w:t xml:space="preserve"> </w:t>
      </w:r>
      <w:r w:rsidRPr="00C97456">
        <w:t xml:space="preserve">mechanistic insights into the source of </w:t>
      </w:r>
      <w:r w:rsidR="00620696" w:rsidRPr="00C97456">
        <w:t>multiorgan</w:t>
      </w:r>
      <w:r w:rsidRPr="00C97456">
        <w:t xml:space="preserve"> dysfunction</w:t>
      </w:r>
      <w:r w:rsidR="004D6623" w:rsidRPr="00C97456">
        <w:t>,</w:t>
      </w:r>
      <w:r w:rsidRPr="00C97456">
        <w:t xml:space="preserve"> and </w:t>
      </w:r>
      <w:r w:rsidR="00E5159F" w:rsidRPr="00C97456">
        <w:t>3)</w:t>
      </w:r>
      <w:r w:rsidR="00AC0A58" w:rsidRPr="00C97456">
        <w:t xml:space="preserve"> </w:t>
      </w:r>
      <w:r w:rsidRPr="00C97456">
        <w:t xml:space="preserve">evaluate </w:t>
      </w:r>
      <w:r w:rsidR="00756A54" w:rsidRPr="00C97456">
        <w:t>their impact</w:t>
      </w:r>
      <w:r w:rsidRPr="00C97456">
        <w:t xml:space="preserve"> on </w:t>
      </w:r>
      <w:r w:rsidR="00993BDC" w:rsidRPr="00C97456">
        <w:t>patient</w:t>
      </w:r>
      <w:r w:rsidR="00083D31" w:rsidRPr="00C97456">
        <w:t>-</w:t>
      </w:r>
      <w:r w:rsidR="00993BDC" w:rsidRPr="00C97456">
        <w:t xml:space="preserve">reported outcome measures </w:t>
      </w:r>
      <w:r w:rsidRPr="00C97456">
        <w:t>post-COVID-19</w:t>
      </w:r>
      <w:r w:rsidR="00F8097A">
        <w:t xml:space="preserve">. </w:t>
      </w:r>
    </w:p>
    <w:p w14:paraId="719DC16A" w14:textId="41D1CA53" w:rsidR="00DD7347" w:rsidRDefault="005474AD" w:rsidP="00EC1B75">
      <w:pPr>
        <w:pStyle w:val="Style2"/>
        <w:spacing w:line="360" w:lineRule="auto"/>
        <w:rPr>
          <w:rFonts w:cs="Times New Roman"/>
          <w:sz w:val="24"/>
          <w:szCs w:val="24"/>
        </w:rPr>
      </w:pPr>
      <w:r w:rsidRPr="00C97456">
        <w:rPr>
          <w:rFonts w:cs="Times New Roman"/>
          <w:sz w:val="24"/>
          <w:szCs w:val="24"/>
        </w:rPr>
        <w:lastRenderedPageBreak/>
        <w:t>Methods</w:t>
      </w:r>
    </w:p>
    <w:p w14:paraId="432A7C7F" w14:textId="64D90173" w:rsidR="00F54CEE" w:rsidRPr="00F54CEE" w:rsidRDefault="00F54CEE" w:rsidP="00EC1B75">
      <w:pPr>
        <w:pStyle w:val="Style2"/>
        <w:spacing w:line="360" w:lineRule="auto"/>
        <w:rPr>
          <w:rFonts w:cs="Times New Roman"/>
          <w:sz w:val="24"/>
          <w:szCs w:val="24"/>
        </w:rPr>
      </w:pPr>
      <w:r>
        <w:rPr>
          <w:rFonts w:cs="Times New Roman"/>
          <w:sz w:val="24"/>
          <w:szCs w:val="24"/>
        </w:rPr>
        <w:t>Study design:</w:t>
      </w:r>
      <w:r>
        <w:rPr>
          <w:rFonts w:cs="Times New Roman"/>
          <w:b w:val="0"/>
          <w:bCs/>
          <w:sz w:val="24"/>
          <w:szCs w:val="24"/>
        </w:rPr>
        <w:t xml:space="preserve"> Prospective observational multicentre cohort study</w:t>
      </w:r>
      <w:r w:rsidR="00F8097A">
        <w:rPr>
          <w:rFonts w:cs="Times New Roman"/>
          <w:b w:val="0"/>
          <w:bCs/>
          <w:sz w:val="24"/>
          <w:szCs w:val="24"/>
        </w:rPr>
        <w:t xml:space="preserve">. </w:t>
      </w:r>
    </w:p>
    <w:p w14:paraId="2E3F5B65" w14:textId="3DB830FE" w:rsidR="000E7C05" w:rsidRPr="00F54CEE" w:rsidRDefault="00F54CEE" w:rsidP="00EC1B75">
      <w:pPr>
        <w:pStyle w:val="Style2"/>
        <w:spacing w:line="360" w:lineRule="auto"/>
      </w:pPr>
      <w:r w:rsidRPr="00C174CC">
        <w:rPr>
          <w:sz w:val="24"/>
          <w:szCs w:val="28"/>
        </w:rPr>
        <w:t>Setting</w:t>
      </w:r>
      <w:r>
        <w:rPr>
          <w:sz w:val="24"/>
          <w:szCs w:val="28"/>
        </w:rPr>
        <w:t xml:space="preserve"> and participants</w:t>
      </w:r>
      <w:r w:rsidRPr="00C174CC">
        <w:rPr>
          <w:sz w:val="24"/>
          <w:szCs w:val="28"/>
        </w:rPr>
        <w:t xml:space="preserve">: </w:t>
      </w:r>
      <w:r w:rsidRPr="00C174CC">
        <w:rPr>
          <w:rFonts w:eastAsiaTheme="minorHAnsi" w:cs="Times New Roman"/>
          <w:b w:val="0"/>
          <w:color w:val="auto"/>
          <w:sz w:val="24"/>
          <w:szCs w:val="24"/>
          <w:lang w:val="en-GB"/>
        </w:rPr>
        <w:t xml:space="preserve">Nested </w:t>
      </w:r>
      <w:r w:rsidR="00027934" w:rsidRPr="00C174CC">
        <w:rPr>
          <w:rFonts w:eastAsiaTheme="minorHAnsi" w:cs="Times New Roman"/>
          <w:b w:val="0"/>
          <w:color w:val="auto"/>
          <w:sz w:val="24"/>
          <w:szCs w:val="24"/>
          <w:lang w:val="en-GB"/>
        </w:rPr>
        <w:t>within a nationally prioritised COVID-19 follow-up programme called PHOSP-COVID (Post-hospitalisation COVID-19 study)</w:t>
      </w:r>
      <w:r w:rsidR="00027934" w:rsidRPr="00C174CC">
        <w:rPr>
          <w:rFonts w:eastAsiaTheme="minorHAnsi" w:cs="Times New Roman"/>
          <w:b w:val="0"/>
          <w:color w:val="auto"/>
          <w:sz w:val="24"/>
          <w:szCs w:val="24"/>
          <w:vertAlign w:val="superscript"/>
          <w:lang w:val="en-GB"/>
        </w:rPr>
        <w:t xml:space="preserve"> </w:t>
      </w:r>
      <w:r w:rsidR="00027934" w:rsidRPr="00C174CC">
        <w:rPr>
          <w:rFonts w:eastAsiaTheme="minorHAnsi" w:cs="Times New Roman"/>
          <w:b w:val="0"/>
          <w:color w:val="auto"/>
          <w:sz w:val="24"/>
          <w:szCs w:val="24"/>
          <w:vertAlign w:val="superscript"/>
          <w:lang w:val="en-GB"/>
        </w:rPr>
        <w:fldChar w:fldCharType="begin">
          <w:fldData xml:space="preserve">PEVuZE5vdGU+PENpdGU+PEF1dGhvcj5FdmFuczwvQXV0aG9yPjxZZWFyPjIwMjE8L1llYXI+PFJl
Y051bT40NzQ8L1JlY051bT48RGlzcGxheVRleHQ+KDEwKTwvRGlzcGxheVRleHQ+PHJlY29yZD48
cmVjLW51bWJlcj40NzQ8L3JlYy1udW1iZXI+PGZvcmVpZ24ta2V5cz48a2V5IGFwcD0iRU4iIGRi
LWlkPSIyZnN0cmZ0eHg1OTBmdGV2cnhocHNhZnhlNXd2dHp0YTI5dHYiIHRpbWVzdGFtcD0iMTYz
MzkwNjY3MyI+NDc0PC9rZXk+PC9mb3JlaWduLWtleXM+PHJlZi10eXBlIG5hbWU9IkpvdXJuYWwg
QXJ0aWNsZSI+MTc8L3JlZi10eXBlPjxjb250cmlidXRvcnM+PGF1dGhvcnM+PGF1dGhvcj5FdmFu
cywgUmFjaGFlbCBBLjwvYXV0aG9yPjxhdXRob3I+TWNBdWxleSwgSGFtaXNoPC9hdXRob3I+PGF1
dGhvcj5IYXJyaXNvbiwgRXdlbiBNLjwvYXV0aG9yPjxhdXRob3I+U2hpa290cmEsIEFhcnRpPC9h
dXRob3I+PGF1dGhvcj5TaW5nYXB1cmksIEFtaXNoYTwvYXV0aG9yPjxhdXRob3I+U2VyZW5vLCBN
YXJjbzwvYXV0aG9yPjxhdXRob3I+RWxuZWltYSwgT21lcjwvYXV0aG9yPjxhdXRob3I+RG9jaGVy
dHksIEFubmVtYXJpZSBCLjwvYXV0aG9yPjxhdXRob3I+TG9uZSwgTmF6aXIgSS48L2F1dGhvcj48
YXV0aG9yPkxlYXZ5LCBPbGl2aWEgQy48L2F1dGhvcj48YXV0aG9yPkRhaW5lcywgTHVrZTwvYXV0
aG9yPjxhdXRob3I+QmFpbGxpZSwgSi4gS2VubmV0aDwvYXV0aG9yPjxhdXRob3I+QnJvd24sIEpl
cmVteSBTLjwvYXV0aG9yPjxhdXRob3I+Q2hhbGRlciwgVHJ1ZGllPC9hdXRob3I+PGF1dGhvcj5E
ZSBTb3l6YSwgQW50aG9ueTwvYXV0aG9yPjxhdXRob3I+RGlhciBCYWtlcmx5LCBOYXdhcjwvYXV0
aG9yPjxhdXRob3I+RWFzb20sIE5pY2hvbGFzPC9hdXRob3I+PGF1dGhvcj5HZWRkZXMsIEpvaG4g
Ui48L2F1dGhvcj48YXV0aG9yPkdyZWVuaW5nLCBOZWlsIEouPC9hdXRob3I+PGF1dGhvcj5IYXJ0
LCBOaWNrPC9hdXRob3I+PGF1dGhvcj5IZWFuZXksIExpYW0gRy48L2F1dGhvcj48YXV0aG9yPkhl
bGxlciwgU2ltb248L2F1dGhvcj48YXV0aG9yPkhvd2FyZCwgTHVrZTwvYXV0aG9yPjxhdXRob3I+
SHVyc3QsIEpvaG4gUi48L2F1dGhvcj48YXV0aG9yPkphY29iLCBKb3NlcGg8L2F1dGhvcj48YXV0
aG9yPkplbmtpbnMsIFIuIEdpc2xpPC9hdXRob3I+PGF1dGhvcj5Kb2xsZXksIENhcm9saW5lPC9h
dXRob3I+PGF1dGhvcj5LZXJyLCBTdGV2ZW48L2F1dGhvcj48YXV0aG9yPktvbiwgT25uIE0uPC9h
dXRob3I+PGF1dGhvcj5MZXdpcywgS2VpcjwvYXV0aG9yPjxhdXRob3I+TG9yZCwgSmFuZXQgTS48
L2F1dGhvcj48YXV0aG9yPk1jQ2FubiwgR2VycnkgUC48L2F1dGhvcj48YXV0aG9yPk5ldWJhdWVy
LCBTdGVmYW48L2F1dGhvcj48YXV0aG9yPk9wZW5zaGF3LCBQZXRlciBKLiBNLjwvYXV0aG9yPjxh
dXRob3I+UGFyZWtoLCBEaHJ1djwvYXV0aG9yPjxhdXRob3I+UGZlZmZlciwgUGF1bDwvYXV0aG9y
PjxhdXRob3I+UmFobWFuLCBOYWppYiBNLjwvYXV0aG9yPjxhdXRob3I+UmFtYW4sIEJldHR5PC9h
dXRob3I+PGF1dGhvcj5SaWNoYXJkc29uLCBNYXR0aGV3PC9hdXRob3I+PGF1dGhvcj5Sb3dsYW5k
LCBNYXR0aGV3PC9hdXRob3I+PGF1dGhvcj5TZW1wbGUsIE1hbGNvbG0gRy48L2F1dGhvcj48YXV0
aG9yPlNoYWgsIEFqYXkgTS48L2F1dGhvcj48YXV0aG9yPlNpbmdoLCBTYWxseSBKLjwvYXV0aG9y
PjxhdXRob3I+U2hlaWtoLCBBeml6PC9hdXRob3I+PGF1dGhvcj5UaG9tYXMsIERhdmlkPC9hdXRo
b3I+PGF1dGhvcj5Ub3NobmVyLCBNYXJrPC9hdXRob3I+PGF1dGhvcj5DaGFsbWVycywgSmFtZXMg
RC48L2F1dGhvcj48YXV0aG9yPkhvLCBMaW5nLVBlaTwvYXV0aG9yPjxhdXRob3I+SG9yc2xleSwg
QWxleDwvYXV0aG9yPjxhdXRob3I+TWFya3MsIE1pY2hhZWw8L2F1dGhvcj48YXV0aG9yPlBvaW5h
c2FteSwgS3Jpc25haDwvYXV0aG9yPjxhdXRob3I+V2FpbiwgTG91aXNlIFYuPC9hdXRob3I+PGF1
dGhvcj5CcmlnaHRsaW5nLCBDaHJpc3RvcGhlciBFLjwvYXV0aG9yPjxhdXRob3I+QWJlbCwgSy48
L2F1dGhvcj48YXV0aG9yPkFkYW1hbGksIEguPC9hdXRob3I+PGF1dGhvcj5BZGVsb3llLCBELjwv
YXV0aG9yPjxhdXRob3I+QWRleWVtaSwgTy48L2F1dGhvcj48YXV0aG9yPkFkZXllbWksIEYuPC9h
dXRob3I+PGF1dGhvcj5BaG1hZCwgUy48L2F1dGhvcj48YXV0aG9yPkFobWVkLCBSLjwvYXV0aG9y
PjxhdXRob3I+QWluc3dvcnRoLCBNLjwvYXV0aG9yPjxhdXRob3I+QWxhbW91ZGksIEEuPC9hdXRo
b3I+PGF1dGhvcj5BbGphcm9vZiwgTS48L2F1dGhvcj48YXV0aG9yPkFsbGFuLCBMLjwvYXV0aG9y
PjxhdXRob3I+QWxsZW4sIFIuPC9hdXRob3I+PGF1dGhvcj5BbGxpLCBBLjwvYXV0aG9yPjxhdXRo
b3I+QWwtU2hla2xseSwgQi48L2F1dGhvcj48YXV0aG9yPkFsdG1hbm4sIEQuPC9hdXRob3I+PGF1
dGhvcj5BbmRlcnNvbiwgRC48L2F1dGhvcj48YXV0aG9yPkFuZHJld3MsIE0uPC9hdXRob3I+PGF1
dGhvcj5Bbmd5YWwsIEEuPC9hdXRob3I+PGF1dGhvcj5BbnRvbmlhZGVzLCBDLjwvYXV0aG9yPjxh
dXRob3I+QXJiYW5lLCBHLjwvYXV0aG9yPjxhdXRob3I+QXJtb3VyLCBDLjwvYXV0aG9yPjxhdXRo
b3I+QXJtc3Ryb25nLCBOLjwvYXV0aG9yPjxhdXRob3I+QXJtc3Ryb25nLCBMLjwvYXV0aG9yPjxh
dXRob3I+QXJub2xkLCBILjwvYXV0aG9yPjxhdXRob3I+QXJub2xkLCBELjwvYXV0aG9yPjxhdXRo
b3I+QXNod29ydGgsIE0uPC9hdXRob3I+PGF1dGhvcj5Bc2h3b3J0aCwgQS48L2F1dGhvcj48YXV0
aG9yPkFzc2VmYS1LZWJlZGUsIEguPC9hdXRob3I+PGF1dGhvcj5BdGtpbiwgUC48L2F1dGhvcj48
YXV0aG9yPkF0a2lucywgSC48L2F1dGhvcj48YXV0aG9yPkF0a2lucywgQS48L2F1dGhvcj48YXV0
aG9yPkF1bCwgUi48L2F1dGhvcj48YXV0aG9yPkF2cmFtLCBDLjwvYXV0aG9yPjxhdXRob3I+QmFn
Z290dCwgUi48L2F1dGhvcj48YXV0aG9yPkJhZ3VsZXksIEQuPC9hdXRob3I+PGF1dGhvcj5CYWls
bGllLCBKLiBLLjwvYXV0aG9yPjxhdXRob3I+QmFpbiwgUy48L2F1dGhvcj48YXV0aG9yPkJha2Fs
aSwgTS48L2F1dGhvcj48YXV0aG9yPkJha2F1LCBNLjwvYXV0aG9yPjxhdXRob3I+QmFsZHJ5LCBF
LjwvYXV0aG9yPjxhdXRob3I+QmFsZHdpbiwgRC48L2F1dGhvcj48YXV0aG9yPkJhbGxhcmQsIEMu
PC9hdXRob3I+PGF1dGhvcj5CYW1icm91Z2gsIEouPC9hdXRob3I+PGF1dGhvcj5CYXJrZXIsIFIu
IEUuPC9hdXRob3I+PGF1dGhvcj5CYXJyYXR0LCBTLjwvYXV0aG9yPjxhdXRob3I+QmFycmV0dCwg
Ri48L2F1dGhvcj48YXV0aG9yPkJhc3UsIE4uPC9hdXRob3I+PGF1dGhvcj5CYXR0ZXJoYW0sIFIu
PC9hdXRob3I+PGF1dGhvcj5CYXhlbmRhbGUsIEguPC9hdXRob3I+PGF1dGhvcj5CYXllcywgSC48
L2F1dGhvcj48YXV0aG9yPkJheWxleSwgTS48L2F1dGhvcj48YXV0aG9yPkJlYWRzd29ydGgsIE0u
PC9hdXRob3I+PGF1dGhvcj5CZWlybmUsIFAuPC9hdXRob3I+PGF1dGhvcj5CZWxsLCBSLjwvYXV0
aG9yPjxhdXRob3I+QmVsbCwgRC48L2F1dGhvcj48YXV0aG9yPkJlcnJ5LCBDLjwvYXV0aG9yPjxh
dXRob3I+QmV0dHMsIFMuPC9hdXRob3I+PGF1dGhvcj5CaHVpLCBLLjwvYXV0aG9yPjxhdXRob3I+
QmlzaG9wLCBMLjwvYXV0aG9yPjxhdXRob3I+QmxhaWtlbHksIEouPC9hdXRob3I+PGF1dGhvcj5C
bG9vbWZpZWxkLCBDLjwvYXV0aG9yPjxhdXRob3I+Qmxvc3MsIEEuPC9hdXRob3I+PGF1dGhvcj5C
b2xnZXIsIEEuPC9hdXRob3I+PGF1dGhvcj5Cb2x0b24sIEMuIEUuPC9hdXRob3I+PGF1dGhvcj5C
b25uaW5ndG9uLCBKLjwvYXV0aG9yPjxhdXRob3I+Qm90a2FpLCBBLjwvYXV0aG9yPjxhdXRob3I+
Qm91cm5lLCBNLjwvYXV0aG9yPjxhdXRob3I+Qm91cm5lLCBDLjwvYXV0aG9yPjxhdXRob3I+QnJh
ZGxleSwgRS48L2F1dGhvcj48YXV0aG9yPkJyYW1oYW0sIEsuPC9hdXRob3I+PGF1dGhvcj5CcmVh
ciwgTC48L2F1dGhvcj48YXV0aG9yPkJyZWVuLCBHLjwvYXV0aG9yPjxhdXRob3I+QnJlZXplLCBK
LjwvYXV0aG9yPjxhdXRob3I+QnJpZ2dzLCBBLjwvYXV0aG9yPjxhdXRob3I+QnJpZ2h0LCBFLjwv
YXV0aG9yPjxhdXRob3I+QnJpZ2h0bGluZywgQy4gRS48L2F1dGhvcj48YXV0aG9yPkJyaWxsLCBT
LjwvYXV0aG9yPjxhdXRob3I+QnJpbmRsZSwgSy48L2F1dGhvcj48YXV0aG9yPkJyb2FkLCBMLjwv
YXV0aG9yPjxhdXRob3I+QnJvb21lLCBNLjwvYXV0aG9yPjxhdXRob3I+QnJvd24sIEouIFMuPC9h
dXRob3I+PGF1dGhvcj5Ccm93biwgTS48L2F1dGhvcj48YXV0aG9yPkJyb3duLCBKLjwvYXV0aG9y
PjxhdXRob3I+QnJvd24sIEouPC9hdXRob3I+PGF1dGhvcj5Ccm93biwgUi48L2F1dGhvcj48YXV0
aG9yPkJyb3duLCBWLjwvYXV0aG9yPjxhdXRob3I+QnJvd24sIEEuPC9hdXRob3I+PGF1dGhvcj5C
cm93biwgTS48L2F1dGhvcj48YXV0aG9yPkJyb3duLCBBLjwvYXV0aG9yPjxhdXRob3I+QnJ1Z2hh
LCBULjwvYXV0aG9yPjxhdXRob3I+QnJ1bnNraWxsLCBOLjwvYXV0aG9yPjxhdXRob3I+QnVjaCwg
TS48L2F1dGhvcj48YXV0aG9yPkJ1bGFyZ2EsIEEuPC9hdXRob3I+PGF1dGhvcj5CdWxsbW9yZSwg
RS48L2F1dGhvcj48YXV0aG9yPkJ1cm4sIEQuPC9hdXRob3I+PGF1dGhvcj5CdXJucywgRy48L2F1
dGhvcj48YXV0aG9yPkJ1c2J5LCBKLjwvYXV0aG9yPjxhdXRob3I+QnV0dHJlc3MsIEEuPC9hdXRo
b3I+PGF1dGhvcj5CeXJuZSwgUy48L2F1dGhvcj48YXV0aG9yPkNhaXJucywgUC48L2F1dGhvcj48
YXV0aG9yPkNhbGRlciwgUC4gQy48L2F1dGhvcj48YXV0aG9yPkNhbHZlbG8sIEUuPC9hdXRob3I+
PGF1dGhvcj5DYXJkLCBCLjwvYXV0aG9yPjxhdXRob3I+Q2FyciwgTC48L2F1dGhvcj48YXV0aG9y
PkNhcnNvbiwgRy48L2F1dGhvcj48YXV0aG9yPkNhcnRlciwgUC48L2F1dGhvcj48YXV0aG9yPkNh
dmFuYWdoLCBKLjwvYXV0aG9yPjxhdXRob3I+Q2hhbGRlciwgVC48L2F1dGhvcj48YXV0aG9yPkNo
YWxtZXJzLCBKLiBELjwvYXV0aG9yPjxhdXRob3I+Q2hhbWJlcnMsIFIuIEMuPC9hdXRob3I+PGF1
dGhvcj5DaGFubm9uLCBLLjwvYXV0aG9yPjxhdXRob3I+Q2hhcG1hbiwgSy48L2F1dGhvcj48YXV0
aG9yPkNoYXJhbGFtYm91LCBBLjwvYXV0aG9yPjxhdXRob3I+Q2hhdWRodXJpLCBOLjwvYXV0aG9y
PjxhdXRob3I+Q2hlY2tsZXksIEEuPC9hdXRob3I+PGF1dGhvcj5DaGVuLCBKLjwvYXV0aG9yPjxh
dXRob3I+Q2hldGhhbSwgTC48L2F1dGhvcj48YXV0aG9yPkNoaWx2ZXJzLCBFLiBSLjwvYXV0aG9y
PjxhdXRob3I+Q2hpbm95LCBILjwvYXV0aG9yPjxhdXRob3I+Q2hvbmctSmFtZXMsIEsuPC9hdXRo
b3I+PGF1dGhvcj5DaG91ZGh1cnksIE4uPC9hdXRob3I+PGF1dGhvcj5DaG91ZGh1cnksIEcuPC9h
dXRob3I+PGF1dGhvcj5DaG93ZGh1cnksIFAuPC9hdXRob3I+PGF1dGhvcj5DaG93aWVuY3p5aywg
UC48L2F1dGhvcj48YXV0aG9yPkNocmlzdGllLCBDLjwvYXV0aG9yPjxhdXRob3I+Q2xhcmssIEQu
PC9hdXRob3I+PGF1dGhvcj5DbGFyaywgQy48L2F1dGhvcj48YXV0aG9yPkNsYXJrZSwgSi48L2F1
dGhvcj48YXV0aG9yPkNsaWZ0LCBQLjwvYXV0aG9yPjxhdXRob3I+Q2xvaGlzZXksIFMuPC9hdXRo
b3I+PGF1dGhvcj5Db2J1cm4sIFouPC9hdXRob3I+PGF1dGhvcj5Db2xlLCBKLjwvYXV0aG9yPjxh
dXRob3I+Q29sZW1hbiwgQy48L2F1dGhvcj48YXV0aG9yPkNvbm5lbGwsIEQuPC9hdXRob3I+PGF1
dGhvcj5Db25ub2xseSwgQi48L2F1dGhvcj48YXV0aG9yPkNvbm5vciwgTC48L2F1dGhvcj48YXV0
aG9yPkNvb2ssIEEuPC9hdXRob3I+PGF1dGhvcj5Db29wZXIsIEIuPC9hdXRob3I+PGF1dGhvcj5D
b3VwbGFuZCwgQy48L2F1dGhvcj48YXV0aG9yPkNyYWlnLCBULjwvYXV0aG9yPjxhdXRob3I+Q3Jp
c3AsIFAuPC9hdXRob3I+PGF1dGhvcj5DcmlzdGlhbm8sIEQuPC9hdXRob3I+PGF1dGhvcj5Dcm9v
a3MsIE0uIEcuPC9hdXRob3I+PGF1dGhvcj5Dcm9zcywgQS48L2F1dGhvcj48YXV0aG9yPkNydXos
IEkuPC9hdXRob3I+PGF1dGhvcj5DdWxsaW5hbiwgUC48L2F1dGhvcj48YXV0aG9yPkRhaW5lcywg
TC48L2F1dGhvcj48YXV0aG9yPkRhbHRvbiwgTS48L2F1dGhvcj48YXV0aG9yPkRhcmssIFAuPC9h
dXRob3I+PGF1dGhvcj5EYXNnaW4sIEouPC9hdXRob3I+PGF1dGhvcj5EYXZpZCwgQS48L2F1dGhv
cj48YXV0aG9yPkRhdmlkLCBDLjwvYXV0aG9yPjxhdXRob3I+RGF2aWVzLCBNLjwvYXV0aG9yPjxh
dXRob3I+RGF2aWVzLCBHLjwvYXV0aG9yPjxhdXRob3I+RGF2aWVzLCBLLjwvYXV0aG9yPjxhdXRo
b3I+RGF2aWVzLCBGLjwvYXV0aG9yPjxhdXRob3I+RGF2aWVzLCBHLiBBLjwvYXV0aG9yPjxhdXRo
b3I+RGF5bmVzLCBFLjwvYXV0aG9yPjxhdXRob3I+RGUgU2lsdmEsIFQuPC9hdXRob3I+PGF1dGhv
cj5EZSBTb3l6YSwgQS48L2F1dGhvcj48YXV0aG9yPkRlYWtpbiwgQi48L2F1dGhvcj48YXV0aG9y
PkRlYW5zLCBBLjwvYXV0aG9yPjxhdXRob3I+RGVmcmVzLCBTLjwvYXV0aG9yPjxhdXRob3I+RGVs
bCwgQS48L2F1dGhvcj48YXV0aG9yPkRlbXBzZXksIEsuPC9hdXRob3I+PGF1dGhvcj5EZW5uaXMs
IEouPC9hdXRob3I+PGF1dGhvcj5EZXdhciwgQS48L2F1dGhvcj48YXV0aG9yPkRoYXJtYWd1bmF3
YXJkZW5hLCBSLjwvYXV0aG9yPjxhdXRob3I+RGlhciBCYWtlcmx5LCBOLjwvYXV0aG9yPjxhdXRo
b3I+RGlwcGVyLCBBLjwvYXV0aG9yPjxhdXRob3I+RGl2ZXIsIFMuPC9hdXRob3I+PGF1dGhvcj5E
aXdhbmppLCBTLiBOLjwvYXV0aG9yPjxhdXRob3I+RGl4b24sIE0uPC9hdXRob3I+PGF1dGhvcj5E
anVrYW5vdmljLCBSLjwvYXV0aG9yPjxhdXRob3I+RG9ic29uLCBILjwvYXV0aG9yPjxhdXRob3I+
RG9ic29uLCBDLjwvYXV0aG9yPjxhdXRob3I+RG9ic29uLCBTLiBMLjwvYXV0aG9yPjxhdXRob3I+
RG9jaGVydHksIEEuIEIuPC9hdXRob3I+PGF1dGhvcj5Eb25hbGRzb24sIEEuPC9hdXRob3I+PGF1
dGhvcj5Eb25nLCBULjwvYXV0aG9yPjxhdXRob3I+RG9ybWFuZCwgTi48L2F1dGhvcj48YXV0aG9y
PkRvdWdoZXJ0eSwgQS48L2F1dGhvcj48YXV0aG9yPkRvd2xpbmcsIFIuPC9hdXRob3I+PGF1dGhv
cj5EcmFpbiwgUy48L2F1dGhvcj48YXV0aG9yPkR1bGF3YW4sIFAuPC9hdXRob3I+PGF1dGhvcj5E
dW5uLCBTLjwvYXV0aG9yPjxhdXRob3I+RHVubiwgUy48L2F1dGhvcj48YXV0aG9yPkVhc29tLCBO
LjwvYXV0aG9yPjxhdXRob3I+RWNoZXZhcnJpYSwgQy48L2F1dGhvcj48YXV0aG9yPkVkd2FyZHMs
IFMuPC9hdXRob3I+PGF1dGhvcj5FZHdhcmRzb24sIEMuPC9hdXRob3I+PGF1dGhvcj5FbGxpb3R0
LCBCLjwvYXV0aG9yPjxhdXRob3I+RWxsaW90dCwgQS48L2F1dGhvcj48YXV0aG9yPkVsbGlzLCBZ
LjwvYXV0aG9yPjxhdXRob3I+RWxtZXIsIEEuPC9hdXRob3I+PGF1dGhvcj5FbG5laW1hLCBPLjwv
YXV0aG9yPjxhdXRob3I+RXZhbnMsIFIuIEEuPC9hdXRob3I+PGF1dGhvcj5FdmFucywgSi48L2F1
dGhvcj48YXV0aG9yPkV2YW5zLCBILjwvYXV0aG9yPjxhdXRob3I+RXZhbnMsIEQuPC9hdXRob3I+
PGF1dGhvcj5FdmFucywgUi4gSS48L2F1dGhvcj48YXV0aG9yPkV2YW5zLCBSLjwvYXV0aG9yPjxh
dXRob3I+RXZhbnMsIFQuPC9hdXRob3I+PGF1dGhvcj5GYWJicmksIEwuPC9hdXRob3I+PGF1dGhv
cj5GYWlyYmFpcm4sIFMuPC9hdXRob3I+PGF1dGhvcj5GYWlybWFuLCBBLjwvYXV0aG9yPjxhdXRo
b3I+RmFsbG9uLCBLLjwvYXV0aG9yPjxhdXRob3I+RmFsdXlpLCBELjwvYXV0aG9yPjxhdXRob3I+
RmF2YWdlciwgQy48L2F1dGhvcj48YXV0aG9yPkZlbHRvbiwgVC48L2F1dGhvcj48YXV0aG9yPkZp
bmNoLCBKLjwvYXV0aG9yPjxhdXRob3I+RmlubmV5LCBTLjwvYXV0aG9yPjxhdXRob3I+RmlzaGVy
LCBILjwvYXV0aG9yPjxhdXRob3I+RmxldGNoZXIsIFMuPC9hdXRob3I+PGF1dGhvcj5GbG9ja3Rv
biwgUi48L2F1dGhvcj48YXV0aG9yPkZvb3RlLCBELjwvYXV0aG9yPjxhdXRob3I+Rm9yZCwgQS48
L2F1dGhvcj48YXV0aG9yPkZvcnRvbiwgRC48L2F1dGhvcj48YXV0aG9yPkZyYW5jaXMsIFIuPC9h
dXRob3I+PGF1dGhvcj5GcmFuY2lzLCBTLjwvYXV0aG9yPjxhdXRob3I+RnJhbmNpcywgQy48L2F1
dGhvcj48YXV0aG9yPkZyYW5rZWwsIEEuPC9hdXRob3I+PGF1dGhvcj5GcmFzZXIsIEUuPC9hdXRo
b3I+PGF1dGhvcj5GcmVlLCBSLjwvYXV0aG9yPjxhdXRob3I+RnJlbmNoLCBOLjwvYXV0aG9yPjxh
dXRob3I+RnVsZCwgSi48L2F1dGhvcj48YXV0aG9yPkZ1cm5pc3MsIEouPC9hdXRob3I+PGF1dGhv
cj5HYXJuZXIsIEwuPC9hdXRob3I+PGF1dGhvcj5HYXV0YW0sIE4uPC9hdXRob3I+PGF1dGhvcj5H
ZWRkZXMsIEouIFIuPC9hdXRob3I+PGF1dGhvcj5HZW9yZ2UsIFAuIE0uPC9hdXRob3I+PGF1dGhv
cj5HZW9yZ2UsIEouPC9hdXRob3I+PGF1dGhvcj5HaWJib25zLCBNLjwvYXV0aG9yPjxhdXRob3I+
R2lsbW91ciwgTC48L2F1dGhvcj48YXV0aG9yPkdsZWVzb24sIEYuPC9hdXRob3I+PGF1dGhvcj5H
bG9zc29wLCBKLjwvYXV0aG9yPjxhdXRob3I+R2xvdmVyLCBTLjwvYXV0aG9yPjxhdXRob3I+R29v
ZG1hbiwgTi48L2F1dGhvcj48YXV0aG9yPkdvb3B0dSwgQi48L2F1dGhvcj48YXV0aG9yPkdvcnN1
Y2gsIFQuPC9hdXRob3I+PGF1dGhvcj5Hb3VybGF5LCBFLjwvYXV0aG9yPjxhdXRob3I+R3JlZW5o
YWZmLCBQLjwvYXV0aG9yPjxhdXRob3I+R3JlZW5oYWxmLCBXLjwvYXV0aG9yPjxhdXRob3I+R3Jl
ZW5oYWxnaCwgQS48L2F1dGhvcj48YXV0aG9yPkdyZWVuaW5nLCBOLiBKLjwvYXV0aG9yPjxhdXRo
b3I+R3JlZW53b29kLCBKLjwvYXV0aG9yPjxhdXRob3I+R3JlZW53b29kLCBTLjwvYXV0aG9yPjxh
dXRob3I+R3JlZ29yeSwgUi48L2F1dGhvcj48YXV0aG9yPkdyaWV2ZSwgRC48L2F1dGhvcj48YXV0
aG9yPkd1bW1hZGksIE0uPC9hdXRob3I+PGF1dGhvcj5HdXB0YSwgQS48L2F1dGhvcj48YXV0aG9y
Pkd1cnJhbSwgUy48L2F1dGhvcj48YXV0aG9yPkd1dGhyaWUsIEUuPC9hdXRob3I+PGF1dGhvcj5I
YWRsZXksIEsuPC9hdXRob3I+PGF1dGhvcj5IYWdnYXIsIEEuPC9hdXRob3I+PGF1dGhvcj5IYWlu
ZXksIEsuPC9hdXRob3I+PGF1dGhvcj5IYWxkYXIsIFAuPC9hdXRob3I+PGF1dGhvcj5IYWxsLCBJ
LjwvYXV0aG9yPjxhdXRob3I+SGFsbCwgTC48L2F1dGhvcj48YXV0aG9yPkhhbGxpbmctQnJvd24s
IE0uPC9hdXRob3I+PGF1dGhvcj5IYW1pbCwgUi48L2F1dGhvcj48YXV0aG9yPkhhbmxleSwgTi4g
QS48L2F1dGhvcj48YXV0aG9yPkhhcmR3aWNrLCBILjwvYXV0aG9yPjxhdXRob3I+SGFyZHksIEUu
PC9hdXRob3I+PGF1dGhvcj5IYXJnYWRvbiwgQi48L2F1dGhvcj48YXV0aG9yPkhhcnJpbmd0b24s
IEsuPC9hdXRob3I+PGF1dGhvcj5IYXJyaXMsIFYuPC9hdXRob3I+PGF1dGhvcj5IYXJyaXNvbiwg
RS4gTS48L2F1dGhvcj48YXV0aG9yPkhhcnJpc29uLCBQLjwvYXV0aG9yPjxhdXRob3I+SGFydCwg
Ti48L2F1dGhvcj48YXV0aG9yPkhhcnZleSwgQS48L2F1dGhvcj48YXV0aG9yPkhhcnZleSwgTS48
L2F1dGhvcj48YXV0aG9yPkhhcnZpZSwgTS48L2F1dGhvcj48YXV0aG9yPkhhdmluZGVuLVdpbGxp
YW1zLCBNLjwvYXV0aG9yPjxhdXRob3I+SGF3a2VzLCBKLjwvYXV0aG9yPjxhdXRob3I+SGF3a2lu
Z3MsIE4uPC9hdXRob3I+PGF1dGhvcj5IYXdvcnRoLCBKLjwvYXV0aG9yPjxhdXRob3I+SGF5ZGF5
LCBBLjwvYXV0aG9yPjxhdXRob3I+SGVhbmV5LCBMLiBHLjwvYXV0aG9yPjxhdXRob3I+SGVlbmV5
LCBKLiBMLjwvYXV0aG9yPjxhdXRob3I+SGVpZ2h0bWFuLCBNLjwvYXV0aG9yPjxhdXRob3I+SGVs
bGVyLCBTLjwvYXV0aG9yPjxhdXRob3I+SGVuZGVyc29uLCBNLjwvYXV0aG9yPjxhdXRob3I+SGVz
c2VsZGVuLCBMLjwvYXV0aG9yPjxhdXRob3I+SGlsbG1hbiwgVC48L2F1dGhvcj48YXV0aG9yPkhp
bmdvcmFuaSwgQS48L2F1dGhvcj48YXV0aG9yPkhpd290LCBULjwvYXV0aG9yPjxhdXRob3I+SG8s
IEwuIFAuPC9hdXRob3I+PGF1dGhvcj5Ib2FyZSwgQS48L2F1dGhvcj48YXV0aG9yPkhvYXJlLCBN
LjwvYXV0aG9yPjxhdXRob3I+SG9nYXJ0aCwgUC48L2F1dGhvcj48YXV0aG9yPkhvbGJvdXJuLCBB
LjwvYXV0aG9yPjxhdXRob3I+SG9sZHN3b3J0aCwgTC48L2F1dGhvcj48YXV0aG9yPkhvbGdhdGUs
IEQuPC9hdXRob3I+PGF1dGhvcj5Ib2xtZXMsIEsuPC9hdXRob3I+PGF1dGhvcj5Ib2xyb3lkLUhp
bmQsIEIuPC9hdXRob3I+PGF1dGhvcj5Ib3JzbGV5LCBBLjwvYXV0aG9yPjxhdXRob3I+SG9zc2Vp
bmksIEEuPC9hdXRob3I+PGF1dGhvcj5Ib3RvcGYsIE0uPC9hdXRob3I+PGF1dGhvcj5Ib3VjaGVu
LCBMLjwvYXV0aG9yPjxhdXRob3I+SG93YXJkLCBMLjwvYXV0aG9yPjxhdXRob3I+SG93YXJkLCBM
LjwvYXV0aG9yPjxhdXRob3I+SG93ZWxsLCBBLjwvYXV0aG9yPjxhdXRob3I+SHVmdG9uLCBFLjwv
YXV0aG9yPjxhdXRob3I+SHVnaGVzLCBBLjwvYXV0aG9yPjxhdXRob3I+SHVnaGVzLCBKLjwvYXV0
aG9yPjxhdXRob3I+SHVnaGVzLCBSLjwvYXV0aG9yPjxhdXRob3I+SHVtcGhyaWVzLCBBLjwvYXV0
aG9yPjxhdXRob3I+SHVuZWtlLCBOLjwvYXV0aG9yPjxhdXRob3I+SHVyc3QsIEouIFIuPC9hdXRo
b3I+PGF1dGhvcj5IdXJzdCwgUi48L2F1dGhvcj48YXV0aG9yPkh1c2FpbiwgTS48L2F1dGhvcj48
YXV0aG9yPkh1c3NlbGwsIFQuPC9hdXRob3I+PGF1dGhvcj5JYnJhaGltLCBXLjwvYXV0aG9yPjxh
dXRob3I+SWVudCwgQS48L2F1dGhvcj48YXV0aG9yPkluZ3JhbSwgTC48L2F1dGhvcj48YXV0aG9y
PklzbWFpbCwgSy48L2F1dGhvcj48YXV0aG9yPkphY2tzb24sIFQuPC9hdXRob3I+PGF1dGhvcj5K
YWNvYiwgSi48L2F1dGhvcj48YXV0aG9yPkphbWVzLCBXLiBZLjwvYXV0aG9yPjxhdXRob3I+SmFu
ZXMsIFMuPC9hdXRob3I+PGF1dGhvcj5KYXJ2aXMsIEguPC9hdXRob3I+PGF1dGhvcj5KYXlhcmFt
YW4sIEIuPC9hdXRob3I+PGF1dGhvcj5KZW5raW5zLCBSLiBHLjwvYXV0aG9yPjxhdXRob3I+SmV6
emFyZCwgUC48L2F1dGhvcj48YXV0aG9yPkppd2EsIEsuPC9hdXRob3I+PGF1dGhvcj5Kb2huc29u
LCBTLjwvYXV0aG9yPjxhdXRob3I+Sm9obnNvbiwgQy48L2F1dGhvcj48YXV0aG9yPkpvaG5zdG9u
LCBELjwvYXV0aG9yPjxhdXRob3I+Sm9sbGV5LCBDLjwvYXV0aG9yPjxhdXRob3I+Sm9sbGV5LCBD
LiBKLjwvYXV0aG9yPjxhdXRob3I+Sm9uZXMsIEkuPC9hdXRob3I+PGF1dGhvcj5Kb25lcywgUy48
L2F1dGhvcj48YXV0aG9yPkpvbmVzLCBELjwvYXV0aG9yPjxhdXRob3I+Sm9uZXMsIEguPC9hdXRo
b3I+PGF1dGhvcj5Kb25lcywgRy48L2F1dGhvcj48YXV0aG9yPkpvbmVzLCBNLjwvYXV0aG9yPjxh
dXRob3I+Sm9zZSwgUy48L2F1dGhvcj48YXV0aG9yPkthYmlyLCBULjwvYXV0aG9yPjxhdXRob3I+
S2FsdHNha2FzLCBHLjwvYXV0aG9yPjxhdXRob3I+S2Ftd2EsIFYuPC9hdXRob3I+PGF1dGhvcj5L
YXIsIFAuPC9hdXRob3I+PGF1dGhvcj5LYXVzYXIsIFouPC9hdXRob3I+PGF1dGhvcj5LZWxseSwg
Uy48L2F1dGhvcj48YXV0aG9yPktlcnIsIFMuPC9hdXRob3I+PGF1dGhvcj5LZXksIEEuIEwuPC9h
dXRob3I+PGF1dGhvcj5LaGFuLCBGLjwvYXV0aG9yPjxhdXRob3I+S2h1bnRpLCBLLjwvYXV0aG9y
PjxhdXRob3I+S2luZywgQy48L2F1dGhvcj48YXV0aG9yPktpbmcsIEIuPC9hdXRob3I+PGF1dGhv
cj5LaXR0ZXJpY2ssIFAuPC9hdXRob3I+PGF1dGhvcj5LbGVuZXJtYW4sIFAuPC9hdXRob3I+PGF1
dGhvcj5LbmliYnMsIEwuPC9hdXRob3I+PGF1dGhvcj5LbmlnaHQsIFMuPC9hdXRob3I+PGF1dGhv
cj5LbmlnaHRvbiwgQS48L2F1dGhvcj48YXV0aG9yPktvbiwgTy4gTS48L2F1dGhvcj48YXV0aG9y
PktvbiwgUy48L2F1dGhvcj48YXV0aG9yPktvbiwgUy4gUy48L2F1dGhvcj48YXV0aG9yPktvcnN6
dW4sIEEuPC9hdXRob3I+PGF1dGhvcj5Lb3RhbmlkaXMsIEMuPC9hdXRob3I+PGF1dGhvcj5Lb3lj
aGV2LCBJLjwvYXV0aG9yPjxhdXRob3I+S3VydXBhdGksIFAuPC9hdXRob3I+PGF1dGhvcj5Ld2Fu
LCBKLjwvYXV0aG9yPjxhdXRob3I+TGFpbmcsIEMuPC9hdXRob3I+PGF1dGhvcj5MYW1sdW0sIEgu
PC9hdXRob3I+PGF1dGhvcj5MYW5kZXJzLCBHLjwvYXV0aG9yPjxhdXRob3I+TGFuZ2VuYmVyZywg
Qy48L2F1dGhvcj48YXV0aG9yPkxhc3NlcnNvbiwgRC48L2F1dGhvcj48YXV0aG9yPkxhd3JpZSwg
QS48L2F1dGhvcj48YXV0aG9yPkxlYSwgQS48L2F1dGhvcj48YXV0aG9yPkxlYXZ5LCBPLiBDLjwv
YXV0aG9yPjxhdXRob3I+TGVlLCBELjwvYXV0aG9yPjxhdXRob3I+TGVlLCBFLjwvYXV0aG9yPjxh
dXRob3I+TGVpdGNoLCBLLjwvYXV0aG9yPjxhdXRob3I+TGVuYWdoLCBSLjwvYXV0aG9yPjxhdXRo
b3I+TGV3aXMsIEsuPC9hdXRob3I+PGF1dGhvcj5MZXdpcywgVi48L2F1dGhvcj48YXV0aG9yPkxl
d2lzLCBLLiBFLjwvYXV0aG9yPjxhdXRob3I+TGV3aXMsIEouPC9hdXRob3I+PGF1dGhvcj5MZXdp
cy1CdXJrZSwgTi48L2F1dGhvcj48YXV0aG9yPkxpZ2h0LCBULjwvYXV0aG9yPjxhdXRob3I+TGln
aHRzdG9uZSwgTC48L2F1dGhvcj48YXV0aG9yPkxpbSwgTC48L2F1dGhvcj48YXV0aG9yPkxpbmZv
cmQsIFMuPC9hdXRob3I+PGF1dGhvcj5MaW5nZm9yZC1IdWdoZXMsIEEuPC9hdXRob3I+PGF1dGhv
cj5MaXBtYW4sIE0uPC9hdXRob3I+PGF1dGhvcj5MaXlhbmFnZSwgSy48L2F1dGhvcj48YXV0aG9y
Pkxsb3lkLCBBLjwvYXV0aG9yPjxhdXRob3I+TG9nYW4sIFMuPC9hdXRob3I+PGF1dGhvcj5Mb21h
cywgRC48L2F1dGhvcj48YXV0aG9yPkxvbmUsIE4uIEkuPC9hdXRob3I+PGF1dGhvcj5Mb29zbGV5
LCBSLjwvYXV0aG9yPjxhdXRob3I+TG9yZCwgSi4gTS48L2F1dGhvcj48YXV0aG9yPkxvdGEsIEgu
PC9hdXRob3I+PGF1dGhvcj5MdWNleSwgQS48L2F1dGhvcj48YXV0aG9yPk1hY0dvd2FuLCBHLjwv
YXV0aG9yPjxhdXRob3I+TWFjaGFyaWEsIEkuPC9hdXRob3I+PGF1dGhvcj5NYWNrYXksIEMuPC9h
dXRob3I+PGF1dGhvcj5NYWNsaXZlciwgTC48L2F1dGhvcj48YXV0aG9yPk1hZGF0aGlsLCBTLjwv
YXV0aG9yPjxhdXRob3I+TWFkemFtYmEsIEcuPC9hdXRob3I+PGF1dGhvcj5NYWdlZSwgTi48L2F1
dGhvcj48YXV0aG9yPk1haXJzLCBOLjwvYXV0aG9yPjxhdXRob3I+TWFqZWVkLCBOLjwvYXV0aG9y
PjxhdXRob3I+TWFqb3IsIEUuPC9hdXRob3I+PGF1dGhvcj5NYWxpbSwgTS48L2F1dGhvcj48YXV0
aG9yPk1hbGxpc29uLCBHLjwvYXV0aG9yPjxhdXRob3I+TWFuLCBXLjwvYXV0aG9yPjxhdXRob3I+
TWFuZGFsLCBTLjwvYXV0aG9yPjxhdXRob3I+TWFuZ2lvbiwgSy48L2F1dGhvcj48YXV0aG9yPk1h
bnNvb3JpLCBQLjwvYXV0aG9yPjxhdXRob3I+TWFyY2luaWFrLCBTLjwvYXV0aG9yPjxhdXRob3I+
TWFyaXZlbGVzLCBNLjwvYXV0aG9yPjxhdXRob3I+TWFya3MsIE0uPC9hdXRob3I+PGF1dGhvcj5N
YXJzaGFsbCwgQi48L2F1dGhvcj48YXV0aG9yPk1hcnRpbmVhdSwgQS48L2F1dGhvcj48YXV0aG9y
Pk1hc2tlbGwsIE4uPC9hdXRob3I+PGF1dGhvcj5NYXRpbGEsIEQuPC9hdXRob3I+PGF1dGhvcj5N
YXR0aGV3cywgTC48L2F1dGhvcj48YXV0aG9yPk1heWV0LCBKLjwvYXV0aG9yPjxhdXRob3I+TWNB
ZG9vLCBTLjwvYXV0aG9yPjxhdXRob3I+TWNBbGxpc3Rlci1XaWxsaWFtcywgSC48L2F1dGhvcj48
YXV0aG9yPk1jQXJkbGUsIFAuPC9hdXRob3I+PGF1dGhvcj5NY0FyZGxlLCBBLjwvYXV0aG9yPjxh
dXRob3I+TWNBdWxheSwgRC48L2F1dGhvcj48YXV0aG9yPk1jQXVsZXksIEguPC9hdXRob3I+PGF1
dGhvcj5NY0F1bGV5LCBELiBGLjwvYXV0aG9yPjxhdXRob3I+TWNDYWZmZXJ0eSwgSy48L2F1dGhv
cj48YXV0aG9yPk1jQ2FubiwgRy4gUC48L2F1dGhvcj48YXV0aG9yPk1jQ2F1bGV5LCBILjwvYXV0
aG9yPjxhdXRob3I+TWNDb3VydCwgUC48L2F1dGhvcj48YXV0aG9yPk1jR2FydmV5LCBMLjwvYXV0
aG9yPjxhdXRob3I+TWNHaW5uZXNzLCBKLjwvYXV0aG9yPjxhdXRob3I+TWNHb3Zlcm4sIEEuPC9h
dXRob3I+PGF1dGhvcj5NY0d1aW5uZXNzLCBILjwvYXV0aG9yPjxhdXRob3I+TWNJbm5lcywgSS4g
Qi48L2F1dGhvcj48YXV0aG9yPk1jSXZvciwgSy48L2F1dGhvcj48YXV0aG9yPk1jSXZvciwgRS48
L2F1dGhvcj48YXV0aG9yPk1jTWFob24sIEEuPC9hdXRob3I+PGF1dGhvcj5NY01haG9uLCBNLiBK
LjwvYXV0aG9yPjxhdXRob3I+TWNNb3Jyb3csIEwuPC9hdXRob3I+PGF1dGhvcj5NY05hbGx5LCBU
LjwvYXV0aG9yPjxhdXRob3I+TWNOYXJyeSwgTS48L2F1dGhvcj48YXV0aG9yPk1jUXVlZW4sIEEu
PC9hdXRob3I+PGF1dGhvcj5NY1NoYW5lLCBILjwvYXV0aG9yPjxhdXRob3I+TWVnc29uLCBTLjwv
YXV0aG9yPjxhdXRob3I+TWVpcmluZywgSi48L2F1dGhvcj48YXV0aG9yPk1lbnppZXMsIEQuPC9h
dXRob3I+PGF1dGhvcj5NaWNoYWVsLCBBLjwvYXV0aG9yPjxhdXRob3I+TWlsbGlnYW4sIEwuPC9h
dXRob3I+PGF1dGhvcj5NaWxscywgTi48L2F1dGhvcj48YXV0aG9yPk1pdGNoZWxsLCBKLjwvYXV0
aG9yPjxhdXRob3I+TW9oYW1lZCwgQS48L2F1dGhvcj48YXV0aG9yPk1vbHluZWF1eCwgUC4gTC48
L2F1dGhvcj48YXV0aG9yPk1vbnRlaXJvLCBXLjwvYXV0aG9yPjxhdXRob3I+TW9ybGV5LCBBLjwv
YXV0aG9yPjxhdXRob3I+TW9ycmlzb24sIEwuPC9hdXRob3I+PGF1dGhvcj5Nb3JyaXNzLCBSLjwv
YXV0aG9yPjxhdXRob3I+TW9ycm93LCBBLjwvYXV0aG9yPjxhdXRob3I+TW9zcywgQS48L2F1dGhv
cj48YXV0aG9yPk1vc3MsIEEuIEouPC9hdXRob3I+PGF1dGhvcj5Nb3NzLCBQLjwvYXV0aG9yPjxh
dXRob3I+TXVrYWV0b3ZhLUxhZGluc2thLCBFLjwvYXV0aG9yPjxhdXRob3I+TXVuYXdhciwgVS48
L2F1dGhvcj48YXV0aG9yPk11cmFsaSwgRS48L2F1dGhvcj48YXV0aG9yPk11cmlyYSwgSi48L2F1
dGhvcj48YXV0aG9yPk5hc3NhLCBILjwvYXV0aG9yPjxhdXRob3I+TmVpbGwsIFAuPC9hdXRob3I+
PGF1dGhvcj5OZXViYXVlciwgUy48L2F1dGhvcj48YXV0aG9yPk5ld2J5LCBELjwvYXV0aG9yPjxh
dXRob3I+TmV3ZWxsLCBILjwvYXV0aG9yPjxhdXRob3I+TmV3dG9uIENveCwgQS48L2F1dGhvcj48
YXV0aG9yPk5pY2hvbHNvbiwgVC48L2F1dGhvcj48YXV0aG9yPk5pY29sbCwgRC48L2F1dGhvcj48
YXV0aG9yPk5vbGFuLCBDLiBNLjwvYXV0aG9yPjxhdXRob3I+Tm9vbmFuLCBNLiBKLjwvYXV0aG9y
PjxhdXRob3I+Tm92b3RueSwgUC48L2F1dGhvcj48YXV0aG9yPk51bmFnLCBKLjwvYXV0aG9yPjxh
dXRob3I+TnlhYm9rbywgSi48L2F1dGhvcj48YXV0aG9yPk8mYXBvcztCcmllbiwgTC48L2F1dGhv
cj48YXV0aG9yPk9kZWxsLCBOLjwvYXV0aG9yPjxhdXRob3I+T2dnLCBHLjwvYXV0aG9yPjxhdXRo
b3I+T2xhb3NlYmlrYW4sIE8uPC9hdXRob3I+PGF1dGhvcj5PbGl2ZXIsIEMuPC9hdXRob3I+PGF1
dGhvcj5PbWFyLCBaLjwvYXV0aG9yPjxhdXRob3I+T3BlbnNoYXcsIFAuIEouIE0uPC9hdXRob3I+
PGF1dGhvcj5SaXZlcmEtT3J0ZWdhLCBQLjwvYXV0aG9yPjxhdXRob3I+T3Nib3VybmUsIFIuPC9h
dXRob3I+PGF1dGhvcj5Pc3Rlcm1hbm4sIE0uPC9hdXRob3I+PGF1dGhvcj5PdmVydG9uLCBDLjwv
YXV0aG9yPjxhdXRob3I+T3h0b24sIEouPC9hdXRob3I+PGF1dGhvcj5QYWNwYWNvLCBFLjwvYXV0
aG9yPjxhdXRob3I+UGFkZGljaywgUy48L2F1dGhvcj48YXV0aG9yPlBhcGluZW5pLCBQLjwvYXV0
aG9yPjxhdXRob3I+UGFyYWRvd3NraSwgSy48L2F1dGhvcj48YXV0aG9yPlBhcmVlaywgTS48L2F1
dGhvcj48YXV0aG9yPlBhcmVraCwgRC48L2F1dGhvcj48YXV0aG9yPlBhcmZyZXksIEguPC9hdXRo
b3I+PGF1dGhvcj5QYXJpYW50ZSwgQy48L2F1dGhvcj48YXV0aG9yPlBhcmtlciwgUy48L2F1dGhv
cj48YXV0aG9yPlBhcmtlcywgTS48L2F1dGhvcj48YXV0aG9yPlBhcm1hciwgSi48L2F1dGhvcj48
YXV0aG9yPlBhcnZpbiwgUi48L2F1dGhvcj48YXV0aG9yPlBhdGFsZSwgUy48L2F1dGhvcj48YXV0
aG9yPlBhdGVsLCBCLjwvYXV0aG9yPjxhdXRob3I+UGF0ZWwsIFMuPC9hdXRob3I+PGF1dGhvcj5Q
YXRlbCwgTS48L2F1dGhvcj48YXV0aG9yPlBhdGhtYW5hdGhhbiwgQi48L2F1dGhvcj48YXV0aG9y
PlBhdmxpZGVzLCBNLjwvYXV0aG9yPjxhdXRob3I+UGVhcmwsIEouIEUuPC9hdXRob3I+PGF1dGhv
cj5QZWNraGFtLCBELjwvYXV0aG9yPjxhdXRob3I+UGVuZGxlYnVyeSwgSi48L2F1dGhvcj48YXV0
aG9yPlBlbmcsIFkuPC9hdXRob3I+PGF1dGhvcj5QZW5uaW5ndG9uLCBDLjwvYXV0aG9yPjxhdXRo
b3I+UGVyYWx0YSwgSS48L2F1dGhvcj48YXV0aG9yPlBlcmtpbnMsIEUuPC9hdXRob3I+PGF1dGhv
cj5QZXRvLCBULjwvYXV0aG9yPjxhdXRob3I+UGV0b3VzaSwgTi48L2F1dGhvcj48YXV0aG9yPlBl
dHJpZSwgSi48L2F1dGhvcj48YXV0aG9yPlBmZWZmZXIsIFAuPC9hdXRob3I+PGF1dGhvcj5QaGlw
cHMsIEouPC9hdXRob3I+PGF1dGhvcj5QaW1tLCBKLjwvYXV0aG9yPjxhdXRob3I+UGlwZXIgSGFu
bGV5LCBLLjwvYXV0aG9yPjxhdXRob3I+UGl1cywgUi48L2F1dGhvcj48YXV0aG9yPlBsZWluLCBT
LjwvYXV0aG9yPjxhdXRob3I+UGxla2hhbm92YSwgVC48L2F1dGhvcj48YXV0aG9yPlBvaW5hc2Ft
eSwgSy48L2F1dGhvcj48YXV0aG9yPlBvbGdhciwgTy48L2F1dGhvcj48YXV0aG9yPlBvbGwsIEwu
PC9hdXRob3I+PGF1dGhvcj5Qb3J0ZXIsIEouIEMuPC9hdXRob3I+PGF1dGhvcj5Qb3J0dWtoYXks
IFMuPC9hdXRob3I+PGF1dGhvcj5Qb3dlbGwsIE4uPC9hdXRob3I+PGF1dGhvcj5QcmljZSwgTC48
L2F1dGhvcj48YXV0aG9yPlByaWNlLCBELjwvYXV0aG9yPjxhdXRob3I+UHJpY2UsIEEuPC9hdXRo
b3I+PGF1dGhvcj5QcmljZSwgQy48L2F1dGhvcj48YXV0aG9yPlByaWNrZXR0LCBBLjwvYXV0aG9y
PjxhdXRob3I+UXVhaWQsIFMuPC9hdXRob3I+PGF1dGhvcj5RdWlnbGV5LCBKLjwvYXV0aG9yPjxh
dXRob3I+UXVpbnQsIEouPC9hdXRob3I+PGF1dGhvcj5RdXJlc2hpLCBILjwvYXV0aG9yPjxhdXRo
b3I+UmFobWFuLCBOLjwvYXV0aG9yPjxhdXRob3I+UmFobWFuLCBNLjwvYXV0aG9yPjxhdXRob3I+
UmFsc2VyLCBNLjwvYXV0aG9yPjxhdXRob3I+UmFtYW4sIEIuPC9hdXRob3I+PGF1dGhvcj5SYW1v
cywgQS48L2F1dGhvcj48YXV0aG9yPlJhbmdlbGV5LCBKLjwvYXV0aG9yPjxhdXRob3I+UmVlcywg
VC48L2F1dGhvcj48YXV0aG9yPlJlZ2FuLCBLLjwvYXV0aG9yPjxhdXRob3I+UmljaGFyZHMsIEEu
PC9hdXRob3I+PGF1dGhvcj5SaWNoYXJkc29uLCBNLjwvYXV0aG9yPjxhdXRob3I+Um9iZXJ0c29u
LCBFLjwvYXV0aG9yPjxhdXRob3I+Um9kZ2VycywgSi48L2F1dGhvcj48YXV0aG9yPlJvc3MsIEcu
PC9hdXRob3I+PGF1dGhvcj5Sb3NzZGFsZSwgSi48L2F1dGhvcj48YXV0aG9yPlJvc3Ryb24sIEEu
PC9hdXRob3I+PGF1dGhvcj5Sb3V0ZW4sIEEuPC9hdXRob3I+PGF1dGhvcj5Sb3dsYW5kLCBBLjwv
YXV0aG9yPjxhdXRob3I+Um93bGFuZCwgTS4gSi48L2F1dGhvcj48YXV0aG9yPlJvd2xhbmQsIEou
PC9hdXRob3I+PGF1dGhvcj5Sb3dsYW5kLUpvbmVzLCBTLiBMLjwvYXV0aG9yPjxhdXRob3I+Um95
LCBLLjwvYXV0aG9yPjxhdXRob3I+UnVkYW4sIEkuPC9hdXRob3I+PGF1dGhvcj5SdXNzZWxsLCBS
LjwvYXV0aG9yPjxhdXRob3I+UnVzc2VsbCwgRS48L2F1dGhvcj48YXV0aG9yPlNhYml0LCBSLjwv
YXV0aG9yPjxhdXRob3I+U2FnZSwgRS4gSy48L2F1dGhvcj48YXV0aG9yPlNhbWFuaSwgTi48L2F1
dGhvcj48YXV0aG9yPlNhbXVlbCwgUi48L2F1dGhvcj48YXV0aG9yPlNhcGV5LCBFLjwvYXV0aG9y
PjxhdXRob3I+U2FyYWxheWEsIEQuPC9hdXRob3I+PGF1dGhvcj5TYXJhdHppcywgQS48L2F1dGhv
cj48YXV0aG9yPlNhcmdlYW50LCBKLjwvYXV0aG9yPjxhdXRob3I+U2FzcywgVC48L2F1dGhvcj48
YXV0aG9yPlNhdHRhciwgTi48L2F1dGhvcj48YXV0aG9yPlNhdW5kZXJzLCBLLjwvYXV0aG9yPjxh
dXRob3I+U2F1bmRlcnMsIFIuPC9hdXRob3I+PGF1dGhvcj5TYXhvbiwgVy48L2F1dGhvcj48YXV0
aG9yPlNheWVyLCBBLjwvYXV0aG9yPjxhdXRob3I+U2Nod2FlYmxlLCBXLjwvYXV0aG9yPjxhdXRo
b3I+U2NvdHQsIEouPC9hdXRob3I+PGF1dGhvcj5TY290dCwgSy48L2F1dGhvcj48YXV0aG9yPlNl
bGJ5LCBOLjwvYXV0aG9yPjxhdXRob3I+U2VtcGxlLCBNLiBHLjwvYXV0aG9yPjxhdXRob3I+U2Vy
ZW5vLCBNLjwvYXV0aG9yPjxhdXRob3I+U2hhaCwgSy48L2F1dGhvcj48YXV0aG9yPlNoYWgsIEEu
PC9hdXRob3I+PGF1dGhvcj5TaGFoLCBQLjwvYXV0aG9yPjxhdXRob3I+U2hhcm1hLCBNLjwvYXV0
aG9yPjxhdXRob3I+U2hhcnBlLCBNLjwvYXV0aG9yPjxhdXRob3I+U2hhcnBlLCBDLjwvYXV0aG9y
PjxhdXRob3I+U2hhdywgVi48L2F1dGhvcj48YXV0aG9yPlNoZWlraCwgQS48L2F1dGhvcj48YXV0
aG9yPlNoZXZrZXQsIEsuPC9hdXRob3I+PGF1dGhvcj5TaGlrb3RyYSwgQS48L2F1dGhvcj48YXV0
aG9yPlNob3J0LCBKLjwvYXV0aG9yPjxhdXRob3I+U2lkZGlxdWksIFMuPC9hdXRob3I+PGF1dGhv
cj5TaWdmcmlkLCBMLjwvYXV0aG9yPjxhdXRob3I+U2ltb25zLCBHLjwvYXV0aG9yPjxhdXRob3I+
U2ltcHNvbiwgSi48L2F1dGhvcj48YXV0aG9yPlNpbmdhcHVyaSwgQS48L2F1dGhvcj48YXV0aG9y
PlNpbmdoLCBTLiBKLjwvYXV0aG9yPjxhdXRob3I+U2luZ2gsIEMuPC9hdXRob3I+PGF1dGhvcj5T
aW5naCwgUy48L2F1dGhvcj48YXV0aG9yPlNrZWVtZXIsIEouPC9hdXRob3I+PGF1dGhvcj5TbWl0
aCwgSS48L2F1dGhvcj48YXV0aG9yPlNtaXRoLCBKLjwvYXV0aG9yPjxhdXRob3I+U21pdGgsIEwu
PC9hdXRob3I+PGF1dGhvcj5TbWl0aCwgQS48L2F1dGhvcj48YXV0aG9yPlNvYXJlcywgTS48L2F1
dGhvcj48YXV0aG9yPlNvdXRoZXJuLCBELjwvYXV0aG9yPjxhdXRob3I+U3BlYXJzLCBNLjwvYXV0
aG9yPjxhdXRob3I+U3BlbmNlciwgTC4gRy48L2F1dGhvcj48YXV0aG9yPlNwZXJhbnphLCBGLjwv
YXV0aG9yPjxhdXRob3I+U3RhZG9uLCBMLjwvYXV0aG9yPjxhdXRob3I+U3RhbmVsLCBTLjwvYXV0
aG9yPjxhdXRob3I+U3RlaW5lciwgTS48L2F1dGhvcj48YXV0aG9yPlN0ZW5zZWwsIEQuPC9hdXRo
b3I+PGF1dGhvcj5TdGVybiwgTS48L2F1dGhvcj48YXV0aG9yPlN0ZXdhcnQsIEkuPC9hdXRob3I+
PGF1dGhvcj5TdG9ja2xleSwgSi48L2F1dGhvcj48YXV0aG9yPlN0b25lLCBSLjwvYXV0aG9yPjxh
dXRob3I+U3RvcnJpZSwgQS48L2F1dGhvcj48YXV0aG9yPlN0b3J0b24sIEsuPC9hdXRob3I+PGF1
dGhvcj5TdHJpbmdlciwgRS48L2F1dGhvcj48YXV0aG9yPlN1YmJlLCBDLjwvYXV0aG9yPjxhdXRo
b3I+U3VkbG93LCBDLjwvYXV0aG9yPjxhdXRob3I+U3VsZWltYW4sIFouPC9hdXRob3I+PGF1dGhv
cj5TdW1tZXJzLCBDLjwvYXV0aG9yPjxhdXRob3I+U3VtbWVyc2dpbGwsIEMuPC9hdXRob3I+PGF1
dGhvcj5TdXRoZXJsYW5kLCBELjwvYXV0aG9yPjxhdXRob3I+U3lrZXMsIEQuIEwuPC9hdXRob3I+
PGF1dGhvcj5TeWtlcywgUi48L2F1dGhvcj48YXV0aG9yPlRhbGJvdCwgTi48L2F1dGhvcj48YXV0
aG9yPlRhbiwgQS4gTC48L2F1dGhvcj48YXV0aG9yPlRheWxvciwgQy48L2F1dGhvcj48YXV0aG9y
PlRheWxvciwgQS48L2F1dGhvcj48YXV0aG9yPlRlLCBBLjwvYXV0aG9yPjxhdXRob3I+VGVkZCwg
SC48L2F1dGhvcj48YXV0aG9yPlRlZSwgQy4gSi48L2F1dGhvcj48YXV0aG9yPlRlbmNoLCBILjwv
YXV0aG9yPjxhdXRob3I+VGVycnksIFMuPC9hdXRob3I+PGF1dGhvcj5UaGFja3JheS1Ob2NlcmEs
IFMuPC9hdXRob3I+PGF1dGhvcj5UaGFpdmFsYXBwaWwsIEYuPC9hdXRob3I+PGF1dGhvcj5UaGlj
a2V0dCwgRC48L2F1dGhvcj48YXV0aG9yPlRob21hcywgRC48L2F1dGhvcj48YXV0aG9yPlRob21h
cywgRC4gQy48L2F1dGhvcj48YXV0aG9yPlRob21hcywgQS4gSy48L2F1dGhvcj48YXV0aG9yPlRo
b21wc29uLCBBLiBBLiBSLjwvYXV0aG9yPjxhdXRob3I+VGhvbXBzb24sIFQuPC9hdXRob3I+PGF1
dGhvcj5UaG9ybnRvbiwgVC48L2F1dGhvcj48YXV0aG9yPlRod2FpdGVzLCBSLiBTLjwvYXV0aG9y
PjxhdXRob3I+VG9iaW4sIE0uPC9hdXRob3I+PGF1dGhvcj5Ub2luZ3NvbiwgRy4gRi48L2F1dGhv
cj48YXV0aG9yPlRvbmcsIEMuPC9hdXRob3I+PGF1dGhvcj5Ub3NobmVyLCBNLjwvYXV0aG9yPjxh
dXRob3I+VG91eXosIFIuPC9hdXRob3I+PGF1dGhvcj5UcmlwcCwgSy4gQS48L2F1dGhvcj48YXV0
aG9yPlR1bm5pY2xpZmZlLCBFLjwvYXV0aG9yPjxhdXRob3I+VHVybmVyLCBFLjwvYXV0aG9yPjxh
dXRob3I+VHVydGxlLCBMLjwvYXV0aG9yPjxhdXRob3I+VHVydG9uLCBILjwvYXV0aG9yPjxhdXRo
b3I+VWd3dW9rZSwgUi48L2F1dGhvcj48YXV0aG9yPlVwdGhlZ3JvdmUsIFIuPC9hdXRob3I+PGF1
dGhvcj5WYWxhYmhqaSwgSi48L2F1dGhvcj48YXV0aG9yPlZlbGxvcmUsIEsuPC9hdXRob3I+PGF1
dGhvcj5XYWRlLCBFLjwvYXV0aG9yPjxhdXRob3I+V2FpbiwgTC4gVi48L2F1dGhvcj48YXV0aG9y
PldhamVybywgTC4gTy48L2F1dGhvcj48YXV0aG9yPldhbGRlciwgUy48L2F1dGhvcj48YXV0aG9y
PldhbGtlciwgUy48L2F1dGhvcj48YXV0aG9yPldhbGwsIEUuPC9hdXRob3I+PGF1dGhvcj5XYWxs
aXMsIFQuPC9hdXRob3I+PGF1dGhvcj5XYWxtc2xleSwgUy48L2F1dGhvcj48YXV0aG9yPldhbHNo
LCBTLjwvYXV0aG9yPjxhdXRob3I+V2Fsc2gsIEouIEEuPC9hdXRob3I+PGF1dGhvcj5XYXRzb24s
IEwuPC9hdXRob3I+PGF1dGhvcj5XYXRzb24sIEouPC9hdXRob3I+PGF1dGhvcj5XYXRzb24sIEwu
PC9hdXRob3I+PGF1dGhvcj5XYXRzb24sIEUuPC9hdXRob3I+PGF1dGhvcj5XZWxjaCwgQy48L2F1
dGhvcj48YXV0aG9yPldlbGNoLCBILjwvYXV0aG9yPjxhdXRob3I+V2Vsc2gsIEIuPC9hdXRob3I+
PGF1dGhvcj5XZXNzZWx5LCBTLjwvYXV0aG9yPjxhdXRob3I+V2VzdCwgUy48L2F1dGhvcj48YXV0
aG9yPldoZWVsZXIsIEguPC9hdXRob3I+PGF1dGhvcj5XaGl0ZWhlYWQsIFYuPC9hdXRob3I+PGF1
dGhvcj5XaGl0bmV5LCBKLjwvYXV0aG9yPjxhdXRob3I+V2hpdHRha2VyLCBTLjwvYXV0aG9yPjxh
dXRob3I+V2hpdHRhbSwgQi48L2F1dGhvcj48YXV0aG9yPldpbGQsIEouPC9hdXRob3I+PGF1dGhv
cj5XaWxraW5zLCBNLjwvYXV0aG9yPjxhdXRob3I+V2lsa2luc29uLCBELjwvYXV0aG9yPjxhdXRo
b3I+V2lsbGlhbXMsIE4uPC9hdXRob3I+PGF1dGhvcj5XaWxsaWFtcywgQi48L2F1dGhvcj48YXV0
aG9yPldpbGxpYW1zLCBKLjwvYXV0aG9yPjxhdXRob3I+V2lsbGlhbXMtSG93YXJkLCBTLiBBLjwv
YXV0aG9yPjxhdXRob3I+V2lsbGljb21iZSwgTS48L2F1dGhvcj48YXV0aG9yPldpbGxpcywgRy48
L2F1dGhvcj48YXV0aG9yPldpbHNvbiwgRC48L2F1dGhvcj48YXV0aG9yPldpbHNvbiwgSS48L2F1
dGhvcj48YXV0aG9yPldpbmRvdywgTi48L2F1dGhvcj48YXV0aG9yPldpdGhhbSwgTS48L2F1dGhv
cj48YXV0aG9yPldvbGYtUm9iZXJ0cywgUi48L2F1dGhvcj48YXV0aG9yPldvb2RoZWFkLCBGLjwv
YXV0aG9yPjxhdXRob3I+V29vZHMsIEouPC9hdXRob3I+PGF1dGhvcj5Xb290dG9uLCBELjwvYXV0
aG9yPjxhdXRob3I+V29yc2xleSwgSi48L2F1dGhvcj48YXV0aG9yPldyYWl0aCwgRC48L2F1dGhv
cj48YXV0aG9yPldyaWdodCwgTC48L2F1dGhvcj48YXV0aG9yPldyaWdodCwgQy48L2F1dGhvcj48
YXV0aG9yPldyaWdodCwgUy48L2F1dGhvcj48YXV0aG9yPlhpZSwgQy48L2F1dGhvcj48YXV0aG9y
Pllhc21pbiwgUy48L2F1dGhvcj48YXV0aG9yPllhdGVzLCBULjwvYXV0aG9yPjxhdXRob3I+WWlw
LCBLLiBQLjwvYXV0aG9yPjxhdXRob3I+WW91bmcsIEIuPC9hdXRob3I+PGF1dGhvcj5Zb3VuZywg
Uy48L2F1dGhvcj48YXV0aG9yPllvdW5nLCBBLjwvYXV0aG9yPjxhdXRob3I+WW91c3VmLCBBLiBK
LjwvYXV0aG9yPjxhdXRob3I+WW91c3VmLCBBLjwvYXV0aG9yPjxhdXRob3I+WmF3aWEsIEEuPC9h
dXRob3I+PGF1dGhvcj5aaGFvLCBCLjwvYXV0aG9yPjxhdXRob3I+Wm9uZ28sIE8uPC9hdXRob3I+
PC9hdXRob3JzPjwvY29udHJpYnV0b3JzPjx0aXRsZXM+PHRpdGxlPlBoeXNpY2FsLCBjb2duaXRp
dmUsIGFuZCBtZW50YWwgaGVhbHRoIGltcGFjdHMgb2YgQ09WSUQtMTkgYWZ0ZXIgaG9zcGl0YWxp
c2F0aW9uIChQSE9TUC1DT1ZJRCk6IGEgVUsgbXVsdGljZW50cmUsIHByb3NwZWN0aXZlIGNvaG9y
dCBzdHVkeTwvdGl0bGU+PHNlY29uZGFyeS10aXRsZT5UaGUgTGFuY2V0IFJlc3BpcmF0b3J5IE1l
ZGljaW5lPC9zZWNvbmRhcnktdGl0bGU+PC90aXRsZXM+PHBlcmlvZGljYWw+PGZ1bGwtdGl0bGU+
VGhlIExhbmNldCBSZXNwaXJhdG9yeSBNZWRpY2luZTwvZnVsbC10aXRsZT48L3BlcmlvZGljYWw+
PGRhdGVzPjx5ZWFyPjIwMjE8L3llYXI+PHB1Yi1kYXRlcz48ZGF0ZT4yMDIxLzEwLzA3LzwvZGF0
ZT48L3B1Yi1kYXRlcz48L2RhdGVzPjxpc2JuPjIyMTMtMjYwMDwvaXNibj48dXJscz48cmVsYXRl
ZC11cmxzPjx1cmw+aHR0cHM6Ly93d3cuc2NpZW5jZWRpcmVjdC5jb20vc2NpZW5jZS9hcnRpY2xl
L3BpaS9TMjIxMzI2MDAyMTAwMzgzMDwvdXJsPjwvcmVsYXRlZC11cmxzPjwvdXJscz48ZWxlY3Ry
b25pYy1yZXNvdXJjZS1udW0+aHR0cHM6Ly9kb2kub3JnLzEwLjEwMTYvUzIyMTMtMjYwMCgyMSkw
MDM4My0wPC9lbGVjdHJvbmljLXJlc291cmNlLW51bT48L3JlY29yZD48L0NpdGU+PC9FbmROb3Rl
Pn==
</w:fldData>
        </w:fldChar>
      </w:r>
      <w:r w:rsidR="00E3035E">
        <w:rPr>
          <w:rFonts w:eastAsiaTheme="minorHAnsi" w:cs="Times New Roman"/>
          <w:b w:val="0"/>
          <w:color w:val="auto"/>
          <w:sz w:val="24"/>
          <w:szCs w:val="24"/>
          <w:vertAlign w:val="superscript"/>
          <w:lang w:val="en-GB"/>
        </w:rPr>
        <w:instrText xml:space="preserve"> ADDIN EN.CITE </w:instrText>
      </w:r>
      <w:r w:rsidR="00E3035E">
        <w:rPr>
          <w:rFonts w:eastAsiaTheme="minorHAnsi" w:cs="Times New Roman"/>
          <w:b w:val="0"/>
          <w:color w:val="auto"/>
          <w:sz w:val="24"/>
          <w:szCs w:val="24"/>
          <w:vertAlign w:val="superscript"/>
          <w:lang w:val="en-GB"/>
        </w:rPr>
        <w:fldChar w:fldCharType="begin">
          <w:fldData xml:space="preserve">PEVuZE5vdGU+PENpdGU+PEF1dGhvcj5FdmFuczwvQXV0aG9yPjxZZWFyPjIwMjE8L1llYXI+PFJl
Y051bT40NzQ8L1JlY051bT48RGlzcGxheVRleHQ+KDEwKTwvRGlzcGxheVRleHQ+PHJlY29yZD48
cmVjLW51bWJlcj40NzQ8L3JlYy1udW1iZXI+PGZvcmVpZ24ta2V5cz48a2V5IGFwcD0iRU4iIGRi
LWlkPSIyZnN0cmZ0eHg1OTBmdGV2cnhocHNhZnhlNXd2dHp0YTI5dHYiIHRpbWVzdGFtcD0iMTYz
MzkwNjY3MyI+NDc0PC9rZXk+PC9mb3JlaWduLWtleXM+PHJlZi10eXBlIG5hbWU9IkpvdXJuYWwg
QXJ0aWNsZSI+MTc8L3JlZi10eXBlPjxjb250cmlidXRvcnM+PGF1dGhvcnM+PGF1dGhvcj5FdmFu
cywgUmFjaGFlbCBBLjwvYXV0aG9yPjxhdXRob3I+TWNBdWxleSwgSGFtaXNoPC9hdXRob3I+PGF1
dGhvcj5IYXJyaXNvbiwgRXdlbiBNLjwvYXV0aG9yPjxhdXRob3I+U2hpa290cmEsIEFhcnRpPC9h
dXRob3I+PGF1dGhvcj5TaW5nYXB1cmksIEFtaXNoYTwvYXV0aG9yPjxhdXRob3I+U2VyZW5vLCBN
YXJjbzwvYXV0aG9yPjxhdXRob3I+RWxuZWltYSwgT21lcjwvYXV0aG9yPjxhdXRob3I+RG9jaGVy
dHksIEFubmVtYXJpZSBCLjwvYXV0aG9yPjxhdXRob3I+TG9uZSwgTmF6aXIgSS48L2F1dGhvcj48
YXV0aG9yPkxlYXZ5LCBPbGl2aWEgQy48L2F1dGhvcj48YXV0aG9yPkRhaW5lcywgTHVrZTwvYXV0
aG9yPjxhdXRob3I+QmFpbGxpZSwgSi4gS2VubmV0aDwvYXV0aG9yPjxhdXRob3I+QnJvd24sIEpl
cmVteSBTLjwvYXV0aG9yPjxhdXRob3I+Q2hhbGRlciwgVHJ1ZGllPC9hdXRob3I+PGF1dGhvcj5E
ZSBTb3l6YSwgQW50aG9ueTwvYXV0aG9yPjxhdXRob3I+RGlhciBCYWtlcmx5LCBOYXdhcjwvYXV0
aG9yPjxhdXRob3I+RWFzb20sIE5pY2hvbGFzPC9hdXRob3I+PGF1dGhvcj5HZWRkZXMsIEpvaG4g
Ui48L2F1dGhvcj48YXV0aG9yPkdyZWVuaW5nLCBOZWlsIEouPC9hdXRob3I+PGF1dGhvcj5IYXJ0
LCBOaWNrPC9hdXRob3I+PGF1dGhvcj5IZWFuZXksIExpYW0gRy48L2F1dGhvcj48YXV0aG9yPkhl
bGxlciwgU2ltb248L2F1dGhvcj48YXV0aG9yPkhvd2FyZCwgTHVrZTwvYXV0aG9yPjxhdXRob3I+
SHVyc3QsIEpvaG4gUi48L2F1dGhvcj48YXV0aG9yPkphY29iLCBKb3NlcGg8L2F1dGhvcj48YXV0
aG9yPkplbmtpbnMsIFIuIEdpc2xpPC9hdXRob3I+PGF1dGhvcj5Kb2xsZXksIENhcm9saW5lPC9h
dXRob3I+PGF1dGhvcj5LZXJyLCBTdGV2ZW48L2F1dGhvcj48YXV0aG9yPktvbiwgT25uIE0uPC9h
dXRob3I+PGF1dGhvcj5MZXdpcywgS2VpcjwvYXV0aG9yPjxhdXRob3I+TG9yZCwgSmFuZXQgTS48
L2F1dGhvcj48YXV0aG9yPk1jQ2FubiwgR2VycnkgUC48L2F1dGhvcj48YXV0aG9yPk5ldWJhdWVy
LCBTdGVmYW48L2F1dGhvcj48YXV0aG9yPk9wZW5zaGF3LCBQZXRlciBKLiBNLjwvYXV0aG9yPjxh
dXRob3I+UGFyZWtoLCBEaHJ1djwvYXV0aG9yPjxhdXRob3I+UGZlZmZlciwgUGF1bDwvYXV0aG9y
PjxhdXRob3I+UmFobWFuLCBOYWppYiBNLjwvYXV0aG9yPjxhdXRob3I+UmFtYW4sIEJldHR5PC9h
dXRob3I+PGF1dGhvcj5SaWNoYXJkc29uLCBNYXR0aGV3PC9hdXRob3I+PGF1dGhvcj5Sb3dsYW5k
LCBNYXR0aGV3PC9hdXRob3I+PGF1dGhvcj5TZW1wbGUsIE1hbGNvbG0gRy48L2F1dGhvcj48YXV0
aG9yPlNoYWgsIEFqYXkgTS48L2F1dGhvcj48YXV0aG9yPlNpbmdoLCBTYWxseSBKLjwvYXV0aG9y
PjxhdXRob3I+U2hlaWtoLCBBeml6PC9hdXRob3I+PGF1dGhvcj5UaG9tYXMsIERhdmlkPC9hdXRo
b3I+PGF1dGhvcj5Ub3NobmVyLCBNYXJrPC9hdXRob3I+PGF1dGhvcj5DaGFsbWVycywgSmFtZXMg
RC48L2F1dGhvcj48YXV0aG9yPkhvLCBMaW5nLVBlaTwvYXV0aG9yPjxhdXRob3I+SG9yc2xleSwg
QWxleDwvYXV0aG9yPjxhdXRob3I+TWFya3MsIE1pY2hhZWw8L2F1dGhvcj48YXV0aG9yPlBvaW5h
c2FteSwgS3Jpc25haDwvYXV0aG9yPjxhdXRob3I+V2FpbiwgTG91aXNlIFYuPC9hdXRob3I+PGF1
dGhvcj5CcmlnaHRsaW5nLCBDaHJpc3RvcGhlciBFLjwvYXV0aG9yPjxhdXRob3I+QWJlbCwgSy48
L2F1dGhvcj48YXV0aG9yPkFkYW1hbGksIEguPC9hdXRob3I+PGF1dGhvcj5BZGVsb3llLCBELjwv
YXV0aG9yPjxhdXRob3I+QWRleWVtaSwgTy48L2F1dGhvcj48YXV0aG9yPkFkZXllbWksIEYuPC9h
dXRob3I+PGF1dGhvcj5BaG1hZCwgUy48L2F1dGhvcj48YXV0aG9yPkFobWVkLCBSLjwvYXV0aG9y
PjxhdXRob3I+QWluc3dvcnRoLCBNLjwvYXV0aG9yPjxhdXRob3I+QWxhbW91ZGksIEEuPC9hdXRo
b3I+PGF1dGhvcj5BbGphcm9vZiwgTS48L2F1dGhvcj48YXV0aG9yPkFsbGFuLCBMLjwvYXV0aG9y
PjxhdXRob3I+QWxsZW4sIFIuPC9hdXRob3I+PGF1dGhvcj5BbGxpLCBBLjwvYXV0aG9yPjxhdXRo
b3I+QWwtU2hla2xseSwgQi48L2F1dGhvcj48YXV0aG9yPkFsdG1hbm4sIEQuPC9hdXRob3I+PGF1
dGhvcj5BbmRlcnNvbiwgRC48L2F1dGhvcj48YXV0aG9yPkFuZHJld3MsIE0uPC9hdXRob3I+PGF1
dGhvcj5Bbmd5YWwsIEEuPC9hdXRob3I+PGF1dGhvcj5BbnRvbmlhZGVzLCBDLjwvYXV0aG9yPjxh
dXRob3I+QXJiYW5lLCBHLjwvYXV0aG9yPjxhdXRob3I+QXJtb3VyLCBDLjwvYXV0aG9yPjxhdXRo
b3I+QXJtc3Ryb25nLCBOLjwvYXV0aG9yPjxhdXRob3I+QXJtc3Ryb25nLCBMLjwvYXV0aG9yPjxh
dXRob3I+QXJub2xkLCBILjwvYXV0aG9yPjxhdXRob3I+QXJub2xkLCBELjwvYXV0aG9yPjxhdXRo
b3I+QXNod29ydGgsIE0uPC9hdXRob3I+PGF1dGhvcj5Bc2h3b3J0aCwgQS48L2F1dGhvcj48YXV0
aG9yPkFzc2VmYS1LZWJlZGUsIEguPC9hdXRob3I+PGF1dGhvcj5BdGtpbiwgUC48L2F1dGhvcj48
YXV0aG9yPkF0a2lucywgSC48L2F1dGhvcj48YXV0aG9yPkF0a2lucywgQS48L2F1dGhvcj48YXV0
aG9yPkF1bCwgUi48L2F1dGhvcj48YXV0aG9yPkF2cmFtLCBDLjwvYXV0aG9yPjxhdXRob3I+QmFn
Z290dCwgUi48L2F1dGhvcj48YXV0aG9yPkJhZ3VsZXksIEQuPC9hdXRob3I+PGF1dGhvcj5CYWls
bGllLCBKLiBLLjwvYXV0aG9yPjxhdXRob3I+QmFpbiwgUy48L2F1dGhvcj48YXV0aG9yPkJha2Fs
aSwgTS48L2F1dGhvcj48YXV0aG9yPkJha2F1LCBNLjwvYXV0aG9yPjxhdXRob3I+QmFsZHJ5LCBF
LjwvYXV0aG9yPjxhdXRob3I+QmFsZHdpbiwgRC48L2F1dGhvcj48YXV0aG9yPkJhbGxhcmQsIEMu
PC9hdXRob3I+PGF1dGhvcj5CYW1icm91Z2gsIEouPC9hdXRob3I+PGF1dGhvcj5CYXJrZXIsIFIu
IEUuPC9hdXRob3I+PGF1dGhvcj5CYXJyYXR0LCBTLjwvYXV0aG9yPjxhdXRob3I+QmFycmV0dCwg
Ri48L2F1dGhvcj48YXV0aG9yPkJhc3UsIE4uPC9hdXRob3I+PGF1dGhvcj5CYXR0ZXJoYW0sIFIu
PC9hdXRob3I+PGF1dGhvcj5CYXhlbmRhbGUsIEguPC9hdXRob3I+PGF1dGhvcj5CYXllcywgSC48
L2F1dGhvcj48YXV0aG9yPkJheWxleSwgTS48L2F1dGhvcj48YXV0aG9yPkJlYWRzd29ydGgsIE0u
PC9hdXRob3I+PGF1dGhvcj5CZWlybmUsIFAuPC9hdXRob3I+PGF1dGhvcj5CZWxsLCBSLjwvYXV0
aG9yPjxhdXRob3I+QmVsbCwgRC48L2F1dGhvcj48YXV0aG9yPkJlcnJ5LCBDLjwvYXV0aG9yPjxh
dXRob3I+QmV0dHMsIFMuPC9hdXRob3I+PGF1dGhvcj5CaHVpLCBLLjwvYXV0aG9yPjxhdXRob3I+
QmlzaG9wLCBMLjwvYXV0aG9yPjxhdXRob3I+QmxhaWtlbHksIEouPC9hdXRob3I+PGF1dGhvcj5C
bG9vbWZpZWxkLCBDLjwvYXV0aG9yPjxhdXRob3I+Qmxvc3MsIEEuPC9hdXRob3I+PGF1dGhvcj5C
b2xnZXIsIEEuPC9hdXRob3I+PGF1dGhvcj5Cb2x0b24sIEMuIEUuPC9hdXRob3I+PGF1dGhvcj5C
b25uaW5ndG9uLCBKLjwvYXV0aG9yPjxhdXRob3I+Qm90a2FpLCBBLjwvYXV0aG9yPjxhdXRob3I+
Qm91cm5lLCBNLjwvYXV0aG9yPjxhdXRob3I+Qm91cm5lLCBDLjwvYXV0aG9yPjxhdXRob3I+QnJh
ZGxleSwgRS48L2F1dGhvcj48YXV0aG9yPkJyYW1oYW0sIEsuPC9hdXRob3I+PGF1dGhvcj5CcmVh
ciwgTC48L2F1dGhvcj48YXV0aG9yPkJyZWVuLCBHLjwvYXV0aG9yPjxhdXRob3I+QnJlZXplLCBK
LjwvYXV0aG9yPjxhdXRob3I+QnJpZ2dzLCBBLjwvYXV0aG9yPjxhdXRob3I+QnJpZ2h0LCBFLjwv
YXV0aG9yPjxhdXRob3I+QnJpZ2h0bGluZywgQy4gRS48L2F1dGhvcj48YXV0aG9yPkJyaWxsLCBT
LjwvYXV0aG9yPjxhdXRob3I+QnJpbmRsZSwgSy48L2F1dGhvcj48YXV0aG9yPkJyb2FkLCBMLjwv
YXV0aG9yPjxhdXRob3I+QnJvb21lLCBNLjwvYXV0aG9yPjxhdXRob3I+QnJvd24sIEouIFMuPC9h
dXRob3I+PGF1dGhvcj5Ccm93biwgTS48L2F1dGhvcj48YXV0aG9yPkJyb3duLCBKLjwvYXV0aG9y
PjxhdXRob3I+QnJvd24sIEouPC9hdXRob3I+PGF1dGhvcj5Ccm93biwgUi48L2F1dGhvcj48YXV0
aG9yPkJyb3duLCBWLjwvYXV0aG9yPjxhdXRob3I+QnJvd24sIEEuPC9hdXRob3I+PGF1dGhvcj5C
cm93biwgTS48L2F1dGhvcj48YXV0aG9yPkJyb3duLCBBLjwvYXV0aG9yPjxhdXRob3I+QnJ1Z2hh
LCBULjwvYXV0aG9yPjxhdXRob3I+QnJ1bnNraWxsLCBOLjwvYXV0aG9yPjxhdXRob3I+QnVjaCwg
TS48L2F1dGhvcj48YXV0aG9yPkJ1bGFyZ2EsIEEuPC9hdXRob3I+PGF1dGhvcj5CdWxsbW9yZSwg
RS48L2F1dGhvcj48YXV0aG9yPkJ1cm4sIEQuPC9hdXRob3I+PGF1dGhvcj5CdXJucywgRy48L2F1
dGhvcj48YXV0aG9yPkJ1c2J5LCBKLjwvYXV0aG9yPjxhdXRob3I+QnV0dHJlc3MsIEEuPC9hdXRo
b3I+PGF1dGhvcj5CeXJuZSwgUy48L2F1dGhvcj48YXV0aG9yPkNhaXJucywgUC48L2F1dGhvcj48
YXV0aG9yPkNhbGRlciwgUC4gQy48L2F1dGhvcj48YXV0aG9yPkNhbHZlbG8sIEUuPC9hdXRob3I+
PGF1dGhvcj5DYXJkLCBCLjwvYXV0aG9yPjxhdXRob3I+Q2FyciwgTC48L2F1dGhvcj48YXV0aG9y
PkNhcnNvbiwgRy48L2F1dGhvcj48YXV0aG9yPkNhcnRlciwgUC48L2F1dGhvcj48YXV0aG9yPkNh
dmFuYWdoLCBKLjwvYXV0aG9yPjxhdXRob3I+Q2hhbGRlciwgVC48L2F1dGhvcj48YXV0aG9yPkNo
YWxtZXJzLCBKLiBELjwvYXV0aG9yPjxhdXRob3I+Q2hhbWJlcnMsIFIuIEMuPC9hdXRob3I+PGF1
dGhvcj5DaGFubm9uLCBLLjwvYXV0aG9yPjxhdXRob3I+Q2hhcG1hbiwgSy48L2F1dGhvcj48YXV0
aG9yPkNoYXJhbGFtYm91LCBBLjwvYXV0aG9yPjxhdXRob3I+Q2hhdWRodXJpLCBOLjwvYXV0aG9y
PjxhdXRob3I+Q2hlY2tsZXksIEEuPC9hdXRob3I+PGF1dGhvcj5DaGVuLCBKLjwvYXV0aG9yPjxh
dXRob3I+Q2hldGhhbSwgTC48L2F1dGhvcj48YXV0aG9yPkNoaWx2ZXJzLCBFLiBSLjwvYXV0aG9y
PjxhdXRob3I+Q2hpbm95LCBILjwvYXV0aG9yPjxhdXRob3I+Q2hvbmctSmFtZXMsIEsuPC9hdXRo
b3I+PGF1dGhvcj5DaG91ZGh1cnksIE4uPC9hdXRob3I+PGF1dGhvcj5DaG91ZGh1cnksIEcuPC9h
dXRob3I+PGF1dGhvcj5DaG93ZGh1cnksIFAuPC9hdXRob3I+PGF1dGhvcj5DaG93aWVuY3p5aywg
UC48L2F1dGhvcj48YXV0aG9yPkNocmlzdGllLCBDLjwvYXV0aG9yPjxhdXRob3I+Q2xhcmssIEQu
PC9hdXRob3I+PGF1dGhvcj5DbGFyaywgQy48L2F1dGhvcj48YXV0aG9yPkNsYXJrZSwgSi48L2F1
dGhvcj48YXV0aG9yPkNsaWZ0LCBQLjwvYXV0aG9yPjxhdXRob3I+Q2xvaGlzZXksIFMuPC9hdXRo
b3I+PGF1dGhvcj5Db2J1cm4sIFouPC9hdXRob3I+PGF1dGhvcj5Db2xlLCBKLjwvYXV0aG9yPjxh
dXRob3I+Q29sZW1hbiwgQy48L2F1dGhvcj48YXV0aG9yPkNvbm5lbGwsIEQuPC9hdXRob3I+PGF1
dGhvcj5Db25ub2xseSwgQi48L2F1dGhvcj48YXV0aG9yPkNvbm5vciwgTC48L2F1dGhvcj48YXV0
aG9yPkNvb2ssIEEuPC9hdXRob3I+PGF1dGhvcj5Db29wZXIsIEIuPC9hdXRob3I+PGF1dGhvcj5D
b3VwbGFuZCwgQy48L2F1dGhvcj48YXV0aG9yPkNyYWlnLCBULjwvYXV0aG9yPjxhdXRob3I+Q3Jp
c3AsIFAuPC9hdXRob3I+PGF1dGhvcj5DcmlzdGlhbm8sIEQuPC9hdXRob3I+PGF1dGhvcj5Dcm9v
a3MsIE0uIEcuPC9hdXRob3I+PGF1dGhvcj5Dcm9zcywgQS48L2F1dGhvcj48YXV0aG9yPkNydXos
IEkuPC9hdXRob3I+PGF1dGhvcj5DdWxsaW5hbiwgUC48L2F1dGhvcj48YXV0aG9yPkRhaW5lcywg
TC48L2F1dGhvcj48YXV0aG9yPkRhbHRvbiwgTS48L2F1dGhvcj48YXV0aG9yPkRhcmssIFAuPC9h
dXRob3I+PGF1dGhvcj5EYXNnaW4sIEouPC9hdXRob3I+PGF1dGhvcj5EYXZpZCwgQS48L2F1dGhv
cj48YXV0aG9yPkRhdmlkLCBDLjwvYXV0aG9yPjxhdXRob3I+RGF2aWVzLCBNLjwvYXV0aG9yPjxh
dXRob3I+RGF2aWVzLCBHLjwvYXV0aG9yPjxhdXRob3I+RGF2aWVzLCBLLjwvYXV0aG9yPjxhdXRo
b3I+RGF2aWVzLCBGLjwvYXV0aG9yPjxhdXRob3I+RGF2aWVzLCBHLiBBLjwvYXV0aG9yPjxhdXRo
b3I+RGF5bmVzLCBFLjwvYXV0aG9yPjxhdXRob3I+RGUgU2lsdmEsIFQuPC9hdXRob3I+PGF1dGhv
cj5EZSBTb3l6YSwgQS48L2F1dGhvcj48YXV0aG9yPkRlYWtpbiwgQi48L2F1dGhvcj48YXV0aG9y
PkRlYW5zLCBBLjwvYXV0aG9yPjxhdXRob3I+RGVmcmVzLCBTLjwvYXV0aG9yPjxhdXRob3I+RGVs
bCwgQS48L2F1dGhvcj48YXV0aG9yPkRlbXBzZXksIEsuPC9hdXRob3I+PGF1dGhvcj5EZW5uaXMs
IEouPC9hdXRob3I+PGF1dGhvcj5EZXdhciwgQS48L2F1dGhvcj48YXV0aG9yPkRoYXJtYWd1bmF3
YXJkZW5hLCBSLjwvYXV0aG9yPjxhdXRob3I+RGlhciBCYWtlcmx5LCBOLjwvYXV0aG9yPjxhdXRo
b3I+RGlwcGVyLCBBLjwvYXV0aG9yPjxhdXRob3I+RGl2ZXIsIFMuPC9hdXRob3I+PGF1dGhvcj5E
aXdhbmppLCBTLiBOLjwvYXV0aG9yPjxhdXRob3I+RGl4b24sIE0uPC9hdXRob3I+PGF1dGhvcj5E
anVrYW5vdmljLCBSLjwvYXV0aG9yPjxhdXRob3I+RG9ic29uLCBILjwvYXV0aG9yPjxhdXRob3I+
RG9ic29uLCBDLjwvYXV0aG9yPjxhdXRob3I+RG9ic29uLCBTLiBMLjwvYXV0aG9yPjxhdXRob3I+
RG9jaGVydHksIEEuIEIuPC9hdXRob3I+PGF1dGhvcj5Eb25hbGRzb24sIEEuPC9hdXRob3I+PGF1
dGhvcj5Eb25nLCBULjwvYXV0aG9yPjxhdXRob3I+RG9ybWFuZCwgTi48L2F1dGhvcj48YXV0aG9y
PkRvdWdoZXJ0eSwgQS48L2F1dGhvcj48YXV0aG9yPkRvd2xpbmcsIFIuPC9hdXRob3I+PGF1dGhv
cj5EcmFpbiwgUy48L2F1dGhvcj48YXV0aG9yPkR1bGF3YW4sIFAuPC9hdXRob3I+PGF1dGhvcj5E
dW5uLCBTLjwvYXV0aG9yPjxhdXRob3I+RHVubiwgUy48L2F1dGhvcj48YXV0aG9yPkVhc29tLCBO
LjwvYXV0aG9yPjxhdXRob3I+RWNoZXZhcnJpYSwgQy48L2F1dGhvcj48YXV0aG9yPkVkd2FyZHMs
IFMuPC9hdXRob3I+PGF1dGhvcj5FZHdhcmRzb24sIEMuPC9hdXRob3I+PGF1dGhvcj5FbGxpb3R0
LCBCLjwvYXV0aG9yPjxhdXRob3I+RWxsaW90dCwgQS48L2F1dGhvcj48YXV0aG9yPkVsbGlzLCBZ
LjwvYXV0aG9yPjxhdXRob3I+RWxtZXIsIEEuPC9hdXRob3I+PGF1dGhvcj5FbG5laW1hLCBPLjwv
YXV0aG9yPjxhdXRob3I+RXZhbnMsIFIuIEEuPC9hdXRob3I+PGF1dGhvcj5FdmFucywgSi48L2F1
dGhvcj48YXV0aG9yPkV2YW5zLCBILjwvYXV0aG9yPjxhdXRob3I+RXZhbnMsIEQuPC9hdXRob3I+
PGF1dGhvcj5FdmFucywgUi4gSS48L2F1dGhvcj48YXV0aG9yPkV2YW5zLCBSLjwvYXV0aG9yPjxh
dXRob3I+RXZhbnMsIFQuPC9hdXRob3I+PGF1dGhvcj5GYWJicmksIEwuPC9hdXRob3I+PGF1dGhv
cj5GYWlyYmFpcm4sIFMuPC9hdXRob3I+PGF1dGhvcj5GYWlybWFuLCBBLjwvYXV0aG9yPjxhdXRo
b3I+RmFsbG9uLCBLLjwvYXV0aG9yPjxhdXRob3I+RmFsdXlpLCBELjwvYXV0aG9yPjxhdXRob3I+
RmF2YWdlciwgQy48L2F1dGhvcj48YXV0aG9yPkZlbHRvbiwgVC48L2F1dGhvcj48YXV0aG9yPkZp
bmNoLCBKLjwvYXV0aG9yPjxhdXRob3I+RmlubmV5LCBTLjwvYXV0aG9yPjxhdXRob3I+RmlzaGVy
LCBILjwvYXV0aG9yPjxhdXRob3I+RmxldGNoZXIsIFMuPC9hdXRob3I+PGF1dGhvcj5GbG9ja3Rv
biwgUi48L2F1dGhvcj48YXV0aG9yPkZvb3RlLCBELjwvYXV0aG9yPjxhdXRob3I+Rm9yZCwgQS48
L2F1dGhvcj48YXV0aG9yPkZvcnRvbiwgRC48L2F1dGhvcj48YXV0aG9yPkZyYW5jaXMsIFIuPC9h
dXRob3I+PGF1dGhvcj5GcmFuY2lzLCBTLjwvYXV0aG9yPjxhdXRob3I+RnJhbmNpcywgQy48L2F1
dGhvcj48YXV0aG9yPkZyYW5rZWwsIEEuPC9hdXRob3I+PGF1dGhvcj5GcmFzZXIsIEUuPC9hdXRo
b3I+PGF1dGhvcj5GcmVlLCBSLjwvYXV0aG9yPjxhdXRob3I+RnJlbmNoLCBOLjwvYXV0aG9yPjxh
dXRob3I+RnVsZCwgSi48L2F1dGhvcj48YXV0aG9yPkZ1cm5pc3MsIEouPC9hdXRob3I+PGF1dGhv
cj5HYXJuZXIsIEwuPC9hdXRob3I+PGF1dGhvcj5HYXV0YW0sIE4uPC9hdXRob3I+PGF1dGhvcj5H
ZWRkZXMsIEouIFIuPC9hdXRob3I+PGF1dGhvcj5HZW9yZ2UsIFAuIE0uPC9hdXRob3I+PGF1dGhv
cj5HZW9yZ2UsIEouPC9hdXRob3I+PGF1dGhvcj5HaWJib25zLCBNLjwvYXV0aG9yPjxhdXRob3I+
R2lsbW91ciwgTC48L2F1dGhvcj48YXV0aG9yPkdsZWVzb24sIEYuPC9hdXRob3I+PGF1dGhvcj5H
bG9zc29wLCBKLjwvYXV0aG9yPjxhdXRob3I+R2xvdmVyLCBTLjwvYXV0aG9yPjxhdXRob3I+R29v
ZG1hbiwgTi48L2F1dGhvcj48YXV0aG9yPkdvb3B0dSwgQi48L2F1dGhvcj48YXV0aG9yPkdvcnN1
Y2gsIFQuPC9hdXRob3I+PGF1dGhvcj5Hb3VybGF5LCBFLjwvYXV0aG9yPjxhdXRob3I+R3JlZW5o
YWZmLCBQLjwvYXV0aG9yPjxhdXRob3I+R3JlZW5oYWxmLCBXLjwvYXV0aG9yPjxhdXRob3I+R3Jl
ZW5oYWxnaCwgQS48L2F1dGhvcj48YXV0aG9yPkdyZWVuaW5nLCBOLiBKLjwvYXV0aG9yPjxhdXRo
b3I+R3JlZW53b29kLCBKLjwvYXV0aG9yPjxhdXRob3I+R3JlZW53b29kLCBTLjwvYXV0aG9yPjxh
dXRob3I+R3JlZ29yeSwgUi48L2F1dGhvcj48YXV0aG9yPkdyaWV2ZSwgRC48L2F1dGhvcj48YXV0
aG9yPkd1bW1hZGksIE0uPC9hdXRob3I+PGF1dGhvcj5HdXB0YSwgQS48L2F1dGhvcj48YXV0aG9y
Pkd1cnJhbSwgUy48L2F1dGhvcj48YXV0aG9yPkd1dGhyaWUsIEUuPC9hdXRob3I+PGF1dGhvcj5I
YWRsZXksIEsuPC9hdXRob3I+PGF1dGhvcj5IYWdnYXIsIEEuPC9hdXRob3I+PGF1dGhvcj5IYWlu
ZXksIEsuPC9hdXRob3I+PGF1dGhvcj5IYWxkYXIsIFAuPC9hdXRob3I+PGF1dGhvcj5IYWxsLCBJ
LjwvYXV0aG9yPjxhdXRob3I+SGFsbCwgTC48L2F1dGhvcj48YXV0aG9yPkhhbGxpbmctQnJvd24s
IE0uPC9hdXRob3I+PGF1dGhvcj5IYW1pbCwgUi48L2F1dGhvcj48YXV0aG9yPkhhbmxleSwgTi4g
QS48L2F1dGhvcj48YXV0aG9yPkhhcmR3aWNrLCBILjwvYXV0aG9yPjxhdXRob3I+SGFyZHksIEUu
PC9hdXRob3I+PGF1dGhvcj5IYXJnYWRvbiwgQi48L2F1dGhvcj48YXV0aG9yPkhhcnJpbmd0b24s
IEsuPC9hdXRob3I+PGF1dGhvcj5IYXJyaXMsIFYuPC9hdXRob3I+PGF1dGhvcj5IYXJyaXNvbiwg
RS4gTS48L2F1dGhvcj48YXV0aG9yPkhhcnJpc29uLCBQLjwvYXV0aG9yPjxhdXRob3I+SGFydCwg
Ti48L2F1dGhvcj48YXV0aG9yPkhhcnZleSwgQS48L2F1dGhvcj48YXV0aG9yPkhhcnZleSwgTS48
L2F1dGhvcj48YXV0aG9yPkhhcnZpZSwgTS48L2F1dGhvcj48YXV0aG9yPkhhdmluZGVuLVdpbGxp
YW1zLCBNLjwvYXV0aG9yPjxhdXRob3I+SGF3a2VzLCBKLjwvYXV0aG9yPjxhdXRob3I+SGF3a2lu
Z3MsIE4uPC9hdXRob3I+PGF1dGhvcj5IYXdvcnRoLCBKLjwvYXV0aG9yPjxhdXRob3I+SGF5ZGF5
LCBBLjwvYXV0aG9yPjxhdXRob3I+SGVhbmV5LCBMLiBHLjwvYXV0aG9yPjxhdXRob3I+SGVlbmV5
LCBKLiBMLjwvYXV0aG9yPjxhdXRob3I+SGVpZ2h0bWFuLCBNLjwvYXV0aG9yPjxhdXRob3I+SGVs
bGVyLCBTLjwvYXV0aG9yPjxhdXRob3I+SGVuZGVyc29uLCBNLjwvYXV0aG9yPjxhdXRob3I+SGVz
c2VsZGVuLCBMLjwvYXV0aG9yPjxhdXRob3I+SGlsbG1hbiwgVC48L2F1dGhvcj48YXV0aG9yPkhp
bmdvcmFuaSwgQS48L2F1dGhvcj48YXV0aG9yPkhpd290LCBULjwvYXV0aG9yPjxhdXRob3I+SG8s
IEwuIFAuPC9hdXRob3I+PGF1dGhvcj5Ib2FyZSwgQS48L2F1dGhvcj48YXV0aG9yPkhvYXJlLCBN
LjwvYXV0aG9yPjxhdXRob3I+SG9nYXJ0aCwgUC48L2F1dGhvcj48YXV0aG9yPkhvbGJvdXJuLCBB
LjwvYXV0aG9yPjxhdXRob3I+SG9sZHN3b3J0aCwgTC48L2F1dGhvcj48YXV0aG9yPkhvbGdhdGUs
IEQuPC9hdXRob3I+PGF1dGhvcj5Ib2xtZXMsIEsuPC9hdXRob3I+PGF1dGhvcj5Ib2xyb3lkLUhp
bmQsIEIuPC9hdXRob3I+PGF1dGhvcj5Ib3JzbGV5LCBBLjwvYXV0aG9yPjxhdXRob3I+SG9zc2Vp
bmksIEEuPC9hdXRob3I+PGF1dGhvcj5Ib3RvcGYsIE0uPC9hdXRob3I+PGF1dGhvcj5Ib3VjaGVu
LCBMLjwvYXV0aG9yPjxhdXRob3I+SG93YXJkLCBMLjwvYXV0aG9yPjxhdXRob3I+SG93YXJkLCBM
LjwvYXV0aG9yPjxhdXRob3I+SG93ZWxsLCBBLjwvYXV0aG9yPjxhdXRob3I+SHVmdG9uLCBFLjwv
YXV0aG9yPjxhdXRob3I+SHVnaGVzLCBBLjwvYXV0aG9yPjxhdXRob3I+SHVnaGVzLCBKLjwvYXV0
aG9yPjxhdXRob3I+SHVnaGVzLCBSLjwvYXV0aG9yPjxhdXRob3I+SHVtcGhyaWVzLCBBLjwvYXV0
aG9yPjxhdXRob3I+SHVuZWtlLCBOLjwvYXV0aG9yPjxhdXRob3I+SHVyc3QsIEouIFIuPC9hdXRo
b3I+PGF1dGhvcj5IdXJzdCwgUi48L2F1dGhvcj48YXV0aG9yPkh1c2FpbiwgTS48L2F1dGhvcj48
YXV0aG9yPkh1c3NlbGwsIFQuPC9hdXRob3I+PGF1dGhvcj5JYnJhaGltLCBXLjwvYXV0aG9yPjxh
dXRob3I+SWVudCwgQS48L2F1dGhvcj48YXV0aG9yPkluZ3JhbSwgTC48L2F1dGhvcj48YXV0aG9y
PklzbWFpbCwgSy48L2F1dGhvcj48YXV0aG9yPkphY2tzb24sIFQuPC9hdXRob3I+PGF1dGhvcj5K
YWNvYiwgSi48L2F1dGhvcj48YXV0aG9yPkphbWVzLCBXLiBZLjwvYXV0aG9yPjxhdXRob3I+SmFu
ZXMsIFMuPC9hdXRob3I+PGF1dGhvcj5KYXJ2aXMsIEguPC9hdXRob3I+PGF1dGhvcj5KYXlhcmFt
YW4sIEIuPC9hdXRob3I+PGF1dGhvcj5KZW5raW5zLCBSLiBHLjwvYXV0aG9yPjxhdXRob3I+SmV6
emFyZCwgUC48L2F1dGhvcj48YXV0aG9yPkppd2EsIEsuPC9hdXRob3I+PGF1dGhvcj5Kb2huc29u
LCBTLjwvYXV0aG9yPjxhdXRob3I+Sm9obnNvbiwgQy48L2F1dGhvcj48YXV0aG9yPkpvaG5zdG9u
LCBELjwvYXV0aG9yPjxhdXRob3I+Sm9sbGV5LCBDLjwvYXV0aG9yPjxhdXRob3I+Sm9sbGV5LCBD
LiBKLjwvYXV0aG9yPjxhdXRob3I+Sm9uZXMsIEkuPC9hdXRob3I+PGF1dGhvcj5Kb25lcywgUy48
L2F1dGhvcj48YXV0aG9yPkpvbmVzLCBELjwvYXV0aG9yPjxhdXRob3I+Sm9uZXMsIEguPC9hdXRo
b3I+PGF1dGhvcj5Kb25lcywgRy48L2F1dGhvcj48YXV0aG9yPkpvbmVzLCBNLjwvYXV0aG9yPjxh
dXRob3I+Sm9zZSwgUy48L2F1dGhvcj48YXV0aG9yPkthYmlyLCBULjwvYXV0aG9yPjxhdXRob3I+
S2FsdHNha2FzLCBHLjwvYXV0aG9yPjxhdXRob3I+S2Ftd2EsIFYuPC9hdXRob3I+PGF1dGhvcj5L
YXIsIFAuPC9hdXRob3I+PGF1dGhvcj5LYXVzYXIsIFouPC9hdXRob3I+PGF1dGhvcj5LZWxseSwg
Uy48L2F1dGhvcj48YXV0aG9yPktlcnIsIFMuPC9hdXRob3I+PGF1dGhvcj5LZXksIEEuIEwuPC9h
dXRob3I+PGF1dGhvcj5LaGFuLCBGLjwvYXV0aG9yPjxhdXRob3I+S2h1bnRpLCBLLjwvYXV0aG9y
PjxhdXRob3I+S2luZywgQy48L2F1dGhvcj48YXV0aG9yPktpbmcsIEIuPC9hdXRob3I+PGF1dGhv
cj5LaXR0ZXJpY2ssIFAuPC9hdXRob3I+PGF1dGhvcj5LbGVuZXJtYW4sIFAuPC9hdXRob3I+PGF1
dGhvcj5LbmliYnMsIEwuPC9hdXRob3I+PGF1dGhvcj5LbmlnaHQsIFMuPC9hdXRob3I+PGF1dGhv
cj5LbmlnaHRvbiwgQS48L2F1dGhvcj48YXV0aG9yPktvbiwgTy4gTS48L2F1dGhvcj48YXV0aG9y
PktvbiwgUy48L2F1dGhvcj48YXV0aG9yPktvbiwgUy4gUy48L2F1dGhvcj48YXV0aG9yPktvcnN6
dW4sIEEuPC9hdXRob3I+PGF1dGhvcj5Lb3RhbmlkaXMsIEMuPC9hdXRob3I+PGF1dGhvcj5Lb3lj
aGV2LCBJLjwvYXV0aG9yPjxhdXRob3I+S3VydXBhdGksIFAuPC9hdXRob3I+PGF1dGhvcj5Ld2Fu
LCBKLjwvYXV0aG9yPjxhdXRob3I+TGFpbmcsIEMuPC9hdXRob3I+PGF1dGhvcj5MYW1sdW0sIEgu
PC9hdXRob3I+PGF1dGhvcj5MYW5kZXJzLCBHLjwvYXV0aG9yPjxhdXRob3I+TGFuZ2VuYmVyZywg
Qy48L2F1dGhvcj48YXV0aG9yPkxhc3NlcnNvbiwgRC48L2F1dGhvcj48YXV0aG9yPkxhd3JpZSwg
QS48L2F1dGhvcj48YXV0aG9yPkxlYSwgQS48L2F1dGhvcj48YXV0aG9yPkxlYXZ5LCBPLiBDLjwv
YXV0aG9yPjxhdXRob3I+TGVlLCBELjwvYXV0aG9yPjxhdXRob3I+TGVlLCBFLjwvYXV0aG9yPjxh
dXRob3I+TGVpdGNoLCBLLjwvYXV0aG9yPjxhdXRob3I+TGVuYWdoLCBSLjwvYXV0aG9yPjxhdXRo
b3I+TGV3aXMsIEsuPC9hdXRob3I+PGF1dGhvcj5MZXdpcywgVi48L2F1dGhvcj48YXV0aG9yPkxl
d2lzLCBLLiBFLjwvYXV0aG9yPjxhdXRob3I+TGV3aXMsIEouPC9hdXRob3I+PGF1dGhvcj5MZXdp
cy1CdXJrZSwgTi48L2F1dGhvcj48YXV0aG9yPkxpZ2h0LCBULjwvYXV0aG9yPjxhdXRob3I+TGln
aHRzdG9uZSwgTC48L2F1dGhvcj48YXV0aG9yPkxpbSwgTC48L2F1dGhvcj48YXV0aG9yPkxpbmZv
cmQsIFMuPC9hdXRob3I+PGF1dGhvcj5MaW5nZm9yZC1IdWdoZXMsIEEuPC9hdXRob3I+PGF1dGhv
cj5MaXBtYW4sIE0uPC9hdXRob3I+PGF1dGhvcj5MaXlhbmFnZSwgSy48L2F1dGhvcj48YXV0aG9y
Pkxsb3lkLCBBLjwvYXV0aG9yPjxhdXRob3I+TG9nYW4sIFMuPC9hdXRob3I+PGF1dGhvcj5Mb21h
cywgRC48L2F1dGhvcj48YXV0aG9yPkxvbmUsIE4uIEkuPC9hdXRob3I+PGF1dGhvcj5Mb29zbGV5
LCBSLjwvYXV0aG9yPjxhdXRob3I+TG9yZCwgSi4gTS48L2F1dGhvcj48YXV0aG9yPkxvdGEsIEgu
PC9hdXRob3I+PGF1dGhvcj5MdWNleSwgQS48L2F1dGhvcj48YXV0aG9yPk1hY0dvd2FuLCBHLjwv
YXV0aG9yPjxhdXRob3I+TWFjaGFyaWEsIEkuPC9hdXRob3I+PGF1dGhvcj5NYWNrYXksIEMuPC9h
dXRob3I+PGF1dGhvcj5NYWNsaXZlciwgTC48L2F1dGhvcj48YXV0aG9yPk1hZGF0aGlsLCBTLjwv
YXV0aG9yPjxhdXRob3I+TWFkemFtYmEsIEcuPC9hdXRob3I+PGF1dGhvcj5NYWdlZSwgTi48L2F1
dGhvcj48YXV0aG9yPk1haXJzLCBOLjwvYXV0aG9yPjxhdXRob3I+TWFqZWVkLCBOLjwvYXV0aG9y
PjxhdXRob3I+TWFqb3IsIEUuPC9hdXRob3I+PGF1dGhvcj5NYWxpbSwgTS48L2F1dGhvcj48YXV0
aG9yPk1hbGxpc29uLCBHLjwvYXV0aG9yPjxhdXRob3I+TWFuLCBXLjwvYXV0aG9yPjxhdXRob3I+
TWFuZGFsLCBTLjwvYXV0aG9yPjxhdXRob3I+TWFuZ2lvbiwgSy48L2F1dGhvcj48YXV0aG9yPk1h
bnNvb3JpLCBQLjwvYXV0aG9yPjxhdXRob3I+TWFyY2luaWFrLCBTLjwvYXV0aG9yPjxhdXRob3I+
TWFyaXZlbGVzLCBNLjwvYXV0aG9yPjxhdXRob3I+TWFya3MsIE0uPC9hdXRob3I+PGF1dGhvcj5N
YXJzaGFsbCwgQi48L2F1dGhvcj48YXV0aG9yPk1hcnRpbmVhdSwgQS48L2F1dGhvcj48YXV0aG9y
Pk1hc2tlbGwsIE4uPC9hdXRob3I+PGF1dGhvcj5NYXRpbGEsIEQuPC9hdXRob3I+PGF1dGhvcj5N
YXR0aGV3cywgTC48L2F1dGhvcj48YXV0aG9yPk1heWV0LCBKLjwvYXV0aG9yPjxhdXRob3I+TWNB
ZG9vLCBTLjwvYXV0aG9yPjxhdXRob3I+TWNBbGxpc3Rlci1XaWxsaWFtcywgSC48L2F1dGhvcj48
YXV0aG9yPk1jQXJkbGUsIFAuPC9hdXRob3I+PGF1dGhvcj5NY0FyZGxlLCBBLjwvYXV0aG9yPjxh
dXRob3I+TWNBdWxheSwgRC48L2F1dGhvcj48YXV0aG9yPk1jQXVsZXksIEguPC9hdXRob3I+PGF1
dGhvcj5NY0F1bGV5LCBELiBGLjwvYXV0aG9yPjxhdXRob3I+TWNDYWZmZXJ0eSwgSy48L2F1dGhv
cj48YXV0aG9yPk1jQ2FubiwgRy4gUC48L2F1dGhvcj48YXV0aG9yPk1jQ2F1bGV5LCBILjwvYXV0
aG9yPjxhdXRob3I+TWNDb3VydCwgUC48L2F1dGhvcj48YXV0aG9yPk1jR2FydmV5LCBMLjwvYXV0
aG9yPjxhdXRob3I+TWNHaW5uZXNzLCBKLjwvYXV0aG9yPjxhdXRob3I+TWNHb3Zlcm4sIEEuPC9h
dXRob3I+PGF1dGhvcj5NY0d1aW5uZXNzLCBILjwvYXV0aG9yPjxhdXRob3I+TWNJbm5lcywgSS4g
Qi48L2F1dGhvcj48YXV0aG9yPk1jSXZvciwgSy48L2F1dGhvcj48YXV0aG9yPk1jSXZvciwgRS48
L2F1dGhvcj48YXV0aG9yPk1jTWFob24sIEEuPC9hdXRob3I+PGF1dGhvcj5NY01haG9uLCBNLiBK
LjwvYXV0aG9yPjxhdXRob3I+TWNNb3Jyb3csIEwuPC9hdXRob3I+PGF1dGhvcj5NY05hbGx5LCBU
LjwvYXV0aG9yPjxhdXRob3I+TWNOYXJyeSwgTS48L2F1dGhvcj48YXV0aG9yPk1jUXVlZW4sIEEu
PC9hdXRob3I+PGF1dGhvcj5NY1NoYW5lLCBILjwvYXV0aG9yPjxhdXRob3I+TWVnc29uLCBTLjwv
YXV0aG9yPjxhdXRob3I+TWVpcmluZywgSi48L2F1dGhvcj48YXV0aG9yPk1lbnppZXMsIEQuPC9h
dXRob3I+PGF1dGhvcj5NaWNoYWVsLCBBLjwvYXV0aG9yPjxhdXRob3I+TWlsbGlnYW4sIEwuPC9h
dXRob3I+PGF1dGhvcj5NaWxscywgTi48L2F1dGhvcj48YXV0aG9yPk1pdGNoZWxsLCBKLjwvYXV0
aG9yPjxhdXRob3I+TW9oYW1lZCwgQS48L2F1dGhvcj48YXV0aG9yPk1vbHluZWF1eCwgUC4gTC48
L2F1dGhvcj48YXV0aG9yPk1vbnRlaXJvLCBXLjwvYXV0aG9yPjxhdXRob3I+TW9ybGV5LCBBLjwv
YXV0aG9yPjxhdXRob3I+TW9ycmlzb24sIEwuPC9hdXRob3I+PGF1dGhvcj5Nb3JyaXNzLCBSLjwv
YXV0aG9yPjxhdXRob3I+TW9ycm93LCBBLjwvYXV0aG9yPjxhdXRob3I+TW9zcywgQS48L2F1dGhv
cj48YXV0aG9yPk1vc3MsIEEuIEouPC9hdXRob3I+PGF1dGhvcj5Nb3NzLCBQLjwvYXV0aG9yPjxh
dXRob3I+TXVrYWV0b3ZhLUxhZGluc2thLCBFLjwvYXV0aG9yPjxhdXRob3I+TXVuYXdhciwgVS48
L2F1dGhvcj48YXV0aG9yPk11cmFsaSwgRS48L2F1dGhvcj48YXV0aG9yPk11cmlyYSwgSi48L2F1
dGhvcj48YXV0aG9yPk5hc3NhLCBILjwvYXV0aG9yPjxhdXRob3I+TmVpbGwsIFAuPC9hdXRob3I+
PGF1dGhvcj5OZXViYXVlciwgUy48L2F1dGhvcj48YXV0aG9yPk5ld2J5LCBELjwvYXV0aG9yPjxh
dXRob3I+TmV3ZWxsLCBILjwvYXV0aG9yPjxhdXRob3I+TmV3dG9uIENveCwgQS48L2F1dGhvcj48
YXV0aG9yPk5pY2hvbHNvbiwgVC48L2F1dGhvcj48YXV0aG9yPk5pY29sbCwgRC48L2F1dGhvcj48
YXV0aG9yPk5vbGFuLCBDLiBNLjwvYXV0aG9yPjxhdXRob3I+Tm9vbmFuLCBNLiBKLjwvYXV0aG9y
PjxhdXRob3I+Tm92b3RueSwgUC48L2F1dGhvcj48YXV0aG9yPk51bmFnLCBKLjwvYXV0aG9yPjxh
dXRob3I+TnlhYm9rbywgSi48L2F1dGhvcj48YXV0aG9yPk8mYXBvcztCcmllbiwgTC48L2F1dGhv
cj48YXV0aG9yPk9kZWxsLCBOLjwvYXV0aG9yPjxhdXRob3I+T2dnLCBHLjwvYXV0aG9yPjxhdXRo
b3I+T2xhb3NlYmlrYW4sIE8uPC9hdXRob3I+PGF1dGhvcj5PbGl2ZXIsIEMuPC9hdXRob3I+PGF1
dGhvcj5PbWFyLCBaLjwvYXV0aG9yPjxhdXRob3I+T3BlbnNoYXcsIFAuIEouIE0uPC9hdXRob3I+
PGF1dGhvcj5SaXZlcmEtT3J0ZWdhLCBQLjwvYXV0aG9yPjxhdXRob3I+T3Nib3VybmUsIFIuPC9h
dXRob3I+PGF1dGhvcj5Pc3Rlcm1hbm4sIE0uPC9hdXRob3I+PGF1dGhvcj5PdmVydG9uLCBDLjwv
YXV0aG9yPjxhdXRob3I+T3h0b24sIEouPC9hdXRob3I+PGF1dGhvcj5QYWNwYWNvLCBFLjwvYXV0
aG9yPjxhdXRob3I+UGFkZGljaywgUy48L2F1dGhvcj48YXV0aG9yPlBhcGluZW5pLCBQLjwvYXV0
aG9yPjxhdXRob3I+UGFyYWRvd3NraSwgSy48L2F1dGhvcj48YXV0aG9yPlBhcmVlaywgTS48L2F1
dGhvcj48YXV0aG9yPlBhcmVraCwgRC48L2F1dGhvcj48YXV0aG9yPlBhcmZyZXksIEguPC9hdXRo
b3I+PGF1dGhvcj5QYXJpYW50ZSwgQy48L2F1dGhvcj48YXV0aG9yPlBhcmtlciwgUy48L2F1dGhv
cj48YXV0aG9yPlBhcmtlcywgTS48L2F1dGhvcj48YXV0aG9yPlBhcm1hciwgSi48L2F1dGhvcj48
YXV0aG9yPlBhcnZpbiwgUi48L2F1dGhvcj48YXV0aG9yPlBhdGFsZSwgUy48L2F1dGhvcj48YXV0
aG9yPlBhdGVsLCBCLjwvYXV0aG9yPjxhdXRob3I+UGF0ZWwsIFMuPC9hdXRob3I+PGF1dGhvcj5Q
YXRlbCwgTS48L2F1dGhvcj48YXV0aG9yPlBhdGhtYW5hdGhhbiwgQi48L2F1dGhvcj48YXV0aG9y
PlBhdmxpZGVzLCBNLjwvYXV0aG9yPjxhdXRob3I+UGVhcmwsIEouIEUuPC9hdXRob3I+PGF1dGhv
cj5QZWNraGFtLCBELjwvYXV0aG9yPjxhdXRob3I+UGVuZGxlYnVyeSwgSi48L2F1dGhvcj48YXV0
aG9yPlBlbmcsIFkuPC9hdXRob3I+PGF1dGhvcj5QZW5uaW5ndG9uLCBDLjwvYXV0aG9yPjxhdXRo
b3I+UGVyYWx0YSwgSS48L2F1dGhvcj48YXV0aG9yPlBlcmtpbnMsIEUuPC9hdXRob3I+PGF1dGhv
cj5QZXRvLCBULjwvYXV0aG9yPjxhdXRob3I+UGV0b3VzaSwgTi48L2F1dGhvcj48YXV0aG9yPlBl
dHJpZSwgSi48L2F1dGhvcj48YXV0aG9yPlBmZWZmZXIsIFAuPC9hdXRob3I+PGF1dGhvcj5QaGlw
cHMsIEouPC9hdXRob3I+PGF1dGhvcj5QaW1tLCBKLjwvYXV0aG9yPjxhdXRob3I+UGlwZXIgSGFu
bGV5LCBLLjwvYXV0aG9yPjxhdXRob3I+UGl1cywgUi48L2F1dGhvcj48YXV0aG9yPlBsZWluLCBT
LjwvYXV0aG9yPjxhdXRob3I+UGxla2hhbm92YSwgVC48L2F1dGhvcj48YXV0aG9yPlBvaW5hc2Ft
eSwgSy48L2F1dGhvcj48YXV0aG9yPlBvbGdhciwgTy48L2F1dGhvcj48YXV0aG9yPlBvbGwsIEwu
PC9hdXRob3I+PGF1dGhvcj5Qb3J0ZXIsIEouIEMuPC9hdXRob3I+PGF1dGhvcj5Qb3J0dWtoYXks
IFMuPC9hdXRob3I+PGF1dGhvcj5Qb3dlbGwsIE4uPC9hdXRob3I+PGF1dGhvcj5QcmljZSwgTC48
L2F1dGhvcj48YXV0aG9yPlByaWNlLCBELjwvYXV0aG9yPjxhdXRob3I+UHJpY2UsIEEuPC9hdXRo
b3I+PGF1dGhvcj5QcmljZSwgQy48L2F1dGhvcj48YXV0aG9yPlByaWNrZXR0LCBBLjwvYXV0aG9y
PjxhdXRob3I+UXVhaWQsIFMuPC9hdXRob3I+PGF1dGhvcj5RdWlnbGV5LCBKLjwvYXV0aG9yPjxh
dXRob3I+UXVpbnQsIEouPC9hdXRob3I+PGF1dGhvcj5RdXJlc2hpLCBILjwvYXV0aG9yPjxhdXRo
b3I+UmFobWFuLCBOLjwvYXV0aG9yPjxhdXRob3I+UmFobWFuLCBNLjwvYXV0aG9yPjxhdXRob3I+
UmFsc2VyLCBNLjwvYXV0aG9yPjxhdXRob3I+UmFtYW4sIEIuPC9hdXRob3I+PGF1dGhvcj5SYW1v
cywgQS48L2F1dGhvcj48YXV0aG9yPlJhbmdlbGV5LCBKLjwvYXV0aG9yPjxhdXRob3I+UmVlcywg
VC48L2F1dGhvcj48YXV0aG9yPlJlZ2FuLCBLLjwvYXV0aG9yPjxhdXRob3I+UmljaGFyZHMsIEEu
PC9hdXRob3I+PGF1dGhvcj5SaWNoYXJkc29uLCBNLjwvYXV0aG9yPjxhdXRob3I+Um9iZXJ0c29u
LCBFLjwvYXV0aG9yPjxhdXRob3I+Um9kZ2VycywgSi48L2F1dGhvcj48YXV0aG9yPlJvc3MsIEcu
PC9hdXRob3I+PGF1dGhvcj5Sb3NzZGFsZSwgSi48L2F1dGhvcj48YXV0aG9yPlJvc3Ryb24sIEEu
PC9hdXRob3I+PGF1dGhvcj5Sb3V0ZW4sIEEuPC9hdXRob3I+PGF1dGhvcj5Sb3dsYW5kLCBBLjwv
YXV0aG9yPjxhdXRob3I+Um93bGFuZCwgTS4gSi48L2F1dGhvcj48YXV0aG9yPlJvd2xhbmQsIEou
PC9hdXRob3I+PGF1dGhvcj5Sb3dsYW5kLUpvbmVzLCBTLiBMLjwvYXV0aG9yPjxhdXRob3I+Um95
LCBLLjwvYXV0aG9yPjxhdXRob3I+UnVkYW4sIEkuPC9hdXRob3I+PGF1dGhvcj5SdXNzZWxsLCBS
LjwvYXV0aG9yPjxhdXRob3I+UnVzc2VsbCwgRS48L2F1dGhvcj48YXV0aG9yPlNhYml0LCBSLjwv
YXV0aG9yPjxhdXRob3I+U2FnZSwgRS4gSy48L2F1dGhvcj48YXV0aG9yPlNhbWFuaSwgTi48L2F1
dGhvcj48YXV0aG9yPlNhbXVlbCwgUi48L2F1dGhvcj48YXV0aG9yPlNhcGV5LCBFLjwvYXV0aG9y
PjxhdXRob3I+U2FyYWxheWEsIEQuPC9hdXRob3I+PGF1dGhvcj5TYXJhdHppcywgQS48L2F1dGhv
cj48YXV0aG9yPlNhcmdlYW50LCBKLjwvYXV0aG9yPjxhdXRob3I+U2FzcywgVC48L2F1dGhvcj48
YXV0aG9yPlNhdHRhciwgTi48L2F1dGhvcj48YXV0aG9yPlNhdW5kZXJzLCBLLjwvYXV0aG9yPjxh
dXRob3I+U2F1bmRlcnMsIFIuPC9hdXRob3I+PGF1dGhvcj5TYXhvbiwgVy48L2F1dGhvcj48YXV0
aG9yPlNheWVyLCBBLjwvYXV0aG9yPjxhdXRob3I+U2Nod2FlYmxlLCBXLjwvYXV0aG9yPjxhdXRo
b3I+U2NvdHQsIEouPC9hdXRob3I+PGF1dGhvcj5TY290dCwgSy48L2F1dGhvcj48YXV0aG9yPlNl
bGJ5LCBOLjwvYXV0aG9yPjxhdXRob3I+U2VtcGxlLCBNLiBHLjwvYXV0aG9yPjxhdXRob3I+U2Vy
ZW5vLCBNLjwvYXV0aG9yPjxhdXRob3I+U2hhaCwgSy48L2F1dGhvcj48YXV0aG9yPlNoYWgsIEEu
PC9hdXRob3I+PGF1dGhvcj5TaGFoLCBQLjwvYXV0aG9yPjxhdXRob3I+U2hhcm1hLCBNLjwvYXV0
aG9yPjxhdXRob3I+U2hhcnBlLCBNLjwvYXV0aG9yPjxhdXRob3I+U2hhcnBlLCBDLjwvYXV0aG9y
PjxhdXRob3I+U2hhdywgVi48L2F1dGhvcj48YXV0aG9yPlNoZWlraCwgQS48L2F1dGhvcj48YXV0
aG9yPlNoZXZrZXQsIEsuPC9hdXRob3I+PGF1dGhvcj5TaGlrb3RyYSwgQS48L2F1dGhvcj48YXV0
aG9yPlNob3J0LCBKLjwvYXV0aG9yPjxhdXRob3I+U2lkZGlxdWksIFMuPC9hdXRob3I+PGF1dGhv
cj5TaWdmcmlkLCBMLjwvYXV0aG9yPjxhdXRob3I+U2ltb25zLCBHLjwvYXV0aG9yPjxhdXRob3I+
U2ltcHNvbiwgSi48L2F1dGhvcj48YXV0aG9yPlNpbmdhcHVyaSwgQS48L2F1dGhvcj48YXV0aG9y
PlNpbmdoLCBTLiBKLjwvYXV0aG9yPjxhdXRob3I+U2luZ2gsIEMuPC9hdXRob3I+PGF1dGhvcj5T
aW5naCwgUy48L2F1dGhvcj48YXV0aG9yPlNrZWVtZXIsIEouPC9hdXRob3I+PGF1dGhvcj5TbWl0
aCwgSS48L2F1dGhvcj48YXV0aG9yPlNtaXRoLCBKLjwvYXV0aG9yPjxhdXRob3I+U21pdGgsIEwu
PC9hdXRob3I+PGF1dGhvcj5TbWl0aCwgQS48L2F1dGhvcj48YXV0aG9yPlNvYXJlcywgTS48L2F1
dGhvcj48YXV0aG9yPlNvdXRoZXJuLCBELjwvYXV0aG9yPjxhdXRob3I+U3BlYXJzLCBNLjwvYXV0
aG9yPjxhdXRob3I+U3BlbmNlciwgTC4gRy48L2F1dGhvcj48YXV0aG9yPlNwZXJhbnphLCBGLjwv
YXV0aG9yPjxhdXRob3I+U3RhZG9uLCBMLjwvYXV0aG9yPjxhdXRob3I+U3RhbmVsLCBTLjwvYXV0
aG9yPjxhdXRob3I+U3RlaW5lciwgTS48L2F1dGhvcj48YXV0aG9yPlN0ZW5zZWwsIEQuPC9hdXRo
b3I+PGF1dGhvcj5TdGVybiwgTS48L2F1dGhvcj48YXV0aG9yPlN0ZXdhcnQsIEkuPC9hdXRob3I+
PGF1dGhvcj5TdG9ja2xleSwgSi48L2F1dGhvcj48YXV0aG9yPlN0b25lLCBSLjwvYXV0aG9yPjxh
dXRob3I+U3RvcnJpZSwgQS48L2F1dGhvcj48YXV0aG9yPlN0b3J0b24sIEsuPC9hdXRob3I+PGF1
dGhvcj5TdHJpbmdlciwgRS48L2F1dGhvcj48YXV0aG9yPlN1YmJlLCBDLjwvYXV0aG9yPjxhdXRo
b3I+U3VkbG93LCBDLjwvYXV0aG9yPjxhdXRob3I+U3VsZWltYW4sIFouPC9hdXRob3I+PGF1dGhv
cj5TdW1tZXJzLCBDLjwvYXV0aG9yPjxhdXRob3I+U3VtbWVyc2dpbGwsIEMuPC9hdXRob3I+PGF1
dGhvcj5TdXRoZXJsYW5kLCBELjwvYXV0aG9yPjxhdXRob3I+U3lrZXMsIEQuIEwuPC9hdXRob3I+
PGF1dGhvcj5TeWtlcywgUi48L2F1dGhvcj48YXV0aG9yPlRhbGJvdCwgTi48L2F1dGhvcj48YXV0
aG9yPlRhbiwgQS4gTC48L2F1dGhvcj48YXV0aG9yPlRheWxvciwgQy48L2F1dGhvcj48YXV0aG9y
PlRheWxvciwgQS48L2F1dGhvcj48YXV0aG9yPlRlLCBBLjwvYXV0aG9yPjxhdXRob3I+VGVkZCwg
SC48L2F1dGhvcj48YXV0aG9yPlRlZSwgQy4gSi48L2F1dGhvcj48YXV0aG9yPlRlbmNoLCBILjwv
YXV0aG9yPjxhdXRob3I+VGVycnksIFMuPC9hdXRob3I+PGF1dGhvcj5UaGFja3JheS1Ob2NlcmEs
IFMuPC9hdXRob3I+PGF1dGhvcj5UaGFpdmFsYXBwaWwsIEYuPC9hdXRob3I+PGF1dGhvcj5UaGlj
a2V0dCwgRC48L2F1dGhvcj48YXV0aG9yPlRob21hcywgRC48L2F1dGhvcj48YXV0aG9yPlRob21h
cywgRC4gQy48L2F1dGhvcj48YXV0aG9yPlRob21hcywgQS4gSy48L2F1dGhvcj48YXV0aG9yPlRo
b21wc29uLCBBLiBBLiBSLjwvYXV0aG9yPjxhdXRob3I+VGhvbXBzb24sIFQuPC9hdXRob3I+PGF1
dGhvcj5UaG9ybnRvbiwgVC48L2F1dGhvcj48YXV0aG9yPlRod2FpdGVzLCBSLiBTLjwvYXV0aG9y
PjxhdXRob3I+VG9iaW4sIE0uPC9hdXRob3I+PGF1dGhvcj5Ub2luZ3NvbiwgRy4gRi48L2F1dGhv
cj48YXV0aG9yPlRvbmcsIEMuPC9hdXRob3I+PGF1dGhvcj5Ub3NobmVyLCBNLjwvYXV0aG9yPjxh
dXRob3I+VG91eXosIFIuPC9hdXRob3I+PGF1dGhvcj5UcmlwcCwgSy4gQS48L2F1dGhvcj48YXV0
aG9yPlR1bm5pY2xpZmZlLCBFLjwvYXV0aG9yPjxhdXRob3I+VHVybmVyLCBFLjwvYXV0aG9yPjxh
dXRob3I+VHVydGxlLCBMLjwvYXV0aG9yPjxhdXRob3I+VHVydG9uLCBILjwvYXV0aG9yPjxhdXRo
b3I+VWd3dW9rZSwgUi48L2F1dGhvcj48YXV0aG9yPlVwdGhlZ3JvdmUsIFIuPC9hdXRob3I+PGF1
dGhvcj5WYWxhYmhqaSwgSi48L2F1dGhvcj48YXV0aG9yPlZlbGxvcmUsIEsuPC9hdXRob3I+PGF1
dGhvcj5XYWRlLCBFLjwvYXV0aG9yPjxhdXRob3I+V2FpbiwgTC4gVi48L2F1dGhvcj48YXV0aG9y
PldhamVybywgTC4gTy48L2F1dGhvcj48YXV0aG9yPldhbGRlciwgUy48L2F1dGhvcj48YXV0aG9y
PldhbGtlciwgUy48L2F1dGhvcj48YXV0aG9yPldhbGwsIEUuPC9hdXRob3I+PGF1dGhvcj5XYWxs
aXMsIFQuPC9hdXRob3I+PGF1dGhvcj5XYWxtc2xleSwgUy48L2F1dGhvcj48YXV0aG9yPldhbHNo
LCBTLjwvYXV0aG9yPjxhdXRob3I+V2Fsc2gsIEouIEEuPC9hdXRob3I+PGF1dGhvcj5XYXRzb24s
IEwuPC9hdXRob3I+PGF1dGhvcj5XYXRzb24sIEouPC9hdXRob3I+PGF1dGhvcj5XYXRzb24sIEwu
PC9hdXRob3I+PGF1dGhvcj5XYXRzb24sIEUuPC9hdXRob3I+PGF1dGhvcj5XZWxjaCwgQy48L2F1
dGhvcj48YXV0aG9yPldlbGNoLCBILjwvYXV0aG9yPjxhdXRob3I+V2Vsc2gsIEIuPC9hdXRob3I+
PGF1dGhvcj5XZXNzZWx5LCBTLjwvYXV0aG9yPjxhdXRob3I+V2VzdCwgUy48L2F1dGhvcj48YXV0
aG9yPldoZWVsZXIsIEguPC9hdXRob3I+PGF1dGhvcj5XaGl0ZWhlYWQsIFYuPC9hdXRob3I+PGF1
dGhvcj5XaGl0bmV5LCBKLjwvYXV0aG9yPjxhdXRob3I+V2hpdHRha2VyLCBTLjwvYXV0aG9yPjxh
dXRob3I+V2hpdHRhbSwgQi48L2F1dGhvcj48YXV0aG9yPldpbGQsIEouPC9hdXRob3I+PGF1dGhv
cj5XaWxraW5zLCBNLjwvYXV0aG9yPjxhdXRob3I+V2lsa2luc29uLCBELjwvYXV0aG9yPjxhdXRo
b3I+V2lsbGlhbXMsIE4uPC9hdXRob3I+PGF1dGhvcj5XaWxsaWFtcywgQi48L2F1dGhvcj48YXV0
aG9yPldpbGxpYW1zLCBKLjwvYXV0aG9yPjxhdXRob3I+V2lsbGlhbXMtSG93YXJkLCBTLiBBLjwv
YXV0aG9yPjxhdXRob3I+V2lsbGljb21iZSwgTS48L2F1dGhvcj48YXV0aG9yPldpbGxpcywgRy48
L2F1dGhvcj48YXV0aG9yPldpbHNvbiwgRC48L2F1dGhvcj48YXV0aG9yPldpbHNvbiwgSS48L2F1
dGhvcj48YXV0aG9yPldpbmRvdywgTi48L2F1dGhvcj48YXV0aG9yPldpdGhhbSwgTS48L2F1dGhv
cj48YXV0aG9yPldvbGYtUm9iZXJ0cywgUi48L2F1dGhvcj48YXV0aG9yPldvb2RoZWFkLCBGLjwv
YXV0aG9yPjxhdXRob3I+V29vZHMsIEouPC9hdXRob3I+PGF1dGhvcj5Xb290dG9uLCBELjwvYXV0
aG9yPjxhdXRob3I+V29yc2xleSwgSi48L2F1dGhvcj48YXV0aG9yPldyYWl0aCwgRC48L2F1dGhv
cj48YXV0aG9yPldyaWdodCwgTC48L2F1dGhvcj48YXV0aG9yPldyaWdodCwgQy48L2F1dGhvcj48
YXV0aG9yPldyaWdodCwgUy48L2F1dGhvcj48YXV0aG9yPlhpZSwgQy48L2F1dGhvcj48YXV0aG9y
Pllhc21pbiwgUy48L2F1dGhvcj48YXV0aG9yPllhdGVzLCBULjwvYXV0aG9yPjxhdXRob3I+WWlw
LCBLLiBQLjwvYXV0aG9yPjxhdXRob3I+WW91bmcsIEIuPC9hdXRob3I+PGF1dGhvcj5Zb3VuZywg
Uy48L2F1dGhvcj48YXV0aG9yPllvdW5nLCBBLjwvYXV0aG9yPjxhdXRob3I+WW91c3VmLCBBLiBK
LjwvYXV0aG9yPjxhdXRob3I+WW91c3VmLCBBLjwvYXV0aG9yPjxhdXRob3I+WmF3aWEsIEEuPC9h
dXRob3I+PGF1dGhvcj5aaGFvLCBCLjwvYXV0aG9yPjxhdXRob3I+Wm9uZ28sIE8uPC9hdXRob3I+
PC9hdXRob3JzPjwvY29udHJpYnV0b3JzPjx0aXRsZXM+PHRpdGxlPlBoeXNpY2FsLCBjb2duaXRp
dmUsIGFuZCBtZW50YWwgaGVhbHRoIGltcGFjdHMgb2YgQ09WSUQtMTkgYWZ0ZXIgaG9zcGl0YWxp
c2F0aW9uIChQSE9TUC1DT1ZJRCk6IGEgVUsgbXVsdGljZW50cmUsIHByb3NwZWN0aXZlIGNvaG9y
dCBzdHVkeTwvdGl0bGU+PHNlY29uZGFyeS10aXRsZT5UaGUgTGFuY2V0IFJlc3BpcmF0b3J5IE1l
ZGljaW5lPC9zZWNvbmRhcnktdGl0bGU+PC90aXRsZXM+PHBlcmlvZGljYWw+PGZ1bGwtdGl0bGU+
VGhlIExhbmNldCBSZXNwaXJhdG9yeSBNZWRpY2luZTwvZnVsbC10aXRsZT48L3BlcmlvZGljYWw+
PGRhdGVzPjx5ZWFyPjIwMjE8L3llYXI+PHB1Yi1kYXRlcz48ZGF0ZT4yMDIxLzEwLzA3LzwvZGF0
ZT48L3B1Yi1kYXRlcz48L2RhdGVzPjxpc2JuPjIyMTMtMjYwMDwvaXNibj48dXJscz48cmVsYXRl
ZC11cmxzPjx1cmw+aHR0cHM6Ly93d3cuc2NpZW5jZWRpcmVjdC5jb20vc2NpZW5jZS9hcnRpY2xl
L3BpaS9TMjIxMzI2MDAyMTAwMzgzMDwvdXJsPjwvcmVsYXRlZC11cmxzPjwvdXJscz48ZWxlY3Ry
b25pYy1yZXNvdXJjZS1udW0+aHR0cHM6Ly9kb2kub3JnLzEwLjEwMTYvUzIyMTMtMjYwMCgyMSkw
MDM4My0wPC9lbGVjdHJvbmljLXJlc291cmNlLW51bT48L3JlY29yZD48L0NpdGU+PC9FbmROb3Rl
Pn==
</w:fldData>
        </w:fldChar>
      </w:r>
      <w:r w:rsidR="00E3035E">
        <w:rPr>
          <w:rFonts w:eastAsiaTheme="minorHAnsi" w:cs="Times New Roman"/>
          <w:b w:val="0"/>
          <w:color w:val="auto"/>
          <w:sz w:val="24"/>
          <w:szCs w:val="24"/>
          <w:vertAlign w:val="superscript"/>
          <w:lang w:val="en-GB"/>
        </w:rPr>
        <w:instrText xml:space="preserve"> ADDIN EN.CITE.DATA </w:instrText>
      </w:r>
      <w:r w:rsidR="00E3035E">
        <w:rPr>
          <w:rFonts w:eastAsiaTheme="minorHAnsi" w:cs="Times New Roman"/>
          <w:b w:val="0"/>
          <w:color w:val="auto"/>
          <w:sz w:val="24"/>
          <w:szCs w:val="24"/>
          <w:vertAlign w:val="superscript"/>
          <w:lang w:val="en-GB"/>
        </w:rPr>
      </w:r>
      <w:r w:rsidR="00E3035E">
        <w:rPr>
          <w:rFonts w:eastAsiaTheme="minorHAnsi" w:cs="Times New Roman"/>
          <w:b w:val="0"/>
          <w:color w:val="auto"/>
          <w:sz w:val="24"/>
          <w:szCs w:val="24"/>
          <w:vertAlign w:val="superscript"/>
          <w:lang w:val="en-GB"/>
        </w:rPr>
        <w:fldChar w:fldCharType="end"/>
      </w:r>
      <w:r w:rsidR="00027934" w:rsidRPr="00C174CC">
        <w:rPr>
          <w:rFonts w:eastAsiaTheme="minorHAnsi" w:cs="Times New Roman"/>
          <w:b w:val="0"/>
          <w:color w:val="auto"/>
          <w:sz w:val="24"/>
          <w:szCs w:val="24"/>
          <w:vertAlign w:val="superscript"/>
          <w:lang w:val="en-GB"/>
        </w:rPr>
      </w:r>
      <w:r w:rsidR="00027934" w:rsidRPr="00C174CC">
        <w:rPr>
          <w:rFonts w:eastAsiaTheme="minorHAnsi" w:cs="Times New Roman"/>
          <w:b w:val="0"/>
          <w:color w:val="auto"/>
          <w:sz w:val="24"/>
          <w:szCs w:val="24"/>
          <w:vertAlign w:val="superscript"/>
          <w:lang w:val="en-GB"/>
        </w:rPr>
        <w:fldChar w:fldCharType="separate"/>
      </w:r>
      <w:r w:rsidR="00E3035E">
        <w:rPr>
          <w:rFonts w:eastAsiaTheme="minorHAnsi" w:cs="Times New Roman"/>
          <w:b w:val="0"/>
          <w:noProof/>
          <w:color w:val="auto"/>
          <w:sz w:val="24"/>
          <w:szCs w:val="24"/>
          <w:vertAlign w:val="superscript"/>
          <w:lang w:val="en-GB"/>
        </w:rPr>
        <w:t>(10)</w:t>
      </w:r>
      <w:r w:rsidR="00027934" w:rsidRPr="00C174CC">
        <w:rPr>
          <w:rFonts w:eastAsiaTheme="minorHAnsi" w:cs="Times New Roman"/>
          <w:b w:val="0"/>
          <w:color w:val="auto"/>
          <w:sz w:val="24"/>
          <w:szCs w:val="24"/>
          <w:vertAlign w:val="superscript"/>
          <w:lang w:val="en-GB"/>
        </w:rPr>
        <w:fldChar w:fldCharType="end"/>
      </w:r>
      <w:r w:rsidR="00027934" w:rsidRPr="00C174CC">
        <w:rPr>
          <w:rFonts w:eastAsiaTheme="minorHAnsi" w:cs="Times New Roman"/>
          <w:b w:val="0"/>
          <w:color w:val="auto"/>
          <w:sz w:val="24"/>
          <w:szCs w:val="24"/>
          <w:lang w:val="en-GB"/>
        </w:rPr>
        <w:t>,</w:t>
      </w:r>
      <w:r w:rsidR="008320B3">
        <w:rPr>
          <w:rFonts w:eastAsiaTheme="minorHAnsi" w:cs="Times New Roman"/>
          <w:b w:val="0"/>
          <w:color w:val="auto"/>
          <w:sz w:val="24"/>
          <w:szCs w:val="24"/>
          <w:lang w:val="en-GB"/>
        </w:rPr>
        <w:t xml:space="preserve"> the</w:t>
      </w:r>
      <w:r w:rsidR="00027934" w:rsidRPr="00C174CC">
        <w:rPr>
          <w:rFonts w:eastAsiaTheme="minorHAnsi" w:cs="Times New Roman"/>
          <w:b w:val="0"/>
          <w:color w:val="auto"/>
          <w:sz w:val="24"/>
          <w:szCs w:val="24"/>
          <w:lang w:val="en-GB"/>
        </w:rPr>
        <w:t xml:space="preserve"> </w:t>
      </w:r>
      <w:r w:rsidR="00DD7347" w:rsidRPr="00C174CC">
        <w:rPr>
          <w:rFonts w:eastAsiaTheme="minorHAnsi" w:cs="Times New Roman"/>
          <w:b w:val="0"/>
          <w:color w:val="auto"/>
          <w:sz w:val="24"/>
          <w:szCs w:val="24"/>
          <w:lang w:val="en-GB"/>
        </w:rPr>
        <w:t xml:space="preserve">C-MORE study </w:t>
      </w:r>
      <w:r w:rsidR="00027934" w:rsidRPr="00C174CC">
        <w:rPr>
          <w:rFonts w:eastAsiaTheme="minorHAnsi" w:cs="Times New Roman"/>
          <w:b w:val="0"/>
          <w:color w:val="auto"/>
          <w:sz w:val="24"/>
          <w:szCs w:val="24"/>
          <w:lang w:val="en-GB"/>
        </w:rPr>
        <w:t xml:space="preserve">enrolled </w:t>
      </w:r>
      <w:r w:rsidR="00A5603D" w:rsidRPr="00C174CC">
        <w:rPr>
          <w:rFonts w:eastAsiaTheme="minorHAnsi" w:cs="Times New Roman"/>
          <w:b w:val="0"/>
          <w:color w:val="auto"/>
          <w:sz w:val="24"/>
          <w:szCs w:val="24"/>
          <w:lang w:val="en-GB"/>
        </w:rPr>
        <w:t>p</w:t>
      </w:r>
      <w:r w:rsidR="008C622A" w:rsidRPr="00C174CC">
        <w:rPr>
          <w:rFonts w:eastAsiaTheme="minorHAnsi" w:cs="Times New Roman"/>
          <w:b w:val="0"/>
          <w:color w:val="auto"/>
          <w:sz w:val="24"/>
          <w:szCs w:val="24"/>
          <w:lang w:val="en-GB"/>
        </w:rPr>
        <w:t>atients</w:t>
      </w:r>
      <w:r w:rsidR="00E618E8" w:rsidRPr="00C174CC">
        <w:rPr>
          <w:rFonts w:eastAsiaTheme="minorHAnsi" w:cs="Times New Roman"/>
          <w:b w:val="0"/>
          <w:color w:val="auto"/>
          <w:sz w:val="24"/>
          <w:szCs w:val="24"/>
          <w:lang w:val="en-GB"/>
        </w:rPr>
        <w:t xml:space="preserve"> admitted to hospital with either </w:t>
      </w:r>
      <w:r w:rsidR="004D6623" w:rsidRPr="00C174CC">
        <w:rPr>
          <w:rFonts w:eastAsiaTheme="minorHAnsi" w:cs="Times New Roman"/>
          <w:b w:val="0"/>
          <w:color w:val="auto"/>
          <w:sz w:val="24"/>
          <w:szCs w:val="24"/>
          <w:lang w:val="en-GB"/>
        </w:rPr>
        <w:t>polymerase chain reaction (PCR)</w:t>
      </w:r>
      <w:r w:rsidR="00E618E8" w:rsidRPr="00C174CC">
        <w:rPr>
          <w:rFonts w:eastAsiaTheme="minorHAnsi" w:cs="Times New Roman"/>
          <w:b w:val="0"/>
          <w:color w:val="auto"/>
          <w:sz w:val="24"/>
          <w:szCs w:val="24"/>
          <w:lang w:val="en-GB"/>
        </w:rPr>
        <w:t xml:space="preserve"> confirmed or clinically diagnosed COVID-19 between </w:t>
      </w:r>
      <w:r w:rsidR="008320B3">
        <w:rPr>
          <w:rFonts w:eastAsiaTheme="minorHAnsi" w:cs="Times New Roman"/>
          <w:b w:val="0"/>
          <w:color w:val="auto"/>
          <w:sz w:val="24"/>
          <w:szCs w:val="24"/>
          <w:lang w:val="en-GB"/>
        </w:rPr>
        <w:t>1</w:t>
      </w:r>
      <w:r w:rsidR="008320B3" w:rsidRPr="00C174CC">
        <w:rPr>
          <w:rFonts w:eastAsiaTheme="minorHAnsi" w:cs="Times New Roman"/>
          <w:b w:val="0"/>
          <w:color w:val="auto"/>
          <w:sz w:val="24"/>
          <w:szCs w:val="24"/>
          <w:vertAlign w:val="superscript"/>
          <w:lang w:val="en-GB"/>
        </w:rPr>
        <w:t>st</w:t>
      </w:r>
      <w:r w:rsidR="008320B3">
        <w:rPr>
          <w:rFonts w:eastAsiaTheme="minorHAnsi" w:cs="Times New Roman"/>
          <w:b w:val="0"/>
          <w:color w:val="auto"/>
          <w:sz w:val="24"/>
          <w:szCs w:val="24"/>
          <w:lang w:val="en-GB"/>
        </w:rPr>
        <w:t xml:space="preserve"> </w:t>
      </w:r>
      <w:r w:rsidR="002F341F" w:rsidRPr="00C174CC">
        <w:rPr>
          <w:rFonts w:eastAsiaTheme="minorHAnsi" w:cs="Times New Roman"/>
          <w:b w:val="0"/>
          <w:color w:val="auto"/>
          <w:sz w:val="24"/>
          <w:szCs w:val="24"/>
          <w:lang w:val="en-GB"/>
        </w:rPr>
        <w:t>March</w:t>
      </w:r>
      <w:r w:rsidR="00E618E8" w:rsidRPr="00C174CC">
        <w:rPr>
          <w:rFonts w:eastAsiaTheme="minorHAnsi" w:cs="Times New Roman"/>
          <w:b w:val="0"/>
          <w:color w:val="auto"/>
          <w:sz w:val="24"/>
          <w:szCs w:val="24"/>
          <w:lang w:val="en-GB"/>
        </w:rPr>
        <w:t xml:space="preserve"> 2020 – </w:t>
      </w:r>
      <w:r w:rsidR="008320B3">
        <w:rPr>
          <w:rFonts w:eastAsiaTheme="minorHAnsi" w:cs="Times New Roman"/>
          <w:b w:val="0"/>
          <w:color w:val="auto"/>
          <w:sz w:val="24"/>
          <w:szCs w:val="24"/>
          <w:lang w:val="en-GB"/>
        </w:rPr>
        <w:t>1</w:t>
      </w:r>
      <w:r w:rsidR="008320B3" w:rsidRPr="00C174CC">
        <w:rPr>
          <w:rFonts w:eastAsiaTheme="minorHAnsi" w:cs="Times New Roman"/>
          <w:b w:val="0"/>
          <w:color w:val="auto"/>
          <w:sz w:val="24"/>
          <w:szCs w:val="24"/>
          <w:vertAlign w:val="superscript"/>
          <w:lang w:val="en-GB"/>
        </w:rPr>
        <w:t>st</w:t>
      </w:r>
      <w:r w:rsidR="008320B3">
        <w:rPr>
          <w:rFonts w:eastAsiaTheme="minorHAnsi" w:cs="Times New Roman"/>
          <w:b w:val="0"/>
          <w:color w:val="auto"/>
          <w:sz w:val="24"/>
          <w:szCs w:val="24"/>
          <w:lang w:val="en-GB"/>
        </w:rPr>
        <w:t xml:space="preserve"> </w:t>
      </w:r>
      <w:r w:rsidR="00F84C14" w:rsidRPr="00C174CC">
        <w:rPr>
          <w:rFonts w:eastAsiaTheme="minorHAnsi" w:cs="Times New Roman"/>
          <w:b w:val="0"/>
          <w:color w:val="auto"/>
          <w:sz w:val="24"/>
          <w:szCs w:val="24"/>
          <w:lang w:val="en-GB"/>
        </w:rPr>
        <w:t xml:space="preserve">November </w:t>
      </w:r>
      <w:r w:rsidR="00E618E8" w:rsidRPr="00C174CC">
        <w:rPr>
          <w:rFonts w:eastAsiaTheme="minorHAnsi" w:cs="Times New Roman"/>
          <w:b w:val="0"/>
          <w:color w:val="auto"/>
          <w:sz w:val="24"/>
          <w:szCs w:val="24"/>
          <w:lang w:val="en-GB"/>
        </w:rPr>
        <w:t>202</w:t>
      </w:r>
      <w:r w:rsidR="00F84C14" w:rsidRPr="00C174CC">
        <w:rPr>
          <w:rFonts w:eastAsiaTheme="minorHAnsi" w:cs="Times New Roman"/>
          <w:b w:val="0"/>
          <w:color w:val="auto"/>
          <w:sz w:val="24"/>
          <w:szCs w:val="24"/>
          <w:lang w:val="en-GB"/>
        </w:rPr>
        <w:t>1</w:t>
      </w:r>
      <w:r w:rsidR="008F2077" w:rsidRPr="00C174CC">
        <w:rPr>
          <w:rFonts w:eastAsiaTheme="minorHAnsi" w:cs="Times New Roman"/>
          <w:b w:val="0"/>
          <w:color w:val="auto"/>
          <w:sz w:val="24"/>
          <w:szCs w:val="24"/>
          <w:lang w:val="en-GB"/>
        </w:rPr>
        <w:t>,</w:t>
      </w:r>
      <w:r w:rsidR="00A5603D" w:rsidRPr="00C174CC">
        <w:rPr>
          <w:rFonts w:eastAsiaTheme="minorHAnsi" w:cs="Times New Roman"/>
          <w:b w:val="0"/>
          <w:color w:val="auto"/>
          <w:sz w:val="24"/>
          <w:szCs w:val="24"/>
          <w:lang w:val="en-GB"/>
        </w:rPr>
        <w:t xml:space="preserve"> </w:t>
      </w:r>
      <w:r w:rsidR="00DD7347" w:rsidRPr="00C174CC">
        <w:rPr>
          <w:rFonts w:eastAsiaTheme="minorHAnsi" w:cs="Times New Roman"/>
          <w:b w:val="0"/>
          <w:color w:val="auto"/>
          <w:sz w:val="24"/>
          <w:szCs w:val="24"/>
          <w:lang w:val="en-GB"/>
        </w:rPr>
        <w:t>and who consented to participate in the PHOSP-COVID study</w:t>
      </w:r>
      <w:r w:rsidR="00B5570C">
        <w:rPr>
          <w:rFonts w:eastAsiaTheme="minorHAnsi" w:cs="Times New Roman"/>
          <w:b w:val="0"/>
          <w:color w:val="auto"/>
          <w:sz w:val="24"/>
          <w:szCs w:val="24"/>
          <w:lang w:val="en-GB"/>
        </w:rPr>
        <w:t xml:space="preserve"> (</w:t>
      </w:r>
      <w:r w:rsidR="00B5570C" w:rsidRPr="00B5570C">
        <w:rPr>
          <w:rFonts w:eastAsiaTheme="minorHAnsi" w:cs="Times New Roman"/>
          <w:b w:val="0"/>
          <w:color w:val="auto"/>
          <w:sz w:val="24"/>
          <w:szCs w:val="24"/>
          <w:lang w:val="en-GB"/>
        </w:rPr>
        <w:t>Leeds West Research Ethics Committee (20/YH/0225)</w:t>
      </w:r>
      <w:r w:rsidR="00B5570C">
        <w:rPr>
          <w:rFonts w:eastAsiaTheme="minorHAnsi" w:cs="Times New Roman"/>
          <w:b w:val="0"/>
          <w:color w:val="auto"/>
          <w:sz w:val="24"/>
          <w:szCs w:val="24"/>
          <w:lang w:val="en-GB"/>
        </w:rPr>
        <w:t>)</w:t>
      </w:r>
      <w:r w:rsidR="00F8097A">
        <w:rPr>
          <w:rFonts w:eastAsiaTheme="minorHAnsi" w:cs="Times New Roman"/>
          <w:b w:val="0"/>
          <w:color w:val="auto"/>
          <w:sz w:val="24"/>
          <w:szCs w:val="24"/>
          <w:lang w:val="en-GB"/>
        </w:rPr>
        <w:t>.</w:t>
      </w:r>
      <w:r w:rsidR="00D5158D" w:rsidRPr="00C174CC">
        <w:rPr>
          <w:rFonts w:eastAsiaTheme="minorHAnsi" w:cs="Times New Roman"/>
          <w:b w:val="0"/>
          <w:color w:val="auto"/>
          <w:sz w:val="24"/>
          <w:szCs w:val="24"/>
          <w:vertAlign w:val="superscript"/>
          <w:lang w:val="en-GB"/>
        </w:rPr>
        <w:fldChar w:fldCharType="begin">
          <w:fldData xml:space="preserve">PEVuZE5vdGU+PENpdGU+PEF1dGhvcj5FdmFuczwvQXV0aG9yPjxZZWFyPjIwMjE8L1llYXI+PFJl
Y051bT40NzQ8L1JlY051bT48RGlzcGxheVRleHQ+KDEwLCAxMSk8L0Rpc3BsYXlUZXh0PjxyZWNv
cmQ+PHJlYy1udW1iZXI+NDc0PC9yZWMtbnVtYmVyPjxmb3JlaWduLWtleXM+PGtleSBhcHA9IkVO
IiBkYi1pZD0iMmZzdHJmdHh4NTkwZnRldnJ4aHBzYWZ4ZTV3dnR6dGEyOXR2IiB0aW1lc3RhbXA9
IjE2MzM5MDY2NzMiPjQ3NDwva2V5PjwvZm9yZWlnbi1rZXlzPjxyZWYtdHlwZSBuYW1lPSJKb3Vy
bmFsIEFydGljbGUiPjE3PC9yZWYtdHlwZT48Y29udHJpYnV0b3JzPjxhdXRob3JzPjxhdXRob3I+
RXZhbnMsIFJhY2hhZWwgQS48L2F1dGhvcj48YXV0aG9yPk1jQXVsZXksIEhhbWlzaDwvYXV0aG9y
PjxhdXRob3I+SGFycmlzb24sIEV3ZW4gTS48L2F1dGhvcj48YXV0aG9yPlNoaWtvdHJhLCBBYXJ0
aTwvYXV0aG9yPjxhdXRob3I+U2luZ2FwdXJpLCBBbWlzaGE8L2F1dGhvcj48YXV0aG9yPlNlcmVu
bywgTWFyY288L2F1dGhvcj48YXV0aG9yPkVsbmVpbWEsIE9tZXI8L2F1dGhvcj48YXV0aG9yPkRv
Y2hlcnR5LCBBbm5lbWFyaWUgQi48L2F1dGhvcj48YXV0aG9yPkxvbmUsIE5hemlyIEkuPC9hdXRo
b3I+PGF1dGhvcj5MZWF2eSwgT2xpdmlhIEMuPC9hdXRob3I+PGF1dGhvcj5EYWluZXMsIEx1a2U8
L2F1dGhvcj48YXV0aG9yPkJhaWxsaWUsIEouIEtlbm5ldGg8L2F1dGhvcj48YXV0aG9yPkJyb3du
LCBKZXJlbXkgUy48L2F1dGhvcj48YXV0aG9yPkNoYWxkZXIsIFRydWRpZTwvYXV0aG9yPjxhdXRo
b3I+RGUgU295emEsIEFudGhvbnk8L2F1dGhvcj48YXV0aG9yPkRpYXIgQmFrZXJseSwgTmF3YXI8
L2F1dGhvcj48YXV0aG9yPkVhc29tLCBOaWNob2xhczwvYXV0aG9yPjxhdXRob3I+R2VkZGVzLCBK
b2huIFIuPC9hdXRob3I+PGF1dGhvcj5HcmVlbmluZywgTmVpbCBKLjwvYXV0aG9yPjxhdXRob3I+
SGFydCwgTmljazwvYXV0aG9yPjxhdXRob3I+SGVhbmV5LCBMaWFtIEcuPC9hdXRob3I+PGF1dGhv
cj5IZWxsZXIsIFNpbW9uPC9hdXRob3I+PGF1dGhvcj5Ib3dhcmQsIEx1a2U8L2F1dGhvcj48YXV0
aG9yPkh1cnN0LCBKb2huIFIuPC9hdXRob3I+PGF1dGhvcj5KYWNvYiwgSm9zZXBoPC9hdXRob3I+
PGF1dGhvcj5KZW5raW5zLCBSLiBHaXNsaTwvYXV0aG9yPjxhdXRob3I+Sm9sbGV5LCBDYXJvbGlu
ZTwvYXV0aG9yPjxhdXRob3I+S2VyciwgU3RldmVuPC9hdXRob3I+PGF1dGhvcj5Lb24sIE9ubiBN
LjwvYXV0aG9yPjxhdXRob3I+TGV3aXMsIEtlaXI8L2F1dGhvcj48YXV0aG9yPkxvcmQsIEphbmV0
IE0uPC9hdXRob3I+PGF1dGhvcj5NY0Nhbm4sIEdlcnJ5IFAuPC9hdXRob3I+PGF1dGhvcj5OZXVi
YXVlciwgU3RlZmFuPC9hdXRob3I+PGF1dGhvcj5PcGVuc2hhdywgUGV0ZXIgSi4gTS48L2F1dGhv
cj48YXV0aG9yPlBhcmVraCwgRGhydXY8L2F1dGhvcj48YXV0aG9yPlBmZWZmZXIsIFBhdWw8L2F1
dGhvcj48YXV0aG9yPlJhaG1hbiwgTmFqaWIgTS48L2F1dGhvcj48YXV0aG9yPlJhbWFuLCBCZXR0
eTwvYXV0aG9yPjxhdXRob3I+UmljaGFyZHNvbiwgTWF0dGhldzwvYXV0aG9yPjxhdXRob3I+Um93
bGFuZCwgTWF0dGhldzwvYXV0aG9yPjxhdXRob3I+U2VtcGxlLCBNYWxjb2xtIEcuPC9hdXRob3I+
PGF1dGhvcj5TaGFoLCBBamF5IE0uPC9hdXRob3I+PGF1dGhvcj5TaW5naCwgU2FsbHkgSi48L2F1
dGhvcj48YXV0aG9yPlNoZWlraCwgQXppejwvYXV0aG9yPjxhdXRob3I+VGhvbWFzLCBEYXZpZDwv
YXV0aG9yPjxhdXRob3I+VG9zaG5lciwgTWFyazwvYXV0aG9yPjxhdXRob3I+Q2hhbG1lcnMsIEph
bWVzIEQuPC9hdXRob3I+PGF1dGhvcj5IbywgTGluZy1QZWk8L2F1dGhvcj48YXV0aG9yPkhvcnNs
ZXksIEFsZXg8L2F1dGhvcj48YXV0aG9yPk1hcmtzLCBNaWNoYWVsPC9hdXRob3I+PGF1dGhvcj5Q
b2luYXNhbXksIEtyaXNuYWg8L2F1dGhvcj48YXV0aG9yPldhaW4sIExvdWlzZSBWLjwvYXV0aG9y
PjxhdXRob3I+QnJpZ2h0bGluZywgQ2hyaXN0b3BoZXIgRS48L2F1dGhvcj48YXV0aG9yPkFiZWws
IEsuPC9hdXRob3I+PGF1dGhvcj5BZGFtYWxpLCBILjwvYXV0aG9yPjxhdXRob3I+QWRlbG95ZSwg
RC48L2F1dGhvcj48YXV0aG9yPkFkZXllbWksIE8uPC9hdXRob3I+PGF1dGhvcj5BZGV5ZW1pLCBG
LjwvYXV0aG9yPjxhdXRob3I+QWhtYWQsIFMuPC9hdXRob3I+PGF1dGhvcj5BaG1lZCwgUi48L2F1
dGhvcj48YXV0aG9yPkFpbnN3b3J0aCwgTS48L2F1dGhvcj48YXV0aG9yPkFsYW1vdWRpLCBBLjwv
YXV0aG9yPjxhdXRob3I+QWxqYXJvb2YsIE0uPC9hdXRob3I+PGF1dGhvcj5BbGxhbiwgTC48L2F1
dGhvcj48YXV0aG9yPkFsbGVuLCBSLjwvYXV0aG9yPjxhdXRob3I+QWxsaSwgQS48L2F1dGhvcj48
YXV0aG9yPkFsLVNoZWtsbHksIEIuPC9hdXRob3I+PGF1dGhvcj5BbHRtYW5uLCBELjwvYXV0aG9y
PjxhdXRob3I+QW5kZXJzb24sIEQuPC9hdXRob3I+PGF1dGhvcj5BbmRyZXdzLCBNLjwvYXV0aG9y
PjxhdXRob3I+QW5neWFsLCBBLjwvYXV0aG9yPjxhdXRob3I+QW50b25pYWRlcywgQy48L2F1dGhv
cj48YXV0aG9yPkFyYmFuZSwgRy48L2F1dGhvcj48YXV0aG9yPkFybW91ciwgQy48L2F1dGhvcj48
YXV0aG9yPkFybXN0cm9uZywgTi48L2F1dGhvcj48YXV0aG9yPkFybXN0cm9uZywgTC48L2F1dGhv
cj48YXV0aG9yPkFybm9sZCwgSC48L2F1dGhvcj48YXV0aG9yPkFybm9sZCwgRC48L2F1dGhvcj48
YXV0aG9yPkFzaHdvcnRoLCBNLjwvYXV0aG9yPjxhdXRob3I+QXNod29ydGgsIEEuPC9hdXRob3I+
PGF1dGhvcj5Bc3NlZmEtS2ViZWRlLCBILjwvYXV0aG9yPjxhdXRob3I+QXRraW4sIFAuPC9hdXRo
b3I+PGF1dGhvcj5BdGtpbnMsIEguPC9hdXRob3I+PGF1dGhvcj5BdGtpbnMsIEEuPC9hdXRob3I+
PGF1dGhvcj5BdWwsIFIuPC9hdXRob3I+PGF1dGhvcj5BdnJhbSwgQy48L2F1dGhvcj48YXV0aG9y
PkJhZ2dvdHQsIFIuPC9hdXRob3I+PGF1dGhvcj5CYWd1bGV5LCBELjwvYXV0aG9yPjxhdXRob3I+
QmFpbGxpZSwgSi4gSy48L2F1dGhvcj48YXV0aG9yPkJhaW4sIFMuPC9hdXRob3I+PGF1dGhvcj5C
YWthbGksIE0uPC9hdXRob3I+PGF1dGhvcj5CYWthdSwgTS48L2F1dGhvcj48YXV0aG9yPkJhbGRy
eSwgRS48L2F1dGhvcj48YXV0aG9yPkJhbGR3aW4sIEQuPC9hdXRob3I+PGF1dGhvcj5CYWxsYXJk
LCBDLjwvYXV0aG9yPjxhdXRob3I+QmFtYnJvdWdoLCBKLjwvYXV0aG9yPjxhdXRob3I+QmFya2Vy
LCBSLiBFLjwvYXV0aG9yPjxhdXRob3I+QmFycmF0dCwgUy48L2F1dGhvcj48YXV0aG9yPkJhcnJl
dHQsIEYuPC9hdXRob3I+PGF1dGhvcj5CYXN1LCBOLjwvYXV0aG9yPjxhdXRob3I+QmF0dGVyaGFt
LCBSLjwvYXV0aG9yPjxhdXRob3I+QmF4ZW5kYWxlLCBILjwvYXV0aG9yPjxhdXRob3I+QmF5ZXMs
IEguPC9hdXRob3I+PGF1dGhvcj5CYXlsZXksIE0uPC9hdXRob3I+PGF1dGhvcj5CZWFkc3dvcnRo
LCBNLjwvYXV0aG9yPjxhdXRob3I+QmVpcm5lLCBQLjwvYXV0aG9yPjxhdXRob3I+QmVsbCwgUi48
L2F1dGhvcj48YXV0aG9yPkJlbGwsIEQuPC9hdXRob3I+PGF1dGhvcj5CZXJyeSwgQy48L2F1dGhv
cj48YXV0aG9yPkJldHRzLCBTLjwvYXV0aG9yPjxhdXRob3I+Qmh1aSwgSy48L2F1dGhvcj48YXV0
aG9yPkJpc2hvcCwgTC48L2F1dGhvcj48YXV0aG9yPkJsYWlrZWx5LCBKLjwvYXV0aG9yPjxhdXRo
b3I+Qmxvb21maWVsZCwgQy48L2F1dGhvcj48YXV0aG9yPkJsb3NzLCBBLjwvYXV0aG9yPjxhdXRo
b3I+Qm9sZ2VyLCBBLjwvYXV0aG9yPjxhdXRob3I+Qm9sdG9uLCBDLiBFLjwvYXV0aG9yPjxhdXRo
b3I+Qm9ubmluZ3RvbiwgSi48L2F1dGhvcj48YXV0aG9yPkJvdGthaSwgQS48L2F1dGhvcj48YXV0
aG9yPkJvdXJuZSwgTS48L2F1dGhvcj48YXV0aG9yPkJvdXJuZSwgQy48L2F1dGhvcj48YXV0aG9y
PkJyYWRsZXksIEUuPC9hdXRob3I+PGF1dGhvcj5CcmFtaGFtLCBLLjwvYXV0aG9yPjxhdXRob3I+
QnJlYXIsIEwuPC9hdXRob3I+PGF1dGhvcj5CcmVlbiwgRy48L2F1dGhvcj48YXV0aG9yPkJyZWV6
ZSwgSi48L2F1dGhvcj48YXV0aG9yPkJyaWdncywgQS48L2F1dGhvcj48YXV0aG9yPkJyaWdodCwg
RS48L2F1dGhvcj48YXV0aG9yPkJyaWdodGxpbmcsIEMuIEUuPC9hdXRob3I+PGF1dGhvcj5Ccmls
bCwgUy48L2F1dGhvcj48YXV0aG9yPkJyaW5kbGUsIEsuPC9hdXRob3I+PGF1dGhvcj5Ccm9hZCwg
TC48L2F1dGhvcj48YXV0aG9yPkJyb29tZSwgTS48L2F1dGhvcj48YXV0aG9yPkJyb3duLCBKLiBT
LjwvYXV0aG9yPjxhdXRob3I+QnJvd24sIE0uPC9hdXRob3I+PGF1dGhvcj5Ccm93biwgSi48L2F1
dGhvcj48YXV0aG9yPkJyb3duLCBKLjwvYXV0aG9yPjxhdXRob3I+QnJvd24sIFIuPC9hdXRob3I+
PGF1dGhvcj5Ccm93biwgVi48L2F1dGhvcj48YXV0aG9yPkJyb3duLCBBLjwvYXV0aG9yPjxhdXRo
b3I+QnJvd24sIE0uPC9hdXRob3I+PGF1dGhvcj5Ccm93biwgQS48L2F1dGhvcj48YXV0aG9yPkJy
dWdoYSwgVC48L2F1dGhvcj48YXV0aG9yPkJydW5za2lsbCwgTi48L2F1dGhvcj48YXV0aG9yPkJ1
Y2gsIE0uPC9hdXRob3I+PGF1dGhvcj5CdWxhcmdhLCBBLjwvYXV0aG9yPjxhdXRob3I+QnVsbG1v
cmUsIEUuPC9hdXRob3I+PGF1dGhvcj5CdXJuLCBELjwvYXV0aG9yPjxhdXRob3I+QnVybnMsIEcu
PC9hdXRob3I+PGF1dGhvcj5CdXNieSwgSi48L2F1dGhvcj48YXV0aG9yPkJ1dHRyZXNzLCBBLjwv
YXV0aG9yPjxhdXRob3I+QnlybmUsIFMuPC9hdXRob3I+PGF1dGhvcj5DYWlybnMsIFAuPC9hdXRo
b3I+PGF1dGhvcj5DYWxkZXIsIFAuIEMuPC9hdXRob3I+PGF1dGhvcj5DYWx2ZWxvLCBFLjwvYXV0
aG9yPjxhdXRob3I+Q2FyZCwgQi48L2F1dGhvcj48YXV0aG9yPkNhcnIsIEwuPC9hdXRob3I+PGF1
dGhvcj5DYXJzb24sIEcuPC9hdXRob3I+PGF1dGhvcj5DYXJ0ZXIsIFAuPC9hdXRob3I+PGF1dGhv
cj5DYXZhbmFnaCwgSi48L2F1dGhvcj48YXV0aG9yPkNoYWxkZXIsIFQuPC9hdXRob3I+PGF1dGhv
cj5DaGFsbWVycywgSi4gRC48L2F1dGhvcj48YXV0aG9yPkNoYW1iZXJzLCBSLiBDLjwvYXV0aG9y
PjxhdXRob3I+Q2hhbm5vbiwgSy48L2F1dGhvcj48YXV0aG9yPkNoYXBtYW4sIEsuPC9hdXRob3I+
PGF1dGhvcj5DaGFyYWxhbWJvdSwgQS48L2F1dGhvcj48YXV0aG9yPkNoYXVkaHVyaSwgTi48L2F1
dGhvcj48YXV0aG9yPkNoZWNrbGV5LCBBLjwvYXV0aG9yPjxhdXRob3I+Q2hlbiwgSi48L2F1dGhv
cj48YXV0aG9yPkNoZXRoYW0sIEwuPC9hdXRob3I+PGF1dGhvcj5DaGlsdmVycywgRS4gUi48L2F1
dGhvcj48YXV0aG9yPkNoaW5veSwgSC48L2F1dGhvcj48YXV0aG9yPkNob25nLUphbWVzLCBLLjwv
YXV0aG9yPjxhdXRob3I+Q2hvdWRodXJ5LCBOLjwvYXV0aG9yPjxhdXRob3I+Q2hvdWRodXJ5LCBH
LjwvYXV0aG9yPjxhdXRob3I+Q2hvd2RodXJ5LCBQLjwvYXV0aG9yPjxhdXRob3I+Q2hvd2llbmN6
eWssIFAuPC9hdXRob3I+PGF1dGhvcj5DaHJpc3RpZSwgQy48L2F1dGhvcj48YXV0aG9yPkNsYXJr
LCBELjwvYXV0aG9yPjxhdXRob3I+Q2xhcmssIEMuPC9hdXRob3I+PGF1dGhvcj5DbGFya2UsIEou
PC9hdXRob3I+PGF1dGhvcj5DbGlmdCwgUC48L2F1dGhvcj48YXV0aG9yPkNsb2hpc2V5LCBTLjwv
YXV0aG9yPjxhdXRob3I+Q29idXJuLCBaLjwvYXV0aG9yPjxhdXRob3I+Q29sZSwgSi48L2F1dGhv
cj48YXV0aG9yPkNvbGVtYW4sIEMuPC9hdXRob3I+PGF1dGhvcj5Db25uZWxsLCBELjwvYXV0aG9y
PjxhdXRob3I+Q29ubm9sbHksIEIuPC9hdXRob3I+PGF1dGhvcj5Db25ub3IsIEwuPC9hdXRob3I+
PGF1dGhvcj5Db29rLCBBLjwvYXV0aG9yPjxhdXRob3I+Q29vcGVyLCBCLjwvYXV0aG9yPjxhdXRo
b3I+Q291cGxhbmQsIEMuPC9hdXRob3I+PGF1dGhvcj5DcmFpZywgVC48L2F1dGhvcj48YXV0aG9y
PkNyaXNwLCBQLjwvYXV0aG9yPjxhdXRob3I+Q3Jpc3RpYW5vLCBELjwvYXV0aG9yPjxhdXRob3I+
Q3Jvb2tzLCBNLiBHLjwvYXV0aG9yPjxhdXRob3I+Q3Jvc3MsIEEuPC9hdXRob3I+PGF1dGhvcj5D
cnV6LCBJLjwvYXV0aG9yPjxhdXRob3I+Q3VsbGluYW4sIFAuPC9hdXRob3I+PGF1dGhvcj5EYWlu
ZXMsIEwuPC9hdXRob3I+PGF1dGhvcj5EYWx0b24sIE0uPC9hdXRob3I+PGF1dGhvcj5EYXJrLCBQ
LjwvYXV0aG9yPjxhdXRob3I+RGFzZ2luLCBKLjwvYXV0aG9yPjxhdXRob3I+RGF2aWQsIEEuPC9h
dXRob3I+PGF1dGhvcj5EYXZpZCwgQy48L2F1dGhvcj48YXV0aG9yPkRhdmllcywgTS48L2F1dGhv
cj48YXV0aG9yPkRhdmllcywgRy48L2F1dGhvcj48YXV0aG9yPkRhdmllcywgSy48L2F1dGhvcj48
YXV0aG9yPkRhdmllcywgRi48L2F1dGhvcj48YXV0aG9yPkRhdmllcywgRy4gQS48L2F1dGhvcj48
YXV0aG9yPkRheW5lcywgRS48L2F1dGhvcj48YXV0aG9yPkRlIFNpbHZhLCBULjwvYXV0aG9yPjxh
dXRob3I+RGUgU295emEsIEEuPC9hdXRob3I+PGF1dGhvcj5EZWFraW4sIEIuPC9hdXRob3I+PGF1
dGhvcj5EZWFucywgQS48L2F1dGhvcj48YXV0aG9yPkRlZnJlcywgUy48L2F1dGhvcj48YXV0aG9y
PkRlbGwsIEEuPC9hdXRob3I+PGF1dGhvcj5EZW1wc2V5LCBLLjwvYXV0aG9yPjxhdXRob3I+RGVu
bmlzLCBKLjwvYXV0aG9yPjxhdXRob3I+RGV3YXIsIEEuPC9hdXRob3I+PGF1dGhvcj5EaGFybWFn
dW5hd2FyZGVuYSwgUi48L2F1dGhvcj48YXV0aG9yPkRpYXIgQmFrZXJseSwgTi48L2F1dGhvcj48
YXV0aG9yPkRpcHBlciwgQS48L2F1dGhvcj48YXV0aG9yPkRpdmVyLCBTLjwvYXV0aG9yPjxhdXRo
b3I+RGl3YW5qaSwgUy4gTi48L2F1dGhvcj48YXV0aG9yPkRpeG9uLCBNLjwvYXV0aG9yPjxhdXRo
b3I+RGp1a2Fub3ZpYywgUi48L2F1dGhvcj48YXV0aG9yPkRvYnNvbiwgSC48L2F1dGhvcj48YXV0
aG9yPkRvYnNvbiwgQy48L2F1dGhvcj48YXV0aG9yPkRvYnNvbiwgUy4gTC48L2F1dGhvcj48YXV0
aG9yPkRvY2hlcnR5LCBBLiBCLjwvYXV0aG9yPjxhdXRob3I+RG9uYWxkc29uLCBBLjwvYXV0aG9y
PjxhdXRob3I+RG9uZywgVC48L2F1dGhvcj48YXV0aG9yPkRvcm1hbmQsIE4uPC9hdXRob3I+PGF1
dGhvcj5Eb3VnaGVydHksIEEuPC9hdXRob3I+PGF1dGhvcj5Eb3dsaW5nLCBSLjwvYXV0aG9yPjxh
dXRob3I+RHJhaW4sIFMuPC9hdXRob3I+PGF1dGhvcj5EdWxhd2FuLCBQLjwvYXV0aG9yPjxhdXRo
b3I+RHVubiwgUy48L2F1dGhvcj48YXV0aG9yPkR1bm4sIFMuPC9hdXRob3I+PGF1dGhvcj5FYXNv
bSwgTi48L2F1dGhvcj48YXV0aG9yPkVjaGV2YXJyaWEsIEMuPC9hdXRob3I+PGF1dGhvcj5FZHdh
cmRzLCBTLjwvYXV0aG9yPjxhdXRob3I+RWR3YXJkc29uLCBDLjwvYXV0aG9yPjxhdXRob3I+RWxs
aW90dCwgQi48L2F1dGhvcj48YXV0aG9yPkVsbGlvdHQsIEEuPC9hdXRob3I+PGF1dGhvcj5FbGxp
cywgWS48L2F1dGhvcj48YXV0aG9yPkVsbWVyLCBBLjwvYXV0aG9yPjxhdXRob3I+RWxuZWltYSwg
Ty48L2F1dGhvcj48YXV0aG9yPkV2YW5zLCBSLiBBLjwvYXV0aG9yPjxhdXRob3I+RXZhbnMsIEou
PC9hdXRob3I+PGF1dGhvcj5FdmFucywgSC48L2F1dGhvcj48YXV0aG9yPkV2YW5zLCBELjwvYXV0
aG9yPjxhdXRob3I+RXZhbnMsIFIuIEkuPC9hdXRob3I+PGF1dGhvcj5FdmFucywgUi48L2F1dGhv
cj48YXV0aG9yPkV2YW5zLCBULjwvYXV0aG9yPjxhdXRob3I+RmFiYnJpLCBMLjwvYXV0aG9yPjxh
dXRob3I+RmFpcmJhaXJuLCBTLjwvYXV0aG9yPjxhdXRob3I+RmFpcm1hbiwgQS48L2F1dGhvcj48
YXV0aG9yPkZhbGxvbiwgSy48L2F1dGhvcj48YXV0aG9yPkZhbHV5aSwgRC48L2F1dGhvcj48YXV0
aG9yPkZhdmFnZXIsIEMuPC9hdXRob3I+PGF1dGhvcj5GZWx0b24sIFQuPC9hdXRob3I+PGF1dGhv
cj5GaW5jaCwgSi48L2F1dGhvcj48YXV0aG9yPkZpbm5leSwgUy48L2F1dGhvcj48YXV0aG9yPkZp
c2hlciwgSC48L2F1dGhvcj48YXV0aG9yPkZsZXRjaGVyLCBTLjwvYXV0aG9yPjxhdXRob3I+Rmxv
Y2t0b24sIFIuPC9hdXRob3I+PGF1dGhvcj5Gb290ZSwgRC48L2F1dGhvcj48YXV0aG9yPkZvcmQs
IEEuPC9hdXRob3I+PGF1dGhvcj5Gb3J0b24sIEQuPC9hdXRob3I+PGF1dGhvcj5GcmFuY2lzLCBS
LjwvYXV0aG9yPjxhdXRob3I+RnJhbmNpcywgUy48L2F1dGhvcj48YXV0aG9yPkZyYW5jaXMsIEMu
PC9hdXRob3I+PGF1dGhvcj5GcmFua2VsLCBBLjwvYXV0aG9yPjxhdXRob3I+RnJhc2VyLCBFLjwv
YXV0aG9yPjxhdXRob3I+RnJlZSwgUi48L2F1dGhvcj48YXV0aG9yPkZyZW5jaCwgTi48L2F1dGhv
cj48YXV0aG9yPkZ1bGQsIEouPC9hdXRob3I+PGF1dGhvcj5GdXJuaXNzLCBKLjwvYXV0aG9yPjxh
dXRob3I+R2FybmVyLCBMLjwvYXV0aG9yPjxhdXRob3I+R2F1dGFtLCBOLjwvYXV0aG9yPjxhdXRo
b3I+R2VkZGVzLCBKLiBSLjwvYXV0aG9yPjxhdXRob3I+R2VvcmdlLCBQLiBNLjwvYXV0aG9yPjxh
dXRob3I+R2VvcmdlLCBKLjwvYXV0aG9yPjxhdXRob3I+R2liYm9ucywgTS48L2F1dGhvcj48YXV0
aG9yPkdpbG1vdXIsIEwuPC9hdXRob3I+PGF1dGhvcj5HbGVlc29uLCBGLjwvYXV0aG9yPjxhdXRo
b3I+R2xvc3NvcCwgSi48L2F1dGhvcj48YXV0aG9yPkdsb3ZlciwgUy48L2F1dGhvcj48YXV0aG9y
Pkdvb2RtYW4sIE4uPC9hdXRob3I+PGF1dGhvcj5Hb29wdHUsIEIuPC9hdXRob3I+PGF1dGhvcj5H
b3JzdWNoLCBULjwvYXV0aG9yPjxhdXRob3I+R291cmxheSwgRS48L2F1dGhvcj48YXV0aG9yPkdy
ZWVuaGFmZiwgUC48L2F1dGhvcj48YXV0aG9yPkdyZWVuaGFsZiwgVy48L2F1dGhvcj48YXV0aG9y
PkdyZWVuaGFsZ2gsIEEuPC9hdXRob3I+PGF1dGhvcj5HcmVlbmluZywgTi4gSi48L2F1dGhvcj48
YXV0aG9yPkdyZWVud29vZCwgSi48L2F1dGhvcj48YXV0aG9yPkdyZWVud29vZCwgUy48L2F1dGhv
cj48YXV0aG9yPkdyZWdvcnksIFIuPC9hdXRob3I+PGF1dGhvcj5HcmlldmUsIEQuPC9hdXRob3I+
PGF1dGhvcj5HdW1tYWRpLCBNLjwvYXV0aG9yPjxhdXRob3I+R3VwdGEsIEEuPC9hdXRob3I+PGF1
dGhvcj5HdXJyYW0sIFMuPC9hdXRob3I+PGF1dGhvcj5HdXRocmllLCBFLjwvYXV0aG9yPjxhdXRo
b3I+SGFkbGV5LCBLLjwvYXV0aG9yPjxhdXRob3I+SGFnZ2FyLCBBLjwvYXV0aG9yPjxhdXRob3I+
SGFpbmV5LCBLLjwvYXV0aG9yPjxhdXRob3I+SGFsZGFyLCBQLjwvYXV0aG9yPjxhdXRob3I+SGFs
bCwgSS48L2F1dGhvcj48YXV0aG9yPkhhbGwsIEwuPC9hdXRob3I+PGF1dGhvcj5IYWxsaW5nLUJy
b3duLCBNLjwvYXV0aG9yPjxhdXRob3I+SGFtaWwsIFIuPC9hdXRob3I+PGF1dGhvcj5IYW5sZXks
IE4uIEEuPC9hdXRob3I+PGF1dGhvcj5IYXJkd2ljaywgSC48L2F1dGhvcj48YXV0aG9yPkhhcmR5
LCBFLjwvYXV0aG9yPjxhdXRob3I+SGFyZ2Fkb24sIEIuPC9hdXRob3I+PGF1dGhvcj5IYXJyaW5n
dG9uLCBLLjwvYXV0aG9yPjxhdXRob3I+SGFycmlzLCBWLjwvYXV0aG9yPjxhdXRob3I+SGFycmlz
b24sIEUuIE0uPC9hdXRob3I+PGF1dGhvcj5IYXJyaXNvbiwgUC48L2F1dGhvcj48YXV0aG9yPkhh
cnQsIE4uPC9hdXRob3I+PGF1dGhvcj5IYXJ2ZXksIEEuPC9hdXRob3I+PGF1dGhvcj5IYXJ2ZXks
IE0uPC9hdXRob3I+PGF1dGhvcj5IYXJ2aWUsIE0uPC9hdXRob3I+PGF1dGhvcj5IYXZpbmRlbi1X
aWxsaWFtcywgTS48L2F1dGhvcj48YXV0aG9yPkhhd2tlcywgSi48L2F1dGhvcj48YXV0aG9yPkhh
d2tpbmdzLCBOLjwvYXV0aG9yPjxhdXRob3I+SGF3b3J0aCwgSi48L2F1dGhvcj48YXV0aG9yPkhh
eWRheSwgQS48L2F1dGhvcj48YXV0aG9yPkhlYW5leSwgTC4gRy48L2F1dGhvcj48YXV0aG9yPkhl
ZW5leSwgSi4gTC48L2F1dGhvcj48YXV0aG9yPkhlaWdodG1hbiwgTS48L2F1dGhvcj48YXV0aG9y
PkhlbGxlciwgUy48L2F1dGhvcj48YXV0aG9yPkhlbmRlcnNvbiwgTS48L2F1dGhvcj48YXV0aG9y
Pkhlc3NlbGRlbiwgTC48L2F1dGhvcj48YXV0aG9yPkhpbGxtYW4sIFQuPC9hdXRob3I+PGF1dGhv
cj5IaW5nb3JhbmksIEEuPC9hdXRob3I+PGF1dGhvcj5IaXdvdCwgVC48L2F1dGhvcj48YXV0aG9y
PkhvLCBMLiBQLjwvYXV0aG9yPjxhdXRob3I+SG9hcmUsIEEuPC9hdXRob3I+PGF1dGhvcj5Ib2Fy
ZSwgTS48L2F1dGhvcj48YXV0aG9yPkhvZ2FydGgsIFAuPC9hdXRob3I+PGF1dGhvcj5Ib2xib3Vy
biwgQS48L2F1dGhvcj48YXV0aG9yPkhvbGRzd29ydGgsIEwuPC9hdXRob3I+PGF1dGhvcj5Ib2xn
YXRlLCBELjwvYXV0aG9yPjxhdXRob3I+SG9sbWVzLCBLLjwvYXV0aG9yPjxhdXRob3I+SG9scm95
ZC1IaW5kLCBCLjwvYXV0aG9yPjxhdXRob3I+SG9yc2xleSwgQS48L2F1dGhvcj48YXV0aG9yPkhv
c3NlaW5pLCBBLjwvYXV0aG9yPjxhdXRob3I+SG90b3BmLCBNLjwvYXV0aG9yPjxhdXRob3I+SG91
Y2hlbiwgTC48L2F1dGhvcj48YXV0aG9yPkhvd2FyZCwgTC48L2F1dGhvcj48YXV0aG9yPkhvd2Fy
ZCwgTC48L2F1dGhvcj48YXV0aG9yPkhvd2VsbCwgQS48L2F1dGhvcj48YXV0aG9yPkh1ZnRvbiwg
RS48L2F1dGhvcj48YXV0aG9yPkh1Z2hlcywgQS48L2F1dGhvcj48YXV0aG9yPkh1Z2hlcywgSi48
L2F1dGhvcj48YXV0aG9yPkh1Z2hlcywgUi48L2F1dGhvcj48YXV0aG9yPkh1bXBocmllcywgQS48
L2F1dGhvcj48YXV0aG9yPkh1bmVrZSwgTi48L2F1dGhvcj48YXV0aG9yPkh1cnN0LCBKLiBSLjwv
YXV0aG9yPjxhdXRob3I+SHVyc3QsIFIuPC9hdXRob3I+PGF1dGhvcj5IdXNhaW4sIE0uPC9hdXRo
b3I+PGF1dGhvcj5IdXNzZWxsLCBULjwvYXV0aG9yPjxhdXRob3I+SWJyYWhpbSwgVy48L2F1dGhv
cj48YXV0aG9yPkllbnQsIEEuPC9hdXRob3I+PGF1dGhvcj5JbmdyYW0sIEwuPC9hdXRob3I+PGF1
dGhvcj5Jc21haWwsIEsuPC9hdXRob3I+PGF1dGhvcj5KYWNrc29uLCBULjwvYXV0aG9yPjxhdXRo
b3I+SmFjb2IsIEouPC9hdXRob3I+PGF1dGhvcj5KYW1lcywgVy4gWS48L2F1dGhvcj48YXV0aG9y
PkphbmVzLCBTLjwvYXV0aG9yPjxhdXRob3I+SmFydmlzLCBILjwvYXV0aG9yPjxhdXRob3I+SmF5
YXJhbWFuLCBCLjwvYXV0aG9yPjxhdXRob3I+SmVua2lucywgUi4gRy48L2F1dGhvcj48YXV0aG9y
PkplenphcmQsIFAuPC9hdXRob3I+PGF1dGhvcj5KaXdhLCBLLjwvYXV0aG9yPjxhdXRob3I+Sm9o
bnNvbiwgUy48L2F1dGhvcj48YXV0aG9yPkpvaG5zb24sIEMuPC9hdXRob3I+PGF1dGhvcj5Kb2hu
c3RvbiwgRC48L2F1dGhvcj48YXV0aG9yPkpvbGxleSwgQy48L2F1dGhvcj48YXV0aG9yPkpvbGxl
eSwgQy4gSi48L2F1dGhvcj48YXV0aG9yPkpvbmVzLCBJLjwvYXV0aG9yPjxhdXRob3I+Sm9uZXMs
IFMuPC9hdXRob3I+PGF1dGhvcj5Kb25lcywgRC48L2F1dGhvcj48YXV0aG9yPkpvbmVzLCBILjwv
YXV0aG9yPjxhdXRob3I+Sm9uZXMsIEcuPC9hdXRob3I+PGF1dGhvcj5Kb25lcywgTS48L2F1dGhv
cj48YXV0aG9yPkpvc2UsIFMuPC9hdXRob3I+PGF1dGhvcj5LYWJpciwgVC48L2F1dGhvcj48YXV0
aG9yPkthbHRzYWthcywgRy48L2F1dGhvcj48YXV0aG9yPkthbXdhLCBWLjwvYXV0aG9yPjxhdXRo
b3I+S2FyLCBQLjwvYXV0aG9yPjxhdXRob3I+S2F1c2FyLCBaLjwvYXV0aG9yPjxhdXRob3I+S2Vs
bHksIFMuPC9hdXRob3I+PGF1dGhvcj5LZXJyLCBTLjwvYXV0aG9yPjxhdXRob3I+S2V5LCBBLiBM
LjwvYXV0aG9yPjxhdXRob3I+S2hhbiwgRi48L2F1dGhvcj48YXV0aG9yPktodW50aSwgSy48L2F1
dGhvcj48YXV0aG9yPktpbmcsIEMuPC9hdXRob3I+PGF1dGhvcj5LaW5nLCBCLjwvYXV0aG9yPjxh
dXRob3I+S2l0dGVyaWNrLCBQLjwvYXV0aG9yPjxhdXRob3I+S2xlbmVybWFuLCBQLjwvYXV0aG9y
PjxhdXRob3I+S25pYmJzLCBMLjwvYXV0aG9yPjxhdXRob3I+S25pZ2h0LCBTLjwvYXV0aG9yPjxh
dXRob3I+S25pZ2h0b24sIEEuPC9hdXRob3I+PGF1dGhvcj5Lb24sIE8uIE0uPC9hdXRob3I+PGF1
dGhvcj5Lb24sIFMuPC9hdXRob3I+PGF1dGhvcj5Lb24sIFMuIFMuPC9hdXRob3I+PGF1dGhvcj5L
b3JzenVuLCBBLjwvYXV0aG9yPjxhdXRob3I+S290YW5pZGlzLCBDLjwvYXV0aG9yPjxhdXRob3I+
S295Y2hldiwgSS48L2F1dGhvcj48YXV0aG9yPkt1cnVwYXRpLCBQLjwvYXV0aG9yPjxhdXRob3I+
S3dhbiwgSi48L2F1dGhvcj48YXV0aG9yPkxhaW5nLCBDLjwvYXV0aG9yPjxhdXRob3I+TGFtbHVt
LCBILjwvYXV0aG9yPjxhdXRob3I+TGFuZGVycywgRy48L2F1dGhvcj48YXV0aG9yPkxhbmdlbmJl
cmcsIEMuPC9hdXRob3I+PGF1dGhvcj5MYXNzZXJzb24sIEQuPC9hdXRob3I+PGF1dGhvcj5MYXdy
aWUsIEEuPC9hdXRob3I+PGF1dGhvcj5MZWEsIEEuPC9hdXRob3I+PGF1dGhvcj5MZWF2eSwgTy4g
Qy48L2F1dGhvcj48YXV0aG9yPkxlZSwgRC48L2F1dGhvcj48YXV0aG9yPkxlZSwgRS48L2F1dGhv
cj48YXV0aG9yPkxlaXRjaCwgSy48L2F1dGhvcj48YXV0aG9yPkxlbmFnaCwgUi48L2F1dGhvcj48
YXV0aG9yPkxld2lzLCBLLjwvYXV0aG9yPjxhdXRob3I+TGV3aXMsIFYuPC9hdXRob3I+PGF1dGhv
cj5MZXdpcywgSy4gRS48L2F1dGhvcj48YXV0aG9yPkxld2lzLCBKLjwvYXV0aG9yPjxhdXRob3I+
TGV3aXMtQnVya2UsIE4uPC9hdXRob3I+PGF1dGhvcj5MaWdodCwgVC48L2F1dGhvcj48YXV0aG9y
PkxpZ2h0c3RvbmUsIEwuPC9hdXRob3I+PGF1dGhvcj5MaW0sIEwuPC9hdXRob3I+PGF1dGhvcj5M
aW5mb3JkLCBTLjwvYXV0aG9yPjxhdXRob3I+TGluZ2ZvcmQtSHVnaGVzLCBBLjwvYXV0aG9yPjxh
dXRob3I+TGlwbWFuLCBNLjwvYXV0aG9yPjxhdXRob3I+TGl5YW5hZ2UsIEsuPC9hdXRob3I+PGF1
dGhvcj5MbG95ZCwgQS48L2F1dGhvcj48YXV0aG9yPkxvZ2FuLCBTLjwvYXV0aG9yPjxhdXRob3I+
TG9tYXMsIEQuPC9hdXRob3I+PGF1dGhvcj5Mb25lLCBOLiBJLjwvYXV0aG9yPjxhdXRob3I+TG9v
c2xleSwgUi48L2F1dGhvcj48YXV0aG9yPkxvcmQsIEouIE0uPC9hdXRob3I+PGF1dGhvcj5Mb3Rh
LCBILjwvYXV0aG9yPjxhdXRob3I+THVjZXksIEEuPC9hdXRob3I+PGF1dGhvcj5NYWNHb3dhbiwg
Ry48L2F1dGhvcj48YXV0aG9yPk1hY2hhcmlhLCBJLjwvYXV0aG9yPjxhdXRob3I+TWFja2F5LCBD
LjwvYXV0aG9yPjxhdXRob3I+TWFjbGl2ZXIsIEwuPC9hdXRob3I+PGF1dGhvcj5NYWRhdGhpbCwg
Uy48L2F1dGhvcj48YXV0aG9yPk1hZHphbWJhLCBHLjwvYXV0aG9yPjxhdXRob3I+TWFnZWUsIE4u
PC9hdXRob3I+PGF1dGhvcj5NYWlycywgTi48L2F1dGhvcj48YXV0aG9yPk1hamVlZCwgTi48L2F1
dGhvcj48YXV0aG9yPk1ham9yLCBFLjwvYXV0aG9yPjxhdXRob3I+TWFsaW0sIE0uPC9hdXRob3I+
PGF1dGhvcj5NYWxsaXNvbiwgRy48L2F1dGhvcj48YXV0aG9yPk1hbiwgVy48L2F1dGhvcj48YXV0
aG9yPk1hbmRhbCwgUy48L2F1dGhvcj48YXV0aG9yPk1hbmdpb24sIEsuPC9hdXRob3I+PGF1dGhv
cj5NYW5zb29yaSwgUC48L2F1dGhvcj48YXV0aG9yPk1hcmNpbmlhaywgUy48L2F1dGhvcj48YXV0
aG9yPk1hcml2ZWxlcywgTS48L2F1dGhvcj48YXV0aG9yPk1hcmtzLCBNLjwvYXV0aG9yPjxhdXRo
b3I+TWFyc2hhbGwsIEIuPC9hdXRob3I+PGF1dGhvcj5NYXJ0aW5lYXUsIEEuPC9hdXRob3I+PGF1
dGhvcj5NYXNrZWxsLCBOLjwvYXV0aG9yPjxhdXRob3I+TWF0aWxhLCBELjwvYXV0aG9yPjxhdXRo
b3I+TWF0dGhld3MsIEwuPC9hdXRob3I+PGF1dGhvcj5NYXlldCwgSi48L2F1dGhvcj48YXV0aG9y
Pk1jQWRvbywgUy48L2F1dGhvcj48YXV0aG9yPk1jQWxsaXN0ZXItV2lsbGlhbXMsIEguPC9hdXRo
b3I+PGF1dGhvcj5NY0FyZGxlLCBQLjwvYXV0aG9yPjxhdXRob3I+TWNBcmRsZSwgQS48L2F1dGhv
cj48YXV0aG9yPk1jQXVsYXksIEQuPC9hdXRob3I+PGF1dGhvcj5NY0F1bGV5LCBILjwvYXV0aG9y
PjxhdXRob3I+TWNBdWxleSwgRC4gRi48L2F1dGhvcj48YXV0aG9yPk1jQ2FmZmVydHksIEsuPC9h
dXRob3I+PGF1dGhvcj5NY0Nhbm4sIEcuIFAuPC9hdXRob3I+PGF1dGhvcj5NY0NhdWxleSwgSC48
L2F1dGhvcj48YXV0aG9yPk1jQ291cnQsIFAuPC9hdXRob3I+PGF1dGhvcj5NY0dhcnZleSwgTC48
L2F1dGhvcj48YXV0aG9yPk1jR2lubmVzcywgSi48L2F1dGhvcj48YXV0aG9yPk1jR292ZXJuLCBB
LjwvYXV0aG9yPjxhdXRob3I+TWNHdWlubmVzcywgSC48L2F1dGhvcj48YXV0aG9yPk1jSW5uZXMs
IEkuIEIuPC9hdXRob3I+PGF1dGhvcj5NY0l2b3IsIEsuPC9hdXRob3I+PGF1dGhvcj5NY0l2b3Is
IEUuPC9hdXRob3I+PGF1dGhvcj5NY01haG9uLCBBLjwvYXV0aG9yPjxhdXRob3I+TWNNYWhvbiwg
TS4gSi48L2F1dGhvcj48YXV0aG9yPk1jTW9ycm93LCBMLjwvYXV0aG9yPjxhdXRob3I+TWNOYWxs
eSwgVC48L2F1dGhvcj48YXV0aG9yPk1jTmFycnksIE0uPC9hdXRob3I+PGF1dGhvcj5NY1F1ZWVu
LCBBLjwvYXV0aG9yPjxhdXRob3I+TWNTaGFuZSwgSC48L2F1dGhvcj48YXV0aG9yPk1lZ3Nvbiwg
Uy48L2F1dGhvcj48YXV0aG9yPk1laXJpbmcsIEouPC9hdXRob3I+PGF1dGhvcj5NZW56aWVzLCBE
LjwvYXV0aG9yPjxhdXRob3I+TWljaGFlbCwgQS48L2F1dGhvcj48YXV0aG9yPk1pbGxpZ2FuLCBM
LjwvYXV0aG9yPjxhdXRob3I+TWlsbHMsIE4uPC9hdXRob3I+PGF1dGhvcj5NaXRjaGVsbCwgSi48
L2F1dGhvcj48YXV0aG9yPk1vaGFtZWQsIEEuPC9hdXRob3I+PGF1dGhvcj5Nb2x5bmVhdXgsIFAu
IEwuPC9hdXRob3I+PGF1dGhvcj5Nb250ZWlybywgVy48L2F1dGhvcj48YXV0aG9yPk1vcmxleSwg
QS48L2F1dGhvcj48YXV0aG9yPk1vcnJpc29uLCBMLjwvYXV0aG9yPjxhdXRob3I+TW9ycmlzcywg
Ui48L2F1dGhvcj48YXV0aG9yPk1vcnJvdywgQS48L2F1dGhvcj48YXV0aG9yPk1vc3MsIEEuPC9h
dXRob3I+PGF1dGhvcj5Nb3NzLCBBLiBKLjwvYXV0aG9yPjxhdXRob3I+TW9zcywgUC48L2F1dGhv
cj48YXV0aG9yPk11a2FldG92YS1MYWRpbnNrYSwgRS48L2F1dGhvcj48YXV0aG9yPk11bmF3YXIs
IFUuPC9hdXRob3I+PGF1dGhvcj5NdXJhbGksIEUuPC9hdXRob3I+PGF1dGhvcj5NdXJpcmEsIEou
PC9hdXRob3I+PGF1dGhvcj5OYXNzYSwgSC48L2F1dGhvcj48YXV0aG9yPk5laWxsLCBQLjwvYXV0
aG9yPjxhdXRob3I+TmV1YmF1ZXIsIFMuPC9hdXRob3I+PGF1dGhvcj5OZXdieSwgRC48L2F1dGhv
cj48YXV0aG9yPk5ld2VsbCwgSC48L2F1dGhvcj48YXV0aG9yPk5ld3RvbiBDb3gsIEEuPC9hdXRo
b3I+PGF1dGhvcj5OaWNob2xzb24sIFQuPC9hdXRob3I+PGF1dGhvcj5OaWNvbGwsIEQuPC9hdXRo
b3I+PGF1dGhvcj5Ob2xhbiwgQy4gTS48L2F1dGhvcj48YXV0aG9yPk5vb25hbiwgTS4gSi48L2F1
dGhvcj48YXV0aG9yPk5vdm90bnksIFAuPC9hdXRob3I+PGF1dGhvcj5OdW5hZywgSi48L2F1dGhv
cj48YXV0aG9yPk55YWJva28sIEouPC9hdXRob3I+PGF1dGhvcj5PJmFwb3M7QnJpZW4sIEwuPC9h
dXRob3I+PGF1dGhvcj5PZGVsbCwgTi48L2F1dGhvcj48YXV0aG9yPk9nZywgRy48L2F1dGhvcj48
YXV0aG9yPk9sYW9zZWJpa2FuLCBPLjwvYXV0aG9yPjxhdXRob3I+T2xpdmVyLCBDLjwvYXV0aG9y
PjxhdXRob3I+T21hciwgWi48L2F1dGhvcj48YXV0aG9yPk9wZW5zaGF3LCBQLiBKLiBNLjwvYXV0
aG9yPjxhdXRob3I+Uml2ZXJhLU9ydGVnYSwgUC48L2F1dGhvcj48YXV0aG9yPk9zYm91cm5lLCBS
LjwvYXV0aG9yPjxhdXRob3I+T3N0ZXJtYW5uLCBNLjwvYXV0aG9yPjxhdXRob3I+T3ZlcnRvbiwg
Qy48L2F1dGhvcj48YXV0aG9yPk94dG9uLCBKLjwvYXV0aG9yPjxhdXRob3I+UGFjcGFjbywgRS48
L2F1dGhvcj48YXV0aG9yPlBhZGRpY2ssIFMuPC9hdXRob3I+PGF1dGhvcj5QYXBpbmVuaSwgUC48
L2F1dGhvcj48YXV0aG9yPlBhcmFkb3dza2ksIEsuPC9hdXRob3I+PGF1dGhvcj5QYXJlZWssIE0u
PC9hdXRob3I+PGF1dGhvcj5QYXJla2gsIEQuPC9hdXRob3I+PGF1dGhvcj5QYXJmcmV5LCBILjwv
YXV0aG9yPjxhdXRob3I+UGFyaWFudGUsIEMuPC9hdXRob3I+PGF1dGhvcj5QYXJrZXIsIFMuPC9h
dXRob3I+PGF1dGhvcj5QYXJrZXMsIE0uPC9hdXRob3I+PGF1dGhvcj5QYXJtYXIsIEouPC9hdXRo
b3I+PGF1dGhvcj5QYXJ2aW4sIFIuPC9hdXRob3I+PGF1dGhvcj5QYXRhbGUsIFMuPC9hdXRob3I+
PGF1dGhvcj5QYXRlbCwgQi48L2F1dGhvcj48YXV0aG9yPlBhdGVsLCBTLjwvYXV0aG9yPjxhdXRo
b3I+UGF0ZWwsIE0uPC9hdXRob3I+PGF1dGhvcj5QYXRobWFuYXRoYW4sIEIuPC9hdXRob3I+PGF1
dGhvcj5QYXZsaWRlcywgTS48L2F1dGhvcj48YXV0aG9yPlBlYXJsLCBKLiBFLjwvYXV0aG9yPjxh
dXRob3I+UGVja2hhbSwgRC48L2F1dGhvcj48YXV0aG9yPlBlbmRsZWJ1cnksIEouPC9hdXRob3I+
PGF1dGhvcj5QZW5nLCBZLjwvYXV0aG9yPjxhdXRob3I+UGVubmluZ3RvbiwgQy48L2F1dGhvcj48
YXV0aG9yPlBlcmFsdGEsIEkuPC9hdXRob3I+PGF1dGhvcj5QZXJraW5zLCBFLjwvYXV0aG9yPjxh
dXRob3I+UGV0bywgVC48L2F1dGhvcj48YXV0aG9yPlBldG91c2ksIE4uPC9hdXRob3I+PGF1dGhv
cj5QZXRyaWUsIEouPC9hdXRob3I+PGF1dGhvcj5QZmVmZmVyLCBQLjwvYXV0aG9yPjxhdXRob3I+
UGhpcHBzLCBKLjwvYXV0aG9yPjxhdXRob3I+UGltbSwgSi48L2F1dGhvcj48YXV0aG9yPlBpcGVy
IEhhbmxleSwgSy48L2F1dGhvcj48YXV0aG9yPlBpdXMsIFIuPC9hdXRob3I+PGF1dGhvcj5QbGVp
biwgUy48L2F1dGhvcj48YXV0aG9yPlBsZWtoYW5vdmEsIFQuPC9hdXRob3I+PGF1dGhvcj5Qb2lu
YXNhbXksIEsuPC9hdXRob3I+PGF1dGhvcj5Qb2xnYXIsIE8uPC9hdXRob3I+PGF1dGhvcj5Qb2xs
LCBMLjwvYXV0aG9yPjxhdXRob3I+UG9ydGVyLCBKLiBDLjwvYXV0aG9yPjxhdXRob3I+UG9ydHVr
aGF5LCBTLjwvYXV0aG9yPjxhdXRob3I+UG93ZWxsLCBOLjwvYXV0aG9yPjxhdXRob3I+UHJpY2Us
IEwuPC9hdXRob3I+PGF1dGhvcj5QcmljZSwgRC48L2F1dGhvcj48YXV0aG9yPlByaWNlLCBBLjwv
YXV0aG9yPjxhdXRob3I+UHJpY2UsIEMuPC9hdXRob3I+PGF1dGhvcj5Qcmlja2V0dCwgQS48L2F1
dGhvcj48YXV0aG9yPlF1YWlkLCBTLjwvYXV0aG9yPjxhdXRob3I+UXVpZ2xleSwgSi48L2F1dGhv
cj48YXV0aG9yPlF1aW50LCBKLjwvYXV0aG9yPjxhdXRob3I+UXVyZXNoaSwgSC48L2F1dGhvcj48
YXV0aG9yPlJhaG1hbiwgTi48L2F1dGhvcj48YXV0aG9yPlJhaG1hbiwgTS48L2F1dGhvcj48YXV0
aG9yPlJhbHNlciwgTS48L2F1dGhvcj48YXV0aG9yPlJhbWFuLCBCLjwvYXV0aG9yPjxhdXRob3I+
UmFtb3MsIEEuPC9hdXRob3I+PGF1dGhvcj5SYW5nZWxleSwgSi48L2F1dGhvcj48YXV0aG9yPlJl
ZXMsIFQuPC9hdXRob3I+PGF1dGhvcj5SZWdhbiwgSy48L2F1dGhvcj48YXV0aG9yPlJpY2hhcmRz
LCBBLjwvYXV0aG9yPjxhdXRob3I+UmljaGFyZHNvbiwgTS48L2F1dGhvcj48YXV0aG9yPlJvYmVy
dHNvbiwgRS48L2F1dGhvcj48YXV0aG9yPlJvZGdlcnMsIEouPC9hdXRob3I+PGF1dGhvcj5Sb3Nz
LCBHLjwvYXV0aG9yPjxhdXRob3I+Um9zc2RhbGUsIEouPC9hdXRob3I+PGF1dGhvcj5Sb3N0cm9u
LCBBLjwvYXV0aG9yPjxhdXRob3I+Um91dGVuLCBBLjwvYXV0aG9yPjxhdXRob3I+Um93bGFuZCwg
QS48L2F1dGhvcj48YXV0aG9yPlJvd2xhbmQsIE0uIEouPC9hdXRob3I+PGF1dGhvcj5Sb3dsYW5k
LCBKLjwvYXV0aG9yPjxhdXRob3I+Um93bGFuZC1Kb25lcywgUy4gTC48L2F1dGhvcj48YXV0aG9y
PlJveSwgSy48L2F1dGhvcj48YXV0aG9yPlJ1ZGFuLCBJLjwvYXV0aG9yPjxhdXRob3I+UnVzc2Vs
bCwgUi48L2F1dGhvcj48YXV0aG9yPlJ1c3NlbGwsIEUuPC9hdXRob3I+PGF1dGhvcj5TYWJpdCwg
Ui48L2F1dGhvcj48YXV0aG9yPlNhZ2UsIEUuIEsuPC9hdXRob3I+PGF1dGhvcj5TYW1hbmksIE4u
PC9hdXRob3I+PGF1dGhvcj5TYW11ZWwsIFIuPC9hdXRob3I+PGF1dGhvcj5TYXBleSwgRS48L2F1
dGhvcj48YXV0aG9yPlNhcmFsYXlhLCBELjwvYXV0aG9yPjxhdXRob3I+U2FyYXR6aXMsIEEuPC9h
dXRob3I+PGF1dGhvcj5TYXJnZWFudCwgSi48L2F1dGhvcj48YXV0aG9yPlNhc3MsIFQuPC9hdXRo
b3I+PGF1dGhvcj5TYXR0YXIsIE4uPC9hdXRob3I+PGF1dGhvcj5TYXVuZGVycywgSy48L2F1dGhv
cj48YXV0aG9yPlNhdW5kZXJzLCBSLjwvYXV0aG9yPjxhdXRob3I+U2F4b24sIFcuPC9hdXRob3I+
PGF1dGhvcj5TYXllciwgQS48L2F1dGhvcj48YXV0aG9yPlNjaHdhZWJsZSwgVy48L2F1dGhvcj48
YXV0aG9yPlNjb3R0LCBKLjwvYXV0aG9yPjxhdXRob3I+U2NvdHQsIEsuPC9hdXRob3I+PGF1dGhv
cj5TZWxieSwgTi48L2F1dGhvcj48YXV0aG9yPlNlbXBsZSwgTS4gRy48L2F1dGhvcj48YXV0aG9y
PlNlcmVubywgTS48L2F1dGhvcj48YXV0aG9yPlNoYWgsIEsuPC9hdXRob3I+PGF1dGhvcj5TaGFo
LCBBLjwvYXV0aG9yPjxhdXRob3I+U2hhaCwgUC48L2F1dGhvcj48YXV0aG9yPlNoYXJtYSwgTS48
L2F1dGhvcj48YXV0aG9yPlNoYXJwZSwgTS48L2F1dGhvcj48YXV0aG9yPlNoYXJwZSwgQy48L2F1
dGhvcj48YXV0aG9yPlNoYXcsIFYuPC9hdXRob3I+PGF1dGhvcj5TaGVpa2gsIEEuPC9hdXRob3I+
PGF1dGhvcj5TaGV2a2V0LCBLLjwvYXV0aG9yPjxhdXRob3I+U2hpa290cmEsIEEuPC9hdXRob3I+
PGF1dGhvcj5TaG9ydCwgSi48L2F1dGhvcj48YXV0aG9yPlNpZGRpcXVpLCBTLjwvYXV0aG9yPjxh
dXRob3I+U2lnZnJpZCwgTC48L2F1dGhvcj48YXV0aG9yPlNpbW9ucywgRy48L2F1dGhvcj48YXV0
aG9yPlNpbXBzb24sIEouPC9hdXRob3I+PGF1dGhvcj5TaW5nYXB1cmksIEEuPC9hdXRob3I+PGF1
dGhvcj5TaW5naCwgUy4gSi48L2F1dGhvcj48YXV0aG9yPlNpbmdoLCBDLjwvYXV0aG9yPjxhdXRo
b3I+U2luZ2gsIFMuPC9hdXRob3I+PGF1dGhvcj5Ta2VlbWVyLCBKLjwvYXV0aG9yPjxhdXRob3I+
U21pdGgsIEkuPC9hdXRob3I+PGF1dGhvcj5TbWl0aCwgSi48L2F1dGhvcj48YXV0aG9yPlNtaXRo
LCBMLjwvYXV0aG9yPjxhdXRob3I+U21pdGgsIEEuPC9hdXRob3I+PGF1dGhvcj5Tb2FyZXMsIE0u
PC9hdXRob3I+PGF1dGhvcj5Tb3V0aGVybiwgRC48L2F1dGhvcj48YXV0aG9yPlNwZWFycywgTS48
L2F1dGhvcj48YXV0aG9yPlNwZW5jZXIsIEwuIEcuPC9hdXRob3I+PGF1dGhvcj5TcGVyYW56YSwg
Ri48L2F1dGhvcj48YXV0aG9yPlN0YWRvbiwgTC48L2F1dGhvcj48YXV0aG9yPlN0YW5lbCwgUy48
L2F1dGhvcj48YXV0aG9yPlN0ZWluZXIsIE0uPC9hdXRob3I+PGF1dGhvcj5TdGVuc2VsLCBELjwv
YXV0aG9yPjxhdXRob3I+U3Rlcm4sIE0uPC9hdXRob3I+PGF1dGhvcj5TdGV3YXJ0LCBJLjwvYXV0
aG9yPjxhdXRob3I+U3RvY2tsZXksIEouPC9hdXRob3I+PGF1dGhvcj5TdG9uZSwgUi48L2F1dGhv
cj48YXV0aG9yPlN0b3JyaWUsIEEuPC9hdXRob3I+PGF1dGhvcj5TdG9ydG9uLCBLLjwvYXV0aG9y
PjxhdXRob3I+U3RyaW5nZXIsIEUuPC9hdXRob3I+PGF1dGhvcj5TdWJiZSwgQy48L2F1dGhvcj48
YXV0aG9yPlN1ZGxvdywgQy48L2F1dGhvcj48YXV0aG9yPlN1bGVpbWFuLCBaLjwvYXV0aG9yPjxh
dXRob3I+U3VtbWVycywgQy48L2F1dGhvcj48YXV0aG9yPlN1bW1lcnNnaWxsLCBDLjwvYXV0aG9y
PjxhdXRob3I+U3V0aGVybGFuZCwgRC48L2F1dGhvcj48YXV0aG9yPlN5a2VzLCBELiBMLjwvYXV0
aG9yPjxhdXRob3I+U3lrZXMsIFIuPC9hdXRob3I+PGF1dGhvcj5UYWxib3QsIE4uPC9hdXRob3I+
PGF1dGhvcj5UYW4sIEEuIEwuPC9hdXRob3I+PGF1dGhvcj5UYXlsb3IsIEMuPC9hdXRob3I+PGF1
dGhvcj5UYXlsb3IsIEEuPC9hdXRob3I+PGF1dGhvcj5UZSwgQS48L2F1dGhvcj48YXV0aG9yPlRl
ZGQsIEguPC9hdXRob3I+PGF1dGhvcj5UZWUsIEMuIEouPC9hdXRob3I+PGF1dGhvcj5UZW5jaCwg
SC48L2F1dGhvcj48YXV0aG9yPlRlcnJ5LCBTLjwvYXV0aG9yPjxhdXRob3I+VGhhY2tyYXktTm9j
ZXJhLCBTLjwvYXV0aG9yPjxhdXRob3I+VGhhaXZhbGFwcGlsLCBGLjwvYXV0aG9yPjxhdXRob3I+
VGhpY2tldHQsIEQuPC9hdXRob3I+PGF1dGhvcj5UaG9tYXMsIEQuPC9hdXRob3I+PGF1dGhvcj5U
aG9tYXMsIEQuIEMuPC9hdXRob3I+PGF1dGhvcj5UaG9tYXMsIEEuIEsuPC9hdXRob3I+PGF1dGhv
cj5UaG9tcHNvbiwgQS4gQS4gUi48L2F1dGhvcj48YXV0aG9yPlRob21wc29uLCBULjwvYXV0aG9y
PjxhdXRob3I+VGhvcm50b24sIFQuPC9hdXRob3I+PGF1dGhvcj5UaHdhaXRlcywgUi4gUy48L2F1
dGhvcj48YXV0aG9yPlRvYmluLCBNLjwvYXV0aG9yPjxhdXRob3I+VG9pbmdzb24sIEcuIEYuPC9h
dXRob3I+PGF1dGhvcj5Ub25nLCBDLjwvYXV0aG9yPjxhdXRob3I+VG9zaG5lciwgTS48L2F1dGhv
cj48YXV0aG9yPlRvdXl6LCBSLjwvYXV0aG9yPjxhdXRob3I+VHJpcHAsIEsuIEEuPC9hdXRob3I+
PGF1dGhvcj5UdW5uaWNsaWZmZSwgRS48L2F1dGhvcj48YXV0aG9yPlR1cm5lciwgRS48L2F1dGhv
cj48YXV0aG9yPlR1cnRsZSwgTC48L2F1dGhvcj48YXV0aG9yPlR1cnRvbiwgSC48L2F1dGhvcj48
YXV0aG9yPlVnd3Vva2UsIFIuPC9hdXRob3I+PGF1dGhvcj5VcHRoZWdyb3ZlLCBSLjwvYXV0aG9y
PjxhdXRob3I+VmFsYWJoamksIEouPC9hdXRob3I+PGF1dGhvcj5WZWxsb3JlLCBLLjwvYXV0aG9y
PjxhdXRob3I+V2FkZSwgRS48L2F1dGhvcj48YXV0aG9yPldhaW4sIEwuIFYuPC9hdXRob3I+PGF1
dGhvcj5XYWplcm8sIEwuIE8uPC9hdXRob3I+PGF1dGhvcj5XYWxkZXIsIFMuPC9hdXRob3I+PGF1
dGhvcj5XYWxrZXIsIFMuPC9hdXRob3I+PGF1dGhvcj5XYWxsLCBFLjwvYXV0aG9yPjxhdXRob3I+
V2FsbGlzLCBULjwvYXV0aG9yPjxhdXRob3I+V2FsbXNsZXksIFMuPC9hdXRob3I+PGF1dGhvcj5X
YWxzaCwgUy48L2F1dGhvcj48YXV0aG9yPldhbHNoLCBKLiBBLjwvYXV0aG9yPjxhdXRob3I+V2F0
c29uLCBMLjwvYXV0aG9yPjxhdXRob3I+V2F0c29uLCBKLjwvYXV0aG9yPjxhdXRob3I+V2F0c29u
LCBMLjwvYXV0aG9yPjxhdXRob3I+V2F0c29uLCBFLjwvYXV0aG9yPjxhdXRob3I+V2VsY2gsIEMu
PC9hdXRob3I+PGF1dGhvcj5XZWxjaCwgSC48L2F1dGhvcj48YXV0aG9yPldlbHNoLCBCLjwvYXV0
aG9yPjxhdXRob3I+V2Vzc2VseSwgUy48L2F1dGhvcj48YXV0aG9yPldlc3QsIFMuPC9hdXRob3I+
PGF1dGhvcj5XaGVlbGVyLCBILjwvYXV0aG9yPjxhdXRob3I+V2hpdGVoZWFkLCBWLjwvYXV0aG9y
PjxhdXRob3I+V2hpdG5leSwgSi48L2F1dGhvcj48YXV0aG9yPldoaXR0YWtlciwgUy48L2F1dGhv
cj48YXV0aG9yPldoaXR0YW0sIEIuPC9hdXRob3I+PGF1dGhvcj5XaWxkLCBKLjwvYXV0aG9yPjxh
dXRob3I+V2lsa2lucywgTS48L2F1dGhvcj48YXV0aG9yPldpbGtpbnNvbiwgRC48L2F1dGhvcj48
YXV0aG9yPldpbGxpYW1zLCBOLjwvYXV0aG9yPjxhdXRob3I+V2lsbGlhbXMsIEIuPC9hdXRob3I+
PGF1dGhvcj5XaWxsaWFtcywgSi48L2F1dGhvcj48YXV0aG9yPldpbGxpYW1zLUhvd2FyZCwgUy4g
QS48L2F1dGhvcj48YXV0aG9yPldpbGxpY29tYmUsIE0uPC9hdXRob3I+PGF1dGhvcj5XaWxsaXMs
IEcuPC9hdXRob3I+PGF1dGhvcj5XaWxzb24sIEQuPC9hdXRob3I+PGF1dGhvcj5XaWxzb24sIEku
PC9hdXRob3I+PGF1dGhvcj5XaW5kb3csIE4uPC9hdXRob3I+PGF1dGhvcj5XaXRoYW0sIE0uPC9h
dXRob3I+PGF1dGhvcj5Xb2xmLVJvYmVydHMsIFIuPC9hdXRob3I+PGF1dGhvcj5Xb29kaGVhZCwg
Ri48L2F1dGhvcj48YXV0aG9yPldvb2RzLCBKLjwvYXV0aG9yPjxhdXRob3I+V29vdHRvbiwgRC48
L2F1dGhvcj48YXV0aG9yPldvcnNsZXksIEouPC9hdXRob3I+PGF1dGhvcj5XcmFpdGgsIEQuPC9h
dXRob3I+PGF1dGhvcj5XcmlnaHQsIEwuPC9hdXRob3I+PGF1dGhvcj5XcmlnaHQsIEMuPC9hdXRo
b3I+PGF1dGhvcj5XcmlnaHQsIFMuPC9hdXRob3I+PGF1dGhvcj5YaWUsIEMuPC9hdXRob3I+PGF1
dGhvcj5ZYXNtaW4sIFMuPC9hdXRob3I+PGF1dGhvcj5ZYXRlcywgVC48L2F1dGhvcj48YXV0aG9y
PllpcCwgSy4gUC48L2F1dGhvcj48YXV0aG9yPllvdW5nLCBCLjwvYXV0aG9yPjxhdXRob3I+WW91
bmcsIFMuPC9hdXRob3I+PGF1dGhvcj5Zb3VuZywgQS48L2F1dGhvcj48YXV0aG9yPllvdXN1Ziwg
QS4gSi48L2F1dGhvcj48YXV0aG9yPllvdXN1ZiwgQS48L2F1dGhvcj48YXV0aG9yPlphd2lhLCBB
LjwvYXV0aG9yPjxhdXRob3I+WmhhbywgQi48L2F1dGhvcj48YXV0aG9yPlpvbmdvLCBPLjwvYXV0
aG9yPjwvYXV0aG9ycz48L2NvbnRyaWJ1dG9ycz48dGl0bGVzPjx0aXRsZT5QaHlzaWNhbCwgY29n
bml0aXZlLCBhbmQgbWVudGFsIGhlYWx0aCBpbXBhY3RzIG9mIENPVklELTE5IGFmdGVyIGhvc3Bp
dGFsaXNhdGlvbiAoUEhPU1AtQ09WSUQpOiBhIFVLIG11bHRpY2VudHJlLCBwcm9zcGVjdGl2ZSBj
b2hvcnQgc3R1ZHk8L3RpdGxlPjxzZWNvbmRhcnktdGl0bGU+VGhlIExhbmNldCBSZXNwaXJhdG9y
eSBNZWRpY2luZTwvc2Vjb25kYXJ5LXRpdGxlPjwvdGl0bGVzPjxwZXJpb2RpY2FsPjxmdWxsLXRp
dGxlPlRoZSBMYW5jZXQgUmVzcGlyYXRvcnkgTWVkaWNpbmU8L2Z1bGwtdGl0bGU+PC9wZXJpb2Rp
Y2FsPjxkYXRlcz48eWVhcj4yMDIxPC95ZWFyPjxwdWItZGF0ZXM+PGRhdGU+MjAyMS8xMC8wNy88
L2RhdGU+PC9wdWItZGF0ZXM+PC9kYXRlcz48aXNibj4yMjEzLTI2MDA8L2lzYm4+PHVybHM+PHJl
bGF0ZWQtdXJscz48dXJsPmh0dHBzOi8vd3d3LnNjaWVuY2VkaXJlY3QuY29tL3NjaWVuY2UvYXJ0
aWNsZS9waWkvUzIyMTMyNjAwMjEwMDM4MzA8L3VybD48L3JlbGF0ZWQtdXJscz48L3VybHM+PGVs
ZWN0cm9uaWMtcmVzb3VyY2UtbnVtPmh0dHBzOi8vZG9pLm9yZy8xMC4xMDE2L1MyMjEzLTI2MDAo
MjEpMDAzODMtMDwvZWxlY3Ryb25pYy1yZXNvdXJjZS1udW0+PC9yZWNvcmQ+PC9DaXRlPjxDaXRl
PjxBdXRob3I+RXZhbnM8L0F1dGhvcj48WWVhcj4yMDIxPC9ZZWFyPjxSZWNOdW0+NTQwPC9SZWNO
dW0+PHJlY29yZD48cmVjLW51bWJlcj41NDA8L3JlYy1udW1iZXI+PGZvcmVpZ24ta2V5cz48a2V5
IGFwcD0iRU4iIGRiLWlkPSIyZnN0cmZ0eHg1OTBmdGV2cnhocHNhZnhlNXd2dHp0YTI5dHYiIHRp
bWVzdGFtcD0iMTY0MjY5NzYzNSI+NTQwPC9rZXk+PC9mb3JlaWduLWtleXM+PHJlZi10eXBlIG5h
bWU9IkpvdXJuYWwgQXJ0aWNsZSI+MTc8L3JlZi10eXBlPjxjb250cmlidXRvcnM+PGF1dGhvcnM+
PGF1dGhvcj5FdmFucywgUmFjaGFlbCBBPC9hdXRob3I+PGF1dGhvcj5MZWF2eSwgT2xpdmlhIEM8
L2F1dGhvcj48YXV0aG9yPlJpY2hhcmRzb24sIE1hdHRoZXc8L2F1dGhvcj48YXV0aG9yPkVsbmVp
bWEsIE9tZXI8L2F1dGhvcj48YXV0aG9yPk1jQXVsZXksIEhhbWlzaCBKIEM8L2F1dGhvcj48YXV0
aG9yPlNoaWtvdHJhLCBBYXJ0aTwvYXV0aG9yPjxhdXRob3I+U2luZ2FwdXJpLCBBbWlzaGE8L2F1
dGhvcj48YXV0aG9yPlNlcmVubywgTWFyY288L2F1dGhvcj48YXV0aG9yPlNhdW5kZXJzLCBSdXRo
IE08L2F1dGhvcj48YXV0aG9yPkhhcnJpcywgVmljdG9yaWEgQzwvYXV0aG9yPjxhdXRob3I+QXVs
LCBSYW1pbmRlcjwvYXV0aG9yPjxhdXRob3I+QmVpcm5lLCBQYXVsPC9hdXRob3I+PGF1dGhvcj5C
b2x0b24sIENoYXJsb3R0ZSBFPC9hdXRob3I+PGF1dGhvcj5Ccm93biwgSmVyZW15IFM8L2F1dGhv
cj48YXV0aG9yPkNob3VkaHVyeSwgR291cmFiPC9hdXRob3I+PGF1dGhvcj5CYWtlcmx5LCBOYXdh
ciBEaWFyPC9hdXRob3I+PGF1dGhvcj5FYXNvbSwgTmljaG9sYXM8L2F1dGhvcj48YXV0aG9yPkVj
aGV2YXJyaWEsIENhcmxvczwvYXV0aG9yPjxhdXRob3I+RnVsZCwgSm9uYXRoYW48L2F1dGhvcj48
YXV0aG9yPkhhcnQsIE5pY2s8L2F1dGhvcj48YXV0aG9yPkh1cnN0LCBKb2huIFI8L2F1dGhvcj48
YXV0aG9yPkpvbmVzLCBNYXJrPC9hdXRob3I+PGF1dGhvcj5QYXJla2gsIERocnV2PC9hdXRob3I+
PGF1dGhvcj5QZmVmZmVyLCBQYXVsPC9hdXRob3I+PGF1dGhvcj5SYWhtYW4sIE5hamliIE08L2F1
dGhvcj48YXV0aG9yPlJvd2xhbmQtSm9uZXMsIFNhcmFoPC9hdXRob3I+PGF1dGhvcj5TaGFoLCBB
amF5IE08L2F1dGhvcj48YXV0aG9yPldvb3R0b24sIERhbiBHPC9hdXRob3I+PGF1dGhvcj5DaGFs
ZGVyLCBUcnVkaWU8L2F1dGhvcj48YXV0aG9yPkRhdmllcywgTWVsYW5pZSBKPC9hdXRob3I+PGF1
dGhvcj5EZSBTb3l6YSwgQW50aG9ueTwvYXV0aG9yPjxhdXRob3I+R3JlZW5oYWxmLCBXaWxsaWFt
PC9hdXRob3I+PGF1dGhvcj5HcmVlbmluZywgTmVpbCBKPC9hdXRob3I+PGF1dGhvcj5IZWFuZXks
IExpYW0gRzwvYXV0aG9yPjxhdXRob3I+SGVsbGVyLCBTaW1vbjwvYXV0aG9yPjxhdXRob3I+SG93
YXJkLCBMdWtlPC9hdXRob3I+PGF1dGhvcj5KYWNvYiwgSm9zZXBoPC9hdXRob3I+PGF1dGhvcj5K
ZW5raW5zLCBSIEdpc2xpPC9hdXRob3I+PGF1dGhvcj5Mb3JkLCBKYW5ldCBNPC9hdXRob3I+PGF1
dGhvcj5NYW4sIFdpbGwgRC1DPC9hdXRob3I+PGF1dGhvcj5NY0Nhbm4sIEdlcnJ5IFA8L2F1dGhv
cj48YXV0aG9yPk5ldWJhdWVyLCBTdGVmYW48L2F1dGhvcj48YXV0aG9yPk9wZW5zaGF3LCBQZXRl
ciBKTTwvYXV0aG9yPjxhdXRob3I+UG9ydGVyLCBKb2FubmE8L2F1dGhvcj48YXV0aG9yPlF1aW50
LCBKZW5uaWZlcjwvYXV0aG9yPjxhdXRob3I+Um93bGFuZCwgTWF0dGhldyBKPC9hdXRob3I+PGF1
dGhvcj5TY290dCwgSmFuZXQgVDwvYXV0aG9yPjxhdXRob3I+U2VtcGxlLCBNYWxjb2xtIEc8L2F1
dGhvcj48YXV0aG9yPlNpbmdoLCBTYWxseSBKPC9hdXRob3I+PGF1dGhvcj5Ub3NobmVyLCBNYXJr
PC9hdXRob3I+PGF1dGhvcj5MZXdpcywgS2VpcjwvYXV0aG9yPjxhdXRob3I+QnJpZ2dzLCBBbmRy
ZXc8L2F1dGhvcj48YXV0aG9yPkRvY2hlcnR5LCBBbm5lbWFyaWUgQjwvYXV0aG9yPjxhdXRob3I+
S2VyciwgU3RldmVuPC9hdXRob3I+PGF1dGhvcj5Mb25lLCBOYXppciBJPC9hdXRob3I+PGF1dGhv
cj5TaGVpa2gsIEF6aXo8L2F1dGhvcj48YXV0aG9yPlRob3JwZSwgTWF0aGV3PC9hdXRob3I+PGF1
dGhvcj5aaGVuZywgQmFuZzwvYXV0aG9yPjxhdXRob3I+Q2hhbG1lcnMsIEphbWVzIEQ8L2F1dGhv
cj48YXV0aG9yPkhvLCBMaW5nLVBlaTwvYXV0aG9yPjxhdXRob3I+SG9yc2xleSwgQWxleDwvYXV0
aG9yPjxhdXRob3I+TWFya3MsIE1pY2hhZWw8L2F1dGhvcj48YXV0aG9yPlBvaW5hc2FteSwgS3Jp
c25haDwvYXV0aG9yPjxhdXRob3I+UmFtYW4sIEJldHR5PC9hdXRob3I+PGF1dGhvcj5IYXJyaXNv
biwgRXdlbiBNPC9hdXRob3I+PGF1dGhvcj5XYWluLCBMb3Vpc2UgVjwvYXV0aG9yPjxhdXRob3I+
QnJpZ2h0bGluZywgQ2hyaXN0b3BoZXIgRTwvYXV0aG9yPjxhdXRob3I+V3JpdGluZyBHcm91cDwv
YXV0aG9yPjwvYXV0aG9ycz48L2NvbnRyaWJ1dG9ycz48dGl0bGVzPjx0aXRsZT5DbGluaWNhbCBj
aGFyYWN0ZXJpc3RpY3Mgd2l0aCBpbmZsYW1tYXRpb24gcHJvZmlsaW5nIG9mIExvbmctQ09WSUQg
YW5kIGFzc29jaWF0aW9uIHdpdGggb25lLXllYXIgcmVjb3ZlcnkgZm9sbG93aW5nIGhvc3BpdGFs
aXNhdGlvbiBpbiB0aGUgVUs6IGEgcHJvc3BlY3RpdmUgb2JzZXJ2YXRpb25hbCBzdHVkeTwvdGl0
bGU+PHNlY29uZGFyeS10aXRsZT5MYW5jZXQgUmVzcGlyIE1lZDwvc2Vjb25kYXJ5LXRpdGxlPjwv
dGl0bGVzPjxwZXJpb2RpY2FsPjxmdWxsLXRpdGxlPkxhbmNldCBSZXNwaXIgTWVkPC9mdWxsLXRp
dGxlPjwvcGVyaW9kaWNhbD48cGFnZXM+QWNjZXB0ZWQ8L3BhZ2VzPjxkYXRlcz48eWVhcj4yMDIx
PC95ZWFyPjwvZGF0ZXM+PHVybHM+PHJlbGF0ZWQtdXJscz48dXJsPmh0dHBzOi8vd3d3Lm1lZHJ4
aXYub3JnL2NvbnRlbnQvbWVkcnhpdi9lYXJseS8yMDIxLzEyLzE1LzIwMjEuMTIuMTMuMjEyNjc0
NzEuZnVsbC5wZGY8L3VybD48L3JlbGF0ZWQtdXJscz48L3VybHM+PC9yZWNvcmQ+PC9DaXRlPjwv
RW5kTm90ZT5=
</w:fldData>
        </w:fldChar>
      </w:r>
      <w:r w:rsidR="00E3035E">
        <w:rPr>
          <w:rFonts w:eastAsiaTheme="minorHAnsi" w:cs="Times New Roman"/>
          <w:b w:val="0"/>
          <w:color w:val="auto"/>
          <w:sz w:val="24"/>
          <w:szCs w:val="24"/>
          <w:vertAlign w:val="superscript"/>
          <w:lang w:val="en-GB"/>
        </w:rPr>
        <w:instrText xml:space="preserve"> ADDIN EN.CITE </w:instrText>
      </w:r>
      <w:r w:rsidR="00E3035E">
        <w:rPr>
          <w:rFonts w:eastAsiaTheme="minorHAnsi" w:cs="Times New Roman"/>
          <w:b w:val="0"/>
          <w:color w:val="auto"/>
          <w:sz w:val="24"/>
          <w:szCs w:val="24"/>
          <w:vertAlign w:val="superscript"/>
          <w:lang w:val="en-GB"/>
        </w:rPr>
        <w:fldChar w:fldCharType="begin">
          <w:fldData xml:space="preserve">PEVuZE5vdGU+PENpdGU+PEF1dGhvcj5FdmFuczwvQXV0aG9yPjxZZWFyPjIwMjE8L1llYXI+PFJl
Y051bT40NzQ8L1JlY051bT48RGlzcGxheVRleHQ+KDEwLCAxMSk8L0Rpc3BsYXlUZXh0PjxyZWNv
cmQ+PHJlYy1udW1iZXI+NDc0PC9yZWMtbnVtYmVyPjxmb3JlaWduLWtleXM+PGtleSBhcHA9IkVO
IiBkYi1pZD0iMmZzdHJmdHh4NTkwZnRldnJ4aHBzYWZ4ZTV3dnR6dGEyOXR2IiB0aW1lc3RhbXA9
IjE2MzM5MDY2NzMiPjQ3NDwva2V5PjwvZm9yZWlnbi1rZXlzPjxyZWYtdHlwZSBuYW1lPSJKb3Vy
bmFsIEFydGljbGUiPjE3PC9yZWYtdHlwZT48Y29udHJpYnV0b3JzPjxhdXRob3JzPjxhdXRob3I+
RXZhbnMsIFJhY2hhZWwgQS48L2F1dGhvcj48YXV0aG9yPk1jQXVsZXksIEhhbWlzaDwvYXV0aG9y
PjxhdXRob3I+SGFycmlzb24sIEV3ZW4gTS48L2F1dGhvcj48YXV0aG9yPlNoaWtvdHJhLCBBYXJ0
aTwvYXV0aG9yPjxhdXRob3I+U2luZ2FwdXJpLCBBbWlzaGE8L2F1dGhvcj48YXV0aG9yPlNlcmVu
bywgTWFyY288L2F1dGhvcj48YXV0aG9yPkVsbmVpbWEsIE9tZXI8L2F1dGhvcj48YXV0aG9yPkRv
Y2hlcnR5LCBBbm5lbWFyaWUgQi48L2F1dGhvcj48YXV0aG9yPkxvbmUsIE5hemlyIEkuPC9hdXRo
b3I+PGF1dGhvcj5MZWF2eSwgT2xpdmlhIEMuPC9hdXRob3I+PGF1dGhvcj5EYWluZXMsIEx1a2U8
L2F1dGhvcj48YXV0aG9yPkJhaWxsaWUsIEouIEtlbm5ldGg8L2F1dGhvcj48YXV0aG9yPkJyb3du
LCBKZXJlbXkgUy48L2F1dGhvcj48YXV0aG9yPkNoYWxkZXIsIFRydWRpZTwvYXV0aG9yPjxhdXRo
b3I+RGUgU295emEsIEFudGhvbnk8L2F1dGhvcj48YXV0aG9yPkRpYXIgQmFrZXJseSwgTmF3YXI8
L2F1dGhvcj48YXV0aG9yPkVhc29tLCBOaWNob2xhczwvYXV0aG9yPjxhdXRob3I+R2VkZGVzLCBK
b2huIFIuPC9hdXRob3I+PGF1dGhvcj5HcmVlbmluZywgTmVpbCBKLjwvYXV0aG9yPjxhdXRob3I+
SGFydCwgTmljazwvYXV0aG9yPjxhdXRob3I+SGVhbmV5LCBMaWFtIEcuPC9hdXRob3I+PGF1dGhv
cj5IZWxsZXIsIFNpbW9uPC9hdXRob3I+PGF1dGhvcj5Ib3dhcmQsIEx1a2U8L2F1dGhvcj48YXV0
aG9yPkh1cnN0LCBKb2huIFIuPC9hdXRob3I+PGF1dGhvcj5KYWNvYiwgSm9zZXBoPC9hdXRob3I+
PGF1dGhvcj5KZW5raW5zLCBSLiBHaXNsaTwvYXV0aG9yPjxhdXRob3I+Sm9sbGV5LCBDYXJvbGlu
ZTwvYXV0aG9yPjxhdXRob3I+S2VyciwgU3RldmVuPC9hdXRob3I+PGF1dGhvcj5Lb24sIE9ubiBN
LjwvYXV0aG9yPjxhdXRob3I+TGV3aXMsIEtlaXI8L2F1dGhvcj48YXV0aG9yPkxvcmQsIEphbmV0
IE0uPC9hdXRob3I+PGF1dGhvcj5NY0Nhbm4sIEdlcnJ5IFAuPC9hdXRob3I+PGF1dGhvcj5OZXVi
YXVlciwgU3RlZmFuPC9hdXRob3I+PGF1dGhvcj5PcGVuc2hhdywgUGV0ZXIgSi4gTS48L2F1dGhv
cj48YXV0aG9yPlBhcmVraCwgRGhydXY8L2F1dGhvcj48YXV0aG9yPlBmZWZmZXIsIFBhdWw8L2F1
dGhvcj48YXV0aG9yPlJhaG1hbiwgTmFqaWIgTS48L2F1dGhvcj48YXV0aG9yPlJhbWFuLCBCZXR0
eTwvYXV0aG9yPjxhdXRob3I+UmljaGFyZHNvbiwgTWF0dGhldzwvYXV0aG9yPjxhdXRob3I+Um93
bGFuZCwgTWF0dGhldzwvYXV0aG9yPjxhdXRob3I+U2VtcGxlLCBNYWxjb2xtIEcuPC9hdXRob3I+
PGF1dGhvcj5TaGFoLCBBamF5IE0uPC9hdXRob3I+PGF1dGhvcj5TaW5naCwgU2FsbHkgSi48L2F1
dGhvcj48YXV0aG9yPlNoZWlraCwgQXppejwvYXV0aG9yPjxhdXRob3I+VGhvbWFzLCBEYXZpZDwv
YXV0aG9yPjxhdXRob3I+VG9zaG5lciwgTWFyazwvYXV0aG9yPjxhdXRob3I+Q2hhbG1lcnMsIEph
bWVzIEQuPC9hdXRob3I+PGF1dGhvcj5IbywgTGluZy1QZWk8L2F1dGhvcj48YXV0aG9yPkhvcnNs
ZXksIEFsZXg8L2F1dGhvcj48YXV0aG9yPk1hcmtzLCBNaWNoYWVsPC9hdXRob3I+PGF1dGhvcj5Q
b2luYXNhbXksIEtyaXNuYWg8L2F1dGhvcj48YXV0aG9yPldhaW4sIExvdWlzZSBWLjwvYXV0aG9y
PjxhdXRob3I+QnJpZ2h0bGluZywgQ2hyaXN0b3BoZXIgRS48L2F1dGhvcj48YXV0aG9yPkFiZWws
IEsuPC9hdXRob3I+PGF1dGhvcj5BZGFtYWxpLCBILjwvYXV0aG9yPjxhdXRob3I+QWRlbG95ZSwg
RC48L2F1dGhvcj48YXV0aG9yPkFkZXllbWksIE8uPC9hdXRob3I+PGF1dGhvcj5BZGV5ZW1pLCBG
LjwvYXV0aG9yPjxhdXRob3I+QWhtYWQsIFMuPC9hdXRob3I+PGF1dGhvcj5BaG1lZCwgUi48L2F1
dGhvcj48YXV0aG9yPkFpbnN3b3J0aCwgTS48L2F1dGhvcj48YXV0aG9yPkFsYW1vdWRpLCBBLjwv
YXV0aG9yPjxhdXRob3I+QWxqYXJvb2YsIE0uPC9hdXRob3I+PGF1dGhvcj5BbGxhbiwgTC48L2F1
dGhvcj48YXV0aG9yPkFsbGVuLCBSLjwvYXV0aG9yPjxhdXRob3I+QWxsaSwgQS48L2F1dGhvcj48
YXV0aG9yPkFsLVNoZWtsbHksIEIuPC9hdXRob3I+PGF1dGhvcj5BbHRtYW5uLCBELjwvYXV0aG9y
PjxhdXRob3I+QW5kZXJzb24sIEQuPC9hdXRob3I+PGF1dGhvcj5BbmRyZXdzLCBNLjwvYXV0aG9y
PjxhdXRob3I+QW5neWFsLCBBLjwvYXV0aG9yPjxhdXRob3I+QW50b25pYWRlcywgQy48L2F1dGhv
cj48YXV0aG9yPkFyYmFuZSwgRy48L2F1dGhvcj48YXV0aG9yPkFybW91ciwgQy48L2F1dGhvcj48
YXV0aG9yPkFybXN0cm9uZywgTi48L2F1dGhvcj48YXV0aG9yPkFybXN0cm9uZywgTC48L2F1dGhv
cj48YXV0aG9yPkFybm9sZCwgSC48L2F1dGhvcj48YXV0aG9yPkFybm9sZCwgRC48L2F1dGhvcj48
YXV0aG9yPkFzaHdvcnRoLCBNLjwvYXV0aG9yPjxhdXRob3I+QXNod29ydGgsIEEuPC9hdXRob3I+
PGF1dGhvcj5Bc3NlZmEtS2ViZWRlLCBILjwvYXV0aG9yPjxhdXRob3I+QXRraW4sIFAuPC9hdXRo
b3I+PGF1dGhvcj5BdGtpbnMsIEguPC9hdXRob3I+PGF1dGhvcj5BdGtpbnMsIEEuPC9hdXRob3I+
PGF1dGhvcj5BdWwsIFIuPC9hdXRob3I+PGF1dGhvcj5BdnJhbSwgQy48L2F1dGhvcj48YXV0aG9y
PkJhZ2dvdHQsIFIuPC9hdXRob3I+PGF1dGhvcj5CYWd1bGV5LCBELjwvYXV0aG9yPjxhdXRob3I+
QmFpbGxpZSwgSi4gSy48L2F1dGhvcj48YXV0aG9yPkJhaW4sIFMuPC9hdXRob3I+PGF1dGhvcj5C
YWthbGksIE0uPC9hdXRob3I+PGF1dGhvcj5CYWthdSwgTS48L2F1dGhvcj48YXV0aG9yPkJhbGRy
eSwgRS48L2F1dGhvcj48YXV0aG9yPkJhbGR3aW4sIEQuPC9hdXRob3I+PGF1dGhvcj5CYWxsYXJk
LCBDLjwvYXV0aG9yPjxhdXRob3I+QmFtYnJvdWdoLCBKLjwvYXV0aG9yPjxhdXRob3I+QmFya2Vy
LCBSLiBFLjwvYXV0aG9yPjxhdXRob3I+QmFycmF0dCwgUy48L2F1dGhvcj48YXV0aG9yPkJhcnJl
dHQsIEYuPC9hdXRob3I+PGF1dGhvcj5CYXN1LCBOLjwvYXV0aG9yPjxhdXRob3I+QmF0dGVyaGFt
LCBSLjwvYXV0aG9yPjxhdXRob3I+QmF4ZW5kYWxlLCBILjwvYXV0aG9yPjxhdXRob3I+QmF5ZXMs
IEguPC9hdXRob3I+PGF1dGhvcj5CYXlsZXksIE0uPC9hdXRob3I+PGF1dGhvcj5CZWFkc3dvcnRo
LCBNLjwvYXV0aG9yPjxhdXRob3I+QmVpcm5lLCBQLjwvYXV0aG9yPjxhdXRob3I+QmVsbCwgUi48
L2F1dGhvcj48YXV0aG9yPkJlbGwsIEQuPC9hdXRob3I+PGF1dGhvcj5CZXJyeSwgQy48L2F1dGhv
cj48YXV0aG9yPkJldHRzLCBTLjwvYXV0aG9yPjxhdXRob3I+Qmh1aSwgSy48L2F1dGhvcj48YXV0
aG9yPkJpc2hvcCwgTC48L2F1dGhvcj48YXV0aG9yPkJsYWlrZWx5LCBKLjwvYXV0aG9yPjxhdXRo
b3I+Qmxvb21maWVsZCwgQy48L2F1dGhvcj48YXV0aG9yPkJsb3NzLCBBLjwvYXV0aG9yPjxhdXRo
b3I+Qm9sZ2VyLCBBLjwvYXV0aG9yPjxhdXRob3I+Qm9sdG9uLCBDLiBFLjwvYXV0aG9yPjxhdXRo
b3I+Qm9ubmluZ3RvbiwgSi48L2F1dGhvcj48YXV0aG9yPkJvdGthaSwgQS48L2F1dGhvcj48YXV0
aG9yPkJvdXJuZSwgTS48L2F1dGhvcj48YXV0aG9yPkJvdXJuZSwgQy48L2F1dGhvcj48YXV0aG9y
PkJyYWRsZXksIEUuPC9hdXRob3I+PGF1dGhvcj5CcmFtaGFtLCBLLjwvYXV0aG9yPjxhdXRob3I+
QnJlYXIsIEwuPC9hdXRob3I+PGF1dGhvcj5CcmVlbiwgRy48L2F1dGhvcj48YXV0aG9yPkJyZWV6
ZSwgSi48L2F1dGhvcj48YXV0aG9yPkJyaWdncywgQS48L2F1dGhvcj48YXV0aG9yPkJyaWdodCwg
RS48L2F1dGhvcj48YXV0aG9yPkJyaWdodGxpbmcsIEMuIEUuPC9hdXRob3I+PGF1dGhvcj5Ccmls
bCwgUy48L2F1dGhvcj48YXV0aG9yPkJyaW5kbGUsIEsuPC9hdXRob3I+PGF1dGhvcj5Ccm9hZCwg
TC48L2F1dGhvcj48YXV0aG9yPkJyb29tZSwgTS48L2F1dGhvcj48YXV0aG9yPkJyb3duLCBKLiBT
LjwvYXV0aG9yPjxhdXRob3I+QnJvd24sIE0uPC9hdXRob3I+PGF1dGhvcj5Ccm93biwgSi48L2F1
dGhvcj48YXV0aG9yPkJyb3duLCBKLjwvYXV0aG9yPjxhdXRob3I+QnJvd24sIFIuPC9hdXRob3I+
PGF1dGhvcj5Ccm93biwgVi48L2F1dGhvcj48YXV0aG9yPkJyb3duLCBBLjwvYXV0aG9yPjxhdXRo
b3I+QnJvd24sIE0uPC9hdXRob3I+PGF1dGhvcj5Ccm93biwgQS48L2F1dGhvcj48YXV0aG9yPkJy
dWdoYSwgVC48L2F1dGhvcj48YXV0aG9yPkJydW5za2lsbCwgTi48L2F1dGhvcj48YXV0aG9yPkJ1
Y2gsIE0uPC9hdXRob3I+PGF1dGhvcj5CdWxhcmdhLCBBLjwvYXV0aG9yPjxhdXRob3I+QnVsbG1v
cmUsIEUuPC9hdXRob3I+PGF1dGhvcj5CdXJuLCBELjwvYXV0aG9yPjxhdXRob3I+QnVybnMsIEcu
PC9hdXRob3I+PGF1dGhvcj5CdXNieSwgSi48L2F1dGhvcj48YXV0aG9yPkJ1dHRyZXNzLCBBLjwv
YXV0aG9yPjxhdXRob3I+QnlybmUsIFMuPC9hdXRob3I+PGF1dGhvcj5DYWlybnMsIFAuPC9hdXRo
b3I+PGF1dGhvcj5DYWxkZXIsIFAuIEMuPC9hdXRob3I+PGF1dGhvcj5DYWx2ZWxvLCBFLjwvYXV0
aG9yPjxhdXRob3I+Q2FyZCwgQi48L2F1dGhvcj48YXV0aG9yPkNhcnIsIEwuPC9hdXRob3I+PGF1
dGhvcj5DYXJzb24sIEcuPC9hdXRob3I+PGF1dGhvcj5DYXJ0ZXIsIFAuPC9hdXRob3I+PGF1dGhv
cj5DYXZhbmFnaCwgSi48L2F1dGhvcj48YXV0aG9yPkNoYWxkZXIsIFQuPC9hdXRob3I+PGF1dGhv
cj5DaGFsbWVycywgSi4gRC48L2F1dGhvcj48YXV0aG9yPkNoYW1iZXJzLCBSLiBDLjwvYXV0aG9y
PjxhdXRob3I+Q2hhbm5vbiwgSy48L2F1dGhvcj48YXV0aG9yPkNoYXBtYW4sIEsuPC9hdXRob3I+
PGF1dGhvcj5DaGFyYWxhbWJvdSwgQS48L2F1dGhvcj48YXV0aG9yPkNoYXVkaHVyaSwgTi48L2F1
dGhvcj48YXV0aG9yPkNoZWNrbGV5LCBBLjwvYXV0aG9yPjxhdXRob3I+Q2hlbiwgSi48L2F1dGhv
cj48YXV0aG9yPkNoZXRoYW0sIEwuPC9hdXRob3I+PGF1dGhvcj5DaGlsdmVycywgRS4gUi48L2F1
dGhvcj48YXV0aG9yPkNoaW5veSwgSC48L2F1dGhvcj48YXV0aG9yPkNob25nLUphbWVzLCBLLjwv
YXV0aG9yPjxhdXRob3I+Q2hvdWRodXJ5LCBOLjwvYXV0aG9yPjxhdXRob3I+Q2hvdWRodXJ5LCBH
LjwvYXV0aG9yPjxhdXRob3I+Q2hvd2RodXJ5LCBQLjwvYXV0aG9yPjxhdXRob3I+Q2hvd2llbmN6
eWssIFAuPC9hdXRob3I+PGF1dGhvcj5DaHJpc3RpZSwgQy48L2F1dGhvcj48YXV0aG9yPkNsYXJr
LCBELjwvYXV0aG9yPjxhdXRob3I+Q2xhcmssIEMuPC9hdXRob3I+PGF1dGhvcj5DbGFya2UsIEou
PC9hdXRob3I+PGF1dGhvcj5DbGlmdCwgUC48L2F1dGhvcj48YXV0aG9yPkNsb2hpc2V5LCBTLjwv
YXV0aG9yPjxhdXRob3I+Q29idXJuLCBaLjwvYXV0aG9yPjxhdXRob3I+Q29sZSwgSi48L2F1dGhv
cj48YXV0aG9yPkNvbGVtYW4sIEMuPC9hdXRob3I+PGF1dGhvcj5Db25uZWxsLCBELjwvYXV0aG9y
PjxhdXRob3I+Q29ubm9sbHksIEIuPC9hdXRob3I+PGF1dGhvcj5Db25ub3IsIEwuPC9hdXRob3I+
PGF1dGhvcj5Db29rLCBBLjwvYXV0aG9yPjxhdXRob3I+Q29vcGVyLCBCLjwvYXV0aG9yPjxhdXRo
b3I+Q291cGxhbmQsIEMuPC9hdXRob3I+PGF1dGhvcj5DcmFpZywgVC48L2F1dGhvcj48YXV0aG9y
PkNyaXNwLCBQLjwvYXV0aG9yPjxhdXRob3I+Q3Jpc3RpYW5vLCBELjwvYXV0aG9yPjxhdXRob3I+
Q3Jvb2tzLCBNLiBHLjwvYXV0aG9yPjxhdXRob3I+Q3Jvc3MsIEEuPC9hdXRob3I+PGF1dGhvcj5D
cnV6LCBJLjwvYXV0aG9yPjxhdXRob3I+Q3VsbGluYW4sIFAuPC9hdXRob3I+PGF1dGhvcj5EYWlu
ZXMsIEwuPC9hdXRob3I+PGF1dGhvcj5EYWx0b24sIE0uPC9hdXRob3I+PGF1dGhvcj5EYXJrLCBQ
LjwvYXV0aG9yPjxhdXRob3I+RGFzZ2luLCBKLjwvYXV0aG9yPjxhdXRob3I+RGF2aWQsIEEuPC9h
dXRob3I+PGF1dGhvcj5EYXZpZCwgQy48L2F1dGhvcj48YXV0aG9yPkRhdmllcywgTS48L2F1dGhv
cj48YXV0aG9yPkRhdmllcywgRy48L2F1dGhvcj48YXV0aG9yPkRhdmllcywgSy48L2F1dGhvcj48
YXV0aG9yPkRhdmllcywgRi48L2F1dGhvcj48YXV0aG9yPkRhdmllcywgRy4gQS48L2F1dGhvcj48
YXV0aG9yPkRheW5lcywgRS48L2F1dGhvcj48YXV0aG9yPkRlIFNpbHZhLCBULjwvYXV0aG9yPjxh
dXRob3I+RGUgU295emEsIEEuPC9hdXRob3I+PGF1dGhvcj5EZWFraW4sIEIuPC9hdXRob3I+PGF1
dGhvcj5EZWFucywgQS48L2F1dGhvcj48YXV0aG9yPkRlZnJlcywgUy48L2F1dGhvcj48YXV0aG9y
PkRlbGwsIEEuPC9hdXRob3I+PGF1dGhvcj5EZW1wc2V5LCBLLjwvYXV0aG9yPjxhdXRob3I+RGVu
bmlzLCBKLjwvYXV0aG9yPjxhdXRob3I+RGV3YXIsIEEuPC9hdXRob3I+PGF1dGhvcj5EaGFybWFn
dW5hd2FyZGVuYSwgUi48L2F1dGhvcj48YXV0aG9yPkRpYXIgQmFrZXJseSwgTi48L2F1dGhvcj48
YXV0aG9yPkRpcHBlciwgQS48L2F1dGhvcj48YXV0aG9yPkRpdmVyLCBTLjwvYXV0aG9yPjxhdXRo
b3I+RGl3YW5qaSwgUy4gTi48L2F1dGhvcj48YXV0aG9yPkRpeG9uLCBNLjwvYXV0aG9yPjxhdXRo
b3I+RGp1a2Fub3ZpYywgUi48L2F1dGhvcj48YXV0aG9yPkRvYnNvbiwgSC48L2F1dGhvcj48YXV0
aG9yPkRvYnNvbiwgQy48L2F1dGhvcj48YXV0aG9yPkRvYnNvbiwgUy4gTC48L2F1dGhvcj48YXV0
aG9yPkRvY2hlcnR5LCBBLiBCLjwvYXV0aG9yPjxhdXRob3I+RG9uYWxkc29uLCBBLjwvYXV0aG9y
PjxhdXRob3I+RG9uZywgVC48L2F1dGhvcj48YXV0aG9yPkRvcm1hbmQsIE4uPC9hdXRob3I+PGF1
dGhvcj5Eb3VnaGVydHksIEEuPC9hdXRob3I+PGF1dGhvcj5Eb3dsaW5nLCBSLjwvYXV0aG9yPjxh
dXRob3I+RHJhaW4sIFMuPC9hdXRob3I+PGF1dGhvcj5EdWxhd2FuLCBQLjwvYXV0aG9yPjxhdXRo
b3I+RHVubiwgUy48L2F1dGhvcj48YXV0aG9yPkR1bm4sIFMuPC9hdXRob3I+PGF1dGhvcj5FYXNv
bSwgTi48L2F1dGhvcj48YXV0aG9yPkVjaGV2YXJyaWEsIEMuPC9hdXRob3I+PGF1dGhvcj5FZHdh
cmRzLCBTLjwvYXV0aG9yPjxhdXRob3I+RWR3YXJkc29uLCBDLjwvYXV0aG9yPjxhdXRob3I+RWxs
aW90dCwgQi48L2F1dGhvcj48YXV0aG9yPkVsbGlvdHQsIEEuPC9hdXRob3I+PGF1dGhvcj5FbGxp
cywgWS48L2F1dGhvcj48YXV0aG9yPkVsbWVyLCBBLjwvYXV0aG9yPjxhdXRob3I+RWxuZWltYSwg
Ty48L2F1dGhvcj48YXV0aG9yPkV2YW5zLCBSLiBBLjwvYXV0aG9yPjxhdXRob3I+RXZhbnMsIEou
PC9hdXRob3I+PGF1dGhvcj5FdmFucywgSC48L2F1dGhvcj48YXV0aG9yPkV2YW5zLCBELjwvYXV0
aG9yPjxhdXRob3I+RXZhbnMsIFIuIEkuPC9hdXRob3I+PGF1dGhvcj5FdmFucywgUi48L2F1dGhv
cj48YXV0aG9yPkV2YW5zLCBULjwvYXV0aG9yPjxhdXRob3I+RmFiYnJpLCBMLjwvYXV0aG9yPjxh
dXRob3I+RmFpcmJhaXJuLCBTLjwvYXV0aG9yPjxhdXRob3I+RmFpcm1hbiwgQS48L2F1dGhvcj48
YXV0aG9yPkZhbGxvbiwgSy48L2F1dGhvcj48YXV0aG9yPkZhbHV5aSwgRC48L2F1dGhvcj48YXV0
aG9yPkZhdmFnZXIsIEMuPC9hdXRob3I+PGF1dGhvcj5GZWx0b24sIFQuPC9hdXRob3I+PGF1dGhv
cj5GaW5jaCwgSi48L2F1dGhvcj48YXV0aG9yPkZpbm5leSwgUy48L2F1dGhvcj48YXV0aG9yPkZp
c2hlciwgSC48L2F1dGhvcj48YXV0aG9yPkZsZXRjaGVyLCBTLjwvYXV0aG9yPjxhdXRob3I+Rmxv
Y2t0b24sIFIuPC9hdXRob3I+PGF1dGhvcj5Gb290ZSwgRC48L2F1dGhvcj48YXV0aG9yPkZvcmQs
IEEuPC9hdXRob3I+PGF1dGhvcj5Gb3J0b24sIEQuPC9hdXRob3I+PGF1dGhvcj5GcmFuY2lzLCBS
LjwvYXV0aG9yPjxhdXRob3I+RnJhbmNpcywgUy48L2F1dGhvcj48YXV0aG9yPkZyYW5jaXMsIEMu
PC9hdXRob3I+PGF1dGhvcj5GcmFua2VsLCBBLjwvYXV0aG9yPjxhdXRob3I+RnJhc2VyLCBFLjwv
YXV0aG9yPjxhdXRob3I+RnJlZSwgUi48L2F1dGhvcj48YXV0aG9yPkZyZW5jaCwgTi48L2F1dGhv
cj48YXV0aG9yPkZ1bGQsIEouPC9hdXRob3I+PGF1dGhvcj5GdXJuaXNzLCBKLjwvYXV0aG9yPjxh
dXRob3I+R2FybmVyLCBMLjwvYXV0aG9yPjxhdXRob3I+R2F1dGFtLCBOLjwvYXV0aG9yPjxhdXRo
b3I+R2VkZGVzLCBKLiBSLjwvYXV0aG9yPjxhdXRob3I+R2VvcmdlLCBQLiBNLjwvYXV0aG9yPjxh
dXRob3I+R2VvcmdlLCBKLjwvYXV0aG9yPjxhdXRob3I+R2liYm9ucywgTS48L2F1dGhvcj48YXV0
aG9yPkdpbG1vdXIsIEwuPC9hdXRob3I+PGF1dGhvcj5HbGVlc29uLCBGLjwvYXV0aG9yPjxhdXRo
b3I+R2xvc3NvcCwgSi48L2F1dGhvcj48YXV0aG9yPkdsb3ZlciwgUy48L2F1dGhvcj48YXV0aG9y
Pkdvb2RtYW4sIE4uPC9hdXRob3I+PGF1dGhvcj5Hb29wdHUsIEIuPC9hdXRob3I+PGF1dGhvcj5H
b3JzdWNoLCBULjwvYXV0aG9yPjxhdXRob3I+R291cmxheSwgRS48L2F1dGhvcj48YXV0aG9yPkdy
ZWVuaGFmZiwgUC48L2F1dGhvcj48YXV0aG9yPkdyZWVuaGFsZiwgVy48L2F1dGhvcj48YXV0aG9y
PkdyZWVuaGFsZ2gsIEEuPC9hdXRob3I+PGF1dGhvcj5HcmVlbmluZywgTi4gSi48L2F1dGhvcj48
YXV0aG9yPkdyZWVud29vZCwgSi48L2F1dGhvcj48YXV0aG9yPkdyZWVud29vZCwgUy48L2F1dGhv
cj48YXV0aG9yPkdyZWdvcnksIFIuPC9hdXRob3I+PGF1dGhvcj5HcmlldmUsIEQuPC9hdXRob3I+
PGF1dGhvcj5HdW1tYWRpLCBNLjwvYXV0aG9yPjxhdXRob3I+R3VwdGEsIEEuPC9hdXRob3I+PGF1
dGhvcj5HdXJyYW0sIFMuPC9hdXRob3I+PGF1dGhvcj5HdXRocmllLCBFLjwvYXV0aG9yPjxhdXRo
b3I+SGFkbGV5LCBLLjwvYXV0aG9yPjxhdXRob3I+SGFnZ2FyLCBBLjwvYXV0aG9yPjxhdXRob3I+
SGFpbmV5LCBLLjwvYXV0aG9yPjxhdXRob3I+SGFsZGFyLCBQLjwvYXV0aG9yPjxhdXRob3I+SGFs
bCwgSS48L2F1dGhvcj48YXV0aG9yPkhhbGwsIEwuPC9hdXRob3I+PGF1dGhvcj5IYWxsaW5nLUJy
b3duLCBNLjwvYXV0aG9yPjxhdXRob3I+SGFtaWwsIFIuPC9hdXRob3I+PGF1dGhvcj5IYW5sZXks
IE4uIEEuPC9hdXRob3I+PGF1dGhvcj5IYXJkd2ljaywgSC48L2F1dGhvcj48YXV0aG9yPkhhcmR5
LCBFLjwvYXV0aG9yPjxhdXRob3I+SGFyZ2Fkb24sIEIuPC9hdXRob3I+PGF1dGhvcj5IYXJyaW5n
dG9uLCBLLjwvYXV0aG9yPjxhdXRob3I+SGFycmlzLCBWLjwvYXV0aG9yPjxhdXRob3I+SGFycmlz
b24sIEUuIE0uPC9hdXRob3I+PGF1dGhvcj5IYXJyaXNvbiwgUC48L2F1dGhvcj48YXV0aG9yPkhh
cnQsIE4uPC9hdXRob3I+PGF1dGhvcj5IYXJ2ZXksIEEuPC9hdXRob3I+PGF1dGhvcj5IYXJ2ZXks
IE0uPC9hdXRob3I+PGF1dGhvcj5IYXJ2aWUsIE0uPC9hdXRob3I+PGF1dGhvcj5IYXZpbmRlbi1X
aWxsaWFtcywgTS48L2F1dGhvcj48YXV0aG9yPkhhd2tlcywgSi48L2F1dGhvcj48YXV0aG9yPkhh
d2tpbmdzLCBOLjwvYXV0aG9yPjxhdXRob3I+SGF3b3J0aCwgSi48L2F1dGhvcj48YXV0aG9yPkhh
eWRheSwgQS48L2F1dGhvcj48YXV0aG9yPkhlYW5leSwgTC4gRy48L2F1dGhvcj48YXV0aG9yPkhl
ZW5leSwgSi4gTC48L2F1dGhvcj48YXV0aG9yPkhlaWdodG1hbiwgTS48L2F1dGhvcj48YXV0aG9y
PkhlbGxlciwgUy48L2F1dGhvcj48YXV0aG9yPkhlbmRlcnNvbiwgTS48L2F1dGhvcj48YXV0aG9y
Pkhlc3NlbGRlbiwgTC48L2F1dGhvcj48YXV0aG9yPkhpbGxtYW4sIFQuPC9hdXRob3I+PGF1dGhv
cj5IaW5nb3JhbmksIEEuPC9hdXRob3I+PGF1dGhvcj5IaXdvdCwgVC48L2F1dGhvcj48YXV0aG9y
PkhvLCBMLiBQLjwvYXV0aG9yPjxhdXRob3I+SG9hcmUsIEEuPC9hdXRob3I+PGF1dGhvcj5Ib2Fy
ZSwgTS48L2F1dGhvcj48YXV0aG9yPkhvZ2FydGgsIFAuPC9hdXRob3I+PGF1dGhvcj5Ib2xib3Vy
biwgQS48L2F1dGhvcj48YXV0aG9yPkhvbGRzd29ydGgsIEwuPC9hdXRob3I+PGF1dGhvcj5Ib2xn
YXRlLCBELjwvYXV0aG9yPjxhdXRob3I+SG9sbWVzLCBLLjwvYXV0aG9yPjxhdXRob3I+SG9scm95
ZC1IaW5kLCBCLjwvYXV0aG9yPjxhdXRob3I+SG9yc2xleSwgQS48L2F1dGhvcj48YXV0aG9yPkhv
c3NlaW5pLCBBLjwvYXV0aG9yPjxhdXRob3I+SG90b3BmLCBNLjwvYXV0aG9yPjxhdXRob3I+SG91
Y2hlbiwgTC48L2F1dGhvcj48YXV0aG9yPkhvd2FyZCwgTC48L2F1dGhvcj48YXV0aG9yPkhvd2Fy
ZCwgTC48L2F1dGhvcj48YXV0aG9yPkhvd2VsbCwgQS48L2F1dGhvcj48YXV0aG9yPkh1ZnRvbiwg
RS48L2F1dGhvcj48YXV0aG9yPkh1Z2hlcywgQS48L2F1dGhvcj48YXV0aG9yPkh1Z2hlcywgSi48
L2F1dGhvcj48YXV0aG9yPkh1Z2hlcywgUi48L2F1dGhvcj48YXV0aG9yPkh1bXBocmllcywgQS48
L2F1dGhvcj48YXV0aG9yPkh1bmVrZSwgTi48L2F1dGhvcj48YXV0aG9yPkh1cnN0LCBKLiBSLjwv
YXV0aG9yPjxhdXRob3I+SHVyc3QsIFIuPC9hdXRob3I+PGF1dGhvcj5IdXNhaW4sIE0uPC9hdXRo
b3I+PGF1dGhvcj5IdXNzZWxsLCBULjwvYXV0aG9yPjxhdXRob3I+SWJyYWhpbSwgVy48L2F1dGhv
cj48YXV0aG9yPkllbnQsIEEuPC9hdXRob3I+PGF1dGhvcj5JbmdyYW0sIEwuPC9hdXRob3I+PGF1
dGhvcj5Jc21haWwsIEsuPC9hdXRob3I+PGF1dGhvcj5KYWNrc29uLCBULjwvYXV0aG9yPjxhdXRo
b3I+SmFjb2IsIEouPC9hdXRob3I+PGF1dGhvcj5KYW1lcywgVy4gWS48L2F1dGhvcj48YXV0aG9y
PkphbmVzLCBTLjwvYXV0aG9yPjxhdXRob3I+SmFydmlzLCBILjwvYXV0aG9yPjxhdXRob3I+SmF5
YXJhbWFuLCBCLjwvYXV0aG9yPjxhdXRob3I+SmVua2lucywgUi4gRy48L2F1dGhvcj48YXV0aG9y
PkplenphcmQsIFAuPC9hdXRob3I+PGF1dGhvcj5KaXdhLCBLLjwvYXV0aG9yPjxhdXRob3I+Sm9o
bnNvbiwgUy48L2F1dGhvcj48YXV0aG9yPkpvaG5zb24sIEMuPC9hdXRob3I+PGF1dGhvcj5Kb2hu
c3RvbiwgRC48L2F1dGhvcj48YXV0aG9yPkpvbGxleSwgQy48L2F1dGhvcj48YXV0aG9yPkpvbGxl
eSwgQy4gSi48L2F1dGhvcj48YXV0aG9yPkpvbmVzLCBJLjwvYXV0aG9yPjxhdXRob3I+Sm9uZXMs
IFMuPC9hdXRob3I+PGF1dGhvcj5Kb25lcywgRC48L2F1dGhvcj48YXV0aG9yPkpvbmVzLCBILjwv
YXV0aG9yPjxhdXRob3I+Sm9uZXMsIEcuPC9hdXRob3I+PGF1dGhvcj5Kb25lcywgTS48L2F1dGhv
cj48YXV0aG9yPkpvc2UsIFMuPC9hdXRob3I+PGF1dGhvcj5LYWJpciwgVC48L2F1dGhvcj48YXV0
aG9yPkthbHRzYWthcywgRy48L2F1dGhvcj48YXV0aG9yPkthbXdhLCBWLjwvYXV0aG9yPjxhdXRo
b3I+S2FyLCBQLjwvYXV0aG9yPjxhdXRob3I+S2F1c2FyLCBaLjwvYXV0aG9yPjxhdXRob3I+S2Vs
bHksIFMuPC9hdXRob3I+PGF1dGhvcj5LZXJyLCBTLjwvYXV0aG9yPjxhdXRob3I+S2V5LCBBLiBM
LjwvYXV0aG9yPjxhdXRob3I+S2hhbiwgRi48L2F1dGhvcj48YXV0aG9yPktodW50aSwgSy48L2F1
dGhvcj48YXV0aG9yPktpbmcsIEMuPC9hdXRob3I+PGF1dGhvcj5LaW5nLCBCLjwvYXV0aG9yPjxh
dXRob3I+S2l0dGVyaWNrLCBQLjwvYXV0aG9yPjxhdXRob3I+S2xlbmVybWFuLCBQLjwvYXV0aG9y
PjxhdXRob3I+S25pYmJzLCBMLjwvYXV0aG9yPjxhdXRob3I+S25pZ2h0LCBTLjwvYXV0aG9yPjxh
dXRob3I+S25pZ2h0b24sIEEuPC9hdXRob3I+PGF1dGhvcj5Lb24sIE8uIE0uPC9hdXRob3I+PGF1
dGhvcj5Lb24sIFMuPC9hdXRob3I+PGF1dGhvcj5Lb24sIFMuIFMuPC9hdXRob3I+PGF1dGhvcj5L
b3JzenVuLCBBLjwvYXV0aG9yPjxhdXRob3I+S290YW5pZGlzLCBDLjwvYXV0aG9yPjxhdXRob3I+
S295Y2hldiwgSS48L2F1dGhvcj48YXV0aG9yPkt1cnVwYXRpLCBQLjwvYXV0aG9yPjxhdXRob3I+
S3dhbiwgSi48L2F1dGhvcj48YXV0aG9yPkxhaW5nLCBDLjwvYXV0aG9yPjxhdXRob3I+TGFtbHVt
LCBILjwvYXV0aG9yPjxhdXRob3I+TGFuZGVycywgRy48L2F1dGhvcj48YXV0aG9yPkxhbmdlbmJl
cmcsIEMuPC9hdXRob3I+PGF1dGhvcj5MYXNzZXJzb24sIEQuPC9hdXRob3I+PGF1dGhvcj5MYXdy
aWUsIEEuPC9hdXRob3I+PGF1dGhvcj5MZWEsIEEuPC9hdXRob3I+PGF1dGhvcj5MZWF2eSwgTy4g
Qy48L2F1dGhvcj48YXV0aG9yPkxlZSwgRC48L2F1dGhvcj48YXV0aG9yPkxlZSwgRS48L2F1dGhv
cj48YXV0aG9yPkxlaXRjaCwgSy48L2F1dGhvcj48YXV0aG9yPkxlbmFnaCwgUi48L2F1dGhvcj48
YXV0aG9yPkxld2lzLCBLLjwvYXV0aG9yPjxhdXRob3I+TGV3aXMsIFYuPC9hdXRob3I+PGF1dGhv
cj5MZXdpcywgSy4gRS48L2F1dGhvcj48YXV0aG9yPkxld2lzLCBKLjwvYXV0aG9yPjxhdXRob3I+
TGV3aXMtQnVya2UsIE4uPC9hdXRob3I+PGF1dGhvcj5MaWdodCwgVC48L2F1dGhvcj48YXV0aG9y
PkxpZ2h0c3RvbmUsIEwuPC9hdXRob3I+PGF1dGhvcj5MaW0sIEwuPC9hdXRob3I+PGF1dGhvcj5M
aW5mb3JkLCBTLjwvYXV0aG9yPjxhdXRob3I+TGluZ2ZvcmQtSHVnaGVzLCBBLjwvYXV0aG9yPjxh
dXRob3I+TGlwbWFuLCBNLjwvYXV0aG9yPjxhdXRob3I+TGl5YW5hZ2UsIEsuPC9hdXRob3I+PGF1
dGhvcj5MbG95ZCwgQS48L2F1dGhvcj48YXV0aG9yPkxvZ2FuLCBTLjwvYXV0aG9yPjxhdXRob3I+
TG9tYXMsIEQuPC9hdXRob3I+PGF1dGhvcj5Mb25lLCBOLiBJLjwvYXV0aG9yPjxhdXRob3I+TG9v
c2xleSwgUi48L2F1dGhvcj48YXV0aG9yPkxvcmQsIEouIE0uPC9hdXRob3I+PGF1dGhvcj5Mb3Rh
LCBILjwvYXV0aG9yPjxhdXRob3I+THVjZXksIEEuPC9hdXRob3I+PGF1dGhvcj5NYWNHb3dhbiwg
Ry48L2F1dGhvcj48YXV0aG9yPk1hY2hhcmlhLCBJLjwvYXV0aG9yPjxhdXRob3I+TWFja2F5LCBD
LjwvYXV0aG9yPjxhdXRob3I+TWFjbGl2ZXIsIEwuPC9hdXRob3I+PGF1dGhvcj5NYWRhdGhpbCwg
Uy48L2F1dGhvcj48YXV0aG9yPk1hZHphbWJhLCBHLjwvYXV0aG9yPjxhdXRob3I+TWFnZWUsIE4u
PC9hdXRob3I+PGF1dGhvcj5NYWlycywgTi48L2F1dGhvcj48YXV0aG9yPk1hamVlZCwgTi48L2F1
dGhvcj48YXV0aG9yPk1ham9yLCBFLjwvYXV0aG9yPjxhdXRob3I+TWFsaW0sIE0uPC9hdXRob3I+
PGF1dGhvcj5NYWxsaXNvbiwgRy48L2F1dGhvcj48YXV0aG9yPk1hbiwgVy48L2F1dGhvcj48YXV0
aG9yPk1hbmRhbCwgUy48L2F1dGhvcj48YXV0aG9yPk1hbmdpb24sIEsuPC9hdXRob3I+PGF1dGhv
cj5NYW5zb29yaSwgUC48L2F1dGhvcj48YXV0aG9yPk1hcmNpbmlhaywgUy48L2F1dGhvcj48YXV0
aG9yPk1hcml2ZWxlcywgTS48L2F1dGhvcj48YXV0aG9yPk1hcmtzLCBNLjwvYXV0aG9yPjxhdXRo
b3I+TWFyc2hhbGwsIEIuPC9hdXRob3I+PGF1dGhvcj5NYXJ0aW5lYXUsIEEuPC9hdXRob3I+PGF1
dGhvcj5NYXNrZWxsLCBOLjwvYXV0aG9yPjxhdXRob3I+TWF0aWxhLCBELjwvYXV0aG9yPjxhdXRo
b3I+TWF0dGhld3MsIEwuPC9hdXRob3I+PGF1dGhvcj5NYXlldCwgSi48L2F1dGhvcj48YXV0aG9y
Pk1jQWRvbywgUy48L2F1dGhvcj48YXV0aG9yPk1jQWxsaXN0ZXItV2lsbGlhbXMsIEguPC9hdXRo
b3I+PGF1dGhvcj5NY0FyZGxlLCBQLjwvYXV0aG9yPjxhdXRob3I+TWNBcmRsZSwgQS48L2F1dGhv
cj48YXV0aG9yPk1jQXVsYXksIEQuPC9hdXRob3I+PGF1dGhvcj5NY0F1bGV5LCBILjwvYXV0aG9y
PjxhdXRob3I+TWNBdWxleSwgRC4gRi48L2F1dGhvcj48YXV0aG9yPk1jQ2FmZmVydHksIEsuPC9h
dXRob3I+PGF1dGhvcj5NY0Nhbm4sIEcuIFAuPC9hdXRob3I+PGF1dGhvcj5NY0NhdWxleSwgSC48
L2F1dGhvcj48YXV0aG9yPk1jQ291cnQsIFAuPC9hdXRob3I+PGF1dGhvcj5NY0dhcnZleSwgTC48
L2F1dGhvcj48YXV0aG9yPk1jR2lubmVzcywgSi48L2F1dGhvcj48YXV0aG9yPk1jR292ZXJuLCBB
LjwvYXV0aG9yPjxhdXRob3I+TWNHdWlubmVzcywgSC48L2F1dGhvcj48YXV0aG9yPk1jSW5uZXMs
IEkuIEIuPC9hdXRob3I+PGF1dGhvcj5NY0l2b3IsIEsuPC9hdXRob3I+PGF1dGhvcj5NY0l2b3Is
IEUuPC9hdXRob3I+PGF1dGhvcj5NY01haG9uLCBBLjwvYXV0aG9yPjxhdXRob3I+TWNNYWhvbiwg
TS4gSi48L2F1dGhvcj48YXV0aG9yPk1jTW9ycm93LCBMLjwvYXV0aG9yPjxhdXRob3I+TWNOYWxs
eSwgVC48L2F1dGhvcj48YXV0aG9yPk1jTmFycnksIE0uPC9hdXRob3I+PGF1dGhvcj5NY1F1ZWVu
LCBBLjwvYXV0aG9yPjxhdXRob3I+TWNTaGFuZSwgSC48L2F1dGhvcj48YXV0aG9yPk1lZ3Nvbiwg
Uy48L2F1dGhvcj48YXV0aG9yPk1laXJpbmcsIEouPC9hdXRob3I+PGF1dGhvcj5NZW56aWVzLCBE
LjwvYXV0aG9yPjxhdXRob3I+TWljaGFlbCwgQS48L2F1dGhvcj48YXV0aG9yPk1pbGxpZ2FuLCBM
LjwvYXV0aG9yPjxhdXRob3I+TWlsbHMsIE4uPC9hdXRob3I+PGF1dGhvcj5NaXRjaGVsbCwgSi48
L2F1dGhvcj48YXV0aG9yPk1vaGFtZWQsIEEuPC9hdXRob3I+PGF1dGhvcj5Nb2x5bmVhdXgsIFAu
IEwuPC9hdXRob3I+PGF1dGhvcj5Nb250ZWlybywgVy48L2F1dGhvcj48YXV0aG9yPk1vcmxleSwg
QS48L2F1dGhvcj48YXV0aG9yPk1vcnJpc29uLCBMLjwvYXV0aG9yPjxhdXRob3I+TW9ycmlzcywg
Ui48L2F1dGhvcj48YXV0aG9yPk1vcnJvdywgQS48L2F1dGhvcj48YXV0aG9yPk1vc3MsIEEuPC9h
dXRob3I+PGF1dGhvcj5Nb3NzLCBBLiBKLjwvYXV0aG9yPjxhdXRob3I+TW9zcywgUC48L2F1dGhv
cj48YXV0aG9yPk11a2FldG92YS1MYWRpbnNrYSwgRS48L2F1dGhvcj48YXV0aG9yPk11bmF3YXIs
IFUuPC9hdXRob3I+PGF1dGhvcj5NdXJhbGksIEUuPC9hdXRob3I+PGF1dGhvcj5NdXJpcmEsIEou
PC9hdXRob3I+PGF1dGhvcj5OYXNzYSwgSC48L2F1dGhvcj48YXV0aG9yPk5laWxsLCBQLjwvYXV0
aG9yPjxhdXRob3I+TmV1YmF1ZXIsIFMuPC9hdXRob3I+PGF1dGhvcj5OZXdieSwgRC48L2F1dGhv
cj48YXV0aG9yPk5ld2VsbCwgSC48L2F1dGhvcj48YXV0aG9yPk5ld3RvbiBDb3gsIEEuPC9hdXRo
b3I+PGF1dGhvcj5OaWNob2xzb24sIFQuPC9hdXRob3I+PGF1dGhvcj5OaWNvbGwsIEQuPC9hdXRo
b3I+PGF1dGhvcj5Ob2xhbiwgQy4gTS48L2F1dGhvcj48YXV0aG9yPk5vb25hbiwgTS4gSi48L2F1
dGhvcj48YXV0aG9yPk5vdm90bnksIFAuPC9hdXRob3I+PGF1dGhvcj5OdW5hZywgSi48L2F1dGhv
cj48YXV0aG9yPk55YWJva28sIEouPC9hdXRob3I+PGF1dGhvcj5PJmFwb3M7QnJpZW4sIEwuPC9h
dXRob3I+PGF1dGhvcj5PZGVsbCwgTi48L2F1dGhvcj48YXV0aG9yPk9nZywgRy48L2F1dGhvcj48
YXV0aG9yPk9sYW9zZWJpa2FuLCBPLjwvYXV0aG9yPjxhdXRob3I+T2xpdmVyLCBDLjwvYXV0aG9y
PjxhdXRob3I+T21hciwgWi48L2F1dGhvcj48YXV0aG9yPk9wZW5zaGF3LCBQLiBKLiBNLjwvYXV0
aG9yPjxhdXRob3I+Uml2ZXJhLU9ydGVnYSwgUC48L2F1dGhvcj48YXV0aG9yPk9zYm91cm5lLCBS
LjwvYXV0aG9yPjxhdXRob3I+T3N0ZXJtYW5uLCBNLjwvYXV0aG9yPjxhdXRob3I+T3ZlcnRvbiwg
Qy48L2F1dGhvcj48YXV0aG9yPk94dG9uLCBKLjwvYXV0aG9yPjxhdXRob3I+UGFjcGFjbywgRS48
L2F1dGhvcj48YXV0aG9yPlBhZGRpY2ssIFMuPC9hdXRob3I+PGF1dGhvcj5QYXBpbmVuaSwgUC48
L2F1dGhvcj48YXV0aG9yPlBhcmFkb3dza2ksIEsuPC9hdXRob3I+PGF1dGhvcj5QYXJlZWssIE0u
PC9hdXRob3I+PGF1dGhvcj5QYXJla2gsIEQuPC9hdXRob3I+PGF1dGhvcj5QYXJmcmV5LCBILjwv
YXV0aG9yPjxhdXRob3I+UGFyaWFudGUsIEMuPC9hdXRob3I+PGF1dGhvcj5QYXJrZXIsIFMuPC9h
dXRob3I+PGF1dGhvcj5QYXJrZXMsIE0uPC9hdXRob3I+PGF1dGhvcj5QYXJtYXIsIEouPC9hdXRo
b3I+PGF1dGhvcj5QYXJ2aW4sIFIuPC9hdXRob3I+PGF1dGhvcj5QYXRhbGUsIFMuPC9hdXRob3I+
PGF1dGhvcj5QYXRlbCwgQi48L2F1dGhvcj48YXV0aG9yPlBhdGVsLCBTLjwvYXV0aG9yPjxhdXRo
b3I+UGF0ZWwsIE0uPC9hdXRob3I+PGF1dGhvcj5QYXRobWFuYXRoYW4sIEIuPC9hdXRob3I+PGF1
dGhvcj5QYXZsaWRlcywgTS48L2F1dGhvcj48YXV0aG9yPlBlYXJsLCBKLiBFLjwvYXV0aG9yPjxh
dXRob3I+UGVja2hhbSwgRC48L2F1dGhvcj48YXV0aG9yPlBlbmRsZWJ1cnksIEouPC9hdXRob3I+
PGF1dGhvcj5QZW5nLCBZLjwvYXV0aG9yPjxhdXRob3I+UGVubmluZ3RvbiwgQy48L2F1dGhvcj48
YXV0aG9yPlBlcmFsdGEsIEkuPC9hdXRob3I+PGF1dGhvcj5QZXJraW5zLCBFLjwvYXV0aG9yPjxh
dXRob3I+UGV0bywgVC48L2F1dGhvcj48YXV0aG9yPlBldG91c2ksIE4uPC9hdXRob3I+PGF1dGhv
cj5QZXRyaWUsIEouPC9hdXRob3I+PGF1dGhvcj5QZmVmZmVyLCBQLjwvYXV0aG9yPjxhdXRob3I+
UGhpcHBzLCBKLjwvYXV0aG9yPjxhdXRob3I+UGltbSwgSi48L2F1dGhvcj48YXV0aG9yPlBpcGVy
IEhhbmxleSwgSy48L2F1dGhvcj48YXV0aG9yPlBpdXMsIFIuPC9hdXRob3I+PGF1dGhvcj5QbGVp
biwgUy48L2F1dGhvcj48YXV0aG9yPlBsZWtoYW5vdmEsIFQuPC9hdXRob3I+PGF1dGhvcj5Qb2lu
YXNhbXksIEsuPC9hdXRob3I+PGF1dGhvcj5Qb2xnYXIsIE8uPC9hdXRob3I+PGF1dGhvcj5Qb2xs
LCBMLjwvYXV0aG9yPjxhdXRob3I+UG9ydGVyLCBKLiBDLjwvYXV0aG9yPjxhdXRob3I+UG9ydHVr
aGF5LCBTLjwvYXV0aG9yPjxhdXRob3I+UG93ZWxsLCBOLjwvYXV0aG9yPjxhdXRob3I+UHJpY2Us
IEwuPC9hdXRob3I+PGF1dGhvcj5QcmljZSwgRC48L2F1dGhvcj48YXV0aG9yPlByaWNlLCBBLjwv
YXV0aG9yPjxhdXRob3I+UHJpY2UsIEMuPC9hdXRob3I+PGF1dGhvcj5Qcmlja2V0dCwgQS48L2F1
dGhvcj48YXV0aG9yPlF1YWlkLCBTLjwvYXV0aG9yPjxhdXRob3I+UXVpZ2xleSwgSi48L2F1dGhv
cj48YXV0aG9yPlF1aW50LCBKLjwvYXV0aG9yPjxhdXRob3I+UXVyZXNoaSwgSC48L2F1dGhvcj48
YXV0aG9yPlJhaG1hbiwgTi48L2F1dGhvcj48YXV0aG9yPlJhaG1hbiwgTS48L2F1dGhvcj48YXV0
aG9yPlJhbHNlciwgTS48L2F1dGhvcj48YXV0aG9yPlJhbWFuLCBCLjwvYXV0aG9yPjxhdXRob3I+
UmFtb3MsIEEuPC9hdXRob3I+PGF1dGhvcj5SYW5nZWxleSwgSi48L2F1dGhvcj48YXV0aG9yPlJl
ZXMsIFQuPC9hdXRob3I+PGF1dGhvcj5SZWdhbiwgSy48L2F1dGhvcj48YXV0aG9yPlJpY2hhcmRz
LCBBLjwvYXV0aG9yPjxhdXRob3I+UmljaGFyZHNvbiwgTS48L2F1dGhvcj48YXV0aG9yPlJvYmVy
dHNvbiwgRS48L2F1dGhvcj48YXV0aG9yPlJvZGdlcnMsIEouPC9hdXRob3I+PGF1dGhvcj5Sb3Nz
LCBHLjwvYXV0aG9yPjxhdXRob3I+Um9zc2RhbGUsIEouPC9hdXRob3I+PGF1dGhvcj5Sb3N0cm9u
LCBBLjwvYXV0aG9yPjxhdXRob3I+Um91dGVuLCBBLjwvYXV0aG9yPjxhdXRob3I+Um93bGFuZCwg
QS48L2F1dGhvcj48YXV0aG9yPlJvd2xhbmQsIE0uIEouPC9hdXRob3I+PGF1dGhvcj5Sb3dsYW5k
LCBKLjwvYXV0aG9yPjxhdXRob3I+Um93bGFuZC1Kb25lcywgUy4gTC48L2F1dGhvcj48YXV0aG9y
PlJveSwgSy48L2F1dGhvcj48YXV0aG9yPlJ1ZGFuLCBJLjwvYXV0aG9yPjxhdXRob3I+UnVzc2Vs
bCwgUi48L2F1dGhvcj48YXV0aG9yPlJ1c3NlbGwsIEUuPC9hdXRob3I+PGF1dGhvcj5TYWJpdCwg
Ui48L2F1dGhvcj48YXV0aG9yPlNhZ2UsIEUuIEsuPC9hdXRob3I+PGF1dGhvcj5TYW1hbmksIE4u
PC9hdXRob3I+PGF1dGhvcj5TYW11ZWwsIFIuPC9hdXRob3I+PGF1dGhvcj5TYXBleSwgRS48L2F1
dGhvcj48YXV0aG9yPlNhcmFsYXlhLCBELjwvYXV0aG9yPjxhdXRob3I+U2FyYXR6aXMsIEEuPC9h
dXRob3I+PGF1dGhvcj5TYXJnZWFudCwgSi48L2F1dGhvcj48YXV0aG9yPlNhc3MsIFQuPC9hdXRo
b3I+PGF1dGhvcj5TYXR0YXIsIE4uPC9hdXRob3I+PGF1dGhvcj5TYXVuZGVycywgSy48L2F1dGhv
cj48YXV0aG9yPlNhdW5kZXJzLCBSLjwvYXV0aG9yPjxhdXRob3I+U2F4b24sIFcuPC9hdXRob3I+
PGF1dGhvcj5TYXllciwgQS48L2F1dGhvcj48YXV0aG9yPlNjaHdhZWJsZSwgVy48L2F1dGhvcj48
YXV0aG9yPlNjb3R0LCBKLjwvYXV0aG9yPjxhdXRob3I+U2NvdHQsIEsuPC9hdXRob3I+PGF1dGhv
cj5TZWxieSwgTi48L2F1dGhvcj48YXV0aG9yPlNlbXBsZSwgTS4gRy48L2F1dGhvcj48YXV0aG9y
PlNlcmVubywgTS48L2F1dGhvcj48YXV0aG9yPlNoYWgsIEsuPC9hdXRob3I+PGF1dGhvcj5TaGFo
LCBBLjwvYXV0aG9yPjxhdXRob3I+U2hhaCwgUC48L2F1dGhvcj48YXV0aG9yPlNoYXJtYSwgTS48
L2F1dGhvcj48YXV0aG9yPlNoYXJwZSwgTS48L2F1dGhvcj48YXV0aG9yPlNoYXJwZSwgQy48L2F1
dGhvcj48YXV0aG9yPlNoYXcsIFYuPC9hdXRob3I+PGF1dGhvcj5TaGVpa2gsIEEuPC9hdXRob3I+
PGF1dGhvcj5TaGV2a2V0LCBLLjwvYXV0aG9yPjxhdXRob3I+U2hpa290cmEsIEEuPC9hdXRob3I+
PGF1dGhvcj5TaG9ydCwgSi48L2F1dGhvcj48YXV0aG9yPlNpZGRpcXVpLCBTLjwvYXV0aG9yPjxh
dXRob3I+U2lnZnJpZCwgTC48L2F1dGhvcj48YXV0aG9yPlNpbW9ucywgRy48L2F1dGhvcj48YXV0
aG9yPlNpbXBzb24sIEouPC9hdXRob3I+PGF1dGhvcj5TaW5nYXB1cmksIEEuPC9hdXRob3I+PGF1
dGhvcj5TaW5naCwgUy4gSi48L2F1dGhvcj48YXV0aG9yPlNpbmdoLCBDLjwvYXV0aG9yPjxhdXRo
b3I+U2luZ2gsIFMuPC9hdXRob3I+PGF1dGhvcj5Ta2VlbWVyLCBKLjwvYXV0aG9yPjxhdXRob3I+
U21pdGgsIEkuPC9hdXRob3I+PGF1dGhvcj5TbWl0aCwgSi48L2F1dGhvcj48YXV0aG9yPlNtaXRo
LCBMLjwvYXV0aG9yPjxhdXRob3I+U21pdGgsIEEuPC9hdXRob3I+PGF1dGhvcj5Tb2FyZXMsIE0u
PC9hdXRob3I+PGF1dGhvcj5Tb3V0aGVybiwgRC48L2F1dGhvcj48YXV0aG9yPlNwZWFycywgTS48
L2F1dGhvcj48YXV0aG9yPlNwZW5jZXIsIEwuIEcuPC9hdXRob3I+PGF1dGhvcj5TcGVyYW56YSwg
Ri48L2F1dGhvcj48YXV0aG9yPlN0YWRvbiwgTC48L2F1dGhvcj48YXV0aG9yPlN0YW5lbCwgUy48
L2F1dGhvcj48YXV0aG9yPlN0ZWluZXIsIE0uPC9hdXRob3I+PGF1dGhvcj5TdGVuc2VsLCBELjwv
YXV0aG9yPjxhdXRob3I+U3Rlcm4sIE0uPC9hdXRob3I+PGF1dGhvcj5TdGV3YXJ0LCBJLjwvYXV0
aG9yPjxhdXRob3I+U3RvY2tsZXksIEouPC9hdXRob3I+PGF1dGhvcj5TdG9uZSwgUi48L2F1dGhv
cj48YXV0aG9yPlN0b3JyaWUsIEEuPC9hdXRob3I+PGF1dGhvcj5TdG9ydG9uLCBLLjwvYXV0aG9y
PjxhdXRob3I+U3RyaW5nZXIsIEUuPC9hdXRob3I+PGF1dGhvcj5TdWJiZSwgQy48L2F1dGhvcj48
YXV0aG9yPlN1ZGxvdywgQy48L2F1dGhvcj48YXV0aG9yPlN1bGVpbWFuLCBaLjwvYXV0aG9yPjxh
dXRob3I+U3VtbWVycywgQy48L2F1dGhvcj48YXV0aG9yPlN1bW1lcnNnaWxsLCBDLjwvYXV0aG9y
PjxhdXRob3I+U3V0aGVybGFuZCwgRC48L2F1dGhvcj48YXV0aG9yPlN5a2VzLCBELiBMLjwvYXV0
aG9yPjxhdXRob3I+U3lrZXMsIFIuPC9hdXRob3I+PGF1dGhvcj5UYWxib3QsIE4uPC9hdXRob3I+
PGF1dGhvcj5UYW4sIEEuIEwuPC9hdXRob3I+PGF1dGhvcj5UYXlsb3IsIEMuPC9hdXRob3I+PGF1
dGhvcj5UYXlsb3IsIEEuPC9hdXRob3I+PGF1dGhvcj5UZSwgQS48L2F1dGhvcj48YXV0aG9yPlRl
ZGQsIEguPC9hdXRob3I+PGF1dGhvcj5UZWUsIEMuIEouPC9hdXRob3I+PGF1dGhvcj5UZW5jaCwg
SC48L2F1dGhvcj48YXV0aG9yPlRlcnJ5LCBTLjwvYXV0aG9yPjxhdXRob3I+VGhhY2tyYXktTm9j
ZXJhLCBTLjwvYXV0aG9yPjxhdXRob3I+VGhhaXZhbGFwcGlsLCBGLjwvYXV0aG9yPjxhdXRob3I+
VGhpY2tldHQsIEQuPC9hdXRob3I+PGF1dGhvcj5UaG9tYXMsIEQuPC9hdXRob3I+PGF1dGhvcj5U
aG9tYXMsIEQuIEMuPC9hdXRob3I+PGF1dGhvcj5UaG9tYXMsIEEuIEsuPC9hdXRob3I+PGF1dGhv
cj5UaG9tcHNvbiwgQS4gQS4gUi48L2F1dGhvcj48YXV0aG9yPlRob21wc29uLCBULjwvYXV0aG9y
PjxhdXRob3I+VGhvcm50b24sIFQuPC9hdXRob3I+PGF1dGhvcj5UaHdhaXRlcywgUi4gUy48L2F1
dGhvcj48YXV0aG9yPlRvYmluLCBNLjwvYXV0aG9yPjxhdXRob3I+VG9pbmdzb24sIEcuIEYuPC9h
dXRob3I+PGF1dGhvcj5Ub25nLCBDLjwvYXV0aG9yPjxhdXRob3I+VG9zaG5lciwgTS48L2F1dGhv
cj48YXV0aG9yPlRvdXl6LCBSLjwvYXV0aG9yPjxhdXRob3I+VHJpcHAsIEsuIEEuPC9hdXRob3I+
PGF1dGhvcj5UdW5uaWNsaWZmZSwgRS48L2F1dGhvcj48YXV0aG9yPlR1cm5lciwgRS48L2F1dGhv
cj48YXV0aG9yPlR1cnRsZSwgTC48L2F1dGhvcj48YXV0aG9yPlR1cnRvbiwgSC48L2F1dGhvcj48
YXV0aG9yPlVnd3Vva2UsIFIuPC9hdXRob3I+PGF1dGhvcj5VcHRoZWdyb3ZlLCBSLjwvYXV0aG9y
PjxhdXRob3I+VmFsYWJoamksIEouPC9hdXRob3I+PGF1dGhvcj5WZWxsb3JlLCBLLjwvYXV0aG9y
PjxhdXRob3I+V2FkZSwgRS48L2F1dGhvcj48YXV0aG9yPldhaW4sIEwuIFYuPC9hdXRob3I+PGF1
dGhvcj5XYWplcm8sIEwuIE8uPC9hdXRob3I+PGF1dGhvcj5XYWxkZXIsIFMuPC9hdXRob3I+PGF1
dGhvcj5XYWxrZXIsIFMuPC9hdXRob3I+PGF1dGhvcj5XYWxsLCBFLjwvYXV0aG9yPjxhdXRob3I+
V2FsbGlzLCBULjwvYXV0aG9yPjxhdXRob3I+V2FsbXNsZXksIFMuPC9hdXRob3I+PGF1dGhvcj5X
YWxzaCwgUy48L2F1dGhvcj48YXV0aG9yPldhbHNoLCBKLiBBLjwvYXV0aG9yPjxhdXRob3I+V2F0
c29uLCBMLjwvYXV0aG9yPjxhdXRob3I+V2F0c29uLCBKLjwvYXV0aG9yPjxhdXRob3I+V2F0c29u
LCBMLjwvYXV0aG9yPjxhdXRob3I+V2F0c29uLCBFLjwvYXV0aG9yPjxhdXRob3I+V2VsY2gsIEMu
PC9hdXRob3I+PGF1dGhvcj5XZWxjaCwgSC48L2F1dGhvcj48YXV0aG9yPldlbHNoLCBCLjwvYXV0
aG9yPjxhdXRob3I+V2Vzc2VseSwgUy48L2F1dGhvcj48YXV0aG9yPldlc3QsIFMuPC9hdXRob3I+
PGF1dGhvcj5XaGVlbGVyLCBILjwvYXV0aG9yPjxhdXRob3I+V2hpdGVoZWFkLCBWLjwvYXV0aG9y
PjxhdXRob3I+V2hpdG5leSwgSi48L2F1dGhvcj48YXV0aG9yPldoaXR0YWtlciwgUy48L2F1dGhv
cj48YXV0aG9yPldoaXR0YW0sIEIuPC9hdXRob3I+PGF1dGhvcj5XaWxkLCBKLjwvYXV0aG9yPjxh
dXRob3I+V2lsa2lucywgTS48L2F1dGhvcj48YXV0aG9yPldpbGtpbnNvbiwgRC48L2F1dGhvcj48
YXV0aG9yPldpbGxpYW1zLCBOLjwvYXV0aG9yPjxhdXRob3I+V2lsbGlhbXMsIEIuPC9hdXRob3I+
PGF1dGhvcj5XaWxsaWFtcywgSi48L2F1dGhvcj48YXV0aG9yPldpbGxpYW1zLUhvd2FyZCwgUy4g
QS48L2F1dGhvcj48YXV0aG9yPldpbGxpY29tYmUsIE0uPC9hdXRob3I+PGF1dGhvcj5XaWxsaXMs
IEcuPC9hdXRob3I+PGF1dGhvcj5XaWxzb24sIEQuPC9hdXRob3I+PGF1dGhvcj5XaWxzb24sIEku
PC9hdXRob3I+PGF1dGhvcj5XaW5kb3csIE4uPC9hdXRob3I+PGF1dGhvcj5XaXRoYW0sIE0uPC9h
dXRob3I+PGF1dGhvcj5Xb2xmLVJvYmVydHMsIFIuPC9hdXRob3I+PGF1dGhvcj5Xb29kaGVhZCwg
Ri48L2F1dGhvcj48YXV0aG9yPldvb2RzLCBKLjwvYXV0aG9yPjxhdXRob3I+V29vdHRvbiwgRC48
L2F1dGhvcj48YXV0aG9yPldvcnNsZXksIEouPC9hdXRob3I+PGF1dGhvcj5XcmFpdGgsIEQuPC9h
dXRob3I+PGF1dGhvcj5XcmlnaHQsIEwuPC9hdXRob3I+PGF1dGhvcj5XcmlnaHQsIEMuPC9hdXRo
b3I+PGF1dGhvcj5XcmlnaHQsIFMuPC9hdXRob3I+PGF1dGhvcj5YaWUsIEMuPC9hdXRob3I+PGF1
dGhvcj5ZYXNtaW4sIFMuPC9hdXRob3I+PGF1dGhvcj5ZYXRlcywgVC48L2F1dGhvcj48YXV0aG9y
PllpcCwgSy4gUC48L2F1dGhvcj48YXV0aG9yPllvdW5nLCBCLjwvYXV0aG9yPjxhdXRob3I+WW91
bmcsIFMuPC9hdXRob3I+PGF1dGhvcj5Zb3VuZywgQS48L2F1dGhvcj48YXV0aG9yPllvdXN1Ziwg
QS4gSi48L2F1dGhvcj48YXV0aG9yPllvdXN1ZiwgQS48L2F1dGhvcj48YXV0aG9yPlphd2lhLCBB
LjwvYXV0aG9yPjxhdXRob3I+WmhhbywgQi48L2F1dGhvcj48YXV0aG9yPlpvbmdvLCBPLjwvYXV0
aG9yPjwvYXV0aG9ycz48L2NvbnRyaWJ1dG9ycz48dGl0bGVzPjx0aXRsZT5QaHlzaWNhbCwgY29n
bml0aXZlLCBhbmQgbWVudGFsIGhlYWx0aCBpbXBhY3RzIG9mIENPVklELTE5IGFmdGVyIGhvc3Bp
dGFsaXNhdGlvbiAoUEhPU1AtQ09WSUQpOiBhIFVLIG11bHRpY2VudHJlLCBwcm9zcGVjdGl2ZSBj
b2hvcnQgc3R1ZHk8L3RpdGxlPjxzZWNvbmRhcnktdGl0bGU+VGhlIExhbmNldCBSZXNwaXJhdG9y
eSBNZWRpY2luZTwvc2Vjb25kYXJ5LXRpdGxlPjwvdGl0bGVzPjxwZXJpb2RpY2FsPjxmdWxsLXRp
dGxlPlRoZSBMYW5jZXQgUmVzcGlyYXRvcnkgTWVkaWNpbmU8L2Z1bGwtdGl0bGU+PC9wZXJpb2Rp
Y2FsPjxkYXRlcz48eWVhcj4yMDIxPC95ZWFyPjxwdWItZGF0ZXM+PGRhdGU+MjAyMS8xMC8wNy88
L2RhdGU+PC9wdWItZGF0ZXM+PC9kYXRlcz48aXNibj4yMjEzLTI2MDA8L2lzYm4+PHVybHM+PHJl
bGF0ZWQtdXJscz48dXJsPmh0dHBzOi8vd3d3LnNjaWVuY2VkaXJlY3QuY29tL3NjaWVuY2UvYXJ0
aWNsZS9waWkvUzIyMTMyNjAwMjEwMDM4MzA8L3VybD48L3JlbGF0ZWQtdXJscz48L3VybHM+PGVs
ZWN0cm9uaWMtcmVzb3VyY2UtbnVtPmh0dHBzOi8vZG9pLm9yZy8xMC4xMDE2L1MyMjEzLTI2MDAo
MjEpMDAzODMtMDwvZWxlY3Ryb25pYy1yZXNvdXJjZS1udW0+PC9yZWNvcmQ+PC9DaXRlPjxDaXRl
PjxBdXRob3I+RXZhbnM8L0F1dGhvcj48WWVhcj4yMDIxPC9ZZWFyPjxSZWNOdW0+NTQwPC9SZWNO
dW0+PHJlY29yZD48cmVjLW51bWJlcj41NDA8L3JlYy1udW1iZXI+PGZvcmVpZ24ta2V5cz48a2V5
IGFwcD0iRU4iIGRiLWlkPSIyZnN0cmZ0eHg1OTBmdGV2cnhocHNhZnhlNXd2dHp0YTI5dHYiIHRp
bWVzdGFtcD0iMTY0MjY5NzYzNSI+NTQwPC9rZXk+PC9mb3JlaWduLWtleXM+PHJlZi10eXBlIG5h
bWU9IkpvdXJuYWwgQXJ0aWNsZSI+MTc8L3JlZi10eXBlPjxjb250cmlidXRvcnM+PGF1dGhvcnM+
PGF1dGhvcj5FdmFucywgUmFjaGFlbCBBPC9hdXRob3I+PGF1dGhvcj5MZWF2eSwgT2xpdmlhIEM8
L2F1dGhvcj48YXV0aG9yPlJpY2hhcmRzb24sIE1hdHRoZXc8L2F1dGhvcj48YXV0aG9yPkVsbmVp
bWEsIE9tZXI8L2F1dGhvcj48YXV0aG9yPk1jQXVsZXksIEhhbWlzaCBKIEM8L2F1dGhvcj48YXV0
aG9yPlNoaWtvdHJhLCBBYXJ0aTwvYXV0aG9yPjxhdXRob3I+U2luZ2FwdXJpLCBBbWlzaGE8L2F1
dGhvcj48YXV0aG9yPlNlcmVubywgTWFyY288L2F1dGhvcj48YXV0aG9yPlNhdW5kZXJzLCBSdXRo
IE08L2F1dGhvcj48YXV0aG9yPkhhcnJpcywgVmljdG9yaWEgQzwvYXV0aG9yPjxhdXRob3I+QXVs
LCBSYW1pbmRlcjwvYXV0aG9yPjxhdXRob3I+QmVpcm5lLCBQYXVsPC9hdXRob3I+PGF1dGhvcj5C
b2x0b24sIENoYXJsb3R0ZSBFPC9hdXRob3I+PGF1dGhvcj5Ccm93biwgSmVyZW15IFM8L2F1dGhv
cj48YXV0aG9yPkNob3VkaHVyeSwgR291cmFiPC9hdXRob3I+PGF1dGhvcj5CYWtlcmx5LCBOYXdh
ciBEaWFyPC9hdXRob3I+PGF1dGhvcj5FYXNvbSwgTmljaG9sYXM8L2F1dGhvcj48YXV0aG9yPkVj
aGV2YXJyaWEsIENhcmxvczwvYXV0aG9yPjxhdXRob3I+RnVsZCwgSm9uYXRoYW48L2F1dGhvcj48
YXV0aG9yPkhhcnQsIE5pY2s8L2F1dGhvcj48YXV0aG9yPkh1cnN0LCBKb2huIFI8L2F1dGhvcj48
YXV0aG9yPkpvbmVzLCBNYXJrPC9hdXRob3I+PGF1dGhvcj5QYXJla2gsIERocnV2PC9hdXRob3I+
PGF1dGhvcj5QZmVmZmVyLCBQYXVsPC9hdXRob3I+PGF1dGhvcj5SYWhtYW4sIE5hamliIE08L2F1
dGhvcj48YXV0aG9yPlJvd2xhbmQtSm9uZXMsIFNhcmFoPC9hdXRob3I+PGF1dGhvcj5TaGFoLCBB
amF5IE08L2F1dGhvcj48YXV0aG9yPldvb3R0b24sIERhbiBHPC9hdXRob3I+PGF1dGhvcj5DaGFs
ZGVyLCBUcnVkaWU8L2F1dGhvcj48YXV0aG9yPkRhdmllcywgTWVsYW5pZSBKPC9hdXRob3I+PGF1
dGhvcj5EZSBTb3l6YSwgQW50aG9ueTwvYXV0aG9yPjxhdXRob3I+R3JlZW5oYWxmLCBXaWxsaWFt
PC9hdXRob3I+PGF1dGhvcj5HcmVlbmluZywgTmVpbCBKPC9hdXRob3I+PGF1dGhvcj5IZWFuZXks
IExpYW0gRzwvYXV0aG9yPjxhdXRob3I+SGVsbGVyLCBTaW1vbjwvYXV0aG9yPjxhdXRob3I+SG93
YXJkLCBMdWtlPC9hdXRob3I+PGF1dGhvcj5KYWNvYiwgSm9zZXBoPC9hdXRob3I+PGF1dGhvcj5K
ZW5raW5zLCBSIEdpc2xpPC9hdXRob3I+PGF1dGhvcj5Mb3JkLCBKYW5ldCBNPC9hdXRob3I+PGF1
dGhvcj5NYW4sIFdpbGwgRC1DPC9hdXRob3I+PGF1dGhvcj5NY0Nhbm4sIEdlcnJ5IFA8L2F1dGhv
cj48YXV0aG9yPk5ldWJhdWVyLCBTdGVmYW48L2F1dGhvcj48YXV0aG9yPk9wZW5zaGF3LCBQZXRl
ciBKTTwvYXV0aG9yPjxhdXRob3I+UG9ydGVyLCBKb2FubmE8L2F1dGhvcj48YXV0aG9yPlF1aW50
LCBKZW5uaWZlcjwvYXV0aG9yPjxhdXRob3I+Um93bGFuZCwgTWF0dGhldyBKPC9hdXRob3I+PGF1
dGhvcj5TY290dCwgSmFuZXQgVDwvYXV0aG9yPjxhdXRob3I+U2VtcGxlLCBNYWxjb2xtIEc8L2F1
dGhvcj48YXV0aG9yPlNpbmdoLCBTYWxseSBKPC9hdXRob3I+PGF1dGhvcj5Ub3NobmVyLCBNYXJr
PC9hdXRob3I+PGF1dGhvcj5MZXdpcywgS2VpcjwvYXV0aG9yPjxhdXRob3I+QnJpZ2dzLCBBbmRy
ZXc8L2F1dGhvcj48YXV0aG9yPkRvY2hlcnR5LCBBbm5lbWFyaWUgQjwvYXV0aG9yPjxhdXRob3I+
S2VyciwgU3RldmVuPC9hdXRob3I+PGF1dGhvcj5Mb25lLCBOYXppciBJPC9hdXRob3I+PGF1dGhv
cj5TaGVpa2gsIEF6aXo8L2F1dGhvcj48YXV0aG9yPlRob3JwZSwgTWF0aGV3PC9hdXRob3I+PGF1
dGhvcj5aaGVuZywgQmFuZzwvYXV0aG9yPjxhdXRob3I+Q2hhbG1lcnMsIEphbWVzIEQ8L2F1dGhv
cj48YXV0aG9yPkhvLCBMaW5nLVBlaTwvYXV0aG9yPjxhdXRob3I+SG9yc2xleSwgQWxleDwvYXV0
aG9yPjxhdXRob3I+TWFya3MsIE1pY2hhZWw8L2F1dGhvcj48YXV0aG9yPlBvaW5hc2FteSwgS3Jp
c25haDwvYXV0aG9yPjxhdXRob3I+UmFtYW4sIEJldHR5PC9hdXRob3I+PGF1dGhvcj5IYXJyaXNv
biwgRXdlbiBNPC9hdXRob3I+PGF1dGhvcj5XYWluLCBMb3Vpc2UgVjwvYXV0aG9yPjxhdXRob3I+
QnJpZ2h0bGluZywgQ2hyaXN0b3BoZXIgRTwvYXV0aG9yPjxhdXRob3I+V3JpdGluZyBHcm91cDwv
YXV0aG9yPjwvYXV0aG9ycz48L2NvbnRyaWJ1dG9ycz48dGl0bGVzPjx0aXRsZT5DbGluaWNhbCBj
aGFyYWN0ZXJpc3RpY3Mgd2l0aCBpbmZsYW1tYXRpb24gcHJvZmlsaW5nIG9mIExvbmctQ09WSUQg
YW5kIGFzc29jaWF0aW9uIHdpdGggb25lLXllYXIgcmVjb3ZlcnkgZm9sbG93aW5nIGhvc3BpdGFs
aXNhdGlvbiBpbiB0aGUgVUs6IGEgcHJvc3BlY3RpdmUgb2JzZXJ2YXRpb25hbCBzdHVkeTwvdGl0
bGU+PHNlY29uZGFyeS10aXRsZT5MYW5jZXQgUmVzcGlyIE1lZDwvc2Vjb25kYXJ5LXRpdGxlPjwv
dGl0bGVzPjxwZXJpb2RpY2FsPjxmdWxsLXRpdGxlPkxhbmNldCBSZXNwaXIgTWVkPC9mdWxsLXRp
dGxlPjwvcGVyaW9kaWNhbD48cGFnZXM+QWNjZXB0ZWQ8L3BhZ2VzPjxkYXRlcz48eWVhcj4yMDIx
PC95ZWFyPjwvZGF0ZXM+PHVybHM+PHJlbGF0ZWQtdXJscz48dXJsPmh0dHBzOi8vd3d3Lm1lZHJ4
aXYub3JnL2NvbnRlbnQvbWVkcnhpdi9lYXJseS8yMDIxLzEyLzE1LzIwMjEuMTIuMTMuMjEyNjc0
NzEuZnVsbC5wZGY8L3VybD48L3JlbGF0ZWQtdXJscz48L3VybHM+PC9yZWNvcmQ+PC9DaXRlPjwv
RW5kTm90ZT5=
</w:fldData>
        </w:fldChar>
      </w:r>
      <w:r w:rsidR="00E3035E">
        <w:rPr>
          <w:rFonts w:eastAsiaTheme="minorHAnsi" w:cs="Times New Roman"/>
          <w:b w:val="0"/>
          <w:color w:val="auto"/>
          <w:sz w:val="24"/>
          <w:szCs w:val="24"/>
          <w:vertAlign w:val="superscript"/>
          <w:lang w:val="en-GB"/>
        </w:rPr>
        <w:instrText xml:space="preserve"> ADDIN EN.CITE.DATA </w:instrText>
      </w:r>
      <w:r w:rsidR="00E3035E">
        <w:rPr>
          <w:rFonts w:eastAsiaTheme="minorHAnsi" w:cs="Times New Roman"/>
          <w:b w:val="0"/>
          <w:color w:val="auto"/>
          <w:sz w:val="24"/>
          <w:szCs w:val="24"/>
          <w:vertAlign w:val="superscript"/>
          <w:lang w:val="en-GB"/>
        </w:rPr>
      </w:r>
      <w:r w:rsidR="00E3035E">
        <w:rPr>
          <w:rFonts w:eastAsiaTheme="minorHAnsi" w:cs="Times New Roman"/>
          <w:b w:val="0"/>
          <w:color w:val="auto"/>
          <w:sz w:val="24"/>
          <w:szCs w:val="24"/>
          <w:vertAlign w:val="superscript"/>
          <w:lang w:val="en-GB"/>
        </w:rPr>
        <w:fldChar w:fldCharType="end"/>
      </w:r>
      <w:r w:rsidR="00D5158D" w:rsidRPr="00C174CC">
        <w:rPr>
          <w:rFonts w:eastAsiaTheme="minorHAnsi" w:cs="Times New Roman"/>
          <w:b w:val="0"/>
          <w:color w:val="auto"/>
          <w:sz w:val="24"/>
          <w:szCs w:val="24"/>
          <w:vertAlign w:val="superscript"/>
          <w:lang w:val="en-GB"/>
        </w:rPr>
      </w:r>
      <w:r w:rsidR="00D5158D" w:rsidRPr="00C174CC">
        <w:rPr>
          <w:rFonts w:eastAsiaTheme="minorHAnsi" w:cs="Times New Roman"/>
          <w:b w:val="0"/>
          <w:color w:val="auto"/>
          <w:sz w:val="24"/>
          <w:szCs w:val="24"/>
          <w:vertAlign w:val="superscript"/>
          <w:lang w:val="en-GB"/>
        </w:rPr>
        <w:fldChar w:fldCharType="separate"/>
      </w:r>
      <w:r w:rsidR="00E3035E">
        <w:rPr>
          <w:rFonts w:eastAsiaTheme="minorHAnsi" w:cs="Times New Roman"/>
          <w:b w:val="0"/>
          <w:noProof/>
          <w:color w:val="auto"/>
          <w:sz w:val="24"/>
          <w:szCs w:val="24"/>
          <w:vertAlign w:val="superscript"/>
          <w:lang w:val="en-GB"/>
        </w:rPr>
        <w:t>(10, 11)</w:t>
      </w:r>
      <w:r w:rsidR="00D5158D" w:rsidRPr="00C174CC">
        <w:rPr>
          <w:rFonts w:eastAsiaTheme="minorHAnsi" w:cs="Times New Roman"/>
          <w:b w:val="0"/>
          <w:color w:val="auto"/>
          <w:sz w:val="24"/>
          <w:szCs w:val="24"/>
          <w:vertAlign w:val="superscript"/>
          <w:lang w:val="en-GB"/>
        </w:rPr>
        <w:fldChar w:fldCharType="end"/>
      </w:r>
      <w:r w:rsidR="00DD4341" w:rsidRPr="00C174CC">
        <w:rPr>
          <w:rFonts w:eastAsiaTheme="minorHAnsi" w:cs="Times New Roman"/>
          <w:b w:val="0"/>
          <w:color w:val="auto"/>
          <w:sz w:val="24"/>
          <w:szCs w:val="24"/>
          <w:lang w:val="en-GB"/>
        </w:rPr>
        <w:t xml:space="preserve"> As part of the PHOSP-COVID study</w:t>
      </w:r>
      <w:r w:rsidR="00FB73F2">
        <w:rPr>
          <w:rFonts w:eastAsiaTheme="minorHAnsi" w:cs="Times New Roman"/>
          <w:b w:val="0"/>
          <w:color w:val="auto"/>
          <w:sz w:val="24"/>
          <w:szCs w:val="24"/>
          <w:lang w:val="en-GB"/>
        </w:rPr>
        <w:t xml:space="preserve"> (Tier 2 arm)</w:t>
      </w:r>
      <w:r w:rsidR="00DD4341" w:rsidRPr="00C174CC">
        <w:rPr>
          <w:rFonts w:eastAsiaTheme="minorHAnsi" w:cs="Times New Roman"/>
          <w:b w:val="0"/>
          <w:color w:val="auto"/>
          <w:sz w:val="24"/>
          <w:szCs w:val="24"/>
          <w:lang w:val="en-GB"/>
        </w:rPr>
        <w:t xml:space="preserve">, prospective </w:t>
      </w:r>
      <w:r w:rsidR="00CC2D92" w:rsidRPr="00C174CC">
        <w:rPr>
          <w:rFonts w:eastAsiaTheme="minorHAnsi" w:cs="Times New Roman"/>
          <w:b w:val="0"/>
          <w:color w:val="auto"/>
          <w:sz w:val="24"/>
          <w:szCs w:val="24"/>
          <w:lang w:val="en-GB"/>
        </w:rPr>
        <w:t>clinical evaluation</w:t>
      </w:r>
      <w:r w:rsidR="00DD4341" w:rsidRPr="00C174CC">
        <w:rPr>
          <w:rFonts w:eastAsiaTheme="minorHAnsi" w:cs="Times New Roman"/>
          <w:b w:val="0"/>
          <w:color w:val="auto"/>
          <w:sz w:val="24"/>
          <w:szCs w:val="24"/>
          <w:lang w:val="en-GB"/>
        </w:rPr>
        <w:t xml:space="preserve"> (</w:t>
      </w:r>
      <w:r w:rsidR="00F8097A">
        <w:rPr>
          <w:rFonts w:eastAsiaTheme="minorHAnsi" w:cs="Times New Roman"/>
          <w:b w:val="0"/>
          <w:color w:val="auto"/>
          <w:sz w:val="24"/>
          <w:szCs w:val="24"/>
          <w:lang w:val="en-GB"/>
        </w:rPr>
        <w:t>e.g.</w:t>
      </w:r>
      <w:r w:rsidR="00DD4341" w:rsidRPr="00C174CC">
        <w:rPr>
          <w:rFonts w:eastAsiaTheme="minorHAnsi" w:cs="Times New Roman"/>
          <w:b w:val="0"/>
          <w:color w:val="auto"/>
          <w:sz w:val="24"/>
          <w:szCs w:val="24"/>
          <w:lang w:val="en-GB"/>
        </w:rPr>
        <w:t>, blood sampling, questionnaires, lung function test) took place within 4 weeks of the MRI</w:t>
      </w:r>
      <w:r w:rsidR="00FB73F2">
        <w:rPr>
          <w:rFonts w:eastAsiaTheme="minorHAnsi" w:cs="Times New Roman"/>
          <w:b w:val="0"/>
          <w:color w:val="auto"/>
          <w:sz w:val="24"/>
          <w:szCs w:val="24"/>
          <w:lang w:val="en-GB"/>
        </w:rPr>
        <w:t xml:space="preserve"> in 500 consenting patients.</w:t>
      </w:r>
      <w:r w:rsidR="0067022A">
        <w:rPr>
          <w:rFonts w:eastAsiaTheme="minorHAnsi" w:cs="Times New Roman"/>
          <w:b w:val="0"/>
          <w:color w:val="auto"/>
          <w:sz w:val="24"/>
          <w:szCs w:val="24"/>
          <w:lang w:val="en-GB"/>
        </w:rPr>
        <w:t xml:space="preserve"> </w:t>
      </w:r>
    </w:p>
    <w:p w14:paraId="4BCCA582" w14:textId="77777777" w:rsidR="00727EE4" w:rsidRDefault="00727EE4" w:rsidP="00EC1B75">
      <w:pPr>
        <w:spacing w:line="360" w:lineRule="auto"/>
        <w:jc w:val="both"/>
      </w:pPr>
    </w:p>
    <w:p w14:paraId="0804CC0A" w14:textId="464C6D5F" w:rsidR="00DF336D" w:rsidRPr="00C174CC" w:rsidRDefault="00145532" w:rsidP="00EC1B75">
      <w:pPr>
        <w:spacing w:line="360" w:lineRule="auto"/>
        <w:jc w:val="both"/>
      </w:pPr>
      <w:r>
        <w:t xml:space="preserve">Individuals who were </w:t>
      </w:r>
      <w:r w:rsidR="00C77359">
        <w:t xml:space="preserve">1) </w:t>
      </w:r>
      <w:r>
        <w:t>a</w:t>
      </w:r>
      <w:r w:rsidR="00DD7347" w:rsidRPr="00C97456">
        <w:t>symptomatic</w:t>
      </w:r>
      <w:r>
        <w:t xml:space="preserve"> for previous COVID-19</w:t>
      </w:r>
      <w:r w:rsidR="00FD4457">
        <w:t xml:space="preserve">, </w:t>
      </w:r>
      <w:r w:rsidR="00C77359">
        <w:t xml:space="preserve">2) not </w:t>
      </w:r>
      <w:r w:rsidR="00FD4457">
        <w:t>hospitalised</w:t>
      </w:r>
      <w:r w:rsidR="00DD7347" w:rsidRPr="00C97456">
        <w:t xml:space="preserve"> and </w:t>
      </w:r>
      <w:r w:rsidR="00C77359">
        <w:t xml:space="preserve">3) </w:t>
      </w:r>
      <w:r>
        <w:t xml:space="preserve">had a negative </w:t>
      </w:r>
      <w:r w:rsidR="00DD7347" w:rsidRPr="00C97456">
        <w:t xml:space="preserve">SARS-CoV-2 </w:t>
      </w:r>
      <w:r w:rsidR="00F44669" w:rsidRPr="00C97456">
        <w:t xml:space="preserve">PCR </w:t>
      </w:r>
      <w:r w:rsidR="00DD7347" w:rsidRPr="00C97456">
        <w:t xml:space="preserve">and </w:t>
      </w:r>
      <w:r w:rsidR="00F44669" w:rsidRPr="00C97456">
        <w:t>nucleocapsid antibody</w:t>
      </w:r>
      <w:r w:rsidR="00DD7347" w:rsidRPr="00C97456">
        <w:t xml:space="preserve"> were invited </w:t>
      </w:r>
      <w:r w:rsidR="00886C6B" w:rsidRPr="00C97456">
        <w:t>prospectively</w:t>
      </w:r>
      <w:r w:rsidR="00390D75">
        <w:t xml:space="preserve"> from the community</w:t>
      </w:r>
      <w:r w:rsidR="009C381C" w:rsidRPr="00C97456">
        <w:t xml:space="preserve"> </w:t>
      </w:r>
      <w:r w:rsidR="00DD4341">
        <w:t xml:space="preserve">in Oxford </w:t>
      </w:r>
      <w:r w:rsidR="00DD7347" w:rsidRPr="00C97456">
        <w:t>to serve as controls</w:t>
      </w:r>
      <w:r w:rsidR="00F8097A">
        <w:t xml:space="preserve">. </w:t>
      </w:r>
      <w:r w:rsidR="008F2077">
        <w:t xml:space="preserve">Controls </w:t>
      </w:r>
      <w:r w:rsidR="000E7C05">
        <w:t>underwent routine blood tests, selected questionnaires and lung function testing</w:t>
      </w:r>
      <w:r w:rsidR="00F8097A">
        <w:t xml:space="preserve">. </w:t>
      </w:r>
    </w:p>
    <w:p w14:paraId="019D5EEA" w14:textId="42F79C01" w:rsidR="003C78A7" w:rsidRPr="00C97456" w:rsidRDefault="00E618E8" w:rsidP="00EC1B75">
      <w:pPr>
        <w:spacing w:line="360" w:lineRule="auto"/>
        <w:jc w:val="both"/>
      </w:pPr>
      <w:r w:rsidRPr="00C97456">
        <w:t xml:space="preserve"> </w:t>
      </w:r>
    </w:p>
    <w:p w14:paraId="11B335AC" w14:textId="4500B151" w:rsidR="00EC1B75" w:rsidRDefault="009C381C" w:rsidP="00EC1B75">
      <w:pPr>
        <w:spacing w:line="360" w:lineRule="auto"/>
        <w:jc w:val="both"/>
      </w:pPr>
      <w:r w:rsidRPr="00C97456">
        <w:t>C-MORE</w:t>
      </w:r>
      <w:r w:rsidR="00DD4341">
        <w:t xml:space="preserve"> </w:t>
      </w:r>
      <w:r w:rsidRPr="00C97456">
        <w:t xml:space="preserve">was set up in 13 </w:t>
      </w:r>
      <w:r w:rsidR="0031172A" w:rsidRPr="00C97456">
        <w:t xml:space="preserve">out </w:t>
      </w:r>
      <w:r w:rsidRPr="00C97456">
        <w:t xml:space="preserve">of </w:t>
      </w:r>
      <w:r w:rsidR="0094200A">
        <w:t>40 Tier 2</w:t>
      </w:r>
      <w:r w:rsidRPr="00C97456">
        <w:t xml:space="preserve"> PHOSP-COVID sites</w:t>
      </w:r>
      <w:r w:rsidR="00390D75">
        <w:t>, which also</w:t>
      </w:r>
      <w:r w:rsidR="000E7C05">
        <w:t xml:space="preserve"> </w:t>
      </w:r>
      <w:r w:rsidRPr="00C97456">
        <w:t xml:space="preserve">hosted a 3 </w:t>
      </w:r>
      <w:r w:rsidR="00C94ECD">
        <w:t>t</w:t>
      </w:r>
      <w:r w:rsidRPr="00C97456">
        <w:t xml:space="preserve">esla </w:t>
      </w:r>
      <w:r w:rsidR="00C94ECD">
        <w:t>MR</w:t>
      </w:r>
      <w:r w:rsidR="00220A45">
        <w:t>I</w:t>
      </w:r>
      <w:r w:rsidR="00C94ECD">
        <w:t xml:space="preserve"> scanner</w:t>
      </w:r>
      <w:r w:rsidR="00C014BA">
        <w:t xml:space="preserve"> (minimum requirement)</w:t>
      </w:r>
      <w:r w:rsidR="00F8097A">
        <w:t xml:space="preserve">. </w:t>
      </w:r>
      <w:r w:rsidR="00A106C4">
        <w:t xml:space="preserve">The sites were located in Oxford, London (3 centres), Manchester, </w:t>
      </w:r>
      <w:r w:rsidR="004E464B">
        <w:t xml:space="preserve">Sheffield, </w:t>
      </w:r>
      <w:r w:rsidR="00A106C4">
        <w:t xml:space="preserve">Leeds, Leicester, </w:t>
      </w:r>
      <w:r w:rsidR="004E464B">
        <w:t>Cambridge, Nottingham and Birmingham.</w:t>
      </w:r>
      <w:r w:rsidR="00A106C4">
        <w:t xml:space="preserve"> </w:t>
      </w:r>
      <w:r w:rsidRPr="00C97456">
        <w:t>We excluded individuals with end-stage renal failure (eGFR&lt;30ml per 1</w:t>
      </w:r>
      <w:r w:rsidR="00F8097A">
        <w:t>·</w:t>
      </w:r>
      <w:r w:rsidRPr="00C97456">
        <w:t>74</w:t>
      </w:r>
      <w:r w:rsidR="00C014BA">
        <w:t>ml/min</w:t>
      </w:r>
      <w:r w:rsidR="00AB667A">
        <w:t>/kg</w:t>
      </w:r>
      <w:r w:rsidRPr="00C97456">
        <w:t>) or contraindications to MRI (</w:t>
      </w:r>
      <w:r w:rsidR="00F8097A">
        <w:t xml:space="preserve">e.g. </w:t>
      </w:r>
      <w:r w:rsidRPr="00C97456">
        <w:t>claustrophobia,</w:t>
      </w:r>
      <w:r w:rsidR="0043722F">
        <w:t xml:space="preserve"> relevant </w:t>
      </w:r>
      <w:r w:rsidRPr="00C97456">
        <w:t>metal implant, implanted device like defibrillator or pacemaker)</w:t>
      </w:r>
      <w:r w:rsidR="00F8097A">
        <w:t xml:space="preserve">. </w:t>
      </w:r>
    </w:p>
    <w:p w14:paraId="3FF16B90" w14:textId="77777777" w:rsidR="00036DD6" w:rsidRDefault="00036DD6" w:rsidP="00EC1B75">
      <w:pPr>
        <w:spacing w:line="360" w:lineRule="auto"/>
        <w:jc w:val="both"/>
      </w:pPr>
    </w:p>
    <w:p w14:paraId="1DC767A8" w14:textId="5CEC1885" w:rsidR="002516F0" w:rsidRDefault="00C3350D" w:rsidP="002516F0">
      <w:pPr>
        <w:spacing w:line="360" w:lineRule="auto"/>
        <w:jc w:val="both"/>
      </w:pPr>
      <w:r>
        <w:t>C-MORE</w:t>
      </w:r>
      <w:r w:rsidR="002516F0">
        <w:t xml:space="preserve"> was registered on</w:t>
      </w:r>
      <w:r w:rsidR="00325F43">
        <w:t xml:space="preserve"> </w:t>
      </w:r>
      <w:r w:rsidR="00325F43" w:rsidRPr="00D87120">
        <w:t>ClinicalTrials.gov</w:t>
      </w:r>
      <w:r w:rsidR="002516F0">
        <w:t xml:space="preserve"> </w:t>
      </w:r>
      <w:r w:rsidR="002516F0" w:rsidRPr="00D87120">
        <w:t>(</w:t>
      </w:r>
      <w:hyperlink r:id="rId11" w:history="1">
        <w:r w:rsidR="002516F0" w:rsidRPr="00D87120">
          <w:t>https://clinicaltrials.gov/ct2/show/NCT04510025</w:t>
        </w:r>
      </w:hyperlink>
      <w:r w:rsidR="002516F0" w:rsidRPr="00D87120">
        <w:t>)</w:t>
      </w:r>
      <w:r w:rsidR="007D4EB1">
        <w:t xml:space="preserve"> and approved by </w:t>
      </w:r>
      <w:r w:rsidRPr="00D87120">
        <w:t>North West - Preston Research Ethics Committee</w:t>
      </w:r>
      <w:r>
        <w:t xml:space="preserve"> (</w:t>
      </w:r>
      <w:r w:rsidRPr="00D87120">
        <w:t xml:space="preserve">20/NW/0235, </w:t>
      </w:r>
      <w:hyperlink r:id="rId12" w:tooltip="https://phosp.org/resource/" w:history="1">
        <w:r w:rsidRPr="00D87120">
          <w:t>https://phosp.org/resource/</w:t>
        </w:r>
      </w:hyperlink>
      <w:r w:rsidRPr="00D87120">
        <w:t>)</w:t>
      </w:r>
      <w:r w:rsidR="002516F0">
        <w:t>. T</w:t>
      </w:r>
      <w:r w:rsidR="002516F0" w:rsidRPr="00D87120">
        <w:t xml:space="preserve">he </w:t>
      </w:r>
      <w:r w:rsidR="002516F0">
        <w:t>prespecified primary endpoint was the excess burden of multiorgan abnormalities on MRI among patients post-hospitalisation for COVID-19 relative to non-COVID-19 controls.</w:t>
      </w:r>
    </w:p>
    <w:p w14:paraId="08D4D149" w14:textId="77777777" w:rsidR="00EC1B75" w:rsidRDefault="00EC1B75" w:rsidP="00EC1B75">
      <w:r>
        <w:br w:type="page"/>
      </w:r>
    </w:p>
    <w:p w14:paraId="5EE9F4E0" w14:textId="4E31EC5A" w:rsidR="00E618E8" w:rsidRPr="00C97456" w:rsidRDefault="00DD7347" w:rsidP="00EC1B75">
      <w:pPr>
        <w:spacing w:line="360" w:lineRule="auto"/>
        <w:jc w:val="both"/>
      </w:pPr>
      <w:r w:rsidRPr="00C97456">
        <w:lastRenderedPageBreak/>
        <w:t xml:space="preserve">On the day of the MRI, </w:t>
      </w:r>
      <w:r w:rsidR="002E4116">
        <w:t>h</w:t>
      </w:r>
      <w:r w:rsidRPr="00C97456">
        <w:t>eart rate, temperature, oxygen saturation</w:t>
      </w:r>
      <w:r w:rsidR="0002126D">
        <w:t xml:space="preserve"> and</w:t>
      </w:r>
      <w:r w:rsidRPr="00C97456">
        <w:t xml:space="preserve"> </w:t>
      </w:r>
      <w:r w:rsidR="00E618E8" w:rsidRPr="00C97456">
        <w:t>blood pressure</w:t>
      </w:r>
      <w:r w:rsidRPr="00C97456">
        <w:t xml:space="preserve"> </w:t>
      </w:r>
      <w:r w:rsidR="00E618E8" w:rsidRPr="00C97456">
        <w:t>were</w:t>
      </w:r>
      <w:r w:rsidR="00433460">
        <w:t xml:space="preserve"> recorded</w:t>
      </w:r>
      <w:r w:rsidR="00F8097A">
        <w:t xml:space="preserve">. </w:t>
      </w:r>
      <w:r w:rsidR="00AC0A58" w:rsidRPr="00C97456">
        <w:t xml:space="preserve">All other blood tests were undertaken within </w:t>
      </w:r>
      <w:r w:rsidR="00C174CC">
        <w:t>four</w:t>
      </w:r>
      <w:r w:rsidR="00C174CC" w:rsidRPr="00C97456">
        <w:t xml:space="preserve"> </w:t>
      </w:r>
      <w:r w:rsidR="00AC0A58" w:rsidRPr="00C97456">
        <w:t>weeks of the study visit</w:t>
      </w:r>
      <w:r w:rsidR="001565AC">
        <w:t>.</w:t>
      </w:r>
    </w:p>
    <w:p w14:paraId="38A08F1D" w14:textId="6C927BF0" w:rsidR="008C622A" w:rsidRPr="00C97456" w:rsidRDefault="008C622A" w:rsidP="00EC1B75">
      <w:pPr>
        <w:spacing w:line="360" w:lineRule="auto"/>
        <w:jc w:val="both"/>
      </w:pPr>
    </w:p>
    <w:p w14:paraId="50449904" w14:textId="6C450E90" w:rsidR="00137AC2" w:rsidRPr="00C97456" w:rsidRDefault="008C622A" w:rsidP="00EC1B75">
      <w:pPr>
        <w:spacing w:line="360" w:lineRule="auto"/>
        <w:jc w:val="both"/>
      </w:pPr>
      <w:r w:rsidRPr="00C174CC">
        <w:rPr>
          <w:i/>
          <w:iCs/>
        </w:rPr>
        <w:t>MRI Acquisition</w:t>
      </w:r>
      <w:r w:rsidR="00F54CEE" w:rsidRPr="00C174CC">
        <w:rPr>
          <w:i/>
          <w:iCs/>
        </w:rPr>
        <w:t>:</w:t>
      </w:r>
      <w:r w:rsidR="00F54CEE" w:rsidRPr="00AB667A">
        <w:t xml:space="preserve"> </w:t>
      </w:r>
      <w:r w:rsidR="00C455B8">
        <w:t>L</w:t>
      </w:r>
      <w:r w:rsidR="00DD7347" w:rsidRPr="00C97456">
        <w:t>ungs,</w:t>
      </w:r>
      <w:r w:rsidR="00C455B8">
        <w:t xml:space="preserve"> heart, brain,</w:t>
      </w:r>
      <w:r w:rsidR="00DD7347" w:rsidRPr="00C97456">
        <w:t xml:space="preserve"> </w:t>
      </w:r>
      <w:r w:rsidR="00137AC2" w:rsidRPr="00C97456">
        <w:t>liver and kidney</w:t>
      </w:r>
      <w:r w:rsidR="00145532">
        <w:t xml:space="preserve"> </w:t>
      </w:r>
      <w:r w:rsidR="00C94ECD">
        <w:t>scans</w:t>
      </w:r>
      <w:r w:rsidR="000D2BAD">
        <w:t xml:space="preserve"> </w:t>
      </w:r>
      <w:r w:rsidR="00DD7347" w:rsidRPr="00C97456">
        <w:t xml:space="preserve">were acquired using a </w:t>
      </w:r>
      <w:r w:rsidR="00137AC2" w:rsidRPr="00C97456">
        <w:t>3-</w:t>
      </w:r>
      <w:r w:rsidR="00C94ECD">
        <w:t>t</w:t>
      </w:r>
      <w:r w:rsidR="00137AC2" w:rsidRPr="00C97456">
        <w:t xml:space="preserve">esla </w:t>
      </w:r>
      <w:r w:rsidR="00DD7347" w:rsidRPr="00C97456">
        <w:t xml:space="preserve">MRI </w:t>
      </w:r>
      <w:r w:rsidR="00137AC2" w:rsidRPr="00C97456">
        <w:t>scanner (</w:t>
      </w:r>
      <w:r w:rsidR="0002126D">
        <w:t>see</w:t>
      </w:r>
      <w:r w:rsidR="00137AC2" w:rsidRPr="00C97456">
        <w:rPr>
          <w:b/>
          <w:bCs/>
        </w:rPr>
        <w:t xml:space="preserve"> </w:t>
      </w:r>
      <w:r w:rsidR="00946F34">
        <w:rPr>
          <w:b/>
          <w:bCs/>
        </w:rPr>
        <w:t>supplementary material</w:t>
      </w:r>
      <w:r w:rsidR="00137AC2" w:rsidRPr="00C97456">
        <w:t>)</w:t>
      </w:r>
      <w:r w:rsidR="001565AC">
        <w:t>.</w:t>
      </w:r>
    </w:p>
    <w:p w14:paraId="43984BFB" w14:textId="77777777" w:rsidR="00137AC2" w:rsidRPr="00C97456" w:rsidRDefault="00137AC2" w:rsidP="00EC1B75">
      <w:pPr>
        <w:spacing w:line="360" w:lineRule="auto"/>
        <w:jc w:val="both"/>
      </w:pPr>
    </w:p>
    <w:p w14:paraId="774EF429" w14:textId="145DEB72" w:rsidR="00137AC2" w:rsidRPr="00C97456" w:rsidRDefault="00DD7347" w:rsidP="00EC1B75">
      <w:pPr>
        <w:spacing w:line="360" w:lineRule="auto"/>
        <w:jc w:val="both"/>
      </w:pPr>
      <w:r w:rsidRPr="00C97456">
        <w:t>Lung MRI</w:t>
      </w:r>
      <w:r w:rsidR="006E7E77" w:rsidRPr="00C97456">
        <w:t xml:space="preserve"> included</w:t>
      </w:r>
      <w:r w:rsidR="00137AC2" w:rsidRPr="00C97456">
        <w:t xml:space="preserve"> </w:t>
      </w:r>
      <w:r w:rsidR="002C2DD1" w:rsidRPr="00C97456">
        <w:t xml:space="preserve">a </w:t>
      </w:r>
      <w:r w:rsidR="00137AC2" w:rsidRPr="00C97456">
        <w:t>T2-weighted</w:t>
      </w:r>
      <w:r w:rsidR="00946F34">
        <w:t xml:space="preserve"> scan</w:t>
      </w:r>
      <w:r w:rsidR="00137AC2" w:rsidRPr="00C97456">
        <w:t xml:space="preserve"> </w:t>
      </w:r>
      <w:r w:rsidR="001F5129">
        <w:t xml:space="preserve">and perfusion </w:t>
      </w:r>
      <w:r w:rsidR="00433460">
        <w:t>imaging</w:t>
      </w:r>
      <w:r w:rsidR="00433460" w:rsidRPr="00C97456">
        <w:t xml:space="preserve"> </w:t>
      </w:r>
      <w:r w:rsidR="00137AC2" w:rsidRPr="00C97456">
        <w:t>to assess the extent of lung parenchymal involvement</w:t>
      </w:r>
      <w:r w:rsidR="0002126D">
        <w:t xml:space="preserve"> and </w:t>
      </w:r>
      <w:r w:rsidR="001F5129">
        <w:t>perfusion</w:t>
      </w:r>
      <w:r w:rsidR="001565AC">
        <w:t>.</w:t>
      </w:r>
    </w:p>
    <w:p w14:paraId="47FB7FFD" w14:textId="40812DB6" w:rsidR="00137AC2" w:rsidRDefault="00137AC2" w:rsidP="00EC1B75">
      <w:pPr>
        <w:spacing w:line="360" w:lineRule="auto"/>
        <w:jc w:val="both"/>
      </w:pPr>
    </w:p>
    <w:p w14:paraId="020D1750" w14:textId="2AE6222D" w:rsidR="00C455B8" w:rsidRPr="00C97456" w:rsidRDefault="00C455B8" w:rsidP="00EC1B75">
      <w:pPr>
        <w:spacing w:line="360" w:lineRule="auto"/>
        <w:jc w:val="both"/>
      </w:pPr>
      <w:r w:rsidRPr="00C97456">
        <w:t>Cardiac MRI included cine imaging to assess biventricular volumes</w:t>
      </w:r>
      <w:r>
        <w:t xml:space="preserve"> and</w:t>
      </w:r>
      <w:r w:rsidRPr="00C97456">
        <w:t xml:space="preserve"> function, T1 and T2 mapping, and post-contrast T1 mapping and late gadolinium enhancement (LGE) imaging for</w:t>
      </w:r>
      <w:r>
        <w:t xml:space="preserve"> assessment of</w:t>
      </w:r>
      <w:r w:rsidRPr="00C97456">
        <w:t xml:space="preserve"> </w:t>
      </w:r>
      <w:r>
        <w:t xml:space="preserve">inflammation, </w:t>
      </w:r>
      <w:r w:rsidRPr="00C97456">
        <w:t>diffuse and focal fibrosis</w:t>
      </w:r>
      <w:r w:rsidR="002C3F2C">
        <w:t>,</w:t>
      </w:r>
      <w:r w:rsidRPr="00C97456">
        <w:t xml:space="preserve"> respectively</w:t>
      </w:r>
      <w:r>
        <w:t xml:space="preserve">. </w:t>
      </w:r>
    </w:p>
    <w:p w14:paraId="77C24C32" w14:textId="58C9FBEB" w:rsidR="00C455B8" w:rsidRPr="00C97456" w:rsidRDefault="00C455B8" w:rsidP="00EC1B75">
      <w:pPr>
        <w:spacing w:line="360" w:lineRule="auto"/>
        <w:jc w:val="both"/>
      </w:pPr>
    </w:p>
    <w:p w14:paraId="77249751" w14:textId="1A6AC08A" w:rsidR="00137AC2" w:rsidRPr="00C97456" w:rsidRDefault="00137AC2" w:rsidP="00EC1B75">
      <w:pPr>
        <w:spacing w:line="360" w:lineRule="auto"/>
        <w:jc w:val="both"/>
      </w:pPr>
      <w:r w:rsidRPr="00C97456">
        <w:t xml:space="preserve">Brain MRI </w:t>
      </w:r>
      <w:r w:rsidR="006E7E77" w:rsidRPr="00C97456">
        <w:t>included</w:t>
      </w:r>
      <w:r w:rsidRPr="00C97456">
        <w:t xml:space="preserve"> T1- and T2-weighted imaging to </w:t>
      </w:r>
      <w:r w:rsidR="00D94677" w:rsidRPr="00C97456">
        <w:t xml:space="preserve">evaluate global and regional brain volumes, and assess </w:t>
      </w:r>
      <w:r w:rsidR="00EE31FD" w:rsidRPr="00C97456">
        <w:t xml:space="preserve">for </w:t>
      </w:r>
      <w:r w:rsidRPr="00C97456">
        <w:t>inflammat</w:t>
      </w:r>
      <w:r w:rsidR="00D94677" w:rsidRPr="00C97456">
        <w:t>ory changes</w:t>
      </w:r>
      <w:r w:rsidR="00F8097A">
        <w:t xml:space="preserve">. </w:t>
      </w:r>
      <w:r w:rsidR="00D70EE7">
        <w:t>D</w:t>
      </w:r>
      <w:r w:rsidR="001F5129" w:rsidRPr="00C97456">
        <w:t>iffusion</w:t>
      </w:r>
      <w:r w:rsidRPr="00C97456">
        <w:t>-weighted imaging</w:t>
      </w:r>
      <w:r w:rsidR="00D94677" w:rsidRPr="00C97456">
        <w:t xml:space="preserve"> and </w:t>
      </w:r>
      <w:r w:rsidRPr="00C97456">
        <w:t>susceptibility</w:t>
      </w:r>
      <w:r w:rsidR="00083D31" w:rsidRPr="00C97456">
        <w:t>-</w:t>
      </w:r>
      <w:r w:rsidRPr="00C97456">
        <w:t xml:space="preserve">weighted imaging </w:t>
      </w:r>
      <w:r w:rsidR="00D70EE7">
        <w:t xml:space="preserve">were qualitatively assessed </w:t>
      </w:r>
      <w:r w:rsidR="00EE31FD" w:rsidRPr="00C97456">
        <w:t>for</w:t>
      </w:r>
      <w:r w:rsidR="00D94677" w:rsidRPr="00C97456">
        <w:t xml:space="preserve"> ischaemic and</w:t>
      </w:r>
      <w:r w:rsidRPr="00C97456">
        <w:t xml:space="preserve"> haemorrha</w:t>
      </w:r>
      <w:r w:rsidR="00D94677" w:rsidRPr="00C97456">
        <w:t>gic injury</w:t>
      </w:r>
      <w:r w:rsidR="00F8097A">
        <w:t xml:space="preserve">. </w:t>
      </w:r>
    </w:p>
    <w:p w14:paraId="288B5D07" w14:textId="77777777" w:rsidR="00D94677" w:rsidRPr="00C97456" w:rsidRDefault="00D94677" w:rsidP="00EC1B75">
      <w:pPr>
        <w:spacing w:line="360" w:lineRule="auto"/>
        <w:jc w:val="both"/>
      </w:pPr>
    </w:p>
    <w:p w14:paraId="12B643A3" w14:textId="225A5A52" w:rsidR="00D94677" w:rsidRPr="00C97456" w:rsidRDefault="00D94677" w:rsidP="00EC1B75">
      <w:pPr>
        <w:spacing w:line="360" w:lineRule="auto"/>
        <w:jc w:val="both"/>
      </w:pPr>
      <w:r w:rsidRPr="00C97456">
        <w:t>Liver</w:t>
      </w:r>
      <w:r w:rsidR="00F7244D" w:rsidRPr="00C97456">
        <w:t xml:space="preserve"> </w:t>
      </w:r>
      <w:r w:rsidR="00137AC2" w:rsidRPr="00C97456">
        <w:t xml:space="preserve">MRI included </w:t>
      </w:r>
      <w:r w:rsidR="00A1197F" w:rsidRPr="00C97456">
        <w:t>T2*</w:t>
      </w:r>
      <w:r w:rsidR="00B538A8" w:rsidRPr="00C97456">
        <w:t xml:space="preserve"> imaging </w:t>
      </w:r>
      <w:r w:rsidR="00A1197F" w:rsidRPr="00C97456">
        <w:t>to assess liver iron</w:t>
      </w:r>
      <w:r w:rsidR="00145532">
        <w:t xml:space="preserve"> and </w:t>
      </w:r>
      <w:r w:rsidR="00A1197F" w:rsidRPr="00C97456">
        <w:t>liver T1</w:t>
      </w:r>
      <w:r w:rsidR="00B538A8" w:rsidRPr="00C97456">
        <w:t xml:space="preserve"> mapping</w:t>
      </w:r>
      <w:r w:rsidR="00433460">
        <w:t xml:space="preserve"> </w:t>
      </w:r>
      <w:r w:rsidR="00A1197F" w:rsidRPr="00C97456">
        <w:t>to assess liver fibrosis and inflammation</w:t>
      </w:r>
      <w:r w:rsidR="00F8097A">
        <w:t xml:space="preserve">. </w:t>
      </w:r>
      <w:r w:rsidR="00907A65" w:rsidRPr="00C97456">
        <w:t>A</w:t>
      </w:r>
      <w:r w:rsidR="00137AC2" w:rsidRPr="00C97456">
        <w:t xml:space="preserve"> multiecho gradient echo </w:t>
      </w:r>
      <w:r w:rsidR="00907A65" w:rsidRPr="00C97456">
        <w:t>sequence</w:t>
      </w:r>
      <w:r w:rsidR="00B538A8" w:rsidRPr="00C97456">
        <w:t xml:space="preserve"> </w:t>
      </w:r>
      <w:r w:rsidR="00907A65" w:rsidRPr="00C97456">
        <w:t xml:space="preserve">was also acquired </w:t>
      </w:r>
      <w:r w:rsidR="00137AC2" w:rsidRPr="00C97456">
        <w:t>to assess liver fat</w:t>
      </w:r>
      <w:r w:rsidRPr="00C97456">
        <w:t xml:space="preserve"> </w:t>
      </w:r>
      <w:r w:rsidR="000F1CC8" w:rsidRPr="00C97456">
        <w:t>via</w:t>
      </w:r>
      <w:r w:rsidRPr="00C97456">
        <w:t xml:space="preserve"> proton density fat fraction</w:t>
      </w:r>
      <w:r w:rsidR="000F1CC8" w:rsidRPr="00C97456">
        <w:t xml:space="preserve"> (PDFF)</w:t>
      </w:r>
      <w:r w:rsidR="00F8097A">
        <w:t xml:space="preserve">. </w:t>
      </w:r>
    </w:p>
    <w:p w14:paraId="39A4BF93" w14:textId="77777777" w:rsidR="00D94677" w:rsidRPr="00C97456" w:rsidRDefault="00D94677" w:rsidP="00EC1B75">
      <w:pPr>
        <w:spacing w:line="360" w:lineRule="auto"/>
        <w:jc w:val="both"/>
      </w:pPr>
    </w:p>
    <w:p w14:paraId="2FCE125A" w14:textId="04609E24" w:rsidR="00866126" w:rsidRPr="00C97456" w:rsidRDefault="00D94677" w:rsidP="00EC1B75">
      <w:pPr>
        <w:spacing w:line="360" w:lineRule="auto"/>
        <w:jc w:val="both"/>
      </w:pPr>
      <w:r w:rsidRPr="00C97456">
        <w:t>Renal MRI included T2</w:t>
      </w:r>
      <w:r w:rsidR="008320B3">
        <w:t>-</w:t>
      </w:r>
      <w:r w:rsidRPr="00C97456">
        <w:t>weight</w:t>
      </w:r>
      <w:r w:rsidR="00A1197F" w:rsidRPr="00C97456">
        <w:t>ed</w:t>
      </w:r>
      <w:r w:rsidRPr="00C97456">
        <w:t xml:space="preserve"> anatomical imaging to assess renal volumes and </w:t>
      </w:r>
      <w:r w:rsidR="00137AC2" w:rsidRPr="00C97456">
        <w:t>T1 map</w:t>
      </w:r>
      <w:r w:rsidR="00907A65" w:rsidRPr="00C97456">
        <w:t>ping</w:t>
      </w:r>
      <w:r w:rsidR="00137AC2" w:rsidRPr="00C97456">
        <w:t xml:space="preserve"> to assess </w:t>
      </w:r>
      <w:r w:rsidR="00907A65" w:rsidRPr="00C97456">
        <w:t>renal fibro</w:t>
      </w:r>
      <w:r w:rsidR="008320B3">
        <w:t>-</w:t>
      </w:r>
      <w:r w:rsidR="00907A65" w:rsidRPr="00C97456">
        <w:t>inflammation and corticomedullary differentiation</w:t>
      </w:r>
      <w:r w:rsidR="001565AC">
        <w:t>.</w:t>
      </w:r>
    </w:p>
    <w:p w14:paraId="352190F9" w14:textId="52C0865B" w:rsidR="00253B9A" w:rsidRPr="00C97456" w:rsidRDefault="00253B9A" w:rsidP="00EC1B75">
      <w:pPr>
        <w:spacing w:line="360" w:lineRule="auto"/>
        <w:jc w:val="both"/>
      </w:pPr>
    </w:p>
    <w:p w14:paraId="656DC234" w14:textId="2820BEF0" w:rsidR="00294600" w:rsidRPr="00C97456" w:rsidRDefault="008C622A" w:rsidP="00EC1B75">
      <w:pPr>
        <w:spacing w:line="360" w:lineRule="auto"/>
        <w:jc w:val="both"/>
      </w:pPr>
      <w:r w:rsidRPr="00C174CC">
        <w:rPr>
          <w:i/>
          <w:iCs/>
        </w:rPr>
        <w:t>MRI analys</w:t>
      </w:r>
      <w:r w:rsidR="00B90E7F" w:rsidRPr="00C174CC">
        <w:rPr>
          <w:i/>
          <w:iCs/>
        </w:rPr>
        <w:t>e</w:t>
      </w:r>
      <w:r w:rsidRPr="00C174CC">
        <w:rPr>
          <w:i/>
          <w:iCs/>
        </w:rPr>
        <w:t>s</w:t>
      </w:r>
      <w:r w:rsidR="00F54CEE" w:rsidRPr="00C174CC">
        <w:rPr>
          <w:i/>
          <w:iCs/>
        </w:rPr>
        <w:t>:</w:t>
      </w:r>
      <w:r w:rsidR="00F54CEE" w:rsidRPr="00AB667A">
        <w:t xml:space="preserve"> </w:t>
      </w:r>
      <w:r w:rsidR="00907A65" w:rsidRPr="00C97456">
        <w:t>Quantitative and qualitative (</w:t>
      </w:r>
      <w:r w:rsidR="00EE31FD" w:rsidRPr="00C97456">
        <w:t xml:space="preserve">specifically for </w:t>
      </w:r>
      <w:r w:rsidR="00907A65" w:rsidRPr="00C97456">
        <w:t>lungs</w:t>
      </w:r>
      <w:r w:rsidR="00491FC0">
        <w:t>, heart, brain</w:t>
      </w:r>
      <w:r w:rsidR="00D70EE7">
        <w:t xml:space="preserve"> scans</w:t>
      </w:r>
      <w:r w:rsidR="00907A65" w:rsidRPr="00C97456">
        <w:t xml:space="preserve">) </w:t>
      </w:r>
      <w:r w:rsidR="00145532" w:rsidRPr="00C97456">
        <w:t xml:space="preserve">analyses </w:t>
      </w:r>
      <w:r w:rsidR="00907A65" w:rsidRPr="00C97456">
        <w:t>were undertaken</w:t>
      </w:r>
      <w:r w:rsidR="004F0413">
        <w:t xml:space="preserve"> by organ-specific core labs</w:t>
      </w:r>
      <w:r w:rsidR="00D70EE7">
        <w:t>,</w:t>
      </w:r>
      <w:r w:rsidR="004F0413">
        <w:t xml:space="preserve"> </w:t>
      </w:r>
      <w:r w:rsidR="003C0364">
        <w:t>where</w:t>
      </w:r>
      <w:r w:rsidR="004F0413">
        <w:t xml:space="preserve"> blinded image analyses</w:t>
      </w:r>
      <w:r w:rsidR="00E17FF0">
        <w:t xml:space="preserve"> </w:t>
      </w:r>
      <w:r w:rsidR="00D70EE7">
        <w:t>were performed</w:t>
      </w:r>
      <w:r w:rsidR="001565AC">
        <w:t>.</w:t>
      </w:r>
    </w:p>
    <w:p w14:paraId="6CEBCC25" w14:textId="77777777" w:rsidR="00294600" w:rsidRPr="00C97456" w:rsidRDefault="00294600" w:rsidP="00EC1B75">
      <w:pPr>
        <w:spacing w:line="360" w:lineRule="auto"/>
        <w:jc w:val="both"/>
      </w:pPr>
    </w:p>
    <w:p w14:paraId="17D104A6" w14:textId="0DA8F2FC" w:rsidR="00294600" w:rsidRPr="00C174CC" w:rsidRDefault="00D70EE7" w:rsidP="00EC1B75">
      <w:pPr>
        <w:spacing w:line="360" w:lineRule="auto"/>
        <w:jc w:val="both"/>
      </w:pPr>
      <w:r>
        <w:t>Lungs scans were qualitatively assessed by</w:t>
      </w:r>
      <w:r w:rsidR="00B90E7F" w:rsidRPr="00C174CC">
        <w:t xml:space="preserve"> two </w:t>
      </w:r>
      <w:r w:rsidR="00EE31FD" w:rsidRPr="00C174CC">
        <w:t xml:space="preserve">accredited </w:t>
      </w:r>
      <w:r w:rsidR="00B90E7F" w:rsidRPr="00C174CC">
        <w:t xml:space="preserve">MRI </w:t>
      </w:r>
      <w:r w:rsidR="009E5372">
        <w:t>experts</w:t>
      </w:r>
      <w:r w:rsidR="00B90E7F" w:rsidRPr="00C174CC">
        <w:t xml:space="preserve">, </w:t>
      </w:r>
      <w:r w:rsidR="00E06292" w:rsidRPr="00C174CC">
        <w:t xml:space="preserve">with </w:t>
      </w:r>
      <w:r w:rsidR="00B90E7F" w:rsidRPr="00C174CC">
        <w:t>a third</w:t>
      </w:r>
      <w:r w:rsidR="009E5372">
        <w:t xml:space="preserve"> experienced</w:t>
      </w:r>
      <w:r w:rsidR="00EE31FD" w:rsidRPr="00C174CC">
        <w:t xml:space="preserve"> </w:t>
      </w:r>
      <w:r w:rsidR="00B90E7F" w:rsidRPr="00C174CC">
        <w:t xml:space="preserve">radiologist </w:t>
      </w:r>
      <w:r w:rsidR="00E17FF0">
        <w:t xml:space="preserve">adjudicating </w:t>
      </w:r>
      <w:r w:rsidR="00B90E7F" w:rsidRPr="00C174CC">
        <w:t>case</w:t>
      </w:r>
      <w:r w:rsidR="001F5129">
        <w:t>s</w:t>
      </w:r>
      <w:r w:rsidR="00B90E7F" w:rsidRPr="00C174CC">
        <w:t xml:space="preserve"> of disagreement</w:t>
      </w:r>
      <w:r w:rsidR="00F8097A">
        <w:t xml:space="preserve">. </w:t>
      </w:r>
      <w:r w:rsidR="00EE31FD" w:rsidRPr="00C174CC">
        <w:t xml:space="preserve">Both </w:t>
      </w:r>
      <w:r w:rsidR="00E06292" w:rsidRPr="00C174CC">
        <w:t>presence</w:t>
      </w:r>
      <w:r w:rsidR="00EE31FD" w:rsidRPr="00C174CC">
        <w:t xml:space="preserve">/absence </w:t>
      </w:r>
      <w:r w:rsidR="00E06292" w:rsidRPr="00C174CC">
        <w:t>(score 0</w:t>
      </w:r>
      <w:r w:rsidR="00C77359">
        <w:t xml:space="preserve"> = </w:t>
      </w:r>
      <w:r w:rsidR="00E06292" w:rsidRPr="00C174CC">
        <w:t xml:space="preserve">≤5% of </w:t>
      </w:r>
      <w:r w:rsidR="00EE31FD" w:rsidRPr="00C174CC">
        <w:t>lung involvement</w:t>
      </w:r>
      <w:r w:rsidR="00E06292" w:rsidRPr="00C174CC">
        <w:t>,</w:t>
      </w:r>
      <w:r w:rsidR="009C381C" w:rsidRPr="00C174CC">
        <w:t xml:space="preserve"> 1</w:t>
      </w:r>
      <w:r w:rsidR="00C77359">
        <w:t xml:space="preserve"> </w:t>
      </w:r>
      <w:r w:rsidR="00E20C0C">
        <w:t>–</w:t>
      </w:r>
      <w:r w:rsidR="00C77359">
        <w:t xml:space="preserve"> </w:t>
      </w:r>
      <w:r w:rsidR="00E06292" w:rsidRPr="00C174CC">
        <w:t xml:space="preserve">5% of </w:t>
      </w:r>
      <w:r w:rsidR="00EE31FD" w:rsidRPr="00C174CC">
        <w:t>lung involvement</w:t>
      </w:r>
      <w:r w:rsidR="00E06292" w:rsidRPr="00C174CC">
        <w:t>) and e</w:t>
      </w:r>
      <w:r w:rsidR="00294600" w:rsidRPr="00C174CC">
        <w:t xml:space="preserve">xtent </w:t>
      </w:r>
      <w:r w:rsidR="00E06292" w:rsidRPr="00C174CC">
        <w:t>of</w:t>
      </w:r>
      <w:r>
        <w:t xml:space="preserve"> parenchymal</w:t>
      </w:r>
      <w:r w:rsidR="00E06292" w:rsidRPr="00C174CC">
        <w:t xml:space="preserve"> </w:t>
      </w:r>
      <w:r w:rsidR="00294600" w:rsidRPr="00C174CC">
        <w:t>abnormalities</w:t>
      </w:r>
      <w:r w:rsidR="00E06292" w:rsidRPr="00C174CC">
        <w:t xml:space="preserve"> (</w:t>
      </w:r>
      <w:r w:rsidR="009C381C" w:rsidRPr="00C174CC">
        <w:t xml:space="preserve">up to </w:t>
      </w:r>
      <w:r w:rsidR="00E06292" w:rsidRPr="00C174CC">
        <w:t>25%,</w:t>
      </w:r>
      <w:r w:rsidR="009C381C" w:rsidRPr="00C174CC">
        <w:t xml:space="preserve"> </w:t>
      </w:r>
      <w:r w:rsidR="00E06292" w:rsidRPr="00C174CC">
        <w:t>26-50%, 51-75%, 76-100%)</w:t>
      </w:r>
      <w:r w:rsidR="00B90E7F" w:rsidRPr="00C174CC">
        <w:t xml:space="preserve"> were evaluated</w:t>
      </w:r>
      <w:r w:rsidR="00F8097A">
        <w:t xml:space="preserve">. </w:t>
      </w:r>
      <w:r w:rsidR="00E06292" w:rsidRPr="00C174CC">
        <w:t>Lung perfusion was quanti</w:t>
      </w:r>
      <w:r w:rsidR="00B90E7F" w:rsidRPr="00C174CC">
        <w:t>t</w:t>
      </w:r>
      <w:r w:rsidR="00E06292" w:rsidRPr="00C174CC">
        <w:t xml:space="preserve">atively assessed as </w:t>
      </w:r>
      <w:r w:rsidR="00E06292" w:rsidRPr="00C174CC">
        <w:lastRenderedPageBreak/>
        <w:t>previously described</w:t>
      </w:r>
      <w:r w:rsidR="00301504" w:rsidRPr="00C174CC">
        <w:fldChar w:fldCharType="begin"/>
      </w:r>
      <w:r w:rsidR="00E3035E">
        <w:instrText xml:space="preserve"> ADDIN EN.CITE &lt;EndNote&gt;&lt;Cite&gt;&lt;Author&gt;Raman&lt;/Author&gt;&lt;Year&gt;2021&lt;/Year&gt;&lt;RecNum&gt;68&lt;/RecNum&gt;&lt;DisplayText&gt;(8)&lt;/DisplayText&gt;&lt;record&gt;&lt;rec-number&gt;68&lt;/rec-number&gt;&lt;foreign-keys&gt;&lt;key app="EN" db-id="2fstrftxx590ftevrxhpsafxe5wvtzta29tv" timestamp="1626940400"&gt;68&lt;/key&gt;&lt;/foreign-keys&gt;&lt;ref-type name="Journal Article"&gt;17&lt;/ref-type&gt;&lt;contributors&gt;&lt;authors&gt;&lt;author&gt;Raman, Betty&lt;/author&gt;&lt;author&gt;Cassar, Mark Philip&lt;/author&gt;&lt;author&gt;Tunnicliffe, Elizabeth M&lt;/author&gt;&lt;author&gt;Filippini, Nicola&lt;/author&gt;&lt;author&gt;Griffanti, Ludovica&lt;/author&gt;&lt;author&gt;Alfaro-Almagro, Fidel&lt;/author&gt;&lt;author&gt;Okell, Thomas&lt;/author&gt;&lt;author&gt;Sheerin, Fintan&lt;/author&gt;&lt;author&gt;Xie, Cheng&lt;/author&gt;&lt;author&gt;Mahmod, Masliza&lt;/author&gt;&lt;/authors&gt;&lt;/contributors&gt;&lt;titles&gt;&lt;title&gt;Medium-term effects of SARS-CoV-2 infection on multiple vital organs, exercise capacity, cognition, quality of life and mental health, post-hospital discharge&lt;/title&gt;&lt;secondary-title&gt;EClinicalMedicine&lt;/secondary-title&gt;&lt;/titles&gt;&lt;periodical&gt;&lt;full-title&gt;EClinicalMedicine&lt;/full-title&gt;&lt;/periodical&gt;&lt;pages&gt;100683&lt;/pages&gt;&lt;volume&gt;31&lt;/volume&gt;&lt;dates&gt;&lt;year&gt;2021&lt;/year&gt;&lt;/dates&gt;&lt;isbn&gt;2589-5370&lt;/isbn&gt;&lt;urls&gt;&lt;/urls&gt;&lt;/record&gt;&lt;/Cite&gt;&lt;/EndNote&gt;</w:instrText>
      </w:r>
      <w:r w:rsidR="00301504" w:rsidRPr="00C174CC">
        <w:fldChar w:fldCharType="separate"/>
      </w:r>
      <w:r w:rsidR="00E3035E">
        <w:rPr>
          <w:noProof/>
        </w:rPr>
        <w:t>(8)</w:t>
      </w:r>
      <w:r w:rsidR="00301504" w:rsidRPr="00C174CC">
        <w:fldChar w:fldCharType="end"/>
      </w:r>
      <w:r w:rsidR="00301504" w:rsidRPr="00C174CC">
        <w:t>,</w:t>
      </w:r>
      <w:r w:rsidR="00E06292" w:rsidRPr="00C174CC">
        <w:t xml:space="preserve"> and </w:t>
      </w:r>
      <w:r w:rsidR="00A1197F" w:rsidRPr="00C174CC">
        <w:t>global</w:t>
      </w:r>
      <w:r w:rsidR="00294600" w:rsidRPr="00C174CC">
        <w:t xml:space="preserve"> pulmonary blood flow, blood volume and mean transit time were computed</w:t>
      </w:r>
      <w:r w:rsidR="001565AC">
        <w:t>.</w:t>
      </w:r>
    </w:p>
    <w:p w14:paraId="0B7F6C26" w14:textId="0B422CE8" w:rsidR="00294600" w:rsidRDefault="00294600" w:rsidP="00EC1B75">
      <w:pPr>
        <w:spacing w:line="360" w:lineRule="auto"/>
        <w:jc w:val="both"/>
      </w:pPr>
    </w:p>
    <w:p w14:paraId="0E37977F" w14:textId="2714FD84" w:rsidR="00C455B8" w:rsidRPr="00C97456" w:rsidRDefault="00C455B8" w:rsidP="00EC1B75">
      <w:pPr>
        <w:spacing w:line="360" w:lineRule="auto"/>
        <w:jc w:val="both"/>
      </w:pPr>
      <w:r>
        <w:t>Cardiac analyses</w:t>
      </w:r>
      <w:r w:rsidRPr="00C97456">
        <w:t xml:space="preserve"> were undertaken using cvi42 software (Circle Cardiovascular Imaging Inc, Version 5</w:t>
      </w:r>
      <w:r>
        <w:t>·</w:t>
      </w:r>
      <w:r w:rsidRPr="00C97456">
        <w:t>1</w:t>
      </w:r>
      <w:r>
        <w:t>2</w:t>
      </w:r>
      <w:r w:rsidRPr="00C97456">
        <w:t>, Calgary, Canada)</w:t>
      </w:r>
      <w:r w:rsidR="001E41ED">
        <w:t>.</w:t>
      </w:r>
      <w:r w:rsidRPr="00C97456">
        <w:fldChar w:fldCharType="begin">
          <w:fldData xml:space="preserve">PEVuZE5vdGU+PENpdGU+PEF1dGhvcj5DYXNzYXI8L0F1dGhvcj48WWVhcj4yMDIxPC9ZZWFyPjxS
ZWNOdW0+MjkwNDwvUmVjTnVtPjxEaXNwbGF5VGV4dD4oMTIpPC9EaXNwbGF5VGV4dD48cmVjb3Jk
PjxyZWMtbnVtYmVyPjI5MDQ8L3JlYy1udW1iZXI+PGZvcmVpZ24ta2V5cz48a2V5IGFwcD0iRU4i
IGRiLWlkPSIyZnN0cmZ0eHg1OTBmdGV2cnhocHNhZnhlNXd2dHp0YTI5dHYiIHRpbWVzdGFtcD0i
MTY2ODA5NjU5NSI+MjkwNDwva2V5PjwvZm9yZWlnbi1rZXlzPjxyZWYtdHlwZSBuYW1lPSJKb3Vy
bmFsIEFydGljbGUiPjE3PC9yZWYtdHlwZT48Y29udHJpYnV0b3JzPjxhdXRob3JzPjxhdXRob3I+
Q2Fzc2FyLCBNYXJrIFBoaWxpcDwvYXV0aG9yPjxhdXRob3I+VHVubmljbGlmZmUsIEVsaXphYmV0
aCBNLjwvYXV0aG9yPjxhdXRob3I+UGV0b3VzaSwgTmF5aWE8L2F1dGhvcj48YXV0aG9yPkxld2Fu
ZG93c2tpLCBBZGFtIEouPC9hdXRob3I+PGF1dGhvcj5YaWUsIENoZW5nPC9hdXRob3I+PGF1dGhv
cj5NYWhtb2QsIE1hc2xpemE8L2F1dGhvcj48YXV0aG9yPlNhbWF0LCBBemxhbiBIZWxteSBBYmQ8
L2F1dGhvcj48YXV0aG9yPkV2YW5zLCBSYWNoYWVsIEEuPC9hdXRob3I+PGF1dGhvcj5CcmlnaHRs
aW5nLCBDaHJpc3RvcGhlciBFLjwvYXV0aG9yPjxhdXRob3I+SG8sIExpbmctUGVpPC9hdXRob3I+
PGF1dGhvcj5QaWVjaG5paywgU3RlZmFuIEsuPC9hdXRob3I+PGF1dGhvcj5UYWxib3QsIE5pY2sg
UC48L2F1dGhvcj48YXV0aG9yPkhvbGRzd29ydGgsIERhdmlkPC9hdXRob3I+PGF1dGhvcj5GZXJy
ZWlyYSwgVmFuZXNzYSBNLjwvYXV0aG9yPjxhdXRob3I+TmV1YmF1ZXIsIFN0ZWZhbjwvYXV0aG9y
PjxhdXRob3I+UmFtYW4sIEJldHR5PC9hdXRob3I+PC9hdXRob3JzPjwvY29udHJpYnV0b3JzPjxh
dXRoLWFkZHJlc3M+RGl2aXNpb24gb2YgQ2FyZGlvdmFzY3VsYXIgTWVkaWNpbmUsIFJhZGNsaWZm
ZSBEZXBhcnRtZW50IG9mIE1lZGljaW5lLCBOYXRpb25hbCBJbnN0aXR1dGUgZm9yIEhlYWx0aCBS
ZXNlYXJjaCAoTklIUikgT3hmb3JkIEJpb21lZGljYWwgUmVzZWFyY2ggQ2VudHJlIChCUkMpLCBV
bml2ZXJzaXR5IG9mIE94Zm9yZCwgT3hmb3JkLCBVbml0ZWQgS2luZ2RvbS48L2F1dGgtYWRkcmVz
cz48dGl0bGVzPjx0aXRsZT5TeW1wdG9tIFBlcnNpc3RlbmNlIERlc3BpdGUgSW1wcm92ZW1lbnQg
aW4gQ2FyZGlvcHVsbW9uYXJ5IEhlYWx0aCAtIEluc2lnaHRzIGZyb20gbG9uZ2l0dWRpbmFsIENN
UiwgQ1BFVCBhbmQgbHVuZyBmdW5jdGlvbiB0ZXN0aW5nIHBvc3QtQ09WSUQtMTk8L3RpdGxlPjxz
ZWNvbmRhcnktdGl0bGU+RUNsaW5pY2FsTWVkaWNpbmU8L3NlY29uZGFyeS10aXRsZT48YWx0LXRp
dGxlPkVDbGluaWNhbE1lZGljaW5lPC9hbHQtdGl0bGU+PC90aXRsZXM+PHBlcmlvZGljYWw+PGZ1
bGwtdGl0bGU+RUNsaW5pY2FsTWVkaWNpbmU8L2Z1bGwtdGl0bGU+PC9wZXJpb2RpY2FsPjxhbHQt
cGVyaW9kaWNhbD48ZnVsbC10aXRsZT5FQ2xpbmljYWxNZWRpY2luZTwvZnVsbC10aXRsZT48L2Fs
dC1wZXJpb2RpY2FsPjxwYWdlcz4xMDExNTk8L3BhZ2VzPjx2b2x1bWU+NDE8L3ZvbHVtZT48ZGF0
ZXM+PHllYXI+MjAyMTwveWVhcj48cHViLWRhdGVzPjxkYXRlPjIwMjEvMTEvLzwvZGF0ZT48L3B1
Yi1kYXRlcz48L2RhdGVzPjxpc2JuPjI1ODktNTM3MDwvaXNibj48YWNjZXNzaW9uLW51bT4zNDY5
MzIzMDwvYWNjZXNzaW9uLW51bT48dXJscz48cmVsYXRlZC11cmxzPjx1cmw+aHR0cDovL2V1cm9w
ZXBtYy5vcmcvYWJzdHJhY3QvTUVELzM0NjkzMjMwPC91cmw+PHVybD5odHRwczovL2RvaS5vcmcv
MTAuMTAxNi9qLmVjbGlubS4yMDIxLjEwMTE1OTwvdXJsPjx1cmw+aHR0cHM6Ly9ldXJvcGVwbWMu
b3JnL2FydGljbGVzL1BNQzg1MjcwMjU8L3VybD48dXJsPmh0dHBzOi8vZXVyb3BlcG1jLm9yZy9h
cnRpY2xlcy9QTUM4NTI3MDI1P3BkZj1yZW5kZXI8L3VybD48L3JlbGF0ZWQtdXJscz48L3VybHM+
PGVsZWN0cm9uaWMtcmVzb3VyY2UtbnVtPjEwLjEwMTYvai5lY2xpbm0uMjAyMS4xMDExNTk8L2Vs
ZWN0cm9uaWMtcmVzb3VyY2UtbnVtPjxyZW1vdGUtZGF0YWJhc2UtbmFtZT5QdWJNZWQ8L3JlbW90
ZS1kYXRhYmFzZS1uYW1lPjxsYW5ndWFnZT5lbmc8L2xhbmd1YWdlPjwvcmVjb3JkPjwvQ2l0ZT48
L0VuZE5vdGU+AG==
</w:fldData>
        </w:fldChar>
      </w:r>
      <w:r w:rsidR="00E3035E">
        <w:instrText xml:space="preserve"> ADDIN EN.CITE </w:instrText>
      </w:r>
      <w:r w:rsidR="00E3035E">
        <w:fldChar w:fldCharType="begin">
          <w:fldData xml:space="preserve">PEVuZE5vdGU+PENpdGU+PEF1dGhvcj5DYXNzYXI8L0F1dGhvcj48WWVhcj4yMDIxPC9ZZWFyPjxS
ZWNOdW0+MjkwNDwvUmVjTnVtPjxEaXNwbGF5VGV4dD4oMTIpPC9EaXNwbGF5VGV4dD48cmVjb3Jk
PjxyZWMtbnVtYmVyPjI5MDQ8L3JlYy1udW1iZXI+PGZvcmVpZ24ta2V5cz48a2V5IGFwcD0iRU4i
IGRiLWlkPSIyZnN0cmZ0eHg1OTBmdGV2cnhocHNhZnhlNXd2dHp0YTI5dHYiIHRpbWVzdGFtcD0i
MTY2ODA5NjU5NSI+MjkwNDwva2V5PjwvZm9yZWlnbi1rZXlzPjxyZWYtdHlwZSBuYW1lPSJKb3Vy
bmFsIEFydGljbGUiPjE3PC9yZWYtdHlwZT48Y29udHJpYnV0b3JzPjxhdXRob3JzPjxhdXRob3I+
Q2Fzc2FyLCBNYXJrIFBoaWxpcDwvYXV0aG9yPjxhdXRob3I+VHVubmljbGlmZmUsIEVsaXphYmV0
aCBNLjwvYXV0aG9yPjxhdXRob3I+UGV0b3VzaSwgTmF5aWE8L2F1dGhvcj48YXV0aG9yPkxld2Fu
ZG93c2tpLCBBZGFtIEouPC9hdXRob3I+PGF1dGhvcj5YaWUsIENoZW5nPC9hdXRob3I+PGF1dGhv
cj5NYWhtb2QsIE1hc2xpemE8L2F1dGhvcj48YXV0aG9yPlNhbWF0LCBBemxhbiBIZWxteSBBYmQ8
L2F1dGhvcj48YXV0aG9yPkV2YW5zLCBSYWNoYWVsIEEuPC9hdXRob3I+PGF1dGhvcj5CcmlnaHRs
aW5nLCBDaHJpc3RvcGhlciBFLjwvYXV0aG9yPjxhdXRob3I+SG8sIExpbmctUGVpPC9hdXRob3I+
PGF1dGhvcj5QaWVjaG5paywgU3RlZmFuIEsuPC9hdXRob3I+PGF1dGhvcj5UYWxib3QsIE5pY2sg
UC48L2F1dGhvcj48YXV0aG9yPkhvbGRzd29ydGgsIERhdmlkPC9hdXRob3I+PGF1dGhvcj5GZXJy
ZWlyYSwgVmFuZXNzYSBNLjwvYXV0aG9yPjxhdXRob3I+TmV1YmF1ZXIsIFN0ZWZhbjwvYXV0aG9y
PjxhdXRob3I+UmFtYW4sIEJldHR5PC9hdXRob3I+PC9hdXRob3JzPjwvY29udHJpYnV0b3JzPjxh
dXRoLWFkZHJlc3M+RGl2aXNpb24gb2YgQ2FyZGlvdmFzY3VsYXIgTWVkaWNpbmUsIFJhZGNsaWZm
ZSBEZXBhcnRtZW50IG9mIE1lZGljaW5lLCBOYXRpb25hbCBJbnN0aXR1dGUgZm9yIEhlYWx0aCBS
ZXNlYXJjaCAoTklIUikgT3hmb3JkIEJpb21lZGljYWwgUmVzZWFyY2ggQ2VudHJlIChCUkMpLCBV
bml2ZXJzaXR5IG9mIE94Zm9yZCwgT3hmb3JkLCBVbml0ZWQgS2luZ2RvbS48L2F1dGgtYWRkcmVz
cz48dGl0bGVzPjx0aXRsZT5TeW1wdG9tIFBlcnNpc3RlbmNlIERlc3BpdGUgSW1wcm92ZW1lbnQg
aW4gQ2FyZGlvcHVsbW9uYXJ5IEhlYWx0aCAtIEluc2lnaHRzIGZyb20gbG9uZ2l0dWRpbmFsIENN
UiwgQ1BFVCBhbmQgbHVuZyBmdW5jdGlvbiB0ZXN0aW5nIHBvc3QtQ09WSUQtMTk8L3RpdGxlPjxz
ZWNvbmRhcnktdGl0bGU+RUNsaW5pY2FsTWVkaWNpbmU8L3NlY29uZGFyeS10aXRsZT48YWx0LXRp
dGxlPkVDbGluaWNhbE1lZGljaW5lPC9hbHQtdGl0bGU+PC90aXRsZXM+PHBlcmlvZGljYWw+PGZ1
bGwtdGl0bGU+RUNsaW5pY2FsTWVkaWNpbmU8L2Z1bGwtdGl0bGU+PC9wZXJpb2RpY2FsPjxhbHQt
cGVyaW9kaWNhbD48ZnVsbC10aXRsZT5FQ2xpbmljYWxNZWRpY2luZTwvZnVsbC10aXRsZT48L2Fs
dC1wZXJpb2RpY2FsPjxwYWdlcz4xMDExNTk8L3BhZ2VzPjx2b2x1bWU+NDE8L3ZvbHVtZT48ZGF0
ZXM+PHllYXI+MjAyMTwveWVhcj48cHViLWRhdGVzPjxkYXRlPjIwMjEvMTEvLzwvZGF0ZT48L3B1
Yi1kYXRlcz48L2RhdGVzPjxpc2JuPjI1ODktNTM3MDwvaXNibj48YWNjZXNzaW9uLW51bT4zNDY5
MzIzMDwvYWNjZXNzaW9uLW51bT48dXJscz48cmVsYXRlZC11cmxzPjx1cmw+aHR0cDovL2V1cm9w
ZXBtYy5vcmcvYWJzdHJhY3QvTUVELzM0NjkzMjMwPC91cmw+PHVybD5odHRwczovL2RvaS5vcmcv
MTAuMTAxNi9qLmVjbGlubS4yMDIxLjEwMTE1OTwvdXJsPjx1cmw+aHR0cHM6Ly9ldXJvcGVwbWMu
b3JnL2FydGljbGVzL1BNQzg1MjcwMjU8L3VybD48dXJsPmh0dHBzOi8vZXVyb3BlcG1jLm9yZy9h
cnRpY2xlcy9QTUM4NTI3MDI1P3BkZj1yZW5kZXI8L3VybD48L3JlbGF0ZWQtdXJscz48L3VybHM+
PGVsZWN0cm9uaWMtcmVzb3VyY2UtbnVtPjEwLjEwMTYvai5lY2xpbm0uMjAyMS4xMDExNTk8L2Vs
ZWN0cm9uaWMtcmVzb3VyY2UtbnVtPjxyZW1vdGUtZGF0YWJhc2UtbmFtZT5QdWJNZWQ8L3JlbW90
ZS1kYXRhYmFzZS1uYW1lPjxsYW5ndWFnZT5lbmc8L2xhbmd1YWdlPjwvcmVjb3JkPjwvQ2l0ZT48
L0VuZE5vdGU+AG==
</w:fldData>
        </w:fldChar>
      </w:r>
      <w:r w:rsidR="00E3035E">
        <w:instrText xml:space="preserve"> ADDIN EN.CITE.DATA </w:instrText>
      </w:r>
      <w:r w:rsidR="00E3035E">
        <w:fldChar w:fldCharType="end"/>
      </w:r>
      <w:r w:rsidRPr="00C97456">
        <w:fldChar w:fldCharType="separate"/>
      </w:r>
      <w:r w:rsidR="00E3035E">
        <w:rPr>
          <w:noProof/>
        </w:rPr>
        <w:t>(12)</w:t>
      </w:r>
      <w:r w:rsidRPr="00C97456">
        <w:fldChar w:fldCharType="end"/>
      </w:r>
      <w:r w:rsidRPr="00C97456">
        <w:t xml:space="preserve"> Qualitative readouts of LGE imaging were undertaken by three experienced cardiac MRI readers</w:t>
      </w:r>
      <w:r>
        <w:t>.</w:t>
      </w:r>
    </w:p>
    <w:p w14:paraId="04C17F26" w14:textId="77777777" w:rsidR="00C455B8" w:rsidRPr="00C97456" w:rsidRDefault="00C455B8" w:rsidP="00EC1B75">
      <w:pPr>
        <w:spacing w:line="360" w:lineRule="auto"/>
        <w:jc w:val="both"/>
      </w:pPr>
    </w:p>
    <w:p w14:paraId="0AA85DE5" w14:textId="6EE73738" w:rsidR="00433460" w:rsidRDefault="00433460" w:rsidP="00EC1B75">
      <w:pPr>
        <w:spacing w:line="360" w:lineRule="auto"/>
        <w:jc w:val="both"/>
      </w:pPr>
      <w:r w:rsidRPr="00C97456">
        <w:t xml:space="preserve">Brain image processing </w:t>
      </w:r>
      <w:r w:rsidR="00D70EE7">
        <w:t xml:space="preserve">was </w:t>
      </w:r>
      <w:r w:rsidR="005C3733">
        <w:t>undertaken</w:t>
      </w:r>
      <w:r w:rsidR="00D70EE7">
        <w:t xml:space="preserve"> using an </w:t>
      </w:r>
      <w:r w:rsidRPr="00C97456">
        <w:t xml:space="preserve">adapted version of the processing pipeline created for the </w:t>
      </w:r>
      <w:r>
        <w:t>UK</w:t>
      </w:r>
      <w:r w:rsidRPr="00C97456">
        <w:t xml:space="preserve"> Biobank brain imaging analysis (</w:t>
      </w:r>
      <w:hyperlink r:id="rId13" w:history="1">
        <w:r w:rsidR="001E41ED" w:rsidRPr="00A92D8A">
          <w:rPr>
            <w:rStyle w:val="Hyperlink"/>
          </w:rPr>
          <w:t>https://www.fmrib.ox.ac.uk/ukbiobank/</w:t>
        </w:r>
      </w:hyperlink>
      <w:r w:rsidRPr="00C97456">
        <w:t>)</w:t>
      </w:r>
      <w:r w:rsidR="00F8097A">
        <w:t xml:space="preserve">. </w:t>
      </w:r>
      <w:r w:rsidRPr="00C97456">
        <w:t>Qualitative assessments of brain images were undertaken by an experienced neuroradiologist</w:t>
      </w:r>
      <w:r w:rsidR="001565AC">
        <w:t>.</w:t>
      </w:r>
    </w:p>
    <w:p w14:paraId="4259AFED" w14:textId="77777777" w:rsidR="00C455B8" w:rsidRDefault="00C455B8" w:rsidP="00EC1B75">
      <w:pPr>
        <w:spacing w:line="360" w:lineRule="auto"/>
        <w:jc w:val="both"/>
      </w:pPr>
    </w:p>
    <w:p w14:paraId="402B1703" w14:textId="5FED442E" w:rsidR="00C455B8" w:rsidRPr="00C97456" w:rsidRDefault="00C455B8" w:rsidP="00EC1B75">
      <w:pPr>
        <w:spacing w:line="360" w:lineRule="auto"/>
        <w:jc w:val="both"/>
      </w:pPr>
      <w:r w:rsidRPr="00C97456">
        <w:t>Quantitative analyses of liver metrics, including PDFF, liver iron and iron-corrected T1 (Liver cT1) were also undertaken using well-established methods</w:t>
      </w:r>
      <w:r>
        <w:t>.</w:t>
      </w:r>
      <w:r w:rsidRPr="00C97456">
        <w:fldChar w:fldCharType="begin"/>
      </w:r>
      <w:r w:rsidR="00E3035E">
        <w:instrText xml:space="preserve"> ADDIN EN.CITE &lt;EndNote&gt;&lt;Cite&gt;&lt;Author&gt;Dennis&lt;/Author&gt;&lt;Year&gt;2021&lt;/Year&gt;&lt;RecNum&gt;2840&lt;/RecNum&gt;&lt;DisplayText&gt;(13)&lt;/DisplayText&gt;&lt;record&gt;&lt;rec-number&gt;2840&lt;/rec-number&gt;&lt;foreign-keys&gt;&lt;key app="EN" db-id="2fstrftxx590ftevrxhpsafxe5wvtzta29tv" timestamp="1656253326"&gt;2840&lt;/key&gt;&lt;/foreign-keys&gt;&lt;ref-type name="Journal Article"&gt;17&lt;/ref-type&gt;&lt;contributors&gt;&lt;authors&gt;&lt;author&gt;Dennis,Andrea&lt;/author&gt;&lt;author&gt;Kelly,Matt D.&lt;/author&gt;&lt;author&gt;Fernandes,Carolina&lt;/author&gt;&lt;author&gt;Mouchti,Sofia&lt;/author&gt;&lt;author&gt;Fallowfield,Jonathan A.&lt;/author&gt;&lt;author&gt;Hirschfield,Gideon&lt;/author&gt;&lt;author&gt;Pavlides,Michael&lt;/author&gt;&lt;author&gt;Harrison,Stephen&lt;/author&gt;&lt;author&gt;Chakravarthy,Manu V.&lt;/author&gt;&lt;author&gt;Banerjee,Rajarshi&lt;/author&gt;&lt;author&gt;Sanyal,Arun&lt;/author&gt;&lt;/authors&gt;&lt;/contributors&gt;&lt;auth-address&gt;Andrea Dennis,Perspectum,United Kingdom,andrea.dennis@perspectum.com&lt;/auth-address&gt;&lt;titles&gt;&lt;title&gt;Correlations Between MRI Biomarkers PDFF and cT1 With Histopathological Features of Non-Alcoholic Steatohepatitis&lt;/title&gt;&lt;secondary-title&gt;Frontiers in Endocrinology&lt;/secondary-title&gt;&lt;short-title&gt;cT1 and PDFF and the NAFLD activity score&lt;/short-title&gt;&lt;/titles&gt;&lt;periodical&gt;&lt;full-title&gt;Frontiers in Endocrinology&lt;/full-title&gt;&lt;/periodical&gt;&lt;volume&gt;11&lt;/volume&gt;&lt;keywords&gt;&lt;keyword&gt;MRI,non-invasive biomarkers,NAFLD,NASH,imaging&lt;/keyword&gt;&lt;/keywords&gt;&lt;dates&gt;&lt;year&gt;2021&lt;/year&gt;&lt;pub-dates&gt;&lt;date&gt;2021-January-27&lt;/date&gt;&lt;/pub-dates&gt;&lt;/dates&gt;&lt;isbn&gt;1664-2392&lt;/isbn&gt;&lt;work-type&gt;Original Research&lt;/work-type&gt;&lt;urls&gt;&lt;related-urls&gt;&lt;url&gt;https://www.frontiersin.org/article/10.3389/fendo.2020.575843&lt;/url&gt;&lt;/related-urls&gt;&lt;/urls&gt;&lt;electronic-resource-num&gt;10.3389/fendo.2020.575843&lt;/electronic-resource-num&gt;&lt;language&gt;English&lt;/language&gt;&lt;/record&gt;&lt;/Cite&gt;&lt;/EndNote&gt;</w:instrText>
      </w:r>
      <w:r w:rsidRPr="00C97456">
        <w:fldChar w:fldCharType="separate"/>
      </w:r>
      <w:r w:rsidR="00E3035E">
        <w:rPr>
          <w:noProof/>
        </w:rPr>
        <w:t>(13)</w:t>
      </w:r>
      <w:r w:rsidRPr="00C97456">
        <w:fldChar w:fldCharType="end"/>
      </w:r>
      <w:r w:rsidRPr="00C97456">
        <w:t xml:space="preserve"> </w:t>
      </w:r>
    </w:p>
    <w:p w14:paraId="035A8D57" w14:textId="77777777" w:rsidR="00681D66" w:rsidRPr="00C97456" w:rsidRDefault="00681D66" w:rsidP="00EC1B75">
      <w:pPr>
        <w:spacing w:line="360" w:lineRule="auto"/>
        <w:jc w:val="both"/>
      </w:pPr>
    </w:p>
    <w:p w14:paraId="20D3733B" w14:textId="530192F7" w:rsidR="00A1197F" w:rsidRPr="00C97456" w:rsidRDefault="00A1197F" w:rsidP="00EC1B75">
      <w:pPr>
        <w:spacing w:line="360" w:lineRule="auto"/>
        <w:jc w:val="both"/>
      </w:pPr>
      <w:r w:rsidRPr="00C97456">
        <w:t>Renal volumes, cortical and medullary T1, markers of microstructural health,</w:t>
      </w:r>
      <w:r w:rsidR="00B90E7F" w:rsidRPr="00C97456">
        <w:t xml:space="preserve"> were</w:t>
      </w:r>
      <w:r w:rsidRPr="00C97456">
        <w:t xml:space="preserve"> computed for both kidneys</w:t>
      </w:r>
      <w:r w:rsidR="00F8097A">
        <w:t xml:space="preserve">. </w:t>
      </w:r>
      <w:r w:rsidRPr="00C97456">
        <w:t>Further details on image analyses are provided in the</w:t>
      </w:r>
      <w:r w:rsidR="00CB26DD" w:rsidRPr="00C97456">
        <w:t xml:space="preserve"> </w:t>
      </w:r>
      <w:r w:rsidR="00946F34">
        <w:rPr>
          <w:b/>
          <w:bCs/>
        </w:rPr>
        <w:t>supplementary section</w:t>
      </w:r>
      <w:r w:rsidR="001565AC">
        <w:t>.</w:t>
      </w:r>
    </w:p>
    <w:p w14:paraId="732DE65E" w14:textId="77777777" w:rsidR="00681D66" w:rsidRPr="00C97456" w:rsidRDefault="00681D66" w:rsidP="00EC1B75">
      <w:pPr>
        <w:spacing w:line="360" w:lineRule="auto"/>
        <w:jc w:val="both"/>
      </w:pPr>
    </w:p>
    <w:p w14:paraId="1F7C8DBF" w14:textId="7E6FF3EE" w:rsidR="0002456E" w:rsidRPr="00C97456" w:rsidRDefault="0002456E" w:rsidP="00EC1B75">
      <w:pPr>
        <w:spacing w:line="360" w:lineRule="auto"/>
        <w:jc w:val="both"/>
        <w:rPr>
          <w:b/>
          <w:bCs/>
        </w:rPr>
      </w:pPr>
      <w:r w:rsidRPr="00C174CC">
        <w:rPr>
          <w:i/>
          <w:iCs/>
        </w:rPr>
        <w:t>Organ abnormalities on MRI:</w:t>
      </w:r>
      <w:r w:rsidRPr="00C97456">
        <w:rPr>
          <w:b/>
          <w:bCs/>
        </w:rPr>
        <w:t xml:space="preserve"> </w:t>
      </w:r>
      <w:r w:rsidRPr="00C97456">
        <w:t xml:space="preserve">Patients were assessed for single or multiple </w:t>
      </w:r>
      <w:r w:rsidR="009C381C" w:rsidRPr="00C97456">
        <w:t xml:space="preserve">organ abnormalities </w:t>
      </w:r>
      <w:r w:rsidRPr="00C97456">
        <w:t xml:space="preserve">(involvement of </w:t>
      </w:r>
      <w:r w:rsidR="009C381C" w:rsidRPr="00C97456">
        <w:t>≥</w:t>
      </w:r>
      <w:r w:rsidRPr="00C97456">
        <w:t xml:space="preserve">2 </w:t>
      </w:r>
      <w:r w:rsidR="00E266BF" w:rsidRPr="00C97456">
        <w:t>organs</w:t>
      </w:r>
      <w:r w:rsidRPr="00C97456">
        <w:t xml:space="preserve">) </w:t>
      </w:r>
      <w:r w:rsidR="00935AA5" w:rsidRPr="00C97456">
        <w:t xml:space="preserve">based on </w:t>
      </w:r>
      <w:r w:rsidR="00262B52" w:rsidRPr="00C97456">
        <w:t xml:space="preserve">deviations in </w:t>
      </w:r>
      <w:r w:rsidR="00935AA5" w:rsidRPr="00C97456">
        <w:t xml:space="preserve">qualitative and quantitively MRI characteristics as described in the </w:t>
      </w:r>
      <w:r w:rsidR="00946F34">
        <w:rPr>
          <w:b/>
          <w:bCs/>
        </w:rPr>
        <w:t>supplementary section</w:t>
      </w:r>
      <w:r w:rsidR="001565AC">
        <w:t>.</w:t>
      </w:r>
    </w:p>
    <w:p w14:paraId="2A0D6755" w14:textId="77777777" w:rsidR="0002456E" w:rsidRPr="00C97456" w:rsidRDefault="0002456E" w:rsidP="00EC1B75">
      <w:pPr>
        <w:spacing w:line="360" w:lineRule="auto"/>
        <w:jc w:val="both"/>
      </w:pPr>
    </w:p>
    <w:p w14:paraId="0C973070" w14:textId="2E07964A" w:rsidR="00253B9A" w:rsidRPr="00C97456" w:rsidRDefault="00253B9A" w:rsidP="00EC1B75">
      <w:pPr>
        <w:spacing w:line="360" w:lineRule="auto"/>
        <w:jc w:val="both"/>
        <w:rPr>
          <w:b/>
          <w:bCs/>
        </w:rPr>
      </w:pPr>
      <w:r w:rsidRPr="00C174CC">
        <w:rPr>
          <w:i/>
          <w:iCs/>
        </w:rPr>
        <w:t>Pulmonary function:</w:t>
      </w:r>
      <w:r w:rsidRPr="00C97456">
        <w:rPr>
          <w:b/>
          <w:bCs/>
        </w:rPr>
        <w:t xml:space="preserve"> </w:t>
      </w:r>
      <w:r w:rsidR="002B1D4D">
        <w:t>Pulmonary function tests</w:t>
      </w:r>
      <w:r w:rsidR="00DE76B8" w:rsidRPr="00C97456">
        <w:t xml:space="preserve"> included assessment of forced expiratory volume at one second (FEV1), forced vital capacity (FVC) and</w:t>
      </w:r>
      <w:r w:rsidR="00620696" w:rsidRPr="00C97456">
        <w:t>,</w:t>
      </w:r>
      <w:r w:rsidR="00DE76B8" w:rsidRPr="00C97456">
        <w:t xml:space="preserve"> in some centres</w:t>
      </w:r>
      <w:r w:rsidR="00F7244D" w:rsidRPr="00C97456">
        <w:t>,</w:t>
      </w:r>
      <w:r w:rsidR="00DE76B8" w:rsidRPr="00C97456">
        <w:t xml:space="preserve"> assessment of carbon monoxide diffusion gas transfer</w:t>
      </w:r>
      <w:r w:rsidR="001565AC">
        <w:t>.</w:t>
      </w:r>
    </w:p>
    <w:p w14:paraId="6B70A21F" w14:textId="77777777" w:rsidR="00DE76B8" w:rsidRPr="00C97456" w:rsidRDefault="00DE76B8" w:rsidP="00EC1B75">
      <w:pPr>
        <w:spacing w:line="360" w:lineRule="auto"/>
        <w:jc w:val="both"/>
        <w:rPr>
          <w:b/>
          <w:bCs/>
        </w:rPr>
      </w:pPr>
    </w:p>
    <w:p w14:paraId="228D06AE" w14:textId="4EFA8FD9" w:rsidR="00CD1E0E" w:rsidRDefault="00253B9A" w:rsidP="00EC1B75">
      <w:pPr>
        <w:spacing w:line="360" w:lineRule="auto"/>
        <w:jc w:val="both"/>
      </w:pPr>
      <w:r w:rsidRPr="00C174CC">
        <w:rPr>
          <w:i/>
          <w:iCs/>
        </w:rPr>
        <w:t>Patient</w:t>
      </w:r>
      <w:r w:rsidR="00F7244D" w:rsidRPr="00C174CC">
        <w:rPr>
          <w:i/>
          <w:iCs/>
        </w:rPr>
        <w:t>-</w:t>
      </w:r>
      <w:r w:rsidRPr="00C174CC">
        <w:rPr>
          <w:i/>
          <w:iCs/>
        </w:rPr>
        <w:t>related outcome measures:</w:t>
      </w:r>
      <w:r w:rsidR="003C78A7" w:rsidRPr="00C97456">
        <w:rPr>
          <w:b/>
          <w:bCs/>
        </w:rPr>
        <w:t xml:space="preserve"> </w:t>
      </w:r>
      <w:r w:rsidR="00284198">
        <w:t>Participants</w:t>
      </w:r>
      <w:r w:rsidR="000E0032">
        <w:t xml:space="preserve"> </w:t>
      </w:r>
      <w:r w:rsidRPr="00C97456">
        <w:t xml:space="preserve">underwent a series of </w:t>
      </w:r>
      <w:r w:rsidR="00DE76B8" w:rsidRPr="00C97456">
        <w:t xml:space="preserve">questionnaires to assess </w:t>
      </w:r>
      <w:r w:rsidR="0098466F" w:rsidRPr="00C97456">
        <w:t xml:space="preserve">self-reported </w:t>
      </w:r>
      <w:r w:rsidR="00DE76B8" w:rsidRPr="00C97456">
        <w:t>symptoms of anxiety, depression</w:t>
      </w:r>
      <w:r w:rsidR="00167877">
        <w:t>, cognition</w:t>
      </w:r>
      <w:r w:rsidR="00DE76B8" w:rsidRPr="00C97456">
        <w:t>,</w:t>
      </w:r>
      <w:r w:rsidR="00454BD7">
        <w:t xml:space="preserve"> health-related</w:t>
      </w:r>
      <w:r w:rsidR="00DE76B8" w:rsidRPr="00C97456">
        <w:t xml:space="preserve"> quality of life</w:t>
      </w:r>
      <w:r w:rsidR="001E41ED">
        <w:t>,</w:t>
      </w:r>
      <w:r w:rsidR="00167877">
        <w:t xml:space="preserve"> symptoms of breathlessness, fatigue, </w:t>
      </w:r>
      <w:r w:rsidR="00D40EC6">
        <w:t xml:space="preserve">short </w:t>
      </w:r>
      <w:r w:rsidR="00167877">
        <w:t xml:space="preserve">physical performance battery, post-traumatic stress disorder </w:t>
      </w:r>
      <w:r w:rsidR="00DE76B8" w:rsidRPr="00C97456">
        <w:t>(GAD-7</w:t>
      </w:r>
      <w:r w:rsidR="00454BD7">
        <w:t xml:space="preserve">, </w:t>
      </w:r>
      <w:r w:rsidR="00DE76B8" w:rsidRPr="00C97456">
        <w:t>PHQ-9</w:t>
      </w:r>
      <w:r w:rsidR="00454BD7">
        <w:t xml:space="preserve">, </w:t>
      </w:r>
      <w:r w:rsidR="001E41ED">
        <w:t xml:space="preserve">MOCA, </w:t>
      </w:r>
      <w:r w:rsidR="00167877">
        <w:t>EQ</w:t>
      </w:r>
      <w:r w:rsidR="007350F7" w:rsidRPr="00C97456">
        <w:t>-5D-5L utility index</w:t>
      </w:r>
      <w:r w:rsidR="001E41ED">
        <w:t xml:space="preserve">, </w:t>
      </w:r>
      <w:r w:rsidR="00167877">
        <w:t xml:space="preserve">Dyspnoea-12, </w:t>
      </w:r>
      <w:r w:rsidR="001E41ED">
        <w:t>FACIT</w:t>
      </w:r>
      <w:r w:rsidR="00165E9C">
        <w:t>-F</w:t>
      </w:r>
      <w:r w:rsidR="001E41ED">
        <w:t xml:space="preserve">, </w:t>
      </w:r>
      <w:r w:rsidR="00167877">
        <w:t>Short P</w:t>
      </w:r>
      <w:r w:rsidR="001E41ED">
        <w:t xml:space="preserve">hysical </w:t>
      </w:r>
      <w:r w:rsidR="00167877">
        <w:t>P</w:t>
      </w:r>
      <w:r w:rsidR="001E41ED">
        <w:t xml:space="preserve">erformance Battery, </w:t>
      </w:r>
      <w:r w:rsidR="00167877">
        <w:t>PCL-5</w:t>
      </w:r>
      <w:r w:rsidR="00454BD7">
        <w:t>)</w:t>
      </w:r>
      <w:r w:rsidR="00491FC0">
        <w:t>.</w:t>
      </w:r>
      <w:r w:rsidR="00CD1E0E" w:rsidRPr="00C97456">
        <w:t xml:space="preserve"> Based on the data from </w:t>
      </w:r>
      <w:r w:rsidR="00454BD7">
        <w:t>these questionnaires</w:t>
      </w:r>
      <w:r w:rsidR="00CD1E0E" w:rsidRPr="00C97456">
        <w:t xml:space="preserve">, </w:t>
      </w:r>
      <w:r w:rsidR="00284198">
        <w:t xml:space="preserve">post-COVID-19 </w:t>
      </w:r>
      <w:r w:rsidR="00CD1E0E" w:rsidRPr="00C97456">
        <w:t xml:space="preserve">patients </w:t>
      </w:r>
      <w:r w:rsidR="00B178F7" w:rsidRPr="00C97456">
        <w:t xml:space="preserve">were </w:t>
      </w:r>
      <w:r w:rsidR="00B178F7" w:rsidRPr="00C97456">
        <w:lastRenderedPageBreak/>
        <w:t>assigned to one of</w:t>
      </w:r>
      <w:r w:rsidR="000F1CC8" w:rsidRPr="00C97456">
        <w:t xml:space="preserve"> four</w:t>
      </w:r>
      <w:r w:rsidR="00B178F7" w:rsidRPr="00C97456">
        <w:t xml:space="preserve"> previously described</w:t>
      </w:r>
      <w:r w:rsidR="003C78A7" w:rsidRPr="00C97456">
        <w:t xml:space="preserve"> </w:t>
      </w:r>
      <w:r w:rsidR="00CD1E0E" w:rsidRPr="00C97456">
        <w:t>PHOSP-COVID symptom clusters</w:t>
      </w:r>
      <w:r w:rsidR="003C78A7" w:rsidRPr="00C97456">
        <w:fldChar w:fldCharType="begin">
          <w:fldData xml:space="preserve">PEVuZE5vdGU+PENpdGU+PEF1dGhvcj5FdmFuczwvQXV0aG9yPjxZZWFyPjIwMjE8L1llYXI+PFJl
Y051bT41NDA8L1JlY051bT48RGlzcGxheVRleHQ+KDExKTwvRGlzcGxheVRleHQ+PHJlY29yZD48
cmVjLW51bWJlcj41NDA8L3JlYy1udW1iZXI+PGZvcmVpZ24ta2V5cz48a2V5IGFwcD0iRU4iIGRi
LWlkPSIyZnN0cmZ0eHg1OTBmdGV2cnhocHNhZnhlNXd2dHp0YTI5dHYiIHRpbWVzdGFtcD0iMTY0
MjY5NzYzNSI+NTQwPC9rZXk+PC9mb3JlaWduLWtleXM+PHJlZi10eXBlIG5hbWU9IkpvdXJuYWwg
QXJ0aWNsZSI+MTc8L3JlZi10eXBlPjxjb250cmlidXRvcnM+PGF1dGhvcnM+PGF1dGhvcj5FdmFu
cywgUmFjaGFlbCBBPC9hdXRob3I+PGF1dGhvcj5MZWF2eSwgT2xpdmlhIEM8L2F1dGhvcj48YXV0
aG9yPlJpY2hhcmRzb24sIE1hdHRoZXc8L2F1dGhvcj48YXV0aG9yPkVsbmVpbWEsIE9tZXI8L2F1
dGhvcj48YXV0aG9yPk1jQXVsZXksIEhhbWlzaCBKIEM8L2F1dGhvcj48YXV0aG9yPlNoaWtvdHJh
LCBBYXJ0aTwvYXV0aG9yPjxhdXRob3I+U2luZ2FwdXJpLCBBbWlzaGE8L2F1dGhvcj48YXV0aG9y
PlNlcmVubywgTWFyY288L2F1dGhvcj48YXV0aG9yPlNhdW5kZXJzLCBSdXRoIE08L2F1dGhvcj48
YXV0aG9yPkhhcnJpcywgVmljdG9yaWEgQzwvYXV0aG9yPjxhdXRob3I+QXVsLCBSYW1pbmRlcjwv
YXV0aG9yPjxhdXRob3I+QmVpcm5lLCBQYXVsPC9hdXRob3I+PGF1dGhvcj5Cb2x0b24sIENoYXJs
b3R0ZSBFPC9hdXRob3I+PGF1dGhvcj5Ccm93biwgSmVyZW15IFM8L2F1dGhvcj48YXV0aG9yPkNo
b3VkaHVyeSwgR291cmFiPC9hdXRob3I+PGF1dGhvcj5CYWtlcmx5LCBOYXdhciBEaWFyPC9hdXRo
b3I+PGF1dGhvcj5FYXNvbSwgTmljaG9sYXM8L2F1dGhvcj48YXV0aG9yPkVjaGV2YXJyaWEsIENh
cmxvczwvYXV0aG9yPjxhdXRob3I+RnVsZCwgSm9uYXRoYW48L2F1dGhvcj48YXV0aG9yPkhhcnQs
IE5pY2s8L2F1dGhvcj48YXV0aG9yPkh1cnN0LCBKb2huIFI8L2F1dGhvcj48YXV0aG9yPkpvbmVz
LCBNYXJrPC9hdXRob3I+PGF1dGhvcj5QYXJla2gsIERocnV2PC9hdXRob3I+PGF1dGhvcj5QZmVm
ZmVyLCBQYXVsPC9hdXRob3I+PGF1dGhvcj5SYWhtYW4sIE5hamliIE08L2F1dGhvcj48YXV0aG9y
PlJvd2xhbmQtSm9uZXMsIFNhcmFoPC9hdXRob3I+PGF1dGhvcj5TaGFoLCBBamF5IE08L2F1dGhv
cj48YXV0aG9yPldvb3R0b24sIERhbiBHPC9hdXRob3I+PGF1dGhvcj5DaGFsZGVyLCBUcnVkaWU8
L2F1dGhvcj48YXV0aG9yPkRhdmllcywgTWVsYW5pZSBKPC9hdXRob3I+PGF1dGhvcj5EZSBTb3l6
YSwgQW50aG9ueTwvYXV0aG9yPjxhdXRob3I+R3JlZW5oYWxmLCBXaWxsaWFtPC9hdXRob3I+PGF1
dGhvcj5HcmVlbmluZywgTmVpbCBKPC9hdXRob3I+PGF1dGhvcj5IZWFuZXksIExpYW0gRzwvYXV0
aG9yPjxhdXRob3I+SGVsbGVyLCBTaW1vbjwvYXV0aG9yPjxhdXRob3I+SG93YXJkLCBMdWtlPC9h
dXRob3I+PGF1dGhvcj5KYWNvYiwgSm9zZXBoPC9hdXRob3I+PGF1dGhvcj5KZW5raW5zLCBSIEdp
c2xpPC9hdXRob3I+PGF1dGhvcj5Mb3JkLCBKYW5ldCBNPC9hdXRob3I+PGF1dGhvcj5NYW4sIFdp
bGwgRC1DPC9hdXRob3I+PGF1dGhvcj5NY0Nhbm4sIEdlcnJ5IFA8L2F1dGhvcj48YXV0aG9yPk5l
dWJhdWVyLCBTdGVmYW48L2F1dGhvcj48YXV0aG9yPk9wZW5zaGF3LCBQZXRlciBKTTwvYXV0aG9y
PjxhdXRob3I+UG9ydGVyLCBKb2FubmE8L2F1dGhvcj48YXV0aG9yPlF1aW50LCBKZW5uaWZlcjwv
YXV0aG9yPjxhdXRob3I+Um93bGFuZCwgTWF0dGhldyBKPC9hdXRob3I+PGF1dGhvcj5TY290dCwg
SmFuZXQgVDwvYXV0aG9yPjxhdXRob3I+U2VtcGxlLCBNYWxjb2xtIEc8L2F1dGhvcj48YXV0aG9y
PlNpbmdoLCBTYWxseSBKPC9hdXRob3I+PGF1dGhvcj5Ub3NobmVyLCBNYXJrPC9hdXRob3I+PGF1
dGhvcj5MZXdpcywgS2VpcjwvYXV0aG9yPjxhdXRob3I+QnJpZ2dzLCBBbmRyZXc8L2F1dGhvcj48
YXV0aG9yPkRvY2hlcnR5LCBBbm5lbWFyaWUgQjwvYXV0aG9yPjxhdXRob3I+S2VyciwgU3RldmVu
PC9hdXRob3I+PGF1dGhvcj5Mb25lLCBOYXppciBJPC9hdXRob3I+PGF1dGhvcj5TaGVpa2gsIEF6
aXo8L2F1dGhvcj48YXV0aG9yPlRob3JwZSwgTWF0aGV3PC9hdXRob3I+PGF1dGhvcj5aaGVuZywg
QmFuZzwvYXV0aG9yPjxhdXRob3I+Q2hhbG1lcnMsIEphbWVzIEQ8L2F1dGhvcj48YXV0aG9yPkhv
LCBMaW5nLVBlaTwvYXV0aG9yPjxhdXRob3I+SG9yc2xleSwgQWxleDwvYXV0aG9yPjxhdXRob3I+
TWFya3MsIE1pY2hhZWw8L2F1dGhvcj48YXV0aG9yPlBvaW5hc2FteSwgS3Jpc25haDwvYXV0aG9y
PjxhdXRob3I+UmFtYW4sIEJldHR5PC9hdXRob3I+PGF1dGhvcj5IYXJyaXNvbiwgRXdlbiBNPC9h
dXRob3I+PGF1dGhvcj5XYWluLCBMb3Vpc2UgVjwvYXV0aG9yPjxhdXRob3I+QnJpZ2h0bGluZywg
Q2hyaXN0b3BoZXIgRTwvYXV0aG9yPjxhdXRob3I+V3JpdGluZyBHcm91cDwvYXV0aG9yPjwvYXV0
aG9ycz48L2NvbnRyaWJ1dG9ycz48dGl0bGVzPjx0aXRsZT5DbGluaWNhbCBjaGFyYWN0ZXJpc3Rp
Y3Mgd2l0aCBpbmZsYW1tYXRpb24gcHJvZmlsaW5nIG9mIExvbmctQ09WSUQgYW5kIGFzc29jaWF0
aW9uIHdpdGggb25lLXllYXIgcmVjb3ZlcnkgZm9sbG93aW5nIGhvc3BpdGFsaXNhdGlvbiBpbiB0
aGUgVUs6IGEgcHJvc3BlY3RpdmUgb2JzZXJ2YXRpb25hbCBzdHVkeTwvdGl0bGU+PHNlY29uZGFy
eS10aXRsZT5MYW5jZXQgUmVzcGlyIE1lZDwvc2Vjb25kYXJ5LXRpdGxlPjwvdGl0bGVzPjxwZXJp
b2RpY2FsPjxmdWxsLXRpdGxlPkxhbmNldCBSZXNwaXIgTWVkPC9mdWxsLXRpdGxlPjwvcGVyaW9k
aWNhbD48cGFnZXM+QWNjZXB0ZWQ8L3BhZ2VzPjxkYXRlcz48eWVhcj4yMDIxPC95ZWFyPjwvZGF0
ZXM+PHVybHM+PHJlbGF0ZWQtdXJscz48dXJsPmh0dHBzOi8vd3d3Lm1lZHJ4aXYub3JnL2NvbnRl
bnQvbWVkcnhpdi9lYXJseS8yMDIxLzEyLzE1LzIwMjEuMTIuMTMuMjEyNjc0NzEuZnVsbC5wZGY8
L3VybD48L3JlbGF0ZWQtdXJscz48L3VybHM+PC9yZWNvcmQ+PC9DaXRlPjwvRW5kTm90ZT5=
</w:fldData>
        </w:fldChar>
      </w:r>
      <w:r w:rsidR="00E3035E">
        <w:instrText xml:space="preserve"> ADDIN EN.CITE </w:instrText>
      </w:r>
      <w:r w:rsidR="00E3035E">
        <w:fldChar w:fldCharType="begin">
          <w:fldData xml:space="preserve">PEVuZE5vdGU+PENpdGU+PEF1dGhvcj5FdmFuczwvQXV0aG9yPjxZZWFyPjIwMjE8L1llYXI+PFJl
Y051bT41NDA8L1JlY051bT48RGlzcGxheVRleHQ+KDExKTwvRGlzcGxheVRleHQ+PHJlY29yZD48
cmVjLW51bWJlcj41NDA8L3JlYy1udW1iZXI+PGZvcmVpZ24ta2V5cz48a2V5IGFwcD0iRU4iIGRi
LWlkPSIyZnN0cmZ0eHg1OTBmdGV2cnhocHNhZnhlNXd2dHp0YTI5dHYiIHRpbWVzdGFtcD0iMTY0
MjY5NzYzNSI+NTQwPC9rZXk+PC9mb3JlaWduLWtleXM+PHJlZi10eXBlIG5hbWU9IkpvdXJuYWwg
QXJ0aWNsZSI+MTc8L3JlZi10eXBlPjxjb250cmlidXRvcnM+PGF1dGhvcnM+PGF1dGhvcj5FdmFu
cywgUmFjaGFlbCBBPC9hdXRob3I+PGF1dGhvcj5MZWF2eSwgT2xpdmlhIEM8L2F1dGhvcj48YXV0
aG9yPlJpY2hhcmRzb24sIE1hdHRoZXc8L2F1dGhvcj48YXV0aG9yPkVsbmVpbWEsIE9tZXI8L2F1
dGhvcj48YXV0aG9yPk1jQXVsZXksIEhhbWlzaCBKIEM8L2F1dGhvcj48YXV0aG9yPlNoaWtvdHJh
LCBBYXJ0aTwvYXV0aG9yPjxhdXRob3I+U2luZ2FwdXJpLCBBbWlzaGE8L2F1dGhvcj48YXV0aG9y
PlNlcmVubywgTWFyY288L2F1dGhvcj48YXV0aG9yPlNhdW5kZXJzLCBSdXRoIE08L2F1dGhvcj48
YXV0aG9yPkhhcnJpcywgVmljdG9yaWEgQzwvYXV0aG9yPjxhdXRob3I+QXVsLCBSYW1pbmRlcjwv
YXV0aG9yPjxhdXRob3I+QmVpcm5lLCBQYXVsPC9hdXRob3I+PGF1dGhvcj5Cb2x0b24sIENoYXJs
b3R0ZSBFPC9hdXRob3I+PGF1dGhvcj5Ccm93biwgSmVyZW15IFM8L2F1dGhvcj48YXV0aG9yPkNo
b3VkaHVyeSwgR291cmFiPC9hdXRob3I+PGF1dGhvcj5CYWtlcmx5LCBOYXdhciBEaWFyPC9hdXRo
b3I+PGF1dGhvcj5FYXNvbSwgTmljaG9sYXM8L2F1dGhvcj48YXV0aG9yPkVjaGV2YXJyaWEsIENh
cmxvczwvYXV0aG9yPjxhdXRob3I+RnVsZCwgSm9uYXRoYW48L2F1dGhvcj48YXV0aG9yPkhhcnQs
IE5pY2s8L2F1dGhvcj48YXV0aG9yPkh1cnN0LCBKb2huIFI8L2F1dGhvcj48YXV0aG9yPkpvbmVz
LCBNYXJrPC9hdXRob3I+PGF1dGhvcj5QYXJla2gsIERocnV2PC9hdXRob3I+PGF1dGhvcj5QZmVm
ZmVyLCBQYXVsPC9hdXRob3I+PGF1dGhvcj5SYWhtYW4sIE5hamliIE08L2F1dGhvcj48YXV0aG9y
PlJvd2xhbmQtSm9uZXMsIFNhcmFoPC9hdXRob3I+PGF1dGhvcj5TaGFoLCBBamF5IE08L2F1dGhv
cj48YXV0aG9yPldvb3R0b24sIERhbiBHPC9hdXRob3I+PGF1dGhvcj5DaGFsZGVyLCBUcnVkaWU8
L2F1dGhvcj48YXV0aG9yPkRhdmllcywgTWVsYW5pZSBKPC9hdXRob3I+PGF1dGhvcj5EZSBTb3l6
YSwgQW50aG9ueTwvYXV0aG9yPjxhdXRob3I+R3JlZW5oYWxmLCBXaWxsaWFtPC9hdXRob3I+PGF1
dGhvcj5HcmVlbmluZywgTmVpbCBKPC9hdXRob3I+PGF1dGhvcj5IZWFuZXksIExpYW0gRzwvYXV0
aG9yPjxhdXRob3I+SGVsbGVyLCBTaW1vbjwvYXV0aG9yPjxhdXRob3I+SG93YXJkLCBMdWtlPC9h
dXRob3I+PGF1dGhvcj5KYWNvYiwgSm9zZXBoPC9hdXRob3I+PGF1dGhvcj5KZW5raW5zLCBSIEdp
c2xpPC9hdXRob3I+PGF1dGhvcj5Mb3JkLCBKYW5ldCBNPC9hdXRob3I+PGF1dGhvcj5NYW4sIFdp
bGwgRC1DPC9hdXRob3I+PGF1dGhvcj5NY0Nhbm4sIEdlcnJ5IFA8L2F1dGhvcj48YXV0aG9yPk5l
dWJhdWVyLCBTdGVmYW48L2F1dGhvcj48YXV0aG9yPk9wZW5zaGF3LCBQZXRlciBKTTwvYXV0aG9y
PjxhdXRob3I+UG9ydGVyLCBKb2FubmE8L2F1dGhvcj48YXV0aG9yPlF1aW50LCBKZW5uaWZlcjwv
YXV0aG9yPjxhdXRob3I+Um93bGFuZCwgTWF0dGhldyBKPC9hdXRob3I+PGF1dGhvcj5TY290dCwg
SmFuZXQgVDwvYXV0aG9yPjxhdXRob3I+U2VtcGxlLCBNYWxjb2xtIEc8L2F1dGhvcj48YXV0aG9y
PlNpbmdoLCBTYWxseSBKPC9hdXRob3I+PGF1dGhvcj5Ub3NobmVyLCBNYXJrPC9hdXRob3I+PGF1
dGhvcj5MZXdpcywgS2VpcjwvYXV0aG9yPjxhdXRob3I+QnJpZ2dzLCBBbmRyZXc8L2F1dGhvcj48
YXV0aG9yPkRvY2hlcnR5LCBBbm5lbWFyaWUgQjwvYXV0aG9yPjxhdXRob3I+S2VyciwgU3RldmVu
PC9hdXRob3I+PGF1dGhvcj5Mb25lLCBOYXppciBJPC9hdXRob3I+PGF1dGhvcj5TaGVpa2gsIEF6
aXo8L2F1dGhvcj48YXV0aG9yPlRob3JwZSwgTWF0aGV3PC9hdXRob3I+PGF1dGhvcj5aaGVuZywg
QmFuZzwvYXV0aG9yPjxhdXRob3I+Q2hhbG1lcnMsIEphbWVzIEQ8L2F1dGhvcj48YXV0aG9yPkhv
LCBMaW5nLVBlaTwvYXV0aG9yPjxhdXRob3I+SG9yc2xleSwgQWxleDwvYXV0aG9yPjxhdXRob3I+
TWFya3MsIE1pY2hhZWw8L2F1dGhvcj48YXV0aG9yPlBvaW5hc2FteSwgS3Jpc25haDwvYXV0aG9y
PjxhdXRob3I+UmFtYW4sIEJldHR5PC9hdXRob3I+PGF1dGhvcj5IYXJyaXNvbiwgRXdlbiBNPC9h
dXRob3I+PGF1dGhvcj5XYWluLCBMb3Vpc2UgVjwvYXV0aG9yPjxhdXRob3I+QnJpZ2h0bGluZywg
Q2hyaXN0b3BoZXIgRTwvYXV0aG9yPjxhdXRob3I+V3JpdGluZyBHcm91cDwvYXV0aG9yPjwvYXV0
aG9ycz48L2NvbnRyaWJ1dG9ycz48dGl0bGVzPjx0aXRsZT5DbGluaWNhbCBjaGFyYWN0ZXJpc3Rp
Y3Mgd2l0aCBpbmZsYW1tYXRpb24gcHJvZmlsaW5nIG9mIExvbmctQ09WSUQgYW5kIGFzc29jaWF0
aW9uIHdpdGggb25lLXllYXIgcmVjb3ZlcnkgZm9sbG93aW5nIGhvc3BpdGFsaXNhdGlvbiBpbiB0
aGUgVUs6IGEgcHJvc3BlY3RpdmUgb2JzZXJ2YXRpb25hbCBzdHVkeTwvdGl0bGU+PHNlY29uZGFy
eS10aXRsZT5MYW5jZXQgUmVzcGlyIE1lZDwvc2Vjb25kYXJ5LXRpdGxlPjwvdGl0bGVzPjxwZXJp
b2RpY2FsPjxmdWxsLXRpdGxlPkxhbmNldCBSZXNwaXIgTWVkPC9mdWxsLXRpdGxlPjwvcGVyaW9k
aWNhbD48cGFnZXM+QWNjZXB0ZWQ8L3BhZ2VzPjxkYXRlcz48eWVhcj4yMDIxPC95ZWFyPjwvZGF0
ZXM+PHVybHM+PHJlbGF0ZWQtdXJscz48dXJsPmh0dHBzOi8vd3d3Lm1lZHJ4aXYub3JnL2NvbnRl
bnQvbWVkcnhpdi9lYXJseS8yMDIxLzEyLzE1LzIwMjEuMTIuMTMuMjEyNjc0NzEuZnVsbC5wZGY8
L3VybD48L3JlbGF0ZWQtdXJscz48L3VybHM+PC9yZWNvcmQ+PC9DaXRlPjwvRW5kTm90ZT5=
</w:fldData>
        </w:fldChar>
      </w:r>
      <w:r w:rsidR="00E3035E">
        <w:instrText xml:space="preserve"> ADDIN EN.CITE.DATA </w:instrText>
      </w:r>
      <w:r w:rsidR="00E3035E">
        <w:fldChar w:fldCharType="end"/>
      </w:r>
      <w:r w:rsidR="003C78A7" w:rsidRPr="00C97456">
        <w:fldChar w:fldCharType="separate"/>
      </w:r>
      <w:r w:rsidR="00E3035E">
        <w:rPr>
          <w:noProof/>
        </w:rPr>
        <w:t>(11)</w:t>
      </w:r>
      <w:r w:rsidR="003C78A7" w:rsidRPr="00C97456">
        <w:fldChar w:fldCharType="end"/>
      </w:r>
      <w:r w:rsidR="003C78A7" w:rsidRPr="00C97456">
        <w:t xml:space="preserve"> </w:t>
      </w:r>
      <w:r w:rsidR="00FA39B7">
        <w:t xml:space="preserve">(see </w:t>
      </w:r>
      <w:r w:rsidR="00946F34">
        <w:rPr>
          <w:b/>
          <w:bCs/>
        </w:rPr>
        <w:t xml:space="preserve">supplementary material </w:t>
      </w:r>
      <w:r w:rsidR="00FA39B7">
        <w:t>for further details)</w:t>
      </w:r>
      <w:r w:rsidR="001565AC">
        <w:t>.</w:t>
      </w:r>
      <w:r w:rsidR="00CD1E0E" w:rsidRPr="00C97456">
        <w:fldChar w:fldCharType="begin">
          <w:fldData xml:space="preserve">PEVuZE5vdGU+PENpdGU+PEF1dGhvcj5FdmFuczwvQXV0aG9yPjxZZWFyPjIwMjE8L1llYXI+PFJl
Y051bT41NDA8L1JlY051bT48RGlzcGxheVRleHQ+KDExKTwvRGlzcGxheVRleHQ+PHJlY29yZD48
cmVjLW51bWJlcj41NDA8L3JlYy1udW1iZXI+PGZvcmVpZ24ta2V5cz48a2V5IGFwcD0iRU4iIGRi
LWlkPSIyZnN0cmZ0eHg1OTBmdGV2cnhocHNhZnhlNXd2dHp0YTI5dHYiIHRpbWVzdGFtcD0iMTY0
MjY5NzYzNSI+NTQwPC9rZXk+PC9mb3JlaWduLWtleXM+PHJlZi10eXBlIG5hbWU9IkpvdXJuYWwg
QXJ0aWNsZSI+MTc8L3JlZi10eXBlPjxjb250cmlidXRvcnM+PGF1dGhvcnM+PGF1dGhvcj5FdmFu
cywgUmFjaGFlbCBBPC9hdXRob3I+PGF1dGhvcj5MZWF2eSwgT2xpdmlhIEM8L2F1dGhvcj48YXV0
aG9yPlJpY2hhcmRzb24sIE1hdHRoZXc8L2F1dGhvcj48YXV0aG9yPkVsbmVpbWEsIE9tZXI8L2F1
dGhvcj48YXV0aG9yPk1jQXVsZXksIEhhbWlzaCBKIEM8L2F1dGhvcj48YXV0aG9yPlNoaWtvdHJh
LCBBYXJ0aTwvYXV0aG9yPjxhdXRob3I+U2luZ2FwdXJpLCBBbWlzaGE8L2F1dGhvcj48YXV0aG9y
PlNlcmVubywgTWFyY288L2F1dGhvcj48YXV0aG9yPlNhdW5kZXJzLCBSdXRoIE08L2F1dGhvcj48
YXV0aG9yPkhhcnJpcywgVmljdG9yaWEgQzwvYXV0aG9yPjxhdXRob3I+QXVsLCBSYW1pbmRlcjwv
YXV0aG9yPjxhdXRob3I+QmVpcm5lLCBQYXVsPC9hdXRob3I+PGF1dGhvcj5Cb2x0b24sIENoYXJs
b3R0ZSBFPC9hdXRob3I+PGF1dGhvcj5Ccm93biwgSmVyZW15IFM8L2F1dGhvcj48YXV0aG9yPkNo
b3VkaHVyeSwgR291cmFiPC9hdXRob3I+PGF1dGhvcj5CYWtlcmx5LCBOYXdhciBEaWFyPC9hdXRo
b3I+PGF1dGhvcj5FYXNvbSwgTmljaG9sYXM8L2F1dGhvcj48YXV0aG9yPkVjaGV2YXJyaWEsIENh
cmxvczwvYXV0aG9yPjxhdXRob3I+RnVsZCwgSm9uYXRoYW48L2F1dGhvcj48YXV0aG9yPkhhcnQs
IE5pY2s8L2F1dGhvcj48YXV0aG9yPkh1cnN0LCBKb2huIFI8L2F1dGhvcj48YXV0aG9yPkpvbmVz
LCBNYXJrPC9hdXRob3I+PGF1dGhvcj5QYXJla2gsIERocnV2PC9hdXRob3I+PGF1dGhvcj5QZmVm
ZmVyLCBQYXVsPC9hdXRob3I+PGF1dGhvcj5SYWhtYW4sIE5hamliIE08L2F1dGhvcj48YXV0aG9y
PlJvd2xhbmQtSm9uZXMsIFNhcmFoPC9hdXRob3I+PGF1dGhvcj5TaGFoLCBBamF5IE08L2F1dGhv
cj48YXV0aG9yPldvb3R0b24sIERhbiBHPC9hdXRob3I+PGF1dGhvcj5DaGFsZGVyLCBUcnVkaWU8
L2F1dGhvcj48YXV0aG9yPkRhdmllcywgTWVsYW5pZSBKPC9hdXRob3I+PGF1dGhvcj5EZSBTb3l6
YSwgQW50aG9ueTwvYXV0aG9yPjxhdXRob3I+R3JlZW5oYWxmLCBXaWxsaWFtPC9hdXRob3I+PGF1
dGhvcj5HcmVlbmluZywgTmVpbCBKPC9hdXRob3I+PGF1dGhvcj5IZWFuZXksIExpYW0gRzwvYXV0
aG9yPjxhdXRob3I+SGVsbGVyLCBTaW1vbjwvYXV0aG9yPjxhdXRob3I+SG93YXJkLCBMdWtlPC9h
dXRob3I+PGF1dGhvcj5KYWNvYiwgSm9zZXBoPC9hdXRob3I+PGF1dGhvcj5KZW5raW5zLCBSIEdp
c2xpPC9hdXRob3I+PGF1dGhvcj5Mb3JkLCBKYW5ldCBNPC9hdXRob3I+PGF1dGhvcj5NYW4sIFdp
bGwgRC1DPC9hdXRob3I+PGF1dGhvcj5NY0Nhbm4sIEdlcnJ5IFA8L2F1dGhvcj48YXV0aG9yPk5l
dWJhdWVyLCBTdGVmYW48L2F1dGhvcj48YXV0aG9yPk9wZW5zaGF3LCBQZXRlciBKTTwvYXV0aG9y
PjxhdXRob3I+UG9ydGVyLCBKb2FubmE8L2F1dGhvcj48YXV0aG9yPlF1aW50LCBKZW5uaWZlcjwv
YXV0aG9yPjxhdXRob3I+Um93bGFuZCwgTWF0dGhldyBKPC9hdXRob3I+PGF1dGhvcj5TY290dCwg
SmFuZXQgVDwvYXV0aG9yPjxhdXRob3I+U2VtcGxlLCBNYWxjb2xtIEc8L2F1dGhvcj48YXV0aG9y
PlNpbmdoLCBTYWxseSBKPC9hdXRob3I+PGF1dGhvcj5Ub3NobmVyLCBNYXJrPC9hdXRob3I+PGF1
dGhvcj5MZXdpcywgS2VpcjwvYXV0aG9yPjxhdXRob3I+QnJpZ2dzLCBBbmRyZXc8L2F1dGhvcj48
YXV0aG9yPkRvY2hlcnR5LCBBbm5lbWFyaWUgQjwvYXV0aG9yPjxhdXRob3I+S2VyciwgU3RldmVu
PC9hdXRob3I+PGF1dGhvcj5Mb25lLCBOYXppciBJPC9hdXRob3I+PGF1dGhvcj5TaGVpa2gsIEF6
aXo8L2F1dGhvcj48YXV0aG9yPlRob3JwZSwgTWF0aGV3PC9hdXRob3I+PGF1dGhvcj5aaGVuZywg
QmFuZzwvYXV0aG9yPjxhdXRob3I+Q2hhbG1lcnMsIEphbWVzIEQ8L2F1dGhvcj48YXV0aG9yPkhv
LCBMaW5nLVBlaTwvYXV0aG9yPjxhdXRob3I+SG9yc2xleSwgQWxleDwvYXV0aG9yPjxhdXRob3I+
TWFya3MsIE1pY2hhZWw8L2F1dGhvcj48YXV0aG9yPlBvaW5hc2FteSwgS3Jpc25haDwvYXV0aG9y
PjxhdXRob3I+UmFtYW4sIEJldHR5PC9hdXRob3I+PGF1dGhvcj5IYXJyaXNvbiwgRXdlbiBNPC9h
dXRob3I+PGF1dGhvcj5XYWluLCBMb3Vpc2UgVjwvYXV0aG9yPjxhdXRob3I+QnJpZ2h0bGluZywg
Q2hyaXN0b3BoZXIgRTwvYXV0aG9yPjxhdXRob3I+V3JpdGluZyBHcm91cDwvYXV0aG9yPjwvYXV0
aG9ycz48L2NvbnRyaWJ1dG9ycz48dGl0bGVzPjx0aXRsZT5DbGluaWNhbCBjaGFyYWN0ZXJpc3Rp
Y3Mgd2l0aCBpbmZsYW1tYXRpb24gcHJvZmlsaW5nIG9mIExvbmctQ09WSUQgYW5kIGFzc29jaWF0
aW9uIHdpdGggb25lLXllYXIgcmVjb3ZlcnkgZm9sbG93aW5nIGhvc3BpdGFsaXNhdGlvbiBpbiB0
aGUgVUs6IGEgcHJvc3BlY3RpdmUgb2JzZXJ2YXRpb25hbCBzdHVkeTwvdGl0bGU+PHNlY29uZGFy
eS10aXRsZT5MYW5jZXQgUmVzcGlyIE1lZDwvc2Vjb25kYXJ5LXRpdGxlPjwvdGl0bGVzPjxwZXJp
b2RpY2FsPjxmdWxsLXRpdGxlPkxhbmNldCBSZXNwaXIgTWVkPC9mdWxsLXRpdGxlPjwvcGVyaW9k
aWNhbD48cGFnZXM+QWNjZXB0ZWQ8L3BhZ2VzPjxkYXRlcz48eWVhcj4yMDIxPC95ZWFyPjwvZGF0
ZXM+PHVybHM+PHJlbGF0ZWQtdXJscz48dXJsPmh0dHBzOi8vd3d3Lm1lZHJ4aXYub3JnL2NvbnRl
bnQvbWVkcnhpdi9lYXJseS8yMDIxLzEyLzE1LzIwMjEuMTIuMTMuMjEyNjc0NzEuZnVsbC5wZGY8
L3VybD48L3JlbGF0ZWQtdXJscz48L3VybHM+PC9yZWNvcmQ+PC9DaXRlPjwvRW5kTm90ZT5=
</w:fldData>
        </w:fldChar>
      </w:r>
      <w:r w:rsidR="00E3035E">
        <w:instrText xml:space="preserve"> ADDIN EN.CITE </w:instrText>
      </w:r>
      <w:r w:rsidR="00E3035E">
        <w:fldChar w:fldCharType="begin">
          <w:fldData xml:space="preserve">PEVuZE5vdGU+PENpdGU+PEF1dGhvcj5FdmFuczwvQXV0aG9yPjxZZWFyPjIwMjE8L1llYXI+PFJl
Y051bT41NDA8L1JlY051bT48RGlzcGxheVRleHQ+KDExKTwvRGlzcGxheVRleHQ+PHJlY29yZD48
cmVjLW51bWJlcj41NDA8L3JlYy1udW1iZXI+PGZvcmVpZ24ta2V5cz48a2V5IGFwcD0iRU4iIGRi
LWlkPSIyZnN0cmZ0eHg1OTBmdGV2cnhocHNhZnhlNXd2dHp0YTI5dHYiIHRpbWVzdGFtcD0iMTY0
MjY5NzYzNSI+NTQwPC9rZXk+PC9mb3JlaWduLWtleXM+PHJlZi10eXBlIG5hbWU9IkpvdXJuYWwg
QXJ0aWNsZSI+MTc8L3JlZi10eXBlPjxjb250cmlidXRvcnM+PGF1dGhvcnM+PGF1dGhvcj5FdmFu
cywgUmFjaGFlbCBBPC9hdXRob3I+PGF1dGhvcj5MZWF2eSwgT2xpdmlhIEM8L2F1dGhvcj48YXV0
aG9yPlJpY2hhcmRzb24sIE1hdHRoZXc8L2F1dGhvcj48YXV0aG9yPkVsbmVpbWEsIE9tZXI8L2F1
dGhvcj48YXV0aG9yPk1jQXVsZXksIEhhbWlzaCBKIEM8L2F1dGhvcj48YXV0aG9yPlNoaWtvdHJh
LCBBYXJ0aTwvYXV0aG9yPjxhdXRob3I+U2luZ2FwdXJpLCBBbWlzaGE8L2F1dGhvcj48YXV0aG9y
PlNlcmVubywgTWFyY288L2F1dGhvcj48YXV0aG9yPlNhdW5kZXJzLCBSdXRoIE08L2F1dGhvcj48
YXV0aG9yPkhhcnJpcywgVmljdG9yaWEgQzwvYXV0aG9yPjxhdXRob3I+QXVsLCBSYW1pbmRlcjwv
YXV0aG9yPjxhdXRob3I+QmVpcm5lLCBQYXVsPC9hdXRob3I+PGF1dGhvcj5Cb2x0b24sIENoYXJs
b3R0ZSBFPC9hdXRob3I+PGF1dGhvcj5Ccm93biwgSmVyZW15IFM8L2F1dGhvcj48YXV0aG9yPkNo
b3VkaHVyeSwgR291cmFiPC9hdXRob3I+PGF1dGhvcj5CYWtlcmx5LCBOYXdhciBEaWFyPC9hdXRo
b3I+PGF1dGhvcj5FYXNvbSwgTmljaG9sYXM8L2F1dGhvcj48YXV0aG9yPkVjaGV2YXJyaWEsIENh
cmxvczwvYXV0aG9yPjxhdXRob3I+RnVsZCwgSm9uYXRoYW48L2F1dGhvcj48YXV0aG9yPkhhcnQs
IE5pY2s8L2F1dGhvcj48YXV0aG9yPkh1cnN0LCBKb2huIFI8L2F1dGhvcj48YXV0aG9yPkpvbmVz
LCBNYXJrPC9hdXRob3I+PGF1dGhvcj5QYXJla2gsIERocnV2PC9hdXRob3I+PGF1dGhvcj5QZmVm
ZmVyLCBQYXVsPC9hdXRob3I+PGF1dGhvcj5SYWhtYW4sIE5hamliIE08L2F1dGhvcj48YXV0aG9y
PlJvd2xhbmQtSm9uZXMsIFNhcmFoPC9hdXRob3I+PGF1dGhvcj5TaGFoLCBBamF5IE08L2F1dGhv
cj48YXV0aG9yPldvb3R0b24sIERhbiBHPC9hdXRob3I+PGF1dGhvcj5DaGFsZGVyLCBUcnVkaWU8
L2F1dGhvcj48YXV0aG9yPkRhdmllcywgTWVsYW5pZSBKPC9hdXRob3I+PGF1dGhvcj5EZSBTb3l6
YSwgQW50aG9ueTwvYXV0aG9yPjxhdXRob3I+R3JlZW5oYWxmLCBXaWxsaWFtPC9hdXRob3I+PGF1
dGhvcj5HcmVlbmluZywgTmVpbCBKPC9hdXRob3I+PGF1dGhvcj5IZWFuZXksIExpYW0gRzwvYXV0
aG9yPjxhdXRob3I+SGVsbGVyLCBTaW1vbjwvYXV0aG9yPjxhdXRob3I+SG93YXJkLCBMdWtlPC9h
dXRob3I+PGF1dGhvcj5KYWNvYiwgSm9zZXBoPC9hdXRob3I+PGF1dGhvcj5KZW5raW5zLCBSIEdp
c2xpPC9hdXRob3I+PGF1dGhvcj5Mb3JkLCBKYW5ldCBNPC9hdXRob3I+PGF1dGhvcj5NYW4sIFdp
bGwgRC1DPC9hdXRob3I+PGF1dGhvcj5NY0Nhbm4sIEdlcnJ5IFA8L2F1dGhvcj48YXV0aG9yPk5l
dWJhdWVyLCBTdGVmYW48L2F1dGhvcj48YXV0aG9yPk9wZW5zaGF3LCBQZXRlciBKTTwvYXV0aG9y
PjxhdXRob3I+UG9ydGVyLCBKb2FubmE8L2F1dGhvcj48YXV0aG9yPlF1aW50LCBKZW5uaWZlcjwv
YXV0aG9yPjxhdXRob3I+Um93bGFuZCwgTWF0dGhldyBKPC9hdXRob3I+PGF1dGhvcj5TY290dCwg
SmFuZXQgVDwvYXV0aG9yPjxhdXRob3I+U2VtcGxlLCBNYWxjb2xtIEc8L2F1dGhvcj48YXV0aG9y
PlNpbmdoLCBTYWxseSBKPC9hdXRob3I+PGF1dGhvcj5Ub3NobmVyLCBNYXJrPC9hdXRob3I+PGF1
dGhvcj5MZXdpcywgS2VpcjwvYXV0aG9yPjxhdXRob3I+QnJpZ2dzLCBBbmRyZXc8L2F1dGhvcj48
YXV0aG9yPkRvY2hlcnR5LCBBbm5lbWFyaWUgQjwvYXV0aG9yPjxhdXRob3I+S2VyciwgU3RldmVu
PC9hdXRob3I+PGF1dGhvcj5Mb25lLCBOYXppciBJPC9hdXRob3I+PGF1dGhvcj5TaGVpa2gsIEF6
aXo8L2F1dGhvcj48YXV0aG9yPlRob3JwZSwgTWF0aGV3PC9hdXRob3I+PGF1dGhvcj5aaGVuZywg
QmFuZzwvYXV0aG9yPjxhdXRob3I+Q2hhbG1lcnMsIEphbWVzIEQ8L2F1dGhvcj48YXV0aG9yPkhv
LCBMaW5nLVBlaTwvYXV0aG9yPjxhdXRob3I+SG9yc2xleSwgQWxleDwvYXV0aG9yPjxhdXRob3I+
TWFya3MsIE1pY2hhZWw8L2F1dGhvcj48YXV0aG9yPlBvaW5hc2FteSwgS3Jpc25haDwvYXV0aG9y
PjxhdXRob3I+UmFtYW4sIEJldHR5PC9hdXRob3I+PGF1dGhvcj5IYXJyaXNvbiwgRXdlbiBNPC9h
dXRob3I+PGF1dGhvcj5XYWluLCBMb3Vpc2UgVjwvYXV0aG9yPjxhdXRob3I+QnJpZ2h0bGluZywg
Q2hyaXN0b3BoZXIgRTwvYXV0aG9yPjxhdXRob3I+V3JpdGluZyBHcm91cDwvYXV0aG9yPjwvYXV0
aG9ycz48L2NvbnRyaWJ1dG9ycz48dGl0bGVzPjx0aXRsZT5DbGluaWNhbCBjaGFyYWN0ZXJpc3Rp
Y3Mgd2l0aCBpbmZsYW1tYXRpb24gcHJvZmlsaW5nIG9mIExvbmctQ09WSUQgYW5kIGFzc29jaWF0
aW9uIHdpdGggb25lLXllYXIgcmVjb3ZlcnkgZm9sbG93aW5nIGhvc3BpdGFsaXNhdGlvbiBpbiB0
aGUgVUs6IGEgcHJvc3BlY3RpdmUgb2JzZXJ2YXRpb25hbCBzdHVkeTwvdGl0bGU+PHNlY29uZGFy
eS10aXRsZT5MYW5jZXQgUmVzcGlyIE1lZDwvc2Vjb25kYXJ5LXRpdGxlPjwvdGl0bGVzPjxwZXJp
b2RpY2FsPjxmdWxsLXRpdGxlPkxhbmNldCBSZXNwaXIgTWVkPC9mdWxsLXRpdGxlPjwvcGVyaW9k
aWNhbD48cGFnZXM+QWNjZXB0ZWQ8L3BhZ2VzPjxkYXRlcz48eWVhcj4yMDIxPC95ZWFyPjwvZGF0
ZXM+PHVybHM+PHJlbGF0ZWQtdXJscz48dXJsPmh0dHBzOi8vd3d3Lm1lZHJ4aXYub3JnL2NvbnRl
bnQvbWVkcnhpdi9lYXJseS8yMDIxLzEyLzE1LzIwMjEuMTIuMTMuMjEyNjc0NzEuZnVsbC5wZGY8
L3VybD48L3JlbGF0ZWQtdXJscz48L3VybHM+PC9yZWNvcmQ+PC9DaXRlPjwvRW5kTm90ZT5=
</w:fldData>
        </w:fldChar>
      </w:r>
      <w:r w:rsidR="00E3035E">
        <w:instrText xml:space="preserve"> ADDIN EN.CITE.DATA </w:instrText>
      </w:r>
      <w:r w:rsidR="00E3035E">
        <w:fldChar w:fldCharType="end"/>
      </w:r>
      <w:r w:rsidR="00CD1E0E" w:rsidRPr="00C97456">
        <w:fldChar w:fldCharType="separate"/>
      </w:r>
      <w:r w:rsidR="00E3035E">
        <w:rPr>
          <w:noProof/>
        </w:rPr>
        <w:t>(11)</w:t>
      </w:r>
      <w:r w:rsidR="00CD1E0E" w:rsidRPr="00C97456">
        <w:fldChar w:fldCharType="end"/>
      </w:r>
      <w:r w:rsidR="00CD1E0E" w:rsidRPr="00C97456">
        <w:t xml:space="preserve"> </w:t>
      </w:r>
    </w:p>
    <w:p w14:paraId="72762D27" w14:textId="77777777" w:rsidR="00D4571C" w:rsidRPr="00C97456" w:rsidRDefault="00D4571C" w:rsidP="00D4571C">
      <w:pPr>
        <w:pStyle w:val="Style2"/>
        <w:rPr>
          <w:rFonts w:cs="Times New Roman"/>
          <w:bCs/>
          <w:sz w:val="24"/>
          <w:szCs w:val="24"/>
        </w:rPr>
      </w:pPr>
      <w:r w:rsidRPr="00C97456">
        <w:rPr>
          <w:rFonts w:cs="Times New Roman"/>
          <w:bCs/>
          <w:sz w:val="24"/>
          <w:szCs w:val="24"/>
        </w:rPr>
        <w:t>Role of funding source</w:t>
      </w:r>
    </w:p>
    <w:p w14:paraId="3AAF1619" w14:textId="77777777" w:rsidR="00D4571C" w:rsidRPr="00C97456" w:rsidRDefault="00D4571C" w:rsidP="00D4571C">
      <w:pPr>
        <w:spacing w:line="360" w:lineRule="auto"/>
        <w:jc w:val="both"/>
      </w:pPr>
      <w:r w:rsidRPr="00C97456">
        <w:t>The funder of the study had no role in study design, data collection, data analysis, data interpretation, or writing of the report</w:t>
      </w:r>
      <w:r>
        <w:t>.</w:t>
      </w:r>
    </w:p>
    <w:p w14:paraId="3A100F89" w14:textId="77777777" w:rsidR="00D4571C" w:rsidRPr="00C97456" w:rsidRDefault="00D4571C" w:rsidP="00EC1B75">
      <w:pPr>
        <w:spacing w:line="360" w:lineRule="auto"/>
        <w:jc w:val="both"/>
        <w:rPr>
          <w:b/>
          <w:bCs/>
        </w:rPr>
      </w:pPr>
    </w:p>
    <w:p w14:paraId="77962C91" w14:textId="24B125DB" w:rsidR="005474AD" w:rsidRPr="00C97456" w:rsidRDefault="009F6ABD" w:rsidP="009E1408">
      <w:pPr>
        <w:pStyle w:val="Style2"/>
        <w:spacing w:line="360" w:lineRule="auto"/>
        <w:rPr>
          <w:rFonts w:cs="Times New Roman"/>
          <w:sz w:val="24"/>
          <w:szCs w:val="24"/>
        </w:rPr>
      </w:pPr>
      <w:r w:rsidRPr="00C97456">
        <w:rPr>
          <w:rFonts w:cs="Times New Roman"/>
          <w:sz w:val="24"/>
          <w:szCs w:val="24"/>
        </w:rPr>
        <w:t>Statistical analyses</w:t>
      </w:r>
    </w:p>
    <w:p w14:paraId="414C484C" w14:textId="47901A37" w:rsidR="00BE7199" w:rsidRDefault="004F7AE6" w:rsidP="00BE7199">
      <w:pPr>
        <w:spacing w:line="360" w:lineRule="auto"/>
        <w:jc w:val="both"/>
      </w:pPr>
      <w:r w:rsidRPr="00C97456">
        <w:t xml:space="preserve">The primary outcome </w:t>
      </w:r>
      <w:r w:rsidR="003548B5" w:rsidRPr="00C97456">
        <w:t>was</w:t>
      </w:r>
      <w:r w:rsidRPr="00C97456">
        <w:t xml:space="preserve"> </w:t>
      </w:r>
      <w:r w:rsidR="009C381C" w:rsidRPr="00C97456">
        <w:t>the difference in the proportion of individuals with multiorgan abnormalities</w:t>
      </w:r>
      <w:r w:rsidR="0077678F">
        <w:t xml:space="preserve"> (&gt;2 organ abnormalities), a binary variable,</w:t>
      </w:r>
      <w:r w:rsidR="009C381C" w:rsidRPr="00C97456">
        <w:t xml:space="preserve"> </w:t>
      </w:r>
      <w:r w:rsidR="00A17798">
        <w:t>between</w:t>
      </w:r>
      <w:r w:rsidR="009C381C" w:rsidRPr="00C97456">
        <w:t xml:space="preserve"> cases and controls</w:t>
      </w:r>
      <w:r w:rsidR="00F8097A">
        <w:t xml:space="preserve">. </w:t>
      </w:r>
      <w:r w:rsidR="00565431" w:rsidRPr="00C97456">
        <w:t>All other comparisons were exploratory, and correction for multiple testing was therefore not applied</w:t>
      </w:r>
      <w:r w:rsidR="001565AC">
        <w:t>.</w:t>
      </w:r>
      <w:r w:rsidR="00BE7199">
        <w:t xml:space="preserve"> </w:t>
      </w:r>
      <w:r w:rsidR="00BE7199" w:rsidRPr="00B97E7A">
        <w:t>Statistical analysis was conducted with R version 4.1</w:t>
      </w:r>
      <w:r w:rsidR="00BE7199">
        <w:t>.0</w:t>
      </w:r>
      <w:r w:rsidR="00BE7199" w:rsidRPr="00B97E7A">
        <w:t xml:space="preserve"> and </w:t>
      </w:r>
      <w:r w:rsidR="00BE7199">
        <w:t>R S</w:t>
      </w:r>
      <w:r w:rsidR="00BE7199" w:rsidRPr="00B97E7A">
        <w:t>tudio version 1.4.1717.</w:t>
      </w:r>
    </w:p>
    <w:p w14:paraId="0F3BC624" w14:textId="77777777" w:rsidR="00BE7199" w:rsidRDefault="00BE7199" w:rsidP="00EC1B75">
      <w:pPr>
        <w:spacing w:line="360" w:lineRule="auto"/>
        <w:jc w:val="both"/>
      </w:pPr>
    </w:p>
    <w:p w14:paraId="4A332CD7" w14:textId="5602EAF9" w:rsidR="00130FD1" w:rsidRPr="00C97456" w:rsidRDefault="00130FD1" w:rsidP="00EC1B75">
      <w:pPr>
        <w:spacing w:line="360" w:lineRule="auto"/>
        <w:jc w:val="both"/>
      </w:pPr>
      <w:r w:rsidRPr="00C97456">
        <w:t>Categorical summary statistics are presented as counts and percentages of non-missing data</w:t>
      </w:r>
      <w:r w:rsidR="00F8097A">
        <w:t xml:space="preserve">. </w:t>
      </w:r>
      <w:r w:rsidRPr="00C97456">
        <w:t>Where continuous measures were skewed, we report median and interquartile range</w:t>
      </w:r>
      <w:r w:rsidR="00F7244D" w:rsidRPr="00C97456">
        <w:t>;</w:t>
      </w:r>
      <w:r w:rsidRPr="00C97456">
        <w:t xml:space="preserve"> otherwise</w:t>
      </w:r>
      <w:r w:rsidR="00F7244D" w:rsidRPr="00C97456">
        <w:t>,</w:t>
      </w:r>
      <w:r w:rsidRPr="00C97456">
        <w:t xml:space="preserve"> mean and standard deviation </w:t>
      </w:r>
      <w:r w:rsidR="0091104E" w:rsidRPr="00C97456">
        <w:t xml:space="preserve">were </w:t>
      </w:r>
      <w:r w:rsidRPr="00C97456">
        <w:t>reported</w:t>
      </w:r>
      <w:r w:rsidR="00F8097A">
        <w:t>.</w:t>
      </w:r>
    </w:p>
    <w:p w14:paraId="284C0C73" w14:textId="77777777" w:rsidR="00130FD1" w:rsidRPr="00C97456" w:rsidRDefault="00130FD1" w:rsidP="00EC1B75">
      <w:pPr>
        <w:spacing w:line="360" w:lineRule="auto"/>
        <w:jc w:val="both"/>
      </w:pPr>
    </w:p>
    <w:p w14:paraId="3FAF64AC" w14:textId="40ED4377" w:rsidR="006F17DB" w:rsidRDefault="00130FD1" w:rsidP="00EC1B75">
      <w:pPr>
        <w:spacing w:line="360" w:lineRule="auto"/>
        <w:jc w:val="both"/>
      </w:pPr>
      <w:r w:rsidRPr="00C97456">
        <w:t xml:space="preserve">We assessed group-wise differences across </w:t>
      </w:r>
      <w:r w:rsidR="00620696" w:rsidRPr="00C97456">
        <w:t>multiorgan</w:t>
      </w:r>
      <w:r w:rsidRPr="00C97456">
        <w:t xml:space="preserve"> imaging metrics between controls and patients at</w:t>
      </w:r>
      <w:r w:rsidR="00424EC5">
        <w:t xml:space="preserve"> follow-up</w:t>
      </w:r>
      <w:r w:rsidR="006F17DB">
        <w:t xml:space="preserve">, as well as across cohort characteristics between patients with </w:t>
      </w:r>
      <w:r w:rsidR="00CC5DED">
        <w:t>and</w:t>
      </w:r>
      <w:r w:rsidR="006F17DB">
        <w:t xml:space="preserve"> without organ abnormalities</w:t>
      </w:r>
      <w:r w:rsidR="00F8097A">
        <w:t xml:space="preserve">. </w:t>
      </w:r>
    </w:p>
    <w:p w14:paraId="51B83DDC" w14:textId="77777777" w:rsidR="006F17DB" w:rsidRPr="00C97456" w:rsidRDefault="006F17DB" w:rsidP="00EC1B75">
      <w:pPr>
        <w:spacing w:line="360" w:lineRule="auto"/>
        <w:jc w:val="both"/>
      </w:pPr>
    </w:p>
    <w:p w14:paraId="2AA524A1" w14:textId="7E4A8F10" w:rsidR="00B97E7A" w:rsidRDefault="00130FD1" w:rsidP="00EC1B75">
      <w:pPr>
        <w:spacing w:line="360" w:lineRule="auto"/>
        <w:jc w:val="both"/>
      </w:pPr>
      <w:r w:rsidRPr="00C97456">
        <w:t xml:space="preserve">In </w:t>
      </w:r>
      <w:r w:rsidR="008E1BB5">
        <w:t xml:space="preserve">univariate </w:t>
      </w:r>
      <w:r w:rsidRPr="00C97456">
        <w:t>analyses, chi-square test</w:t>
      </w:r>
      <w:r w:rsidR="0035248F">
        <w:t>s</w:t>
      </w:r>
      <w:r w:rsidRPr="00C97456">
        <w:t xml:space="preserve"> </w:t>
      </w:r>
      <w:r w:rsidR="00915C5A">
        <w:t>and</w:t>
      </w:r>
      <w:r w:rsidRPr="00C97456">
        <w:t xml:space="preserve"> Fisher’s exact test</w:t>
      </w:r>
      <w:r w:rsidR="00915C5A">
        <w:t xml:space="preserve"> were used to compare proportions where appropriate</w:t>
      </w:r>
      <w:r w:rsidR="00F8097A">
        <w:t xml:space="preserve">. </w:t>
      </w:r>
      <w:r w:rsidRPr="00C97456">
        <w:t>Where continuous measures were skewed, a Mann-Whitney U test</w:t>
      </w:r>
      <w:r w:rsidR="00915C5A">
        <w:t xml:space="preserve"> was used</w:t>
      </w:r>
      <w:r w:rsidR="00F7244D" w:rsidRPr="00C97456">
        <w:t>;</w:t>
      </w:r>
      <w:r w:rsidRPr="00C97456">
        <w:t xml:space="preserve"> otherwise</w:t>
      </w:r>
      <w:r w:rsidR="00F7244D" w:rsidRPr="00C97456">
        <w:t>,</w:t>
      </w:r>
      <w:r w:rsidRPr="00C97456">
        <w:t xml:space="preserve"> a two-group Welch test was used to compare group means</w:t>
      </w:r>
      <w:r w:rsidR="00F8097A">
        <w:t xml:space="preserve">. </w:t>
      </w:r>
    </w:p>
    <w:p w14:paraId="68D5E6F5" w14:textId="77777777" w:rsidR="00B97E7A" w:rsidRPr="00C97456" w:rsidRDefault="00B97E7A" w:rsidP="00EC1B75">
      <w:pPr>
        <w:spacing w:line="360" w:lineRule="auto"/>
        <w:jc w:val="both"/>
      </w:pPr>
    </w:p>
    <w:p w14:paraId="6E5C2C36" w14:textId="1B09C11B" w:rsidR="00BE7199" w:rsidRDefault="005650E9" w:rsidP="007F64EE">
      <w:pPr>
        <w:spacing w:line="360" w:lineRule="auto"/>
        <w:jc w:val="both"/>
      </w:pPr>
      <w:r>
        <w:t xml:space="preserve">To assess </w:t>
      </w:r>
      <w:r w:rsidR="008E1BB5">
        <w:t xml:space="preserve">multivariate </w:t>
      </w:r>
      <w:r>
        <w:t>group-wi</w:t>
      </w:r>
      <w:r w:rsidR="00E20C0C">
        <w:t>d</w:t>
      </w:r>
      <w:r>
        <w:t>e differences</w:t>
      </w:r>
      <w:r w:rsidR="00EB7C11">
        <w:t xml:space="preserve"> between patients and controls</w:t>
      </w:r>
      <w:r>
        <w:t xml:space="preserve">, </w:t>
      </w:r>
      <w:r w:rsidR="00EB7C11">
        <w:t xml:space="preserve">linear and logistic regression analyses were applied with </w:t>
      </w:r>
      <w:r>
        <w:t>i</w:t>
      </w:r>
      <w:r w:rsidR="00AD5F07">
        <w:t>nverse probability weigh</w:t>
      </w:r>
      <w:r>
        <w:t>t</w:t>
      </w:r>
      <w:r w:rsidR="00EB7C11">
        <w:t>ing</w:t>
      </w:r>
      <w:r>
        <w:t xml:space="preserve"> </w:t>
      </w:r>
      <w:r w:rsidR="00AD5F07">
        <w:t xml:space="preserve">to adjust </w:t>
      </w:r>
      <w:r>
        <w:t>for</w:t>
      </w:r>
      <w:r w:rsidR="00FB2F19">
        <w:t xml:space="preserve"> age, sex, </w:t>
      </w:r>
      <w:r>
        <w:t xml:space="preserve">body mass index, </w:t>
      </w:r>
      <w:r w:rsidR="00FB2F19">
        <w:t>smoking</w:t>
      </w:r>
      <w:r w:rsidR="00EB7C11">
        <w:t>,</w:t>
      </w:r>
      <w:r w:rsidR="00FB2F19">
        <w:t xml:space="preserve"> hypertension, </w:t>
      </w:r>
      <w:r>
        <w:t xml:space="preserve">hypercholesterolemia, </w:t>
      </w:r>
      <w:r w:rsidR="00FB2F19">
        <w:t xml:space="preserve">diabetes, </w:t>
      </w:r>
      <w:r>
        <w:t>pre-existing comorbidities (</w:t>
      </w:r>
      <w:r w:rsidR="00FB2F19">
        <w:t>cardiac, brain, liver, lung and renal</w:t>
      </w:r>
      <w:r>
        <w:t>)</w:t>
      </w:r>
      <w:r w:rsidR="00FB2F19">
        <w:t xml:space="preserve"> and scanner manufacturer</w:t>
      </w:r>
      <w:r w:rsidR="00AD5F07">
        <w:t xml:space="preserve">. </w:t>
      </w:r>
      <w:r w:rsidR="005452E5">
        <w:t>These covariates were selected given their association with imaging abnormalities in previous work</w:t>
      </w:r>
      <w:r w:rsidR="00D408AB">
        <w:t xml:space="preserve"> </w:t>
      </w:r>
      <w:r w:rsidR="00556C52">
        <w:fldChar w:fldCharType="begin"/>
      </w:r>
      <w:r w:rsidR="00E3035E">
        <w:instrText xml:space="preserve"> ADDIN EN.CITE &lt;EndNote&gt;&lt;Cite&gt;&lt;Author&gt;McCracken&lt;/Author&gt;&lt;Year&gt;2022&lt;/Year&gt;&lt;RecNum&gt;14&lt;/RecNum&gt;&lt;DisplayText&gt;(14)&lt;/DisplayText&gt;&lt;record&gt;&lt;rec-number&gt;14&lt;/rec-number&gt;&lt;foreign-keys&gt;&lt;key app="EN" db-id="dewd2xr92prd29exw2ov0a06ef55ss5as5as" timestamp="1675366953"&gt;14&lt;/key&gt;&lt;/foreign-keys&gt;&lt;ref-type name="Journal Article"&gt;17&lt;/ref-type&gt;&lt;contributors&gt;&lt;authors&gt;&lt;author&gt;McCracken, Celeste&lt;/author&gt;&lt;author&gt;Raisi-Estabragh, Zahra&lt;/author&gt;&lt;author&gt;Veldsman, Michele&lt;/author&gt;&lt;author&gt;Raman, Betty&lt;/author&gt;&lt;author&gt;Dennis, Andrea&lt;/author&gt;&lt;author&gt;Husain, Masud&lt;/author&gt;&lt;author&gt;Nichols, Thomas E.&lt;/author&gt;&lt;author&gt;Petersen, Steffen E.&lt;/author&gt;&lt;author&gt;Neubauer, Stefan&lt;/author&gt;&lt;/authors&gt;&lt;/contributors&gt;&lt;titles&gt;&lt;title&gt;Multi-organ imaging demonstrates the heart-brain-liver axis in UK Biobank participants&lt;/title&gt;&lt;secondary-title&gt;Nature Communications&lt;/secondary-title&gt;&lt;/titles&gt;&lt;periodical&gt;&lt;full-title&gt;Nature Communications&lt;/full-title&gt;&lt;/periodical&gt;&lt;pages&gt;7839&lt;/pages&gt;&lt;volume&gt;13&lt;/volume&gt;&lt;number&gt;1&lt;/number&gt;&lt;dates&gt;&lt;year&gt;2022&lt;/year&gt;&lt;pub-dates&gt;&lt;date&gt;2022/12/21&lt;/date&gt;&lt;/pub-dates&gt;&lt;/dates&gt;&lt;isbn&gt;2041-1723&lt;/isbn&gt;&lt;urls&gt;&lt;related-urls&gt;&lt;url&gt;https://doi.org/10.1038/s41467-022-35321-2&lt;/url&gt;&lt;/related-urls&gt;&lt;/urls&gt;&lt;electronic-resource-num&gt;10.1038/s41467-022-35321-2&lt;/electronic-resource-num&gt;&lt;/record&gt;&lt;/Cite&gt;&lt;/EndNote&gt;</w:instrText>
      </w:r>
      <w:r w:rsidR="00556C52">
        <w:fldChar w:fldCharType="separate"/>
      </w:r>
      <w:r w:rsidR="00E3035E">
        <w:rPr>
          <w:noProof/>
        </w:rPr>
        <w:t>(14)</w:t>
      </w:r>
      <w:r w:rsidR="00556C52">
        <w:fldChar w:fldCharType="end"/>
      </w:r>
      <w:r w:rsidR="00D408AB">
        <w:t>.</w:t>
      </w:r>
      <w:r w:rsidR="005452E5">
        <w:t xml:space="preserve"> </w:t>
      </w:r>
      <w:r w:rsidR="00EB7C11">
        <w:t>C</w:t>
      </w:r>
      <w:r w:rsidR="00EB7C11" w:rsidRPr="00C97456">
        <w:t>ontinuous imaging outcomes were scaled for normality where necessary</w:t>
      </w:r>
      <w:r w:rsidR="00EB7C11">
        <w:t>, and d</w:t>
      </w:r>
      <w:r w:rsidR="00130FD1" w:rsidRPr="00C97456">
        <w:t xml:space="preserve">ifferences in brain imaging outcomes </w:t>
      </w:r>
      <w:r w:rsidR="00130FD1" w:rsidRPr="00C97456">
        <w:lastRenderedPageBreak/>
        <w:t xml:space="preserve">were additionally adjusted by head size, date of imaging and </w:t>
      </w:r>
      <w:r w:rsidR="00EB7C11">
        <w:t>scanner table position</w:t>
      </w:r>
      <w:r w:rsidR="00F8097A">
        <w:t xml:space="preserve">. </w:t>
      </w:r>
      <w:r w:rsidR="00EB7C11">
        <w:t>Differences associated with</w:t>
      </w:r>
      <w:r w:rsidR="00130FD1" w:rsidRPr="00C97456">
        <w:t xml:space="preserve"> follow-up abnormality status were assessed with </w:t>
      </w:r>
      <w:r w:rsidR="00EB7C11">
        <w:t>linear</w:t>
      </w:r>
      <w:r w:rsidR="00E137CC">
        <w:t xml:space="preserve"> (β coefficient)</w:t>
      </w:r>
      <w:r w:rsidR="00EB7C11">
        <w:t xml:space="preserve"> and </w:t>
      </w:r>
      <w:r w:rsidR="00130FD1" w:rsidRPr="00C97456">
        <w:t>logistic regression models</w:t>
      </w:r>
      <w:r w:rsidR="00E137CC">
        <w:t xml:space="preserve"> (odds ratio)</w:t>
      </w:r>
      <w:r w:rsidR="00130FD1" w:rsidRPr="00C97456">
        <w:t xml:space="preserve"> </w:t>
      </w:r>
      <w:r w:rsidR="00EB7C11">
        <w:t>adjusted by age, sex, smoking, obesity, hypertension, Charlson comorbidity index and scanner manufacturer.</w:t>
      </w:r>
      <w:r w:rsidR="00B97E7A">
        <w:t xml:space="preserve"> </w:t>
      </w:r>
      <w:r w:rsidR="00042BC9">
        <w:t>We</w:t>
      </w:r>
      <w:r w:rsidR="007F64EE">
        <w:t xml:space="preserve"> additionally</w:t>
      </w:r>
      <w:r w:rsidR="00042BC9">
        <w:t xml:space="preserve"> undertook sensitivity </w:t>
      </w:r>
      <w:r w:rsidR="00865029">
        <w:t xml:space="preserve">analysis </w:t>
      </w:r>
      <w:r w:rsidR="007F64EE">
        <w:t>by excluding individuals who had a WHO progression scale 7-9 during admission to examine if our associations remained robust to this exclusion.</w:t>
      </w:r>
      <w:r w:rsidR="00BE7199">
        <w:t xml:space="preserve"> </w:t>
      </w:r>
    </w:p>
    <w:p w14:paraId="282B3CBC" w14:textId="77777777" w:rsidR="00BE7199" w:rsidRDefault="00BE7199" w:rsidP="007F64EE">
      <w:pPr>
        <w:spacing w:line="360" w:lineRule="auto"/>
        <w:jc w:val="both"/>
      </w:pPr>
    </w:p>
    <w:p w14:paraId="7A253DAC" w14:textId="20077AF3" w:rsidR="005474AD" w:rsidRDefault="005474AD" w:rsidP="00EC1B75">
      <w:pPr>
        <w:pStyle w:val="Style2"/>
        <w:rPr>
          <w:rFonts w:cs="Times New Roman"/>
          <w:sz w:val="24"/>
          <w:szCs w:val="24"/>
        </w:rPr>
      </w:pPr>
      <w:r w:rsidRPr="00C97456">
        <w:rPr>
          <w:rFonts w:cs="Times New Roman"/>
          <w:sz w:val="24"/>
          <w:szCs w:val="24"/>
        </w:rPr>
        <w:t>Results</w:t>
      </w:r>
    </w:p>
    <w:p w14:paraId="26D1485E" w14:textId="77777777" w:rsidR="00174F65" w:rsidRPr="00C97456" w:rsidRDefault="00174F65" w:rsidP="00EC1B75">
      <w:pPr>
        <w:pStyle w:val="Style2"/>
        <w:rPr>
          <w:rFonts w:cs="Times New Roman"/>
          <w:sz w:val="24"/>
          <w:szCs w:val="24"/>
        </w:rPr>
      </w:pPr>
    </w:p>
    <w:p w14:paraId="1807F6A3" w14:textId="0E88CAD4" w:rsidR="00DF336D" w:rsidRPr="009E1408" w:rsidRDefault="009F6ABD" w:rsidP="00EC1B75">
      <w:pPr>
        <w:spacing w:line="360" w:lineRule="auto"/>
        <w:jc w:val="both"/>
        <w:rPr>
          <w:b/>
          <w:bCs/>
        </w:rPr>
      </w:pPr>
      <w:r w:rsidRPr="00C97456">
        <w:t>Data from</w:t>
      </w:r>
      <w:r w:rsidR="0091104E" w:rsidRPr="00C97456">
        <w:t xml:space="preserve"> the</w:t>
      </w:r>
      <w:r w:rsidRPr="00C97456">
        <w:t xml:space="preserve"> first consecutive 25</w:t>
      </w:r>
      <w:r w:rsidR="003B3589" w:rsidRPr="00C97456">
        <w:t>9</w:t>
      </w:r>
      <w:r w:rsidRPr="00C97456">
        <w:t xml:space="preserve"> patients and </w:t>
      </w:r>
      <w:r w:rsidR="0001314E" w:rsidRPr="00C97456">
        <w:t>5</w:t>
      </w:r>
      <w:r w:rsidR="00F02F69" w:rsidRPr="00C97456">
        <w:t>2</w:t>
      </w:r>
      <w:r w:rsidR="0001314E" w:rsidRPr="00C97456">
        <w:t xml:space="preserve"> </w:t>
      </w:r>
      <w:r w:rsidRPr="00C97456">
        <w:t>non-COVID</w:t>
      </w:r>
      <w:r w:rsidR="00284198">
        <w:t>-19 controls</w:t>
      </w:r>
      <w:r w:rsidRPr="00C97456">
        <w:t xml:space="preserve"> </w:t>
      </w:r>
      <w:r w:rsidR="009E5372">
        <w:t xml:space="preserve">are presented in </w:t>
      </w:r>
      <w:r w:rsidR="009119E5" w:rsidRPr="00C97456">
        <w:rPr>
          <w:b/>
          <w:bCs/>
        </w:rPr>
        <w:t>Table 1</w:t>
      </w:r>
      <w:r w:rsidR="00325F43">
        <w:rPr>
          <w:b/>
          <w:bCs/>
        </w:rPr>
        <w:t xml:space="preserve"> and Table 2</w:t>
      </w:r>
      <w:r w:rsidR="00F8097A">
        <w:t xml:space="preserve">. </w:t>
      </w:r>
      <w:r w:rsidRPr="00C97456">
        <w:t xml:space="preserve">The median time </w:t>
      </w:r>
      <w:r w:rsidR="00157985" w:rsidRPr="00C97456">
        <w:t>of</w:t>
      </w:r>
      <w:r w:rsidRPr="00C97456">
        <w:t xml:space="preserve"> scan</w:t>
      </w:r>
      <w:r w:rsidR="001A168D" w:rsidRPr="00C97456">
        <w:t xml:space="preserve"> </w:t>
      </w:r>
      <w:r w:rsidR="00157985" w:rsidRPr="00C97456">
        <w:t xml:space="preserve">from hospital discharge </w:t>
      </w:r>
      <w:r w:rsidRPr="00C97456">
        <w:t xml:space="preserve">was </w:t>
      </w:r>
      <w:r w:rsidR="00E4576D" w:rsidRPr="00C97456">
        <w:t>5</w:t>
      </w:r>
      <w:r w:rsidR="00F8097A">
        <w:t>·</w:t>
      </w:r>
      <w:r w:rsidR="00827633" w:rsidRPr="00C97456">
        <w:t>0</w:t>
      </w:r>
      <w:r w:rsidRPr="00C97456">
        <w:t xml:space="preserve"> months (IQR </w:t>
      </w:r>
      <w:r w:rsidR="00827633" w:rsidRPr="00C97456">
        <w:t>4</w:t>
      </w:r>
      <w:r w:rsidR="00F8097A">
        <w:t>·</w:t>
      </w:r>
      <w:r w:rsidR="003C5424">
        <w:t>2</w:t>
      </w:r>
      <w:r w:rsidR="003C5424" w:rsidRPr="00C97456">
        <w:t xml:space="preserve"> </w:t>
      </w:r>
      <w:r w:rsidRPr="00C97456">
        <w:t xml:space="preserve">to </w:t>
      </w:r>
      <w:r w:rsidR="00827633" w:rsidRPr="00C97456">
        <w:t>6</w:t>
      </w:r>
      <w:r w:rsidR="00F8097A">
        <w:t>·</w:t>
      </w:r>
      <w:r w:rsidR="003C5424">
        <w:t>3</w:t>
      </w:r>
      <w:r w:rsidR="003C5424" w:rsidRPr="00C97456">
        <w:t xml:space="preserve"> </w:t>
      </w:r>
      <w:r w:rsidR="00A94B61" w:rsidRPr="00C97456">
        <w:t>months</w:t>
      </w:r>
      <w:r w:rsidRPr="00C97456">
        <w:t>)</w:t>
      </w:r>
      <w:r w:rsidR="00F8097A">
        <w:t xml:space="preserve">. </w:t>
      </w:r>
      <w:r w:rsidR="00130FD1" w:rsidRPr="00C97456">
        <w:t>Of the patients, 2</w:t>
      </w:r>
      <w:r w:rsidR="00301D3D">
        <w:t>8</w:t>
      </w:r>
      <w:r w:rsidR="00130FD1" w:rsidRPr="00C97456">
        <w:t>% were non-white in ethnic origin versus 2</w:t>
      </w:r>
      <w:r w:rsidR="00301D3D">
        <w:t>7</w:t>
      </w:r>
      <w:r w:rsidR="00130FD1" w:rsidRPr="00C97456">
        <w:t>% of controls</w:t>
      </w:r>
      <w:r w:rsidR="00F8097A">
        <w:t xml:space="preserve">. </w:t>
      </w:r>
      <w:r w:rsidR="00130FD1" w:rsidRPr="00C97456">
        <w:t>Patients were older</w:t>
      </w:r>
      <w:r w:rsidR="007B168E" w:rsidRPr="00C97456">
        <w:t xml:space="preserve"> (</w:t>
      </w:r>
      <w:r w:rsidR="00BD0545" w:rsidRPr="00C97456">
        <w:t>57±12 years vs controls 49±14 years, p&lt;0</w:t>
      </w:r>
      <w:r w:rsidR="00F8097A">
        <w:t>·</w:t>
      </w:r>
      <w:r w:rsidR="00BD0545" w:rsidRPr="00C97456">
        <w:t>001</w:t>
      </w:r>
      <w:r w:rsidR="007B168E" w:rsidRPr="00C97456">
        <w:t>)</w:t>
      </w:r>
      <w:r w:rsidR="00130FD1" w:rsidRPr="00C97456">
        <w:t xml:space="preserve">, </w:t>
      </w:r>
      <w:r w:rsidR="008D2BA2">
        <w:t>with similar BMI</w:t>
      </w:r>
      <w:r w:rsidR="00BD0545" w:rsidRPr="00C97456">
        <w:t xml:space="preserve"> (31±6 kg/m</w:t>
      </w:r>
      <w:r w:rsidR="00BD0545" w:rsidRPr="00C97456">
        <w:rPr>
          <w:vertAlign w:val="superscript"/>
        </w:rPr>
        <w:t>2</w:t>
      </w:r>
      <w:r w:rsidR="00BD0545" w:rsidRPr="00C97456">
        <w:t xml:space="preserve"> vs controls 29±8</w:t>
      </w:r>
      <w:r w:rsidR="00130FD1" w:rsidRPr="00C97456">
        <w:t xml:space="preserve"> </w:t>
      </w:r>
      <w:r w:rsidR="00BD0545" w:rsidRPr="00C97456">
        <w:t>kg/m</w:t>
      </w:r>
      <w:r w:rsidR="00BD0545" w:rsidRPr="00C97456">
        <w:rPr>
          <w:vertAlign w:val="superscript"/>
        </w:rPr>
        <w:t>2</w:t>
      </w:r>
      <w:r w:rsidR="00BD0545" w:rsidRPr="00C97456">
        <w:t>, p=0</w:t>
      </w:r>
      <w:r w:rsidR="00F8097A">
        <w:t>·</w:t>
      </w:r>
      <w:r w:rsidR="008D2BA2">
        <w:t>114</w:t>
      </w:r>
      <w:r w:rsidR="00BD0545" w:rsidRPr="00C97456">
        <w:t xml:space="preserve">) </w:t>
      </w:r>
      <w:r w:rsidR="00130FD1" w:rsidRPr="00C97456">
        <w:t>and more likely to be ex-smokers</w:t>
      </w:r>
      <w:r w:rsidR="00BD0545" w:rsidRPr="00C97456">
        <w:t xml:space="preserve"> (3</w:t>
      </w:r>
      <w:r w:rsidR="00301D3D">
        <w:t>6</w:t>
      </w:r>
      <w:r w:rsidR="00BD0545" w:rsidRPr="00C97456">
        <w:t>% vs 1</w:t>
      </w:r>
      <w:r w:rsidR="00301D3D">
        <w:t>2</w:t>
      </w:r>
      <w:r w:rsidR="00BD0545" w:rsidRPr="00C97456">
        <w:t>%, p=0</w:t>
      </w:r>
      <w:r w:rsidR="00F8097A">
        <w:t>·</w:t>
      </w:r>
      <w:r w:rsidR="00BD0545" w:rsidRPr="00C97456">
        <w:t>001)</w:t>
      </w:r>
      <w:r w:rsidR="00F8097A">
        <w:t xml:space="preserve">. </w:t>
      </w:r>
      <w:r w:rsidR="000F1CC8" w:rsidRPr="00C97456">
        <w:t>Nearly one</w:t>
      </w:r>
      <w:r w:rsidR="0002456E" w:rsidRPr="00C97456">
        <w:t xml:space="preserve"> in three</w:t>
      </w:r>
      <w:r w:rsidR="00935AA5" w:rsidRPr="00C97456">
        <w:t xml:space="preserve"> patients</w:t>
      </w:r>
      <w:r w:rsidR="0002456E" w:rsidRPr="00C97456">
        <w:t xml:space="preserve"> (27%) </w:t>
      </w:r>
      <w:r w:rsidR="00130FD1" w:rsidRPr="00C97456">
        <w:t xml:space="preserve">had severe </w:t>
      </w:r>
      <w:r w:rsidR="00960DDC" w:rsidRPr="00C97456">
        <w:t xml:space="preserve">SARS-CoV-2 </w:t>
      </w:r>
      <w:r w:rsidR="00130FD1" w:rsidRPr="00C97456">
        <w:t xml:space="preserve">infection (WHO class </w:t>
      </w:r>
      <w:r w:rsidR="00C2323C">
        <w:t>≥</w:t>
      </w:r>
      <w:r w:rsidR="00130FD1" w:rsidRPr="00C97456">
        <w:t xml:space="preserve"> 6)</w:t>
      </w:r>
      <w:r w:rsidR="00F8097A">
        <w:t xml:space="preserve">. </w:t>
      </w:r>
      <w:r w:rsidR="00F62199">
        <w:t>S</w:t>
      </w:r>
      <w:r w:rsidR="009C381C" w:rsidRPr="00C97456">
        <w:t>teroids, anticoagulation and antiviral therapy (Remdesivir) were administered in 75%, 5</w:t>
      </w:r>
      <w:r w:rsidR="00301D3D">
        <w:t>2</w:t>
      </w:r>
      <w:r w:rsidR="009C381C" w:rsidRPr="00C97456">
        <w:t>% and 25% of patients respectively</w:t>
      </w:r>
      <w:r w:rsidR="00F8097A">
        <w:t xml:space="preserve">. </w:t>
      </w:r>
      <w:r w:rsidR="002531DC">
        <w:t xml:space="preserve">Further details on cohort characteristics </w:t>
      </w:r>
      <w:r w:rsidR="004C01CC">
        <w:t>are</w:t>
      </w:r>
      <w:r w:rsidR="002531DC">
        <w:t xml:space="preserve"> listed in the </w:t>
      </w:r>
      <w:r w:rsidR="002531DC" w:rsidRPr="009E1408">
        <w:rPr>
          <w:b/>
          <w:bCs/>
        </w:rPr>
        <w:t>supplementary material.</w:t>
      </w:r>
    </w:p>
    <w:p w14:paraId="37366AFF" w14:textId="77777777" w:rsidR="00112458" w:rsidRPr="00C97456" w:rsidRDefault="00112458" w:rsidP="00EC1B75">
      <w:pPr>
        <w:spacing w:line="360" w:lineRule="auto"/>
        <w:jc w:val="both"/>
      </w:pPr>
    </w:p>
    <w:p w14:paraId="0A58DAE3" w14:textId="3E9A790C" w:rsidR="00033CE9" w:rsidRDefault="00EF4C06" w:rsidP="00EC1B75">
      <w:pPr>
        <w:spacing w:line="360" w:lineRule="auto"/>
        <w:jc w:val="both"/>
        <w:rPr>
          <w:i/>
          <w:iCs/>
        </w:rPr>
      </w:pPr>
      <w:r w:rsidRPr="00C174CC">
        <w:rPr>
          <w:i/>
          <w:iCs/>
        </w:rPr>
        <w:t>Pulmonary health</w:t>
      </w:r>
      <w:r w:rsidR="004C03D4">
        <w:rPr>
          <w:i/>
          <w:iCs/>
        </w:rPr>
        <w:t>:</w:t>
      </w:r>
      <w:r w:rsidR="006074A8">
        <w:rPr>
          <w:i/>
          <w:iCs/>
        </w:rPr>
        <w:t xml:space="preserve"> </w:t>
      </w:r>
      <w:r w:rsidRPr="00C97456">
        <w:t xml:space="preserve">Nearly </w:t>
      </w:r>
      <w:r w:rsidR="002E4FFD">
        <w:t>one in three</w:t>
      </w:r>
      <w:r w:rsidR="00FD16DE">
        <w:t xml:space="preserve"> </w:t>
      </w:r>
      <w:r w:rsidRPr="00C97456">
        <w:t>COVID</w:t>
      </w:r>
      <w:r w:rsidR="00FD16DE">
        <w:t>-19</w:t>
      </w:r>
      <w:r w:rsidRPr="00C97456">
        <w:t xml:space="preserve"> patients (3</w:t>
      </w:r>
      <w:r w:rsidR="00227531">
        <w:t>2</w:t>
      </w:r>
      <w:r w:rsidRPr="00C97456">
        <w:t>%, 81/257) reported a pre-existing respiratory condition, compared with 15% (8/52) of controls (</w:t>
      </w:r>
      <w:r w:rsidR="00E551EC">
        <w:rPr>
          <w:b/>
        </w:rPr>
        <w:t>Table 1</w:t>
      </w:r>
      <w:r w:rsidRPr="00C97456">
        <w:t>)</w:t>
      </w:r>
      <w:r w:rsidR="006074A8">
        <w:rPr>
          <w:i/>
          <w:iCs/>
        </w:rPr>
        <w:t xml:space="preserve"> </w:t>
      </w:r>
    </w:p>
    <w:p w14:paraId="3EFDC321" w14:textId="77777777" w:rsidR="00033CE9" w:rsidRDefault="00033CE9" w:rsidP="00EC1B75">
      <w:pPr>
        <w:spacing w:line="360" w:lineRule="auto"/>
        <w:jc w:val="both"/>
        <w:rPr>
          <w:i/>
          <w:iCs/>
        </w:rPr>
      </w:pPr>
    </w:p>
    <w:p w14:paraId="4738B99D" w14:textId="24AEBE3F" w:rsidR="00033CE9" w:rsidRDefault="00EF4C06" w:rsidP="00EC1B75">
      <w:pPr>
        <w:spacing w:line="360" w:lineRule="auto"/>
        <w:jc w:val="both"/>
        <w:rPr>
          <w:b/>
          <w:bCs/>
        </w:rPr>
      </w:pPr>
      <w:r w:rsidRPr="00C97456">
        <w:t>During hospital admission, 55% of patients (141/255) needed supplemental oxygen by mask or nasal prongs, 20% (51/255) required high flow or non-invasive ventilation, and 7% (18/255) required invasive ventilation</w:t>
      </w:r>
      <w:r w:rsidR="00F8097A">
        <w:t xml:space="preserve">. </w:t>
      </w:r>
      <w:r w:rsidRPr="00C97456">
        <w:t>The remaining 1</w:t>
      </w:r>
      <w:r w:rsidR="00AD5F07">
        <w:t>8</w:t>
      </w:r>
      <w:r w:rsidRPr="00C97456">
        <w:t xml:space="preserve">% of patients (45/255) did not need oxygen therapy </w:t>
      </w:r>
      <w:r w:rsidR="009C381C" w:rsidRPr="00C97456">
        <w:t>during hospital admission</w:t>
      </w:r>
      <w:r w:rsidR="00033CE9">
        <w:rPr>
          <w:b/>
          <w:bCs/>
        </w:rPr>
        <w:t xml:space="preserve">. </w:t>
      </w:r>
    </w:p>
    <w:p w14:paraId="414A2AB3" w14:textId="77777777" w:rsidR="00033CE9" w:rsidRPr="00C97456" w:rsidRDefault="00033CE9" w:rsidP="00EC1B75">
      <w:pPr>
        <w:spacing w:line="360" w:lineRule="auto"/>
        <w:jc w:val="both"/>
      </w:pPr>
    </w:p>
    <w:p w14:paraId="7FB6BED2" w14:textId="50460FDE" w:rsidR="00EF4C06" w:rsidRPr="00C97456" w:rsidRDefault="00EF4C06" w:rsidP="00EC1B75">
      <w:pPr>
        <w:spacing w:line="360" w:lineRule="auto"/>
        <w:jc w:val="both"/>
      </w:pPr>
      <w:r w:rsidRPr="00C97456">
        <w:t xml:space="preserve">At </w:t>
      </w:r>
      <w:r w:rsidR="00BF36BD">
        <w:t>five</w:t>
      </w:r>
      <w:r w:rsidR="00D70EE7">
        <w:t xml:space="preserve"> </w:t>
      </w:r>
      <w:r w:rsidR="00BF36BD">
        <w:t>months</w:t>
      </w:r>
      <w:r w:rsidR="00424EC5">
        <w:t xml:space="preserve"> post-hospital discharge,</w:t>
      </w:r>
      <w:r w:rsidR="009C381C" w:rsidRPr="00C97456">
        <w:t xml:space="preserve"> </w:t>
      </w:r>
      <w:r w:rsidR="00D70EE7">
        <w:t>more</w:t>
      </w:r>
      <w:r w:rsidRPr="00C97456">
        <w:t xml:space="preserve"> patients had lung</w:t>
      </w:r>
      <w:r w:rsidR="002A7709">
        <w:t xml:space="preserve"> MRI</w:t>
      </w:r>
      <w:r w:rsidRPr="00C97456">
        <w:t xml:space="preserve"> abnormalities affecting &gt;5% of parenchyma (3</w:t>
      </w:r>
      <w:r w:rsidR="00AD5F07">
        <w:t>5</w:t>
      </w:r>
      <w:r w:rsidRPr="00C97456">
        <w:t>% (90/259) compared to controls 6% (3/49</w:t>
      </w:r>
      <w:r w:rsidR="005A0548">
        <w:t>)</w:t>
      </w:r>
      <w:r w:rsidRPr="00C97456">
        <w:t>, (p</w:t>
      </w:r>
      <w:r w:rsidRPr="00C97456">
        <w:rPr>
          <w:vertAlign w:val="subscript"/>
        </w:rPr>
        <w:t xml:space="preserve">adj </w:t>
      </w:r>
      <w:r w:rsidRPr="00C97456">
        <w:t>&lt;0</w:t>
      </w:r>
      <w:r w:rsidR="00F8097A">
        <w:t>·</w:t>
      </w:r>
      <w:r w:rsidRPr="00C97456">
        <w:t>001</w:t>
      </w:r>
      <w:r w:rsidR="00B040FF">
        <w:t>; w</w:t>
      </w:r>
      <w:r w:rsidR="00B040FF" w:rsidRPr="00C174CC">
        <w:t>here p</w:t>
      </w:r>
      <w:r w:rsidR="00B040FF" w:rsidRPr="00C174CC">
        <w:rPr>
          <w:vertAlign w:val="subscript"/>
        </w:rPr>
        <w:t>adj</w:t>
      </w:r>
      <w:r w:rsidR="00B040FF" w:rsidRPr="00C174CC">
        <w:t xml:space="preserve"> </w:t>
      </w:r>
      <w:r w:rsidR="00925F68" w:rsidRPr="00925F68">
        <w:t xml:space="preserve">refer to the pvalue from multivariate models where the effect of the variable of interest is adjusted for the </w:t>
      </w:r>
      <w:r w:rsidR="00110712">
        <w:t>covariates</w:t>
      </w:r>
      <w:r w:rsidR="00CF7143">
        <w:t>)</w:t>
      </w:r>
      <w:r w:rsidR="00174F65">
        <w:t xml:space="preserve"> (</w:t>
      </w:r>
      <w:r w:rsidR="00174F65" w:rsidRPr="00D87120">
        <w:rPr>
          <w:b/>
          <w:bCs/>
        </w:rPr>
        <w:t>Table 2</w:t>
      </w:r>
      <w:r w:rsidR="00174F65">
        <w:t>)</w:t>
      </w:r>
      <w:r w:rsidR="00F8097A">
        <w:t xml:space="preserve">. </w:t>
      </w:r>
      <w:r w:rsidR="005A0548">
        <w:t xml:space="preserve">Of the patients with an abnormal lung MRI, 72% had no prior respiratory </w:t>
      </w:r>
      <w:r w:rsidR="005A0548">
        <w:lastRenderedPageBreak/>
        <w:t>disease</w:t>
      </w:r>
      <w:r w:rsidR="00F8097A">
        <w:t xml:space="preserve">. </w:t>
      </w:r>
      <w:r w:rsidRPr="00C97456">
        <w:t xml:space="preserve">Semi-quantitative analyses detected higher average </w:t>
      </w:r>
      <w:r w:rsidR="00454BD7">
        <w:t xml:space="preserve">T2 </w:t>
      </w:r>
      <w:r w:rsidRPr="00C97456">
        <w:t xml:space="preserve">signal and heterogeneity in </w:t>
      </w:r>
      <w:r w:rsidR="00454BD7">
        <w:t xml:space="preserve">T2 </w:t>
      </w:r>
      <w:r w:rsidRPr="00C97456">
        <w:t>signal among patients relative to controls (p</w:t>
      </w:r>
      <w:r w:rsidRPr="00C97456">
        <w:rPr>
          <w:vertAlign w:val="subscript"/>
        </w:rPr>
        <w:t xml:space="preserve">adj </w:t>
      </w:r>
      <w:r w:rsidR="00960216">
        <w:t>&lt;</w:t>
      </w:r>
      <w:r w:rsidRPr="00C97456">
        <w:t>0</w:t>
      </w:r>
      <w:r w:rsidR="00F8097A">
        <w:t>·</w:t>
      </w:r>
      <w:r w:rsidRPr="00C97456">
        <w:t>00</w:t>
      </w:r>
      <w:r w:rsidR="00960216">
        <w:t>1</w:t>
      </w:r>
      <w:r w:rsidRPr="00C97456">
        <w:t xml:space="preserve"> for both)</w:t>
      </w:r>
      <w:r w:rsidR="00033CE9">
        <w:t>, a finding also evident when patients with critical COVID-19 (WHO 7-9) were excluded</w:t>
      </w:r>
      <w:r w:rsidR="00F8097A">
        <w:t xml:space="preserve">. </w:t>
      </w:r>
      <w:r w:rsidRPr="00C97456">
        <w:t>Average global pulmonary blood volume, blood flow and mean transit time were not significantly different between patients and controls (p</w:t>
      </w:r>
      <w:r w:rsidRPr="00C97456">
        <w:rPr>
          <w:vertAlign w:val="subscript"/>
        </w:rPr>
        <w:t xml:space="preserve">adj </w:t>
      </w:r>
      <w:r w:rsidRPr="00C97456">
        <w:t>&gt;0</w:t>
      </w:r>
      <w:r w:rsidR="00F8097A">
        <w:t>·</w:t>
      </w:r>
      <w:r w:rsidRPr="00C97456">
        <w:t>20 for all</w:t>
      </w:r>
      <w:r w:rsidR="007F40D5">
        <w:t xml:space="preserve">, </w:t>
      </w:r>
      <w:r w:rsidR="00B33A7D">
        <w:rPr>
          <w:b/>
          <w:bCs/>
        </w:rPr>
        <w:t>Supplementary Table 1</w:t>
      </w:r>
      <w:r w:rsidR="00033CE9">
        <w:rPr>
          <w:b/>
          <w:bCs/>
        </w:rPr>
        <w:t>A</w:t>
      </w:r>
      <w:r w:rsidRPr="00C97456">
        <w:t>)</w:t>
      </w:r>
      <w:r w:rsidR="00F8097A">
        <w:t xml:space="preserve">. </w:t>
      </w:r>
    </w:p>
    <w:p w14:paraId="20C38BE8" w14:textId="77777777" w:rsidR="00EF4C06" w:rsidRPr="00C97456" w:rsidRDefault="00EF4C06" w:rsidP="00EC1B75">
      <w:pPr>
        <w:spacing w:line="360" w:lineRule="auto"/>
        <w:jc w:val="both"/>
      </w:pPr>
    </w:p>
    <w:p w14:paraId="08DB0273" w14:textId="27988CB6" w:rsidR="00EF4C06" w:rsidRPr="00C97456" w:rsidRDefault="00EF4C06" w:rsidP="00EC1B75">
      <w:pPr>
        <w:spacing w:line="360" w:lineRule="auto"/>
        <w:jc w:val="both"/>
      </w:pPr>
      <w:r w:rsidRPr="00C97456">
        <w:t xml:space="preserve">Follow-up lung function assessment revealed </w:t>
      </w:r>
      <w:r w:rsidR="009E5372">
        <w:t>more</w:t>
      </w:r>
      <w:r w:rsidRPr="00C97456">
        <w:t xml:space="preserve"> pulmonary function defects </w:t>
      </w:r>
      <w:r w:rsidR="00454BD7">
        <w:t>amon</w:t>
      </w:r>
      <w:r w:rsidR="00D35206">
        <w:t>g</w:t>
      </w:r>
      <w:r w:rsidRPr="00C97456">
        <w:t xml:space="preserve"> patients</w:t>
      </w:r>
      <w:r w:rsidR="00F8097A">
        <w:t xml:space="preserve">. </w:t>
      </w:r>
      <w:r w:rsidRPr="00C97456">
        <w:t>On average, FEV1 and FVC were lower in patients versus controls (p</w:t>
      </w:r>
      <w:r w:rsidRPr="00C97456">
        <w:rPr>
          <w:vertAlign w:val="subscript"/>
        </w:rPr>
        <w:t>adj</w:t>
      </w:r>
      <w:r w:rsidRPr="00C97456">
        <w:t>&lt;0</w:t>
      </w:r>
      <w:r w:rsidR="00F8097A">
        <w:t>·</w:t>
      </w:r>
      <w:r w:rsidRPr="00C97456">
        <w:t xml:space="preserve">001), whereas the ratio of FEV1 to FVC was higher </w:t>
      </w:r>
      <w:r w:rsidR="009E5372">
        <w:t xml:space="preserve">in </w:t>
      </w:r>
      <w:r w:rsidRPr="00C97456">
        <w:t>keeping with a restrictive lung function pattern (p</w:t>
      </w:r>
      <w:r w:rsidRPr="00C97456">
        <w:rPr>
          <w:vertAlign w:val="subscript"/>
        </w:rPr>
        <w:t>adj</w:t>
      </w:r>
      <w:r w:rsidR="006B7DC6">
        <w:t>=</w:t>
      </w:r>
      <w:r w:rsidRPr="00C97456">
        <w:t>0</w:t>
      </w:r>
      <w:r w:rsidR="00F8097A">
        <w:t>·</w:t>
      </w:r>
      <w:r w:rsidRPr="00C97456">
        <w:t>0</w:t>
      </w:r>
      <w:r w:rsidR="006B7DC6">
        <w:t>05</w:t>
      </w:r>
      <w:r w:rsidRPr="00C97456">
        <w:t>)</w:t>
      </w:r>
      <w:r w:rsidR="00F8097A">
        <w:t xml:space="preserve">. </w:t>
      </w:r>
      <w:r w:rsidRPr="00C97456">
        <w:t>Nearly one in four patients (2</w:t>
      </w:r>
      <w:r w:rsidR="00301D3D">
        <w:t>3</w:t>
      </w:r>
      <w:r w:rsidRPr="00C97456">
        <w:t>%) had an abnormal FEV</w:t>
      </w:r>
      <w:r w:rsidRPr="009E1408">
        <w:rPr>
          <w:vertAlign w:val="subscript"/>
        </w:rPr>
        <w:t>1</w:t>
      </w:r>
      <w:r w:rsidRPr="00C97456">
        <w:t xml:space="preserve"> (&lt;80% of predicted normal FEV1) </w:t>
      </w:r>
      <w:r w:rsidR="00DC57D3" w:rsidRPr="00C97456">
        <w:t>and abnormal FVC</w:t>
      </w:r>
      <w:r w:rsidR="00530CCA" w:rsidRPr="00C97456">
        <w:t xml:space="preserve"> (22%)</w:t>
      </w:r>
      <w:r w:rsidR="00DC57D3" w:rsidRPr="00C97456">
        <w:t xml:space="preserve"> </w:t>
      </w:r>
      <w:r w:rsidRPr="00C97456">
        <w:t xml:space="preserve">compared to </w:t>
      </w:r>
      <w:r w:rsidR="00301D3D">
        <w:t>4</w:t>
      </w:r>
      <w:r w:rsidRPr="00C97456">
        <w:t xml:space="preserve">% </w:t>
      </w:r>
      <w:r w:rsidR="00530CCA" w:rsidRPr="00C97456">
        <w:t>and 0% of</w:t>
      </w:r>
      <w:r w:rsidR="00F7225C">
        <w:t xml:space="preserve"> </w:t>
      </w:r>
      <w:r w:rsidRPr="00C97456">
        <w:t>controls (</w:t>
      </w:r>
      <w:r w:rsidR="007F3A7F" w:rsidRPr="009E1408">
        <w:rPr>
          <w:b/>
          <w:bCs/>
        </w:rPr>
        <w:t xml:space="preserve">Supplementary </w:t>
      </w:r>
      <w:r w:rsidR="009D5CAF">
        <w:rPr>
          <w:b/>
          <w:bCs/>
        </w:rPr>
        <w:t>Table 1</w:t>
      </w:r>
      <w:r w:rsidR="007F3A7F">
        <w:rPr>
          <w:b/>
          <w:bCs/>
        </w:rPr>
        <w:t>A</w:t>
      </w:r>
      <w:r w:rsidRPr="00C97456">
        <w:t>)</w:t>
      </w:r>
      <w:r w:rsidR="00F8097A">
        <w:t xml:space="preserve">. </w:t>
      </w:r>
    </w:p>
    <w:p w14:paraId="54F9ADF9" w14:textId="77777777" w:rsidR="00EF4C06" w:rsidRPr="00C97456" w:rsidRDefault="00EF4C06" w:rsidP="00EC1B75">
      <w:pPr>
        <w:spacing w:line="360" w:lineRule="auto"/>
        <w:jc w:val="both"/>
      </w:pPr>
    </w:p>
    <w:p w14:paraId="52FD53FE" w14:textId="48686673" w:rsidR="000B45FE" w:rsidRPr="00C97456" w:rsidRDefault="00EF4C06" w:rsidP="00EC1B75">
      <w:pPr>
        <w:spacing w:line="360" w:lineRule="auto"/>
        <w:jc w:val="both"/>
      </w:pPr>
      <w:r w:rsidRPr="00C97456">
        <w:t xml:space="preserve">Among </w:t>
      </w:r>
      <w:r w:rsidR="00EE2A2F">
        <w:t>all patients</w:t>
      </w:r>
      <w:r w:rsidRPr="00C97456">
        <w:t>, lung MRI abnormalities independently associated with acute factors including longer hospital admission</w:t>
      </w:r>
      <w:r w:rsidR="00F7225C">
        <w:t xml:space="preserve"> duration</w:t>
      </w:r>
      <w:r w:rsidRPr="00C97456">
        <w:t xml:space="preserve">, </w:t>
      </w:r>
      <w:r w:rsidR="00FB0961">
        <w:t xml:space="preserve">abnormal chest x-ray, </w:t>
      </w:r>
      <w:r w:rsidRPr="00C97456">
        <w:t>acute cardiac injury</w:t>
      </w:r>
      <w:r w:rsidR="00FB0961">
        <w:t xml:space="preserve"> and</w:t>
      </w:r>
      <w:r w:rsidRPr="00C97456">
        <w:t xml:space="preserve"> proning </w:t>
      </w:r>
      <w:r w:rsidR="009C381C" w:rsidRPr="00C97456">
        <w:t>(marker of</w:t>
      </w:r>
      <w:r w:rsidR="00FD4457">
        <w:t xml:space="preserve"> severe hypoxaemia</w:t>
      </w:r>
      <w:r w:rsidR="009C381C" w:rsidRPr="00C97456">
        <w:t>)</w:t>
      </w:r>
      <w:r w:rsidR="00F8097A">
        <w:t xml:space="preserve">. </w:t>
      </w:r>
      <w:r w:rsidR="00FB0961">
        <w:t xml:space="preserve">At follow-up, </w:t>
      </w:r>
      <w:r w:rsidR="00EA144C">
        <w:t>p</w:t>
      </w:r>
      <w:r w:rsidRPr="00C97456">
        <w:t xml:space="preserve">atients with lung </w:t>
      </w:r>
      <w:r w:rsidR="00F7225C">
        <w:t>MRI abnormalities</w:t>
      </w:r>
      <w:r w:rsidR="008D133E">
        <w:t xml:space="preserve"> </w:t>
      </w:r>
      <w:r w:rsidR="00EE2A2F">
        <w:t>had</w:t>
      </w:r>
      <w:r w:rsidRPr="00C97456">
        <w:t xml:space="preserve"> lower</w:t>
      </w:r>
      <w:r w:rsidR="00EE2A2F">
        <w:t xml:space="preserve"> FEV</w:t>
      </w:r>
      <w:r w:rsidR="00EE2A2F" w:rsidRPr="009E1408">
        <w:rPr>
          <w:vertAlign w:val="subscript"/>
        </w:rPr>
        <w:t>1</w:t>
      </w:r>
      <w:r w:rsidR="00FD5230">
        <w:t xml:space="preserve"> and higher </w:t>
      </w:r>
      <w:r w:rsidR="00EE2A2F">
        <w:t>FEV</w:t>
      </w:r>
      <w:r w:rsidR="00EE2A2F" w:rsidRPr="009E1408">
        <w:rPr>
          <w:vertAlign w:val="subscript"/>
        </w:rPr>
        <w:t>1</w:t>
      </w:r>
      <w:r w:rsidR="00EE2A2F">
        <w:t xml:space="preserve">/FVC ratio </w:t>
      </w:r>
      <w:r w:rsidRPr="00C97456">
        <w:t>(</w:t>
      </w:r>
      <w:r w:rsidR="00B33A7D">
        <w:rPr>
          <w:b/>
          <w:bCs/>
        </w:rPr>
        <w:t>Supplementary Table 1</w:t>
      </w:r>
      <w:r w:rsidR="00B1608D">
        <w:rPr>
          <w:b/>
          <w:bCs/>
        </w:rPr>
        <w:t>B</w:t>
      </w:r>
      <w:r w:rsidR="0067022A">
        <w:rPr>
          <w:b/>
          <w:bCs/>
        </w:rPr>
        <w:t>, Figure 2</w:t>
      </w:r>
      <w:r w:rsidRPr="00C97456">
        <w:t>)</w:t>
      </w:r>
      <w:r w:rsidR="00F8097A">
        <w:t xml:space="preserve">. </w:t>
      </w:r>
      <w:r w:rsidR="003A53D5">
        <w:t>H</w:t>
      </w:r>
      <w:r w:rsidR="005E4796" w:rsidRPr="00C97456">
        <w:t>eterogeneity in lung parenchymal signal on MRI (</w:t>
      </w:r>
      <w:r w:rsidR="005E4796" w:rsidRPr="00CD04CE">
        <w:rPr>
          <w:b/>
          <w:bCs/>
          <w:color w:val="000000" w:themeColor="text1"/>
        </w:rPr>
        <w:t>Supplementary Table 2</w:t>
      </w:r>
      <w:r w:rsidR="005E4796" w:rsidRPr="00C97456">
        <w:t>)</w:t>
      </w:r>
      <w:r w:rsidR="003A53D5">
        <w:t xml:space="preserve"> </w:t>
      </w:r>
      <w:r w:rsidR="002C3F2C">
        <w:t xml:space="preserve">is </w:t>
      </w:r>
      <w:r w:rsidR="003A53D5">
        <w:t>also associated with persistently raised CRP (&gt;5mg/L)</w:t>
      </w:r>
      <w:r w:rsidR="005E4796">
        <w:t>.</w:t>
      </w:r>
      <w:r w:rsidR="000727E8">
        <w:t xml:space="preserve"> </w:t>
      </w:r>
      <w:r w:rsidR="00EE2A2F">
        <w:t>After</w:t>
      </w:r>
      <w:r w:rsidR="00033CE9">
        <w:t xml:space="preserve"> </w:t>
      </w:r>
      <w:r w:rsidR="00EE2A2F">
        <w:t>excluding those with pre-existing lung disease, all associations remained</w:t>
      </w:r>
      <w:r w:rsidR="00EA144C">
        <w:t>,</w:t>
      </w:r>
      <w:r w:rsidR="00EE2A2F">
        <w:t xml:space="preserve"> except</w:t>
      </w:r>
      <w:r w:rsidR="00EA144C">
        <w:t xml:space="preserve"> that</w:t>
      </w:r>
      <w:r w:rsidR="00EE2A2F">
        <w:t xml:space="preserve"> </w:t>
      </w:r>
      <w:r w:rsidR="00EA144C">
        <w:t xml:space="preserve">patients with lung MRI abnormalities were more likely to have </w:t>
      </w:r>
      <w:r w:rsidR="00FD5230">
        <w:t>FVC &lt;80% predicted and lower TLCO.</w:t>
      </w:r>
      <w:r w:rsidR="00CB5EA5">
        <w:t xml:space="preserve"> </w:t>
      </w:r>
      <w:r w:rsidR="00CB5EA5" w:rsidRPr="00C97456">
        <w:t>(</w:t>
      </w:r>
      <w:r w:rsidR="00CB5EA5">
        <w:rPr>
          <w:b/>
          <w:bCs/>
        </w:rPr>
        <w:t>Supplementary Table 1C</w:t>
      </w:r>
      <w:r w:rsidR="00CB5EA5" w:rsidRPr="00C97456">
        <w:t>)</w:t>
      </w:r>
      <w:r w:rsidR="00EA144C">
        <w:t xml:space="preserve">. </w:t>
      </w:r>
      <w:r w:rsidR="00033CE9">
        <w:t>Lung</w:t>
      </w:r>
      <w:r w:rsidR="004C01CC">
        <w:t xml:space="preserve"> MRI abnormalities </w:t>
      </w:r>
      <w:r w:rsidR="00033CE9">
        <w:t xml:space="preserve">were </w:t>
      </w:r>
      <w:r w:rsidR="004C01CC">
        <w:t xml:space="preserve">associated with chest tightness, joint pain and impaired quality of life. </w:t>
      </w:r>
      <w:r w:rsidR="006F17DB">
        <w:t>After excluding</w:t>
      </w:r>
      <w:r w:rsidR="004C01CC">
        <w:t xml:space="preserve"> pre</w:t>
      </w:r>
      <w:r w:rsidR="006F17DB">
        <w:t>-e</w:t>
      </w:r>
      <w:r w:rsidR="004C01CC">
        <w:t xml:space="preserve">xisting lung disease, </w:t>
      </w:r>
      <w:r w:rsidR="000727E8">
        <w:t xml:space="preserve">an abnormal lung </w:t>
      </w:r>
      <w:r w:rsidR="004C01CC">
        <w:t xml:space="preserve">MRI </w:t>
      </w:r>
      <w:r w:rsidR="000727E8">
        <w:t>was</w:t>
      </w:r>
      <w:r w:rsidR="001068F8">
        <w:t xml:space="preserve"> </w:t>
      </w:r>
      <w:r w:rsidR="004C01CC">
        <w:t xml:space="preserve">associated with cough </w:t>
      </w:r>
      <w:r w:rsidR="000727E8">
        <w:t xml:space="preserve">and chest tightness </w:t>
      </w:r>
      <w:r w:rsidR="000B45FE" w:rsidRPr="00C97456">
        <w:t>(</w:t>
      </w:r>
      <w:r w:rsidR="00B33A7D">
        <w:rPr>
          <w:b/>
          <w:bCs/>
        </w:rPr>
        <w:t>Supplementary Table 1</w:t>
      </w:r>
      <w:r w:rsidR="008D0E47">
        <w:rPr>
          <w:b/>
          <w:bCs/>
        </w:rPr>
        <w:t xml:space="preserve"> C</w:t>
      </w:r>
      <w:r w:rsidR="000B45FE" w:rsidRPr="00C97456">
        <w:t>)</w:t>
      </w:r>
      <w:r w:rsidR="004C01CC">
        <w:t>.</w:t>
      </w:r>
    </w:p>
    <w:p w14:paraId="4852392B" w14:textId="0CCF3C11" w:rsidR="000B45FE" w:rsidRDefault="000B45FE" w:rsidP="00EC1B75">
      <w:pPr>
        <w:spacing w:line="360" w:lineRule="auto"/>
        <w:jc w:val="both"/>
        <w:rPr>
          <w:i/>
          <w:iCs/>
        </w:rPr>
      </w:pPr>
    </w:p>
    <w:p w14:paraId="7C9F749B" w14:textId="074B4666" w:rsidR="00E738DE" w:rsidRDefault="00C455B8" w:rsidP="00EC1B75">
      <w:pPr>
        <w:spacing w:line="360" w:lineRule="auto"/>
        <w:jc w:val="both"/>
      </w:pPr>
      <w:r w:rsidRPr="00C174CC">
        <w:rPr>
          <w:i/>
          <w:iCs/>
        </w:rPr>
        <w:t>Cardiac health</w:t>
      </w:r>
      <w:r w:rsidR="00486FD4">
        <w:rPr>
          <w:i/>
          <w:iCs/>
        </w:rPr>
        <w:t>:</w:t>
      </w:r>
      <w:r w:rsidR="00486FD4">
        <w:t xml:space="preserve"> </w:t>
      </w:r>
      <w:r w:rsidRPr="00C97456">
        <w:t>Patients had higher burden of cardiac comorbidities (1</w:t>
      </w:r>
      <w:r w:rsidR="00E07A55">
        <w:t>6</w:t>
      </w:r>
      <w:r w:rsidRPr="00C97456">
        <w:t>%) relative to controls (</w:t>
      </w:r>
      <w:r w:rsidR="00E07A55">
        <w:t>4</w:t>
      </w:r>
      <w:r w:rsidRPr="00C97456">
        <w:t>%</w:t>
      </w:r>
      <w:r w:rsidR="0067022A">
        <w:t xml:space="preserve"> </w:t>
      </w:r>
      <w:r w:rsidRPr="00C97456">
        <w:t>respectively, p</w:t>
      </w:r>
      <w:r w:rsidR="001068F8">
        <w:t>=</w:t>
      </w:r>
      <w:r w:rsidRPr="00C97456">
        <w:t>0</w:t>
      </w:r>
      <w:r>
        <w:t>·</w:t>
      </w:r>
      <w:r w:rsidR="001068F8" w:rsidRPr="00C97456">
        <w:t>0</w:t>
      </w:r>
      <w:r w:rsidR="001068F8">
        <w:t>43</w:t>
      </w:r>
      <w:r w:rsidRPr="00C97456">
        <w:t>) (</w:t>
      </w:r>
      <w:r w:rsidR="00617C9F" w:rsidRPr="009E1408">
        <w:rPr>
          <w:b/>
          <w:bCs/>
        </w:rPr>
        <w:t>Table 1</w:t>
      </w:r>
      <w:r w:rsidR="00EA0530">
        <w:rPr>
          <w:b/>
          <w:bCs/>
        </w:rPr>
        <w:t>)</w:t>
      </w:r>
      <w:r w:rsidR="00617C9F" w:rsidRPr="009E1408">
        <w:rPr>
          <w:b/>
          <w:bCs/>
        </w:rPr>
        <w:t xml:space="preserve"> </w:t>
      </w:r>
    </w:p>
    <w:p w14:paraId="799D3C3A" w14:textId="77777777" w:rsidR="00EA0530" w:rsidRPr="00C97456" w:rsidRDefault="00EA0530" w:rsidP="00EC1B75">
      <w:pPr>
        <w:spacing w:line="360" w:lineRule="auto"/>
        <w:jc w:val="both"/>
      </w:pPr>
    </w:p>
    <w:p w14:paraId="02F45020" w14:textId="4EDE7F13" w:rsidR="00C455B8" w:rsidRPr="00C97456" w:rsidRDefault="00C455B8" w:rsidP="00EC1B75">
      <w:pPr>
        <w:spacing w:line="360" w:lineRule="auto"/>
        <w:jc w:val="both"/>
      </w:pPr>
      <w:r w:rsidRPr="00C97456">
        <w:t>Acute myocardial injury (as defined as a troponin, NT-pro B-type natriuretic peptide</w:t>
      </w:r>
      <w:r w:rsidR="00E73A50">
        <w:t>/BNP</w:t>
      </w:r>
      <w:r w:rsidRPr="00C97456">
        <w:t xml:space="preserve"> above</w:t>
      </w:r>
      <w:r>
        <w:t xml:space="preserve"> 1x</w:t>
      </w:r>
      <w:r w:rsidRPr="00C97456">
        <w:t xml:space="preserve"> </w:t>
      </w:r>
      <w:r>
        <w:t xml:space="preserve">upper </w:t>
      </w:r>
      <w:r w:rsidRPr="00C97456">
        <w:t>normal limits) was</w:t>
      </w:r>
      <w:r w:rsidR="000727E8">
        <w:t xml:space="preserve"> reported</w:t>
      </w:r>
      <w:r w:rsidRPr="00C97456">
        <w:t xml:space="preserve"> in 1</w:t>
      </w:r>
      <w:r w:rsidR="00E07A55">
        <w:t>5</w:t>
      </w:r>
      <w:r w:rsidRPr="00C97456">
        <w:t>% (38/255) of patients</w:t>
      </w:r>
      <w:r w:rsidR="00E07A55">
        <w:t>.</w:t>
      </w:r>
      <w:r>
        <w:t xml:space="preserve"> </w:t>
      </w:r>
      <w:r w:rsidRPr="00C97456">
        <w:t xml:space="preserve">At follow-up, abnormal troponin was seen in </w:t>
      </w:r>
      <w:r w:rsidR="00E07A55">
        <w:t>4</w:t>
      </w:r>
      <w:r w:rsidRPr="00C97456">
        <w:t xml:space="preserve">% (5/139), and abnormal NT-pro BNP </w:t>
      </w:r>
      <w:r>
        <w:t>seen</w:t>
      </w:r>
      <w:r w:rsidRPr="00C97456">
        <w:t xml:space="preserve"> in 18% (32/174) of patients</w:t>
      </w:r>
      <w:r>
        <w:t>.</w:t>
      </w:r>
    </w:p>
    <w:p w14:paraId="71B2935E" w14:textId="2ADBA891" w:rsidR="00C455B8" w:rsidRPr="00C97456" w:rsidRDefault="00C455B8" w:rsidP="00EC1B75">
      <w:pPr>
        <w:spacing w:line="360" w:lineRule="auto"/>
        <w:jc w:val="both"/>
      </w:pPr>
      <w:r w:rsidRPr="00C97456">
        <w:t>Abnormal cardiac MRI findings were noted in 2</w:t>
      </w:r>
      <w:r w:rsidR="00E07A55">
        <w:t>1</w:t>
      </w:r>
      <w:r w:rsidRPr="00C97456">
        <w:t>% (54/259) of patients and 2</w:t>
      </w:r>
      <w:r w:rsidR="00E07A55">
        <w:t>5</w:t>
      </w:r>
      <w:r w:rsidRPr="00C97456">
        <w:t>% (12/49) of controls (p</w:t>
      </w:r>
      <w:r w:rsidRPr="00C97456">
        <w:rPr>
          <w:vertAlign w:val="subscript"/>
        </w:rPr>
        <w:t>adj</w:t>
      </w:r>
      <w:r w:rsidRPr="00C97456">
        <w:t>=0</w:t>
      </w:r>
      <w:r>
        <w:t>·</w:t>
      </w:r>
      <w:r w:rsidR="008712B1">
        <w:t>297</w:t>
      </w:r>
      <w:r w:rsidRPr="00C97456">
        <w:t>)</w:t>
      </w:r>
      <w:r w:rsidR="00174F65">
        <w:t xml:space="preserve"> (</w:t>
      </w:r>
      <w:r w:rsidR="00174F65" w:rsidRPr="00D87120">
        <w:rPr>
          <w:b/>
          <w:bCs/>
        </w:rPr>
        <w:t>Table 2</w:t>
      </w:r>
      <w:r w:rsidR="00174F65">
        <w:t>)</w:t>
      </w:r>
      <w:r>
        <w:t xml:space="preserve">. </w:t>
      </w:r>
      <w:r w:rsidR="00BF446A">
        <w:t>Bi</w:t>
      </w:r>
      <w:r w:rsidRPr="00C97456">
        <w:t xml:space="preserve">ventricular </w:t>
      </w:r>
      <w:r w:rsidR="00BF446A">
        <w:t xml:space="preserve">indexed </w:t>
      </w:r>
      <w:r w:rsidRPr="00C97456">
        <w:t xml:space="preserve">stroke volumes were smaller in patients vs </w:t>
      </w:r>
      <w:r w:rsidRPr="00C97456">
        <w:lastRenderedPageBreak/>
        <w:t>controls, while right ventricular function, average myocardial T1, T2 and extracellular volume fraction were similar between patients and controls</w:t>
      </w:r>
      <w:r>
        <w:t xml:space="preserve">. </w:t>
      </w:r>
      <w:r w:rsidRPr="00C97456">
        <w:t xml:space="preserve">Although </w:t>
      </w:r>
      <w:r>
        <w:t>within the</w:t>
      </w:r>
      <w:r w:rsidRPr="00C97456">
        <w:t xml:space="preserve"> normal range, patients had lower average left ventricular ejection fraction</w:t>
      </w:r>
      <w:r w:rsidR="00153001">
        <w:t xml:space="preserve"> (EF)</w:t>
      </w:r>
      <w:r w:rsidRPr="00C97456">
        <w:t xml:space="preserve"> (60</w:t>
      </w:r>
      <w:r>
        <w:t>·</w:t>
      </w:r>
      <w:r w:rsidRPr="00C97456">
        <w:t>5±6</w:t>
      </w:r>
      <w:r>
        <w:t>·</w:t>
      </w:r>
      <w:r w:rsidRPr="00C97456">
        <w:t>0 % vs 62</w:t>
      </w:r>
      <w:r>
        <w:t>·</w:t>
      </w:r>
      <w:r w:rsidRPr="00C97456">
        <w:t>9±5</w:t>
      </w:r>
      <w:r>
        <w:t>·</w:t>
      </w:r>
      <w:r w:rsidRPr="00C97456">
        <w:t>5 % in controls, p</w:t>
      </w:r>
      <w:r w:rsidRPr="00C97456">
        <w:rPr>
          <w:vertAlign w:val="subscript"/>
        </w:rPr>
        <w:t>adj</w:t>
      </w:r>
      <w:r w:rsidRPr="00C97456">
        <w:t>=0</w:t>
      </w:r>
      <w:r>
        <w:t>·</w:t>
      </w:r>
      <w:r w:rsidR="008712B1" w:rsidRPr="00C97456">
        <w:t>0</w:t>
      </w:r>
      <w:r w:rsidR="008712B1">
        <w:t>48</w:t>
      </w:r>
      <w:r w:rsidR="00532138">
        <w:t>)</w:t>
      </w:r>
      <w:r>
        <w:t>. Seven percent</w:t>
      </w:r>
      <w:r w:rsidRPr="00C97456">
        <w:t xml:space="preserve"> of patients had </w:t>
      </w:r>
      <w:r>
        <w:t xml:space="preserve">left ventricular dysfunction </w:t>
      </w:r>
      <w:r w:rsidRPr="00C97456">
        <w:t>(</w:t>
      </w:r>
      <w:r w:rsidR="00153001">
        <w:t>EF</w:t>
      </w:r>
      <w:r w:rsidRPr="00C97456">
        <w:t xml:space="preserve">&lt;52%) and 4% had right ventricular </w:t>
      </w:r>
      <w:r>
        <w:t>dys</w:t>
      </w:r>
      <w:r w:rsidRPr="00C97456">
        <w:t>function</w:t>
      </w:r>
      <w:r w:rsidRPr="007706D7">
        <w:t xml:space="preserve"> </w:t>
      </w:r>
      <w:r w:rsidRPr="00C97456">
        <w:t>(EF&lt;48%)</w:t>
      </w:r>
      <w:r>
        <w:t>.</w:t>
      </w:r>
      <w:r w:rsidR="00532138">
        <w:t xml:space="preserve"> (</w:t>
      </w:r>
      <w:r w:rsidR="00532138">
        <w:rPr>
          <w:b/>
          <w:bCs/>
        </w:rPr>
        <w:t>Supplementary Table 3A</w:t>
      </w:r>
      <w:r w:rsidR="00532138">
        <w:t>)</w:t>
      </w:r>
    </w:p>
    <w:p w14:paraId="6ACC82BF" w14:textId="77777777" w:rsidR="00C455B8" w:rsidRPr="00C97456" w:rsidRDefault="00C455B8" w:rsidP="00EC1B75">
      <w:pPr>
        <w:spacing w:line="360" w:lineRule="auto"/>
        <w:jc w:val="both"/>
      </w:pPr>
    </w:p>
    <w:p w14:paraId="42C0C50F" w14:textId="511E47A5" w:rsidR="00C455B8" w:rsidRPr="00C97456" w:rsidRDefault="00C455B8" w:rsidP="00EC1B75">
      <w:pPr>
        <w:spacing w:line="360" w:lineRule="auto"/>
        <w:jc w:val="both"/>
      </w:pPr>
      <w:r w:rsidRPr="00C97456">
        <w:t>One in eight (1</w:t>
      </w:r>
      <w:r w:rsidR="008712B1">
        <w:t>4</w:t>
      </w:r>
      <w:r w:rsidRPr="00C97456">
        <w:t>%) patients had a pathological pattern of LGE, similar to controls (12%, p</w:t>
      </w:r>
      <w:r w:rsidRPr="00C97456">
        <w:rPr>
          <w:vertAlign w:val="subscript"/>
        </w:rPr>
        <w:t>adj</w:t>
      </w:r>
      <w:r w:rsidRPr="00C97456">
        <w:t>=0</w:t>
      </w:r>
      <w:r>
        <w:t>·</w:t>
      </w:r>
      <w:r w:rsidR="008712B1" w:rsidRPr="00C97456">
        <w:t>4</w:t>
      </w:r>
      <w:r w:rsidR="008712B1">
        <w:t>1</w:t>
      </w:r>
      <w:r w:rsidR="008712B1" w:rsidRPr="00C97456">
        <w:t>8</w:t>
      </w:r>
      <w:r w:rsidRPr="00C97456">
        <w:t>)</w:t>
      </w:r>
      <w:r>
        <w:t xml:space="preserve">. </w:t>
      </w:r>
      <w:r w:rsidRPr="00C97456">
        <w:t xml:space="preserve">Among patients, </w:t>
      </w:r>
      <w:r w:rsidR="00301D3D">
        <w:t>9</w:t>
      </w:r>
      <w:r w:rsidRPr="00C97456">
        <w:t>% had possible/probable myocarditis LGE pattern (vs 12 % of controls, p</w:t>
      </w:r>
      <w:r w:rsidRPr="00C97456">
        <w:rPr>
          <w:vertAlign w:val="subscript"/>
        </w:rPr>
        <w:t>adj</w:t>
      </w:r>
      <w:r w:rsidRPr="00C97456">
        <w:t>=0</w:t>
      </w:r>
      <w:r>
        <w:t>·</w:t>
      </w:r>
      <w:r w:rsidR="008712B1">
        <w:t>05</w:t>
      </w:r>
      <w:r w:rsidRPr="00C97456">
        <w:t>)</w:t>
      </w:r>
      <w:r>
        <w:t xml:space="preserve">. </w:t>
      </w:r>
      <w:r w:rsidR="00DB7182">
        <w:t>6</w:t>
      </w:r>
      <w:r w:rsidRPr="00C97456">
        <w:t>% had possible/probable ischaemic LGE pattern (vs 2% of controls, p</w:t>
      </w:r>
      <w:r w:rsidRPr="00C97456">
        <w:rPr>
          <w:vertAlign w:val="subscript"/>
        </w:rPr>
        <w:t>adj</w:t>
      </w:r>
      <w:r w:rsidRPr="00C97456">
        <w:t>=0</w:t>
      </w:r>
      <w:r>
        <w:t>·</w:t>
      </w:r>
      <w:r w:rsidR="00CB5EA5">
        <w:t>795</w:t>
      </w:r>
      <w:r w:rsidRPr="00C97456">
        <w:t>)</w:t>
      </w:r>
      <w:r>
        <w:t>,</w:t>
      </w:r>
      <w:r w:rsidRPr="00C97456">
        <w:t xml:space="preserve"> and </w:t>
      </w:r>
      <w:r w:rsidR="00301D3D">
        <w:t>1</w:t>
      </w:r>
      <w:r w:rsidRPr="00C97456">
        <w:t>% had mixed LGE pattern (vs 0% of controls, p=1</w:t>
      </w:r>
      <w:r>
        <w:t>·</w:t>
      </w:r>
      <w:r w:rsidRPr="00C97456">
        <w:t>0)</w:t>
      </w:r>
      <w:r>
        <w:t xml:space="preserve">. </w:t>
      </w:r>
      <w:r w:rsidRPr="00C97456">
        <w:t>Pericardial effusion was seen in 1% of patients (vs 2% of controls, p=0</w:t>
      </w:r>
      <w:r>
        <w:t>·</w:t>
      </w:r>
      <w:r w:rsidRPr="00C97456">
        <w:t>512)</w:t>
      </w:r>
      <w:r>
        <w:t xml:space="preserve">. </w:t>
      </w:r>
      <w:r w:rsidRPr="00C97456">
        <w:t>Active myocarditis, as per the updated Lake Louise criteria</w:t>
      </w:r>
      <w:r w:rsidRPr="00C97456">
        <w:fldChar w:fldCharType="begin"/>
      </w:r>
      <w:r w:rsidR="00E3035E">
        <w:instrText xml:space="preserve"> ADDIN EN.CITE &lt;EndNote&gt;&lt;Cite&gt;&lt;Author&gt;Ferreira&lt;/Author&gt;&lt;Year&gt;2018&lt;/Year&gt;&lt;RecNum&gt;2957&lt;/RecNum&gt;&lt;DisplayText&gt;(15)&lt;/DisplayText&gt;&lt;record&gt;&lt;rec-number&gt;2957&lt;/rec-number&gt;&lt;foreign-keys&gt;&lt;key app="EN" db-id="2fstrftxx590ftevrxhpsafxe5wvtzta29tv" timestamp="1669149786"&gt;2957&lt;/key&gt;&lt;/foreign-keys&gt;&lt;ref-type name="Journal Article"&gt;17&lt;/ref-type&gt;&lt;contributors&gt;&lt;authors&gt;&lt;author&gt;Ferreira, Vanessa M&lt;/author&gt;&lt;author&gt;Schulz-Menger, Jeanette&lt;/author&gt;&lt;author&gt;Holmvang, Godtfred&lt;/author&gt;&lt;author&gt;Kramer, Christopher M&lt;/author&gt;&lt;author&gt;Carbone, Iacopo&lt;/author&gt;&lt;author&gt;Sechtem, Udo&lt;/author&gt;&lt;author&gt;Kindermann, Ingrid&lt;/author&gt;&lt;author&gt;Gutberlet, Matthias&lt;/author&gt;&lt;author&gt;Cooper, Leslie T&lt;/author&gt;&lt;author&gt;Liu, Peter&lt;/author&gt;&lt;/authors&gt;&lt;/contributors&gt;&lt;titles&gt;&lt;title&gt;Cardiovascular magnetic resonance in nonischemic myocardial inflammation: expert recommendations&lt;/title&gt;&lt;secondary-title&gt;Journal of the American College of Cardiology&lt;/secondary-title&gt;&lt;/titles&gt;&lt;periodical&gt;&lt;full-title&gt;Journal of the American college of cardiology&lt;/full-title&gt;&lt;/periodical&gt;&lt;pages&gt;3158-3176&lt;/pages&gt;&lt;volume&gt;72&lt;/volume&gt;&lt;number&gt;24&lt;/number&gt;&lt;dates&gt;&lt;year&gt;2018&lt;/year&gt;&lt;/dates&gt;&lt;isbn&gt;0735-1097&lt;/isbn&gt;&lt;urls&gt;&lt;/urls&gt;&lt;/record&gt;&lt;/Cite&gt;&lt;/EndNote&gt;</w:instrText>
      </w:r>
      <w:r w:rsidRPr="00C97456">
        <w:fldChar w:fldCharType="separate"/>
      </w:r>
      <w:r w:rsidR="00E3035E">
        <w:rPr>
          <w:noProof/>
        </w:rPr>
        <w:t>(15)</w:t>
      </w:r>
      <w:r w:rsidRPr="00C97456">
        <w:fldChar w:fldCharType="end"/>
      </w:r>
      <w:r w:rsidRPr="00C97456">
        <w:t xml:space="preserve"> (increase in both myocardial T1 and T2), was rare, affecting only 1% of patients (4/231) at a median follow-up of 5 months versus 3/52 controls</w:t>
      </w:r>
      <w:r>
        <w:t>.</w:t>
      </w:r>
    </w:p>
    <w:p w14:paraId="7854AB09" w14:textId="77777777" w:rsidR="00C455B8" w:rsidRPr="00C97456" w:rsidRDefault="00C455B8" w:rsidP="00EC1B75">
      <w:pPr>
        <w:spacing w:line="360" w:lineRule="auto"/>
        <w:ind w:right="-270"/>
        <w:jc w:val="both"/>
      </w:pPr>
    </w:p>
    <w:p w14:paraId="4D169094" w14:textId="47DE9240" w:rsidR="00C455B8" w:rsidRPr="00C97456" w:rsidRDefault="00C455B8" w:rsidP="00EC1B75">
      <w:pPr>
        <w:spacing w:line="360" w:lineRule="auto"/>
        <w:ind w:right="-270"/>
        <w:jc w:val="both"/>
      </w:pPr>
      <w:r w:rsidRPr="00C97456">
        <w:t>Of the patients with cardiac MRI abnormalities, 34% (18/53) had pre-existing cardiac disease, and 2</w:t>
      </w:r>
      <w:r w:rsidR="00301D3D">
        <w:t>1</w:t>
      </w:r>
      <w:r w:rsidRPr="00C97456">
        <w:t>% (11/53) had evidence of acute cardiac injury during hospital admission</w:t>
      </w:r>
      <w:r>
        <w:t>.</w:t>
      </w:r>
      <w:r w:rsidR="00F3053D">
        <w:t xml:space="preserve"> </w:t>
      </w:r>
      <w:r w:rsidRPr="00C97456">
        <w:t>Factors</w:t>
      </w:r>
      <w:r w:rsidR="00125FA9">
        <w:t xml:space="preserve"> </w:t>
      </w:r>
      <w:r w:rsidRPr="00C97456">
        <w:t xml:space="preserve">that associated with cardiac MRI abnormalities </w:t>
      </w:r>
      <w:r w:rsidR="00125FA9">
        <w:t xml:space="preserve">in all </w:t>
      </w:r>
      <w:r w:rsidR="00DB7182">
        <w:t xml:space="preserve">patients </w:t>
      </w:r>
      <w:r w:rsidRPr="00C97456">
        <w:t xml:space="preserve">included older age, cardiac comorbidity, </w:t>
      </w:r>
      <w:r w:rsidR="00DB7182">
        <w:t>abnormal chest x-ray</w:t>
      </w:r>
      <w:r w:rsidR="00B41ED8">
        <w:t xml:space="preserve"> and</w:t>
      </w:r>
      <w:r w:rsidR="00DB7182">
        <w:t xml:space="preserve"> </w:t>
      </w:r>
      <w:r w:rsidRPr="00C97456">
        <w:t>elevated acute D-dimer levels</w:t>
      </w:r>
      <w:r>
        <w:t xml:space="preserve">. </w:t>
      </w:r>
      <w:r w:rsidRPr="00C97456">
        <w:t>At follow-up, patients with cardiac MRI abnormalities were more likely to have increased NT-pro B-type natriuretic peptid</w:t>
      </w:r>
      <w:r w:rsidR="00BA7A85">
        <w:t>e</w:t>
      </w:r>
      <w:r w:rsidRPr="00C97456">
        <w:t>, reduced renal function or eGFR, and reduced lung function (FEV1/FVC ratio, and KCO) compared to those without</w:t>
      </w:r>
      <w:r w:rsidR="00125FA9">
        <w:t xml:space="preserve"> </w:t>
      </w:r>
      <w:r w:rsidR="00125FA9" w:rsidRPr="00C97456">
        <w:t>(</w:t>
      </w:r>
      <w:r w:rsidR="005A6845" w:rsidRPr="009E1408">
        <w:rPr>
          <w:b/>
          <w:bCs/>
        </w:rPr>
        <w:t>Figure 2,</w:t>
      </w:r>
      <w:r w:rsidR="005A6845">
        <w:t xml:space="preserve"> </w:t>
      </w:r>
      <w:r w:rsidR="00125FA9">
        <w:rPr>
          <w:b/>
          <w:bCs/>
        </w:rPr>
        <w:t>Supplementary Table 3B</w:t>
      </w:r>
      <w:r w:rsidR="00125FA9" w:rsidRPr="00C97456">
        <w:t>)</w:t>
      </w:r>
      <w:r>
        <w:t xml:space="preserve">. </w:t>
      </w:r>
      <w:r w:rsidR="005A6845">
        <w:t>After excluding patients with cardiac comorbidities</w:t>
      </w:r>
      <w:r w:rsidR="003A199A">
        <w:t>,</w:t>
      </w:r>
      <w:r w:rsidR="005A6845">
        <w:t xml:space="preserve"> </w:t>
      </w:r>
      <w:r w:rsidR="00734921">
        <w:t xml:space="preserve">older </w:t>
      </w:r>
      <w:r w:rsidR="005A6845">
        <w:t>age, abnormal chest x-ray, acute and follow-up elevated d-dimer and follow-up</w:t>
      </w:r>
      <w:r w:rsidR="00BA7A85">
        <w:t xml:space="preserve"> renal impairment</w:t>
      </w:r>
      <w:r w:rsidR="00125FA9">
        <w:t xml:space="preserve"> </w:t>
      </w:r>
      <w:r w:rsidR="00734921">
        <w:t>remain</w:t>
      </w:r>
      <w:r w:rsidR="003A199A">
        <w:t>ed</w:t>
      </w:r>
      <w:r w:rsidR="00734921">
        <w:t xml:space="preserve"> associated with cardiac MRI abnormalities </w:t>
      </w:r>
      <w:r w:rsidR="00125FA9">
        <w:t>(</w:t>
      </w:r>
      <w:r w:rsidR="00125FA9" w:rsidRPr="009E1408">
        <w:rPr>
          <w:b/>
          <w:bCs/>
        </w:rPr>
        <w:t>Supplementary Table 3C</w:t>
      </w:r>
      <w:r w:rsidR="00125FA9">
        <w:t>)</w:t>
      </w:r>
      <w:r w:rsidR="00BA7A85">
        <w:t>.</w:t>
      </w:r>
    </w:p>
    <w:p w14:paraId="75B54B04" w14:textId="77777777" w:rsidR="00C455B8" w:rsidRPr="00C97456" w:rsidRDefault="00C455B8" w:rsidP="00EC1B75">
      <w:pPr>
        <w:spacing w:line="360" w:lineRule="auto"/>
        <w:ind w:right="-270"/>
        <w:jc w:val="both"/>
      </w:pPr>
    </w:p>
    <w:p w14:paraId="470BBCB5" w14:textId="1B5878BF" w:rsidR="00C455B8" w:rsidRPr="00C97456" w:rsidRDefault="00734921" w:rsidP="00EC1B75">
      <w:pPr>
        <w:spacing w:line="360" w:lineRule="auto"/>
        <w:ind w:right="-270"/>
        <w:jc w:val="both"/>
      </w:pPr>
      <w:r>
        <w:t>Cardiac MRI abnormalities were</w:t>
      </w:r>
      <w:r w:rsidR="00C455B8" w:rsidRPr="00C97456">
        <w:t xml:space="preserve"> not associated with patient-reported outcome measures, including symptoms of chest pain or breathlessness</w:t>
      </w:r>
      <w:r w:rsidR="00220A45">
        <w:t xml:space="preserve">. </w:t>
      </w:r>
    </w:p>
    <w:p w14:paraId="05401ACA" w14:textId="77777777" w:rsidR="00C455B8" w:rsidRPr="00C174CC" w:rsidRDefault="00C455B8" w:rsidP="00EC1B75">
      <w:pPr>
        <w:spacing w:line="360" w:lineRule="auto"/>
        <w:jc w:val="both"/>
        <w:rPr>
          <w:i/>
          <w:iCs/>
        </w:rPr>
      </w:pPr>
    </w:p>
    <w:p w14:paraId="0DA54E2C" w14:textId="098A4104" w:rsidR="009F78F6" w:rsidRPr="00C97456" w:rsidRDefault="009F78F6" w:rsidP="00EC1B75">
      <w:pPr>
        <w:spacing w:line="360" w:lineRule="auto"/>
        <w:jc w:val="both"/>
      </w:pPr>
      <w:r w:rsidRPr="00C174CC">
        <w:rPr>
          <w:i/>
          <w:iCs/>
        </w:rPr>
        <w:t>Brain health</w:t>
      </w:r>
      <w:r w:rsidR="004C03D4">
        <w:rPr>
          <w:i/>
          <w:iCs/>
        </w:rPr>
        <w:t>:</w:t>
      </w:r>
      <w:r w:rsidR="006074A8">
        <w:rPr>
          <w:i/>
          <w:iCs/>
        </w:rPr>
        <w:t xml:space="preserve"> </w:t>
      </w:r>
      <w:r w:rsidRPr="00C97456">
        <w:t>Pre-existing neurological diagnoses were comparable across patients (</w:t>
      </w:r>
      <w:r w:rsidR="001C3F9C">
        <w:t>4</w:t>
      </w:r>
      <w:r w:rsidRPr="00C97456">
        <w:t>%) and controls (</w:t>
      </w:r>
      <w:r w:rsidR="001C3F9C">
        <w:t>2</w:t>
      </w:r>
      <w:r w:rsidRPr="00C97456">
        <w:t>%, p</w:t>
      </w:r>
      <w:r w:rsidR="00952185" w:rsidRPr="009E1408">
        <w:rPr>
          <w:vertAlign w:val="subscript"/>
        </w:rPr>
        <w:t>adj</w:t>
      </w:r>
      <w:r w:rsidRPr="00C97456">
        <w:t>=0</w:t>
      </w:r>
      <w:r w:rsidR="00F8097A">
        <w:t>·</w:t>
      </w:r>
      <w:r w:rsidR="001C3F9C">
        <w:t>433</w:t>
      </w:r>
      <w:r w:rsidRPr="00C97456">
        <w:t>) (</w:t>
      </w:r>
      <w:r w:rsidR="00617C9F" w:rsidRPr="009E1408">
        <w:rPr>
          <w:b/>
          <w:bCs/>
        </w:rPr>
        <w:t>Table 1</w:t>
      </w:r>
      <w:r w:rsidR="00617C9F">
        <w:t xml:space="preserve"> </w:t>
      </w:r>
      <w:r w:rsidRPr="00C97456">
        <w:t>)</w:t>
      </w:r>
    </w:p>
    <w:p w14:paraId="19B4B219" w14:textId="77777777" w:rsidR="009F78F6" w:rsidRPr="00C97456" w:rsidRDefault="009F78F6" w:rsidP="00EC1B75">
      <w:pPr>
        <w:spacing w:line="360" w:lineRule="auto"/>
        <w:jc w:val="both"/>
        <w:rPr>
          <w:b/>
          <w:bCs/>
        </w:rPr>
      </w:pPr>
    </w:p>
    <w:p w14:paraId="45F54440" w14:textId="409D7758" w:rsidR="009F78F6" w:rsidRPr="006074A8" w:rsidRDefault="006074A8" w:rsidP="00EC1B75">
      <w:pPr>
        <w:spacing w:line="360" w:lineRule="auto"/>
        <w:jc w:val="both"/>
      </w:pPr>
      <w:r w:rsidRPr="009E1408">
        <w:lastRenderedPageBreak/>
        <w:t>A</w:t>
      </w:r>
      <w:r>
        <w:t>t</w:t>
      </w:r>
      <w:r w:rsidRPr="009E1408">
        <w:t xml:space="preserve"> follow</w:t>
      </w:r>
      <w:r w:rsidR="002C3F2C">
        <w:t>-</w:t>
      </w:r>
      <w:r w:rsidRPr="009E1408">
        <w:t xml:space="preserve">up, </w:t>
      </w:r>
      <w:r>
        <w:t>q</w:t>
      </w:r>
      <w:r w:rsidR="00E409E2" w:rsidRPr="006074A8">
        <w:t>ualitative</w:t>
      </w:r>
      <w:r w:rsidR="009F78F6" w:rsidRPr="006074A8">
        <w:t xml:space="preserve"> brain MRI abnormalities were </w:t>
      </w:r>
      <w:r w:rsidR="00E409E2" w:rsidRPr="006074A8">
        <w:t>noted</w:t>
      </w:r>
      <w:r w:rsidR="009F78F6" w:rsidRPr="006074A8">
        <w:t xml:space="preserve"> in 50% of patients (109/218) versus 18% of controls (9/50, p &lt; 0</w:t>
      </w:r>
      <w:r w:rsidR="00F8097A" w:rsidRPr="006074A8">
        <w:t>·</w:t>
      </w:r>
      <w:r w:rsidR="009F78F6" w:rsidRPr="006074A8">
        <w:t>001, p</w:t>
      </w:r>
      <w:r w:rsidR="009F78F6" w:rsidRPr="006074A8">
        <w:rPr>
          <w:vertAlign w:val="subscript"/>
        </w:rPr>
        <w:t>adj</w:t>
      </w:r>
      <w:r w:rsidR="009F78F6" w:rsidRPr="006074A8">
        <w:t>=0</w:t>
      </w:r>
      <w:r w:rsidR="00F8097A" w:rsidRPr="006074A8">
        <w:t>·</w:t>
      </w:r>
      <w:r w:rsidR="009F78F6" w:rsidRPr="006074A8">
        <w:t>00</w:t>
      </w:r>
      <w:r w:rsidR="00024288">
        <w:t>3</w:t>
      </w:r>
      <w:r w:rsidR="009F78F6" w:rsidRPr="006074A8">
        <w:t>)</w:t>
      </w:r>
      <w:r w:rsidR="00174F65">
        <w:t xml:space="preserve"> (</w:t>
      </w:r>
      <w:r w:rsidR="00174F65" w:rsidRPr="00D87120">
        <w:rPr>
          <w:b/>
          <w:bCs/>
        </w:rPr>
        <w:t>Table 2</w:t>
      </w:r>
      <w:r w:rsidR="00174F65">
        <w:t>)</w:t>
      </w:r>
      <w:r w:rsidR="00F8097A" w:rsidRPr="006074A8">
        <w:t xml:space="preserve">. </w:t>
      </w:r>
      <w:r w:rsidR="00795AB1">
        <w:t>W</w:t>
      </w:r>
      <w:r w:rsidR="00795AB1" w:rsidRPr="006074A8">
        <w:t xml:space="preserve">hite </w:t>
      </w:r>
      <w:r w:rsidR="009F78F6" w:rsidRPr="006074A8">
        <w:t>matter lesions</w:t>
      </w:r>
      <w:r w:rsidR="00795AB1">
        <w:t xml:space="preserve"> and small vessel disease were more common among patients, who also had </w:t>
      </w:r>
      <w:r w:rsidR="009F78F6" w:rsidRPr="006074A8">
        <w:t>smaller grey matter volumes relative to controls, specifically in areas important for higher cognitive function including memory and emotional processing</w:t>
      </w:r>
      <w:r w:rsidR="001D4042">
        <w:t xml:space="preserve"> and autonomic nervous function</w:t>
      </w:r>
      <w:r w:rsidR="006F17DB">
        <w:t xml:space="preserve"> </w:t>
      </w:r>
      <w:r w:rsidR="009F78F6" w:rsidRPr="006074A8">
        <w:t>(hippocampus, amygdala, cerebellum, thalamic nuclei), motor control (bilateral putamen), audio-visual processing (bilateral middle temporal gyrus), visual processing (bilateral cuneus and intra-calcarine cortex</w:t>
      </w:r>
      <w:r w:rsidR="00EF1C3B" w:rsidRPr="006074A8">
        <w:t>)</w:t>
      </w:r>
      <w:r w:rsidR="00EF1C3B">
        <w:t xml:space="preserve"> and</w:t>
      </w:r>
      <w:r w:rsidR="00EF1C3B" w:rsidRPr="006074A8">
        <w:t xml:space="preserve"> </w:t>
      </w:r>
      <w:r w:rsidR="009F78F6" w:rsidRPr="006074A8">
        <w:t>wakefulness/consciousness and thermoregulation (thalamic nuclei)</w:t>
      </w:r>
      <w:r w:rsidR="00EF1C3B">
        <w:t xml:space="preserve">. </w:t>
      </w:r>
      <w:r w:rsidR="009F78F6" w:rsidRPr="006074A8">
        <w:t>Patients also had lower regional brain volumes involving areas important for spatial memory formation (left posterior cingulate cortex), language processing and perception (supramarginal cortex), and pain perception (insula)</w:t>
      </w:r>
      <w:r w:rsidR="00672B37">
        <w:t xml:space="preserve"> (</w:t>
      </w:r>
      <w:r w:rsidR="00672B37" w:rsidRPr="009E1408">
        <w:rPr>
          <w:b/>
          <w:bCs/>
        </w:rPr>
        <w:t>Supplementary Table 4A</w:t>
      </w:r>
      <w:r w:rsidR="00672B37">
        <w:t>)</w:t>
      </w:r>
      <w:r w:rsidR="0062164F">
        <w:t>. Brain MRI abnormalities were more common among patients even after excluding patients with critical COVID-19.</w:t>
      </w:r>
    </w:p>
    <w:p w14:paraId="6D481FEB" w14:textId="77777777" w:rsidR="009F78F6" w:rsidRPr="00C97456" w:rsidRDefault="009F78F6" w:rsidP="00EC1B75">
      <w:pPr>
        <w:spacing w:line="360" w:lineRule="auto"/>
        <w:jc w:val="both"/>
      </w:pPr>
    </w:p>
    <w:p w14:paraId="381F6213" w14:textId="1B174805" w:rsidR="00122C66" w:rsidRPr="00C97456" w:rsidRDefault="00E409E2" w:rsidP="00EC1B75">
      <w:pPr>
        <w:spacing w:line="360" w:lineRule="auto"/>
        <w:jc w:val="both"/>
      </w:pPr>
      <w:r>
        <w:t xml:space="preserve">Of </w:t>
      </w:r>
      <w:r w:rsidR="009F78F6" w:rsidRPr="00C97456">
        <w:t>those with brain MRI abnormalities,</w:t>
      </w:r>
      <w:r w:rsidR="00567D61">
        <w:t xml:space="preserve"> only</w:t>
      </w:r>
      <w:r w:rsidR="009F78F6" w:rsidRPr="00C97456">
        <w:t xml:space="preserve"> </w:t>
      </w:r>
      <w:r w:rsidR="00301D3D">
        <w:t>5</w:t>
      </w:r>
      <w:r w:rsidR="009F78F6" w:rsidRPr="00C97456">
        <w:t>% (5/109) had pre-existing known neurological disease</w:t>
      </w:r>
      <w:r w:rsidR="00672B37">
        <w:t xml:space="preserve">. </w:t>
      </w:r>
      <w:r w:rsidR="009F78F6" w:rsidRPr="00C97456">
        <w:t xml:space="preserve">Older age, </w:t>
      </w:r>
      <w:r w:rsidR="00BA6B63">
        <w:t>diabetes, higher acutely elevated CRP</w:t>
      </w:r>
      <w:r w:rsidR="002C3F2C">
        <w:t>, higher</w:t>
      </w:r>
      <w:r w:rsidR="00BA6B63">
        <w:t xml:space="preserve"> bilirubin</w:t>
      </w:r>
      <w:r w:rsidR="002C3F2C">
        <w:t xml:space="preserve"> and</w:t>
      </w:r>
      <w:r w:rsidR="009F78F6" w:rsidRPr="00C97456">
        <w:t xml:space="preserve"> lower use of therapeutic anticoagulation</w:t>
      </w:r>
      <w:r w:rsidR="00AE7BF3" w:rsidRPr="00AE7BF3">
        <w:t xml:space="preserve"> </w:t>
      </w:r>
      <w:r w:rsidR="00AE7BF3" w:rsidRPr="00C97456">
        <w:t>were associated with clinically-evident brain MRI abnormalities</w:t>
      </w:r>
      <w:r w:rsidR="00981FEA">
        <w:t xml:space="preserve"> among patient</w:t>
      </w:r>
      <w:r w:rsidR="00617C9F">
        <w:t xml:space="preserve">s </w:t>
      </w:r>
      <w:r w:rsidR="00981FEA" w:rsidRPr="00C97456">
        <w:t>(</w:t>
      </w:r>
      <w:r w:rsidR="00981FEA">
        <w:rPr>
          <w:b/>
          <w:bCs/>
        </w:rPr>
        <w:t xml:space="preserve">Supplementary </w:t>
      </w:r>
      <w:r w:rsidR="00981FEA" w:rsidRPr="00C97456">
        <w:rPr>
          <w:b/>
          <w:bCs/>
        </w:rPr>
        <w:t xml:space="preserve">Table </w:t>
      </w:r>
      <w:r w:rsidR="00981FEA">
        <w:rPr>
          <w:b/>
          <w:bCs/>
        </w:rPr>
        <w:t>4</w:t>
      </w:r>
      <w:r w:rsidR="00617C9F">
        <w:rPr>
          <w:b/>
          <w:bCs/>
        </w:rPr>
        <w:t>B</w:t>
      </w:r>
      <w:r w:rsidR="0067022A">
        <w:rPr>
          <w:b/>
          <w:bCs/>
        </w:rPr>
        <w:t>, Figure 2</w:t>
      </w:r>
      <w:r w:rsidR="00981FEA" w:rsidRPr="00C97456">
        <w:t>)</w:t>
      </w:r>
      <w:r w:rsidR="00981FEA">
        <w:t xml:space="preserve">. </w:t>
      </w:r>
      <w:r w:rsidR="00AE7BF3">
        <w:t>At follow</w:t>
      </w:r>
      <w:r w:rsidR="002C3F2C">
        <w:t xml:space="preserve"> </w:t>
      </w:r>
      <w:r w:rsidR="00AE7BF3">
        <w:t xml:space="preserve">up </w:t>
      </w:r>
      <w:r w:rsidR="009F78F6" w:rsidRPr="00C97456">
        <w:t>higher white cell count,</w:t>
      </w:r>
      <w:r w:rsidR="007A2419">
        <w:t xml:space="preserve"> higher</w:t>
      </w:r>
      <w:r w:rsidR="009F78F6" w:rsidRPr="00C97456">
        <w:t xml:space="preserve"> </w:t>
      </w:r>
      <w:r w:rsidR="00BA6B63">
        <w:t xml:space="preserve">urinary </w:t>
      </w:r>
      <w:r w:rsidR="00BA6B63" w:rsidRPr="00C97456">
        <w:t>albumin:creatinine ratio</w:t>
      </w:r>
      <w:r w:rsidR="003F4C22">
        <w:t xml:space="preserve"> (ACR)</w:t>
      </w:r>
      <w:r w:rsidR="00BA6B63" w:rsidRPr="00C97456">
        <w:t xml:space="preserve"> </w:t>
      </w:r>
      <w:r w:rsidR="009F78F6" w:rsidRPr="00C97456">
        <w:t xml:space="preserve">and </w:t>
      </w:r>
      <w:r w:rsidR="007A2419">
        <w:t xml:space="preserve">higher </w:t>
      </w:r>
      <w:r w:rsidR="009F78F6" w:rsidRPr="00C97456">
        <w:t xml:space="preserve">platelet count </w:t>
      </w:r>
      <w:r w:rsidR="00AE7BF3">
        <w:t>associated with brain MRI abnormalities</w:t>
      </w:r>
      <w:r w:rsidR="001D4042">
        <w:t xml:space="preserve">. These associations remained even </w:t>
      </w:r>
      <w:r w:rsidR="00AE7BF3">
        <w:t>after excluding cases with pre</w:t>
      </w:r>
      <w:r w:rsidR="00981FEA">
        <w:t>-e</w:t>
      </w:r>
      <w:r w:rsidR="00AE7BF3">
        <w:t>xisting neurological disease</w:t>
      </w:r>
      <w:r w:rsidR="00981FEA">
        <w:t xml:space="preserve"> </w:t>
      </w:r>
      <w:r w:rsidR="00981FEA" w:rsidRPr="00C97456">
        <w:t>(</w:t>
      </w:r>
      <w:r w:rsidR="00981FEA">
        <w:rPr>
          <w:b/>
          <w:bCs/>
        </w:rPr>
        <w:t xml:space="preserve">Supplementary </w:t>
      </w:r>
      <w:r w:rsidR="00981FEA" w:rsidRPr="00C97456">
        <w:rPr>
          <w:b/>
          <w:bCs/>
        </w:rPr>
        <w:t xml:space="preserve">Table </w:t>
      </w:r>
      <w:r w:rsidR="00981FEA">
        <w:rPr>
          <w:b/>
          <w:bCs/>
        </w:rPr>
        <w:t>4</w:t>
      </w:r>
      <w:r w:rsidR="00617C9F">
        <w:rPr>
          <w:b/>
          <w:bCs/>
        </w:rPr>
        <w:t>C</w:t>
      </w:r>
      <w:r w:rsidR="00981FEA" w:rsidRPr="00C97456">
        <w:t>)</w:t>
      </w:r>
      <w:r w:rsidR="00AE7BF3">
        <w:t>.</w:t>
      </w:r>
    </w:p>
    <w:p w14:paraId="3A01E892" w14:textId="77777777" w:rsidR="00B64DEE" w:rsidRPr="00C97456" w:rsidRDefault="00B64DEE" w:rsidP="00EC1B75">
      <w:pPr>
        <w:spacing w:line="360" w:lineRule="auto"/>
        <w:jc w:val="both"/>
      </w:pPr>
    </w:p>
    <w:p w14:paraId="1433EF42" w14:textId="028A1C89" w:rsidR="009F78F6" w:rsidRPr="00C97456" w:rsidRDefault="00244F75" w:rsidP="00EC1B75">
      <w:pPr>
        <w:spacing w:line="360" w:lineRule="auto"/>
        <w:jc w:val="both"/>
        <w:rPr>
          <w:b/>
          <w:bCs/>
          <w:i/>
          <w:iCs/>
        </w:rPr>
      </w:pPr>
      <w:r>
        <w:t>Of note, p</w:t>
      </w:r>
      <w:r w:rsidRPr="00C97456">
        <w:t xml:space="preserve">ersistently </w:t>
      </w:r>
      <w:r w:rsidR="009F78F6" w:rsidRPr="00C97456">
        <w:t xml:space="preserve">raised CRP (≥5mg) </w:t>
      </w:r>
      <w:r w:rsidR="001D0DAF">
        <w:t xml:space="preserve">was </w:t>
      </w:r>
      <w:r w:rsidR="009F78F6" w:rsidRPr="00C97456">
        <w:t>associated with regional brain atrophy involving areas important for memory, emotional processing (amygdala nuclei), audio-visual processing (superior, mid, inferior temporal gyrus), control of autonomic functions (brain stem), and visuospatial memory (cuneus) (</w:t>
      </w:r>
      <w:r w:rsidR="00B33A7D">
        <w:rPr>
          <w:b/>
          <w:bCs/>
        </w:rPr>
        <w:t>Supplementary table</w:t>
      </w:r>
      <w:r w:rsidR="0068637F">
        <w:rPr>
          <w:b/>
          <w:bCs/>
        </w:rPr>
        <w:t xml:space="preserve"> 2</w:t>
      </w:r>
      <w:r w:rsidR="009F78F6" w:rsidRPr="00C97456">
        <w:t>)</w:t>
      </w:r>
      <w:r w:rsidR="00981FEA">
        <w:t xml:space="preserve"> among patients.</w:t>
      </w:r>
    </w:p>
    <w:p w14:paraId="276E60A3" w14:textId="77777777" w:rsidR="009F78F6" w:rsidRPr="00C97456" w:rsidRDefault="009F78F6" w:rsidP="00EC1B75">
      <w:pPr>
        <w:spacing w:line="360" w:lineRule="auto"/>
        <w:jc w:val="both"/>
        <w:rPr>
          <w:b/>
          <w:bCs/>
        </w:rPr>
      </w:pPr>
    </w:p>
    <w:p w14:paraId="507E26C1" w14:textId="077563F4" w:rsidR="009F78F6" w:rsidRPr="00C97456" w:rsidRDefault="009F78F6" w:rsidP="00EC1B75">
      <w:pPr>
        <w:spacing w:line="360" w:lineRule="auto"/>
        <w:jc w:val="both"/>
      </w:pPr>
      <w:r w:rsidRPr="00C97456">
        <w:t xml:space="preserve">Qualitative </w:t>
      </w:r>
      <w:r w:rsidR="003B683F">
        <w:t xml:space="preserve">and quantitative </w:t>
      </w:r>
      <w:r w:rsidRPr="00C97456">
        <w:t xml:space="preserve">brain MRI abnormalities </w:t>
      </w:r>
      <w:r w:rsidR="001D0DAF">
        <w:t>were not linked to</w:t>
      </w:r>
      <w:r w:rsidRPr="00C97456">
        <w:t xml:space="preserve"> any patient</w:t>
      </w:r>
      <w:r w:rsidR="00CF0EE4">
        <w:t>-reported</w:t>
      </w:r>
      <w:r w:rsidRPr="00C97456">
        <w:t xml:space="preserve"> outcome measure</w:t>
      </w:r>
      <w:r w:rsidR="00272F93">
        <w:t xml:space="preserve"> after confounder adjustment</w:t>
      </w:r>
      <w:r w:rsidR="00F8097A">
        <w:t xml:space="preserve">. </w:t>
      </w:r>
    </w:p>
    <w:p w14:paraId="6B4A3E12" w14:textId="77777777" w:rsidR="009F78F6" w:rsidRDefault="009F78F6" w:rsidP="00EC1B75">
      <w:pPr>
        <w:spacing w:line="360" w:lineRule="auto"/>
        <w:jc w:val="both"/>
        <w:rPr>
          <w:b/>
          <w:bCs/>
        </w:rPr>
      </w:pPr>
    </w:p>
    <w:p w14:paraId="5510F752" w14:textId="1B28D3F7" w:rsidR="00E738DE" w:rsidRDefault="00EF4C06" w:rsidP="00EC1B75">
      <w:pPr>
        <w:spacing w:line="360" w:lineRule="auto"/>
        <w:jc w:val="both"/>
      </w:pPr>
      <w:r w:rsidRPr="00C174CC">
        <w:rPr>
          <w:i/>
          <w:iCs/>
        </w:rPr>
        <w:t>Liver health</w:t>
      </w:r>
      <w:r w:rsidR="004C03D4">
        <w:rPr>
          <w:i/>
          <w:iCs/>
        </w:rPr>
        <w:t>:</w:t>
      </w:r>
      <w:r w:rsidR="004C03D4">
        <w:t xml:space="preserve"> </w:t>
      </w:r>
      <w:r w:rsidRPr="00C97456">
        <w:t>Five percent of patients (14/257) reported pre-existing liver diagnoses, while no</w:t>
      </w:r>
      <w:r w:rsidR="00D77D23">
        <w:t xml:space="preserve"> known </w:t>
      </w:r>
      <w:r w:rsidRPr="00C97456">
        <w:t>liver comorbidities were reported in controls</w:t>
      </w:r>
      <w:r w:rsidR="00F81406">
        <w:t xml:space="preserve"> (</w:t>
      </w:r>
      <w:r w:rsidR="00F81406" w:rsidRPr="009E1408">
        <w:rPr>
          <w:b/>
          <w:bCs/>
        </w:rPr>
        <w:t>Table 1</w:t>
      </w:r>
      <w:r w:rsidR="00F81406">
        <w:t>)</w:t>
      </w:r>
      <w:r w:rsidR="001565AC">
        <w:t>.</w:t>
      </w:r>
      <w:r w:rsidR="006074A8">
        <w:t xml:space="preserve"> </w:t>
      </w:r>
    </w:p>
    <w:p w14:paraId="2F624B36" w14:textId="77777777" w:rsidR="00E738DE" w:rsidRDefault="00E738DE" w:rsidP="00EC1B75">
      <w:pPr>
        <w:spacing w:line="360" w:lineRule="auto"/>
        <w:jc w:val="both"/>
      </w:pPr>
    </w:p>
    <w:p w14:paraId="2F766181" w14:textId="765F50C9" w:rsidR="00DA67FE" w:rsidRPr="00C97456" w:rsidRDefault="006074A8" w:rsidP="00EC1B75">
      <w:pPr>
        <w:spacing w:line="360" w:lineRule="auto"/>
        <w:jc w:val="both"/>
      </w:pPr>
      <w:r>
        <w:t>Acute</w:t>
      </w:r>
      <w:r w:rsidR="004C03D4" w:rsidRPr="009E1408">
        <w:rPr>
          <w:i/>
          <w:iCs/>
        </w:rPr>
        <w:t xml:space="preserve"> </w:t>
      </w:r>
      <w:r>
        <w:t>l</w:t>
      </w:r>
      <w:r w:rsidR="00EF4C06" w:rsidRPr="00C97456">
        <w:t xml:space="preserve">iver </w:t>
      </w:r>
      <w:r w:rsidR="00654F3B">
        <w:t>biochemistry</w:t>
      </w:r>
      <w:r w:rsidR="00EF4C06" w:rsidRPr="00C97456">
        <w:t xml:space="preserve"> (combining alanine transaminase (ALT), alkaline phosphatase (ALP), bilirubin or gamma-glutamyl transferase, GGT) </w:t>
      </w:r>
      <w:r w:rsidR="00654F3B">
        <w:t>was</w:t>
      </w:r>
      <w:r w:rsidR="00EF4C06" w:rsidRPr="00C97456">
        <w:t xml:space="preserve"> abnormal in 5</w:t>
      </w:r>
      <w:r w:rsidR="00D77D23">
        <w:t>8</w:t>
      </w:r>
      <w:r w:rsidR="00EF4C06" w:rsidRPr="00C97456">
        <w:t>% (141/244) of patients during the acute phase</w:t>
      </w:r>
      <w:r w:rsidR="00F8097A">
        <w:t xml:space="preserve">. </w:t>
      </w:r>
      <w:r w:rsidR="00981FEA">
        <w:t>At follow up</w:t>
      </w:r>
      <w:r w:rsidR="007A2419">
        <w:t>,</w:t>
      </w:r>
      <w:r w:rsidR="00981FEA">
        <w:t xml:space="preserve"> liver biochemistry</w:t>
      </w:r>
      <w:r w:rsidR="00EF4C06" w:rsidRPr="00C97456">
        <w:rPr>
          <w:color w:val="000000" w:themeColor="text1"/>
        </w:rPr>
        <w:t xml:space="preserve"> w</w:t>
      </w:r>
      <w:r w:rsidR="00654F3B">
        <w:rPr>
          <w:color w:val="000000" w:themeColor="text1"/>
        </w:rPr>
        <w:t>as</w:t>
      </w:r>
      <w:r w:rsidR="00EF4C06" w:rsidRPr="00C97456">
        <w:rPr>
          <w:color w:val="000000" w:themeColor="text1"/>
        </w:rPr>
        <w:t xml:space="preserve"> abnormal</w:t>
      </w:r>
      <w:r w:rsidR="00272F93">
        <w:rPr>
          <w:color w:val="000000" w:themeColor="text1"/>
        </w:rPr>
        <w:t xml:space="preserve"> (&gt;1xULN)</w:t>
      </w:r>
      <w:r w:rsidR="00EF4C06" w:rsidRPr="00C97456">
        <w:rPr>
          <w:color w:val="000000" w:themeColor="text1"/>
        </w:rPr>
        <w:t xml:space="preserve"> </w:t>
      </w:r>
      <w:r w:rsidR="00EF4C06" w:rsidRPr="00CA460B">
        <w:rPr>
          <w:color w:val="000000" w:themeColor="text1"/>
        </w:rPr>
        <w:t>in</w:t>
      </w:r>
      <w:r w:rsidR="009F78F6" w:rsidRPr="00CA460B">
        <w:rPr>
          <w:color w:val="000000" w:themeColor="text1"/>
        </w:rPr>
        <w:t xml:space="preserve"> </w:t>
      </w:r>
      <w:r w:rsidR="00EF4C06" w:rsidRPr="00CA460B">
        <w:rPr>
          <w:color w:val="000000" w:themeColor="text1"/>
        </w:rPr>
        <w:t>1</w:t>
      </w:r>
      <w:r w:rsidR="00D77D23">
        <w:rPr>
          <w:color w:val="000000" w:themeColor="text1"/>
        </w:rPr>
        <w:t>4</w:t>
      </w:r>
      <w:r w:rsidR="00EF4C06" w:rsidRPr="00C97456">
        <w:rPr>
          <w:color w:val="000000" w:themeColor="text1"/>
        </w:rPr>
        <w:t>% (30/221) of patients</w:t>
      </w:r>
      <w:r w:rsidR="00981FEA">
        <w:t xml:space="preserve">. </w:t>
      </w:r>
      <w:r w:rsidR="00EF4C06" w:rsidRPr="00C97456">
        <w:t xml:space="preserve">Abnormal </w:t>
      </w:r>
      <w:r w:rsidR="00E738DE">
        <w:t>l</w:t>
      </w:r>
      <w:r w:rsidR="00EF4C06" w:rsidRPr="00C97456">
        <w:t>iver MRI findings (i</w:t>
      </w:r>
      <w:r w:rsidR="00CF0EE4">
        <w:t>.</w:t>
      </w:r>
      <w:r w:rsidR="00EF4C06" w:rsidRPr="00C97456">
        <w:t>e</w:t>
      </w:r>
      <w:r w:rsidR="00CF0EE4">
        <w:t>.</w:t>
      </w:r>
      <w:r w:rsidR="00EF4C06" w:rsidRPr="00C97456">
        <w:t xml:space="preserve">, elevated liver inflammation, liver iron or fat) were frequent </w:t>
      </w:r>
      <w:r w:rsidR="00B64DEE" w:rsidRPr="00C97456">
        <w:t xml:space="preserve">among patients </w:t>
      </w:r>
      <w:r w:rsidR="00EF4C06" w:rsidRPr="00C97456">
        <w:t>but similar</w:t>
      </w:r>
      <w:r w:rsidR="00FB32AC">
        <w:t xml:space="preserve">ly prevalent </w:t>
      </w:r>
      <w:r w:rsidR="005B2618">
        <w:t xml:space="preserve">among </w:t>
      </w:r>
      <w:r w:rsidR="00EF4C06" w:rsidRPr="00C97456">
        <w:t>controls (60% vs 58%, p</w:t>
      </w:r>
      <w:r w:rsidR="00EF4C06" w:rsidRPr="00C97456">
        <w:rPr>
          <w:vertAlign w:val="subscript"/>
        </w:rPr>
        <w:t>adj</w:t>
      </w:r>
      <w:r w:rsidR="00EF4C06" w:rsidRPr="00C97456">
        <w:t>=0</w:t>
      </w:r>
      <w:r w:rsidR="00F8097A">
        <w:t>·</w:t>
      </w:r>
      <w:r w:rsidR="00D77D23">
        <w:t>306</w:t>
      </w:r>
      <w:r w:rsidR="00EF4C06" w:rsidRPr="00C97456">
        <w:t>)</w:t>
      </w:r>
      <w:r w:rsidR="00174F65">
        <w:t xml:space="preserve"> (</w:t>
      </w:r>
      <w:r w:rsidR="00174F65" w:rsidRPr="00D87120">
        <w:rPr>
          <w:b/>
          <w:bCs/>
        </w:rPr>
        <w:t>Table 2</w:t>
      </w:r>
      <w:r w:rsidR="00174F65">
        <w:t>)</w:t>
      </w:r>
      <w:r w:rsidR="00F8097A">
        <w:t xml:space="preserve">. </w:t>
      </w:r>
      <w:r w:rsidR="00EF4C06" w:rsidRPr="00C97456">
        <w:t>Patients</w:t>
      </w:r>
      <w:r w:rsidR="009C381C" w:rsidRPr="00C97456">
        <w:t xml:space="preserve"> had comparable </w:t>
      </w:r>
      <w:r w:rsidR="00FB32AC">
        <w:t xml:space="preserve">mean </w:t>
      </w:r>
      <w:r w:rsidR="00EF4C06" w:rsidRPr="00C97456">
        <w:t>liver cT1 (p</w:t>
      </w:r>
      <w:r w:rsidR="00EF4C06" w:rsidRPr="00C97456">
        <w:rPr>
          <w:vertAlign w:val="subscript"/>
        </w:rPr>
        <w:t>adj</w:t>
      </w:r>
      <w:r w:rsidR="00EF4C06" w:rsidRPr="00C97456">
        <w:t>=0</w:t>
      </w:r>
      <w:r w:rsidR="00F8097A">
        <w:t>·</w:t>
      </w:r>
      <w:r w:rsidR="00D77D23">
        <w:t>471</w:t>
      </w:r>
      <w:r w:rsidR="00EF4C06" w:rsidRPr="00C97456">
        <w:t>)</w:t>
      </w:r>
      <w:r w:rsidR="002C3F2C">
        <w:t xml:space="preserve"> and</w:t>
      </w:r>
      <w:r w:rsidR="00FB32AC">
        <w:t xml:space="preserve"> liver fat (p</w:t>
      </w:r>
      <w:r w:rsidR="00D77D23" w:rsidRPr="00C97456">
        <w:rPr>
          <w:vertAlign w:val="subscript"/>
        </w:rPr>
        <w:t>adj</w:t>
      </w:r>
      <w:r w:rsidR="00FB32AC">
        <w:t>=0</w:t>
      </w:r>
      <w:r w:rsidR="00F8097A">
        <w:t>·</w:t>
      </w:r>
      <w:r w:rsidR="00D77D23">
        <w:t>191</w:t>
      </w:r>
      <w:r w:rsidR="00FB32AC">
        <w:t>)</w:t>
      </w:r>
      <w:r w:rsidR="00272F93">
        <w:t xml:space="preserve"> with controls but </w:t>
      </w:r>
      <w:r w:rsidR="00FB32AC">
        <w:t xml:space="preserve">lower </w:t>
      </w:r>
      <w:r w:rsidR="00EF4C06" w:rsidRPr="00C97456">
        <w:t>liver iron (p</w:t>
      </w:r>
      <w:r w:rsidR="00EF4C06" w:rsidRPr="00C97456">
        <w:rPr>
          <w:vertAlign w:val="subscript"/>
        </w:rPr>
        <w:t>adj</w:t>
      </w:r>
      <w:r w:rsidR="00EF4C06" w:rsidRPr="00C97456">
        <w:t>&lt;0</w:t>
      </w:r>
      <w:r w:rsidR="00F8097A">
        <w:t>·</w:t>
      </w:r>
      <w:r w:rsidR="00EF4C06" w:rsidRPr="00C97456">
        <w:t>001) (</w:t>
      </w:r>
      <w:r w:rsidR="00B33A7D">
        <w:rPr>
          <w:b/>
          <w:bCs/>
        </w:rPr>
        <w:t xml:space="preserve">Supplementary </w:t>
      </w:r>
      <w:r w:rsidR="002C3F2C">
        <w:rPr>
          <w:b/>
          <w:bCs/>
        </w:rPr>
        <w:t>T</w:t>
      </w:r>
      <w:r w:rsidR="00B33A7D">
        <w:rPr>
          <w:b/>
          <w:bCs/>
        </w:rPr>
        <w:t>able 5</w:t>
      </w:r>
      <w:r w:rsidR="00532138">
        <w:rPr>
          <w:b/>
          <w:bCs/>
        </w:rPr>
        <w:t>A</w:t>
      </w:r>
      <w:r w:rsidR="0007081E">
        <w:rPr>
          <w:b/>
          <w:bCs/>
        </w:rPr>
        <w:t>)</w:t>
      </w:r>
      <w:r w:rsidR="0097116F">
        <w:t>.</w:t>
      </w:r>
    </w:p>
    <w:p w14:paraId="41B512AC" w14:textId="77777777" w:rsidR="00DA67FE" w:rsidRPr="00C97456" w:rsidRDefault="00DA67FE" w:rsidP="00EC1B75">
      <w:pPr>
        <w:spacing w:line="360" w:lineRule="auto"/>
        <w:jc w:val="both"/>
      </w:pPr>
    </w:p>
    <w:p w14:paraId="66AC9F82" w14:textId="355A8FF2" w:rsidR="00D77D23" w:rsidRDefault="00EF4C06" w:rsidP="00EC1B75">
      <w:pPr>
        <w:spacing w:line="360" w:lineRule="auto"/>
        <w:jc w:val="both"/>
      </w:pPr>
      <w:r w:rsidRPr="00C97456">
        <w:t xml:space="preserve">Among </w:t>
      </w:r>
      <w:r w:rsidR="00727A4E">
        <w:t xml:space="preserve">all </w:t>
      </w:r>
      <w:r w:rsidRPr="00C97456">
        <w:t>patients, liver MRI abnormalities were associated with obesity</w:t>
      </w:r>
      <w:r w:rsidR="001069AB">
        <w:t xml:space="preserve">, </w:t>
      </w:r>
      <w:r w:rsidRPr="00C97456">
        <w:t>diabete</w:t>
      </w:r>
      <w:r w:rsidR="001069AB">
        <w:t>s,</w:t>
      </w:r>
      <w:r w:rsidRPr="00C97456">
        <w:t xml:space="preserve"> and higher Charlson comorbidity index</w:t>
      </w:r>
      <w:r w:rsidR="00EA0530">
        <w:t xml:space="preserve">, </w:t>
      </w:r>
      <w:r w:rsidR="00D20E5A" w:rsidRPr="00C97456">
        <w:t xml:space="preserve">acute </w:t>
      </w:r>
      <w:r w:rsidRPr="00C97456">
        <w:t>CRP &gt;5</w:t>
      </w:r>
      <w:r w:rsidR="00D20E5A" w:rsidRPr="00C97456">
        <w:t>mg/L</w:t>
      </w:r>
      <w:r w:rsidRPr="00C97456">
        <w:t xml:space="preserve"> and </w:t>
      </w:r>
      <w:r w:rsidR="00272F93">
        <w:t>acute steroid treatment</w:t>
      </w:r>
      <w:r w:rsidR="00F8097A">
        <w:t xml:space="preserve">. </w:t>
      </w:r>
      <w:r w:rsidRPr="00C97456">
        <w:t xml:space="preserve">At follow-up, patients with liver MRI abnormalities had higher serum </w:t>
      </w:r>
      <w:r w:rsidR="00565431">
        <w:t>ALT</w:t>
      </w:r>
      <w:r w:rsidRPr="00C97456">
        <w:t>,</w:t>
      </w:r>
      <w:r w:rsidR="0067022A">
        <w:t xml:space="preserve"> </w:t>
      </w:r>
      <w:r w:rsidRPr="00C97456">
        <w:t>poorer lung function (</w:t>
      </w:r>
      <w:r w:rsidR="007A68C1" w:rsidRPr="00C97456">
        <w:t xml:space="preserve">lower </w:t>
      </w:r>
      <w:r w:rsidRPr="00C97456">
        <w:t>FEV1</w:t>
      </w:r>
      <w:r w:rsidR="007A68C1" w:rsidRPr="00C97456">
        <w:t xml:space="preserve">, </w:t>
      </w:r>
      <w:r w:rsidRPr="00C97456">
        <w:t>FVC</w:t>
      </w:r>
      <w:r w:rsidR="00E738DE">
        <w:t xml:space="preserve"> and FEV1/FVC ratio</w:t>
      </w:r>
      <w:r w:rsidRPr="00C97456">
        <w:t xml:space="preserve">), lower B-type natriuretic peptide, </w:t>
      </w:r>
      <w:r w:rsidR="006074A8">
        <w:t>higher HbA1c, higher haemoglobin and</w:t>
      </w:r>
      <w:r w:rsidRPr="00C97456">
        <w:t xml:space="preserve"> white cell count compared to those without MRI abnormalities</w:t>
      </w:r>
      <w:r w:rsidR="00672B37">
        <w:t xml:space="preserve"> (</w:t>
      </w:r>
      <w:r w:rsidR="00672B37">
        <w:rPr>
          <w:b/>
          <w:bCs/>
        </w:rPr>
        <w:t xml:space="preserve">Supplementary </w:t>
      </w:r>
      <w:r w:rsidR="002C3F2C">
        <w:rPr>
          <w:b/>
          <w:bCs/>
        </w:rPr>
        <w:t>T</w:t>
      </w:r>
      <w:r w:rsidR="00672B37">
        <w:rPr>
          <w:b/>
          <w:bCs/>
        </w:rPr>
        <w:t xml:space="preserve">able 5B, </w:t>
      </w:r>
      <w:r w:rsidR="00672B37">
        <w:rPr>
          <w:b/>
        </w:rPr>
        <w:t>Figure 2</w:t>
      </w:r>
      <w:r w:rsidR="00672B37" w:rsidRPr="00C97456">
        <w:t>)</w:t>
      </w:r>
      <w:r w:rsidR="006074A8">
        <w:t xml:space="preserve">. </w:t>
      </w:r>
      <w:r w:rsidR="00E04869">
        <w:t xml:space="preserve">After excluding patients with pre-existing liver disease, all </w:t>
      </w:r>
      <w:r w:rsidR="006074A8">
        <w:t>associations remained</w:t>
      </w:r>
      <w:r w:rsidR="00E04869">
        <w:t xml:space="preserve"> except</w:t>
      </w:r>
      <w:r w:rsidR="00244F75">
        <w:t xml:space="preserve"> those</w:t>
      </w:r>
      <w:r w:rsidR="00E04869">
        <w:t xml:space="preserve"> with acute CRP and steroid treatment</w:t>
      </w:r>
      <w:r w:rsidR="00036C99">
        <w:t xml:space="preserve"> </w:t>
      </w:r>
      <w:r w:rsidR="00036C99" w:rsidRPr="00C97456">
        <w:t>(</w:t>
      </w:r>
      <w:r w:rsidR="00036C99">
        <w:rPr>
          <w:b/>
          <w:bCs/>
        </w:rPr>
        <w:t xml:space="preserve">Supplementary </w:t>
      </w:r>
      <w:r w:rsidR="002C3F2C">
        <w:rPr>
          <w:b/>
          <w:bCs/>
        </w:rPr>
        <w:t>T</w:t>
      </w:r>
      <w:r w:rsidR="00036C99">
        <w:rPr>
          <w:b/>
          <w:bCs/>
        </w:rPr>
        <w:t>able 5C</w:t>
      </w:r>
      <w:r w:rsidR="00036C99" w:rsidRPr="00C97456">
        <w:t>)</w:t>
      </w:r>
      <w:r w:rsidR="00F8097A">
        <w:t xml:space="preserve">. </w:t>
      </w:r>
    </w:p>
    <w:p w14:paraId="72DC566D" w14:textId="77777777" w:rsidR="00D77D23" w:rsidRDefault="00D77D23" w:rsidP="00EC1B75">
      <w:pPr>
        <w:spacing w:line="360" w:lineRule="auto"/>
        <w:jc w:val="both"/>
      </w:pPr>
    </w:p>
    <w:p w14:paraId="36E29420" w14:textId="27FFC76A" w:rsidR="00D77D23" w:rsidRPr="00C97456" w:rsidRDefault="00D77D23" w:rsidP="00EC1B75">
      <w:pPr>
        <w:spacing w:line="360" w:lineRule="auto"/>
        <w:jc w:val="both"/>
        <w:rPr>
          <w:color w:val="000000"/>
        </w:rPr>
      </w:pPr>
      <w:r>
        <w:t xml:space="preserve">There was no </w:t>
      </w:r>
      <w:r w:rsidR="007F3423">
        <w:t xml:space="preserve">statistically </w:t>
      </w:r>
      <w:r>
        <w:t>significant association between liver MRI abnormalities and abdominal or gastrointestina</w:t>
      </w:r>
      <w:r w:rsidR="00981FEA">
        <w:t>l</w:t>
      </w:r>
      <w:r>
        <w:t xml:space="preserve"> symptoms</w:t>
      </w:r>
      <w:r w:rsidR="00E738DE">
        <w:t>. However, patients with liver MRI abnormalities were more likely to report symptoms of depression</w:t>
      </w:r>
      <w:r w:rsidR="00672B37">
        <w:t xml:space="preserve"> and</w:t>
      </w:r>
      <w:r w:rsidR="00585415">
        <w:t xml:space="preserve"> less likely to report impaired quality of life</w:t>
      </w:r>
      <w:r w:rsidR="00E738DE">
        <w:t xml:space="preserve">. </w:t>
      </w:r>
    </w:p>
    <w:p w14:paraId="2E7A5D78" w14:textId="77777777" w:rsidR="00EF4C06" w:rsidRPr="00C97456" w:rsidRDefault="00EF4C06" w:rsidP="00EC1B75">
      <w:pPr>
        <w:spacing w:line="360" w:lineRule="auto"/>
        <w:jc w:val="both"/>
      </w:pPr>
    </w:p>
    <w:p w14:paraId="10B27FE1" w14:textId="7E5A9682" w:rsidR="00E738DE" w:rsidRDefault="00EF4C06" w:rsidP="00EC1B75">
      <w:pPr>
        <w:spacing w:line="360" w:lineRule="auto"/>
        <w:jc w:val="both"/>
      </w:pPr>
      <w:r w:rsidRPr="00C174CC">
        <w:rPr>
          <w:i/>
          <w:iCs/>
        </w:rPr>
        <w:t>Renal health</w:t>
      </w:r>
      <w:r w:rsidR="006227C4">
        <w:rPr>
          <w:i/>
          <w:iCs/>
        </w:rPr>
        <w:t>:</w:t>
      </w:r>
      <w:r w:rsidR="006227C4">
        <w:t xml:space="preserve"> </w:t>
      </w:r>
      <w:r w:rsidR="0085458C" w:rsidRPr="00C97456">
        <w:t>Five percent (14/259) of patients had</w:t>
      </w:r>
      <w:r w:rsidRPr="00C97456">
        <w:t xml:space="preserve"> pre-existing kidney disease</w:t>
      </w:r>
      <w:r w:rsidR="003C78A7" w:rsidRPr="00C97456">
        <w:t xml:space="preserve"> (versus </w:t>
      </w:r>
      <w:r w:rsidR="00D77D23">
        <w:t>2</w:t>
      </w:r>
      <w:r w:rsidR="003C78A7" w:rsidRPr="00C97456">
        <w:t xml:space="preserve">% of </w:t>
      </w:r>
      <w:r w:rsidRPr="00C97456">
        <w:t>controls</w:t>
      </w:r>
      <w:r w:rsidR="003C78A7" w:rsidRPr="00C97456">
        <w:t xml:space="preserve">, </w:t>
      </w:r>
      <w:r w:rsidRPr="00C97456">
        <w:t>p</w:t>
      </w:r>
      <w:r w:rsidRPr="00C97456">
        <w:rPr>
          <w:vertAlign w:val="subscript"/>
        </w:rPr>
        <w:t>adj</w:t>
      </w:r>
      <w:r w:rsidRPr="00C97456">
        <w:t>=0</w:t>
      </w:r>
      <w:r w:rsidR="00F8097A">
        <w:t>·</w:t>
      </w:r>
      <w:r w:rsidR="00B365C7">
        <w:t>441</w:t>
      </w:r>
      <w:r w:rsidRPr="00C97456">
        <w:t>)</w:t>
      </w:r>
      <w:r w:rsidR="0077198A">
        <w:t xml:space="preserve"> (</w:t>
      </w:r>
      <w:r w:rsidR="0077198A" w:rsidRPr="0077198A">
        <w:rPr>
          <w:b/>
          <w:bCs/>
        </w:rPr>
        <w:t>Table 1</w:t>
      </w:r>
      <w:r w:rsidR="0077198A">
        <w:t>)</w:t>
      </w:r>
      <w:r w:rsidR="001565AC">
        <w:t>.</w:t>
      </w:r>
    </w:p>
    <w:p w14:paraId="022C9296" w14:textId="77777777" w:rsidR="00E738DE" w:rsidRPr="00C97456" w:rsidRDefault="00E738DE" w:rsidP="00EC1B75">
      <w:pPr>
        <w:spacing w:line="360" w:lineRule="auto"/>
        <w:jc w:val="both"/>
      </w:pPr>
    </w:p>
    <w:p w14:paraId="2839405B" w14:textId="0E8A823B" w:rsidR="002B1D4D" w:rsidRDefault="0085458C" w:rsidP="009E1408">
      <w:pPr>
        <w:spacing w:line="360" w:lineRule="auto"/>
        <w:jc w:val="both"/>
      </w:pPr>
      <w:r w:rsidRPr="00C97456">
        <w:t xml:space="preserve">During the acute phase, </w:t>
      </w:r>
      <w:r w:rsidR="00EF4C06" w:rsidRPr="00C97456">
        <w:t>1</w:t>
      </w:r>
      <w:r w:rsidR="00D36F4A">
        <w:t>7</w:t>
      </w:r>
      <w:r w:rsidR="00EF4C06" w:rsidRPr="00C97456">
        <w:t>% (42/255) of patients had acute kidney injury</w:t>
      </w:r>
      <w:r w:rsidR="00FB496F">
        <w:t>.</w:t>
      </w:r>
      <w:r w:rsidR="00EF4C06" w:rsidRPr="00C97456">
        <w:t xml:space="preserve"> At follow-up,</w:t>
      </w:r>
      <w:r w:rsidR="00EF4C06" w:rsidRPr="00C97456">
        <w:rPr>
          <w:b/>
          <w:bCs/>
        </w:rPr>
        <w:t xml:space="preserve"> </w:t>
      </w:r>
      <w:r w:rsidR="00EF4C06" w:rsidRPr="00C97456">
        <w:t>renal impairment (eGFR&lt;60ml/min per 1</w:t>
      </w:r>
      <w:r w:rsidR="00F8097A">
        <w:t>·</w:t>
      </w:r>
      <w:r w:rsidR="00EF4C06" w:rsidRPr="00C97456">
        <w:t>73m</w:t>
      </w:r>
      <w:r w:rsidR="00EF4C06" w:rsidRPr="00C97456">
        <w:rPr>
          <w:vertAlign w:val="superscript"/>
        </w:rPr>
        <w:t>2</w:t>
      </w:r>
      <w:r w:rsidR="00EF4C06" w:rsidRPr="00C97456">
        <w:t xml:space="preserve">) persisted in </w:t>
      </w:r>
      <w:r w:rsidR="00D36F4A">
        <w:t>6</w:t>
      </w:r>
      <w:r w:rsidR="00EF4C06" w:rsidRPr="00C97456">
        <w:t>% (13/220) patients versus none of the controls</w:t>
      </w:r>
      <w:r w:rsidR="00F8097A">
        <w:t xml:space="preserve">. </w:t>
      </w:r>
      <w:r w:rsidR="00EF4C06" w:rsidRPr="00C97456">
        <w:t xml:space="preserve">Renal abnormalities on MRI </w:t>
      </w:r>
      <w:r w:rsidR="009C381C" w:rsidRPr="00C97456">
        <w:t>were</w:t>
      </w:r>
      <w:r w:rsidR="00EF4C06" w:rsidRPr="00C97456">
        <w:t xml:space="preserve"> more frequent among patients (23% (57/246) vs 6% (3/48)</w:t>
      </w:r>
      <w:r w:rsidR="009C381C" w:rsidRPr="00C97456">
        <w:t xml:space="preserve"> in controls</w:t>
      </w:r>
      <w:r w:rsidR="00EF4C06" w:rsidRPr="00C97456">
        <w:t>, p=0</w:t>
      </w:r>
      <w:r w:rsidR="00F8097A">
        <w:t>·</w:t>
      </w:r>
      <w:r w:rsidR="00EF4C06" w:rsidRPr="00C97456">
        <w:t>014)</w:t>
      </w:r>
      <w:r w:rsidR="00174F65">
        <w:t xml:space="preserve"> (</w:t>
      </w:r>
      <w:r w:rsidR="00174F65" w:rsidRPr="00D87120">
        <w:rPr>
          <w:b/>
          <w:bCs/>
        </w:rPr>
        <w:t>Table 2</w:t>
      </w:r>
      <w:r w:rsidR="00174F65">
        <w:t>)</w:t>
      </w:r>
      <w:r w:rsidR="00F8097A">
        <w:t xml:space="preserve">. </w:t>
      </w:r>
      <w:r w:rsidR="00EF4C06" w:rsidRPr="00C97456">
        <w:t>Total renal volume</w:t>
      </w:r>
      <w:r w:rsidR="002C3F2C">
        <w:t>s</w:t>
      </w:r>
      <w:r w:rsidR="00EF4C06" w:rsidRPr="00C97456">
        <w:t xml:space="preserve"> indexed to body surface </w:t>
      </w:r>
      <w:r w:rsidR="002C3F2C">
        <w:t>were</w:t>
      </w:r>
      <w:r w:rsidR="00B365C7">
        <w:t xml:space="preserve"> similar between patients and</w:t>
      </w:r>
      <w:r w:rsidR="0067022A">
        <w:t xml:space="preserve"> </w:t>
      </w:r>
      <w:r w:rsidR="00EF4C06" w:rsidRPr="00C97456">
        <w:t>controls</w:t>
      </w:r>
      <w:r w:rsidR="00F8097A">
        <w:t xml:space="preserve">. </w:t>
      </w:r>
      <w:r w:rsidR="00EF4C06" w:rsidRPr="00C97456">
        <w:t xml:space="preserve">On average, renal medullary T1 </w:t>
      </w:r>
      <w:r w:rsidR="009C381C" w:rsidRPr="00C97456">
        <w:t xml:space="preserve">was </w:t>
      </w:r>
      <w:r w:rsidR="00A35655">
        <w:t>lower</w:t>
      </w:r>
      <w:r w:rsidR="00EF4C06" w:rsidRPr="00C97456">
        <w:t xml:space="preserve"> in patients (1895±88ms</w:t>
      </w:r>
      <w:r w:rsidR="00A35655">
        <w:t xml:space="preserve"> vs </w:t>
      </w:r>
      <w:r w:rsidR="00A35655" w:rsidRPr="00C97456">
        <w:t>1935 ±72ms</w:t>
      </w:r>
      <w:r w:rsidR="00A35655">
        <w:t xml:space="preserve">, </w:t>
      </w:r>
      <w:r w:rsidR="00940E9E" w:rsidRPr="00C97456">
        <w:t>p</w:t>
      </w:r>
      <w:r w:rsidR="00EF4C06" w:rsidRPr="00C97456">
        <w:t>=0</w:t>
      </w:r>
      <w:r w:rsidR="00F8097A">
        <w:t>·</w:t>
      </w:r>
      <w:r w:rsidR="00EF4C06" w:rsidRPr="00C97456">
        <w:t>002), while cortical T1 did not differ between patients and controls (p=0</w:t>
      </w:r>
      <w:r w:rsidR="00F8097A">
        <w:t>·</w:t>
      </w:r>
      <w:r w:rsidR="00EF4C06" w:rsidRPr="00C97456">
        <w:t>1</w:t>
      </w:r>
      <w:r w:rsidR="00940E9E" w:rsidRPr="00C97456">
        <w:t>36</w:t>
      </w:r>
      <w:r w:rsidR="00EF4C06" w:rsidRPr="00C97456">
        <w:t>)</w:t>
      </w:r>
      <w:r w:rsidR="00F8097A">
        <w:t xml:space="preserve">. </w:t>
      </w:r>
      <w:r w:rsidR="00EF4C06" w:rsidRPr="00C97456">
        <w:t>Renal corticomedullary differentiation, a marker of renal microstructural health,</w:t>
      </w:r>
      <w:r w:rsidR="009C381C" w:rsidRPr="00C97456">
        <w:t xml:space="preserve"> was</w:t>
      </w:r>
      <w:r w:rsidR="00EF4C06" w:rsidRPr="00C97456">
        <w:t xml:space="preserve"> lower in </w:t>
      </w:r>
      <w:r w:rsidR="00EF4C06" w:rsidRPr="00C97456">
        <w:lastRenderedPageBreak/>
        <w:t xml:space="preserve">patients </w:t>
      </w:r>
      <w:r w:rsidR="009C381C" w:rsidRPr="00C97456">
        <w:t>(</w:t>
      </w:r>
      <w:r w:rsidR="00EF4C06" w:rsidRPr="00C97456">
        <w:t>371±58 vs</w:t>
      </w:r>
      <w:r w:rsidR="009C381C" w:rsidRPr="00C97456">
        <w:t xml:space="preserve"> controls</w:t>
      </w:r>
      <w:r w:rsidR="00EF4C06" w:rsidRPr="00C97456">
        <w:t xml:space="preserve"> 402 ±50 ms, p=0</w:t>
      </w:r>
      <w:r w:rsidR="00F8097A">
        <w:t>·</w:t>
      </w:r>
      <w:r w:rsidR="00EF4C06" w:rsidRPr="00C97456">
        <w:t>001)</w:t>
      </w:r>
      <w:r w:rsidR="00F8097A">
        <w:t xml:space="preserve">. </w:t>
      </w:r>
      <w:r w:rsidR="009C381C" w:rsidRPr="00C97456">
        <w:t xml:space="preserve">After adjusting for confounders, </w:t>
      </w:r>
      <w:r w:rsidR="00116BE1">
        <w:t xml:space="preserve">renal MRI abnormalities </w:t>
      </w:r>
      <w:r w:rsidR="00DF411F">
        <w:t xml:space="preserve">tended to be </w:t>
      </w:r>
      <w:r w:rsidR="00116BE1">
        <w:t>more frequent among patients (OR 2.36 95% CI 0.89 - 8.02)</w:t>
      </w:r>
      <w:r w:rsidR="00116BE1" w:rsidRPr="00C97456" w:rsidDel="00116BE1">
        <w:t xml:space="preserve"> </w:t>
      </w:r>
      <w:r w:rsidR="00116BE1">
        <w:t xml:space="preserve">relative to controls </w:t>
      </w:r>
      <w:r w:rsidR="001665B4" w:rsidRPr="00C97456">
        <w:t>(</w:t>
      </w:r>
      <w:r w:rsidR="001665B4" w:rsidRPr="00B33A7D">
        <w:rPr>
          <w:b/>
          <w:bCs/>
        </w:rPr>
        <w:t>Supplementary</w:t>
      </w:r>
      <w:r w:rsidR="001665B4">
        <w:t xml:space="preserve"> </w:t>
      </w:r>
      <w:r w:rsidR="001665B4" w:rsidRPr="00C97456">
        <w:rPr>
          <w:b/>
          <w:bCs/>
        </w:rPr>
        <w:t>Table</w:t>
      </w:r>
      <w:r w:rsidR="001665B4">
        <w:rPr>
          <w:b/>
          <w:bCs/>
        </w:rPr>
        <w:t xml:space="preserve"> 6A</w:t>
      </w:r>
      <w:r w:rsidR="001665B4" w:rsidRPr="00C97456">
        <w:t>)</w:t>
      </w:r>
      <w:r w:rsidR="00FB496F">
        <w:t xml:space="preserve">. </w:t>
      </w:r>
    </w:p>
    <w:p w14:paraId="3011246B" w14:textId="77777777" w:rsidR="002B1D4D" w:rsidRPr="00C97456" w:rsidRDefault="002B1D4D" w:rsidP="00EC1B75">
      <w:pPr>
        <w:spacing w:line="360" w:lineRule="auto"/>
        <w:ind w:right="-270"/>
        <w:jc w:val="both"/>
      </w:pPr>
    </w:p>
    <w:p w14:paraId="41BD5011" w14:textId="09F0F3FE" w:rsidR="00EF4C06" w:rsidRPr="00C97456" w:rsidRDefault="00E0573B" w:rsidP="00EC1B75">
      <w:pPr>
        <w:spacing w:line="360" w:lineRule="auto"/>
        <w:ind w:right="-270"/>
        <w:jc w:val="both"/>
      </w:pPr>
      <w:r w:rsidRPr="00C97456">
        <w:t>Of the patients with abnormal renal MRI, 14% (8/57) had pre-existing known renal disease, and 2</w:t>
      </w:r>
      <w:r w:rsidR="00B365C7">
        <w:t>9</w:t>
      </w:r>
      <w:r w:rsidRPr="00C97456">
        <w:t>% (16/56) had acute kidney injury during admission</w:t>
      </w:r>
      <w:r w:rsidR="00F8097A">
        <w:t xml:space="preserve">. </w:t>
      </w:r>
      <w:r w:rsidR="003F4C22">
        <w:t>In all patients, r</w:t>
      </w:r>
      <w:r w:rsidR="003F4C22" w:rsidRPr="00C97456">
        <w:t xml:space="preserve">enal </w:t>
      </w:r>
      <w:r w:rsidR="00EF4C06" w:rsidRPr="00C97456">
        <w:t>MRI abnormalities were associated with older age, lower BMI,</w:t>
      </w:r>
      <w:r w:rsidR="00F9601D" w:rsidRPr="00C97456">
        <w:t xml:space="preserve"> </w:t>
      </w:r>
      <w:r w:rsidR="00EF4C06" w:rsidRPr="00C97456">
        <w:t>comorbid conditions including renal</w:t>
      </w:r>
      <w:r w:rsidR="00244F75">
        <w:t xml:space="preserve"> and </w:t>
      </w:r>
      <w:r w:rsidR="00EF4C06" w:rsidRPr="00C97456">
        <w:t>cardiac disease</w:t>
      </w:r>
      <w:r w:rsidR="003B77A2">
        <w:t xml:space="preserve">, </w:t>
      </w:r>
      <w:r w:rsidR="00B70430">
        <w:t>higher acute cardiac troponin</w:t>
      </w:r>
      <w:r w:rsidR="00EF4C06" w:rsidRPr="00C97456">
        <w:t xml:space="preserve"> and use of non-steroidal anti-inflammatories</w:t>
      </w:r>
      <w:r w:rsidR="00F8097A">
        <w:t xml:space="preserve">. </w:t>
      </w:r>
      <w:r w:rsidR="003F4C22" w:rsidRPr="00C97456">
        <w:t xml:space="preserve">At follow-up, patients with renal MRI abnormalities were more likely to have </w:t>
      </w:r>
      <w:r w:rsidR="002E4FFD">
        <w:t xml:space="preserve">higher </w:t>
      </w:r>
      <w:r w:rsidR="003F4C22" w:rsidRPr="00C97456">
        <w:t xml:space="preserve">serum creatinine, </w:t>
      </w:r>
      <w:r w:rsidR="003F4C22">
        <w:t xml:space="preserve">urinary </w:t>
      </w:r>
      <w:r w:rsidR="003F4C22" w:rsidRPr="00C97456">
        <w:t>albumin</w:t>
      </w:r>
      <w:r w:rsidR="003F4C22">
        <w:t xml:space="preserve"> </w:t>
      </w:r>
      <w:r w:rsidR="003F4C22" w:rsidRPr="00C97456">
        <w:t>:</w:t>
      </w:r>
      <w:r w:rsidR="003F4C22">
        <w:t xml:space="preserve"> </w:t>
      </w:r>
      <w:r w:rsidR="003F4C22" w:rsidRPr="00C97456">
        <w:t>creatinine ratio &gt;10 mg/g</w:t>
      </w:r>
      <w:r w:rsidR="00844E79">
        <w:t xml:space="preserve"> (ACR)</w:t>
      </w:r>
      <w:r w:rsidR="003F4C22" w:rsidRPr="00C97456">
        <w:t xml:space="preserve">, higher </w:t>
      </w:r>
      <w:r w:rsidR="003F4C22">
        <w:t xml:space="preserve">serum </w:t>
      </w:r>
      <w:r w:rsidR="003F4C22" w:rsidRPr="00C97456">
        <w:t>NT pro-BNP, lower FEV1:FVC ratio, higher platelet counts</w:t>
      </w:r>
      <w:r w:rsidR="00E04869">
        <w:t>,</w:t>
      </w:r>
      <w:r w:rsidR="003F4C22" w:rsidRPr="00C97456">
        <w:t xml:space="preserve"> lower</w:t>
      </w:r>
      <w:r w:rsidR="004F6123">
        <w:t xml:space="preserve"> white cell count and</w:t>
      </w:r>
      <w:r w:rsidR="003F4C22" w:rsidRPr="00C97456">
        <w:t xml:space="preserve"> </w:t>
      </w:r>
      <w:r w:rsidR="00244F75">
        <w:t xml:space="preserve">a </w:t>
      </w:r>
      <w:r w:rsidR="00E04869" w:rsidRPr="00C97456">
        <w:t xml:space="preserve">tendency to </w:t>
      </w:r>
      <w:r w:rsidR="00E04869">
        <w:t xml:space="preserve">lower </w:t>
      </w:r>
      <w:r w:rsidR="003F4C22" w:rsidRPr="00C97456">
        <w:t>haemoglobin when compared to those without MRI abnormalities</w:t>
      </w:r>
      <w:r w:rsidR="003F4C22">
        <w:t xml:space="preserve"> </w:t>
      </w:r>
      <w:r w:rsidR="00672B37" w:rsidRPr="00C97456">
        <w:t>(</w:t>
      </w:r>
      <w:r w:rsidR="00672B37" w:rsidRPr="00B33A7D">
        <w:rPr>
          <w:b/>
          <w:bCs/>
        </w:rPr>
        <w:t>Supplementary</w:t>
      </w:r>
      <w:r w:rsidR="00672B37">
        <w:t xml:space="preserve"> </w:t>
      </w:r>
      <w:r w:rsidR="00672B37" w:rsidRPr="00C97456">
        <w:rPr>
          <w:b/>
          <w:bCs/>
        </w:rPr>
        <w:t>Table</w:t>
      </w:r>
      <w:r w:rsidR="00672B37">
        <w:rPr>
          <w:b/>
          <w:bCs/>
        </w:rPr>
        <w:t xml:space="preserve"> 6B, Figure 2</w:t>
      </w:r>
      <w:r w:rsidR="00672B37" w:rsidRPr="00C97456">
        <w:t>)</w:t>
      </w:r>
      <w:r w:rsidR="00672B37">
        <w:t xml:space="preserve">. </w:t>
      </w:r>
      <w:r w:rsidR="003B77A2">
        <w:t xml:space="preserve">In patients without pre-existing renal disease, all associations </w:t>
      </w:r>
      <w:r w:rsidR="009116BF">
        <w:t xml:space="preserve">remained except </w:t>
      </w:r>
      <w:r w:rsidR="004F6123">
        <w:t>those with platelet count,</w:t>
      </w:r>
      <w:r w:rsidR="009116BF">
        <w:t xml:space="preserve"> </w:t>
      </w:r>
      <w:r w:rsidR="00977D6A">
        <w:t>serum creatinine and urinary AC</w:t>
      </w:r>
      <w:r w:rsidR="00FF6C0F">
        <w:t>R</w:t>
      </w:r>
      <w:r w:rsidR="001665B4" w:rsidRPr="001665B4">
        <w:t xml:space="preserve"> </w:t>
      </w:r>
      <w:r w:rsidR="001665B4" w:rsidRPr="00C97456">
        <w:t>(</w:t>
      </w:r>
      <w:r w:rsidR="001665B4" w:rsidRPr="00B33A7D">
        <w:rPr>
          <w:b/>
          <w:bCs/>
        </w:rPr>
        <w:t>Supplementary</w:t>
      </w:r>
      <w:r w:rsidR="001665B4">
        <w:t xml:space="preserve"> </w:t>
      </w:r>
      <w:r w:rsidR="001665B4" w:rsidRPr="00C97456">
        <w:rPr>
          <w:b/>
          <w:bCs/>
        </w:rPr>
        <w:t>Table</w:t>
      </w:r>
      <w:r w:rsidR="001665B4">
        <w:rPr>
          <w:b/>
          <w:bCs/>
        </w:rPr>
        <w:t xml:space="preserve"> 6C</w:t>
      </w:r>
      <w:r w:rsidR="001665B4" w:rsidRPr="00C97456">
        <w:t>)</w:t>
      </w:r>
      <w:r w:rsidR="00244F75">
        <w:t>.</w:t>
      </w:r>
    </w:p>
    <w:p w14:paraId="16B57F4F" w14:textId="77777777" w:rsidR="00EF4C06" w:rsidRPr="00C97456" w:rsidRDefault="00EF4C06" w:rsidP="00EC1B75">
      <w:pPr>
        <w:spacing w:line="360" w:lineRule="auto"/>
        <w:ind w:right="-270"/>
        <w:jc w:val="both"/>
      </w:pPr>
    </w:p>
    <w:p w14:paraId="4BE1B917" w14:textId="29549BBD" w:rsidR="00EF4C06" w:rsidRPr="00C97456" w:rsidRDefault="00EF4C06" w:rsidP="00EC1B75">
      <w:pPr>
        <w:spacing w:line="360" w:lineRule="auto"/>
        <w:ind w:right="-270"/>
        <w:jc w:val="both"/>
      </w:pPr>
      <w:r w:rsidRPr="00C97456">
        <w:t xml:space="preserve">There were no </w:t>
      </w:r>
      <w:r w:rsidR="007F3423">
        <w:t xml:space="preserve">statistically </w:t>
      </w:r>
      <w:r w:rsidRPr="00C97456">
        <w:t>significant associations between renal MRI abnormalities and patient-r</w:t>
      </w:r>
      <w:r w:rsidR="004F6123">
        <w:t>eported outcome measures</w:t>
      </w:r>
      <w:r w:rsidR="00F8097A">
        <w:t xml:space="preserve">. </w:t>
      </w:r>
    </w:p>
    <w:p w14:paraId="5733CDDF" w14:textId="6A966C6F" w:rsidR="000C2ADA" w:rsidRPr="00C97456" w:rsidRDefault="000C2ADA" w:rsidP="00EC1B75">
      <w:pPr>
        <w:spacing w:line="360" w:lineRule="auto"/>
        <w:jc w:val="both"/>
      </w:pPr>
    </w:p>
    <w:p w14:paraId="28F1C94D" w14:textId="72B2BFD0" w:rsidR="00FE6AF6" w:rsidRDefault="007D1BA5" w:rsidP="00EC1B75">
      <w:pPr>
        <w:spacing w:line="360" w:lineRule="auto"/>
        <w:jc w:val="both"/>
      </w:pPr>
      <w:r w:rsidRPr="009E1408">
        <w:rPr>
          <w:i/>
          <w:iCs/>
        </w:rPr>
        <w:t>M</w:t>
      </w:r>
      <w:r w:rsidR="00886C6B" w:rsidRPr="009E1408">
        <w:rPr>
          <w:i/>
          <w:iCs/>
        </w:rPr>
        <w:t>ultiorgan MRI abnormalities</w:t>
      </w:r>
      <w:r w:rsidR="006074A8" w:rsidRPr="009E1408">
        <w:rPr>
          <w:i/>
          <w:iCs/>
        </w:rPr>
        <w:t>:</w:t>
      </w:r>
      <w:r w:rsidR="006074A8" w:rsidRPr="009E1408">
        <w:t xml:space="preserve"> </w:t>
      </w:r>
      <w:r w:rsidR="00777EB0">
        <w:t>Patients</w:t>
      </w:r>
      <w:r w:rsidR="00E767C7" w:rsidRPr="00C97456">
        <w:t xml:space="preserve"> had a higher burden of multiorgan MRI abnormalities</w:t>
      </w:r>
      <w:r w:rsidR="00777EB0">
        <w:t xml:space="preserve"> relative to controls</w:t>
      </w:r>
      <w:r w:rsidR="00E767C7" w:rsidRPr="00C97456">
        <w:t xml:space="preserve"> </w:t>
      </w:r>
      <w:r w:rsidR="00886C6B" w:rsidRPr="00C97456">
        <w:t>(6</w:t>
      </w:r>
      <w:r w:rsidR="00B365C7">
        <w:t>1</w:t>
      </w:r>
      <w:r w:rsidR="00886C6B" w:rsidRPr="00C97456">
        <w:t>% versus 2</w:t>
      </w:r>
      <w:r w:rsidR="00B365C7">
        <w:t>7</w:t>
      </w:r>
      <w:r w:rsidR="00886C6B" w:rsidRPr="00C97456">
        <w:t>%</w:t>
      </w:r>
      <w:r w:rsidR="00CF7143">
        <w:t>,</w:t>
      </w:r>
      <w:r w:rsidR="00886C6B" w:rsidRPr="00C97456">
        <w:t xml:space="preserve"> </w:t>
      </w:r>
      <w:r w:rsidR="002A7709" w:rsidRPr="00C97456">
        <w:t>p</w:t>
      </w:r>
      <w:r w:rsidR="002A7709" w:rsidRPr="00C97456">
        <w:rPr>
          <w:vertAlign w:val="subscript"/>
        </w:rPr>
        <w:t>ad</w:t>
      </w:r>
      <w:r w:rsidR="00EC7FCA">
        <w:rPr>
          <w:vertAlign w:val="subscript"/>
        </w:rPr>
        <w:t>j</w:t>
      </w:r>
      <w:r w:rsidR="00886C6B" w:rsidRPr="00C97456">
        <w:t>&lt;0</w:t>
      </w:r>
      <w:r w:rsidR="00F8097A">
        <w:t>·</w:t>
      </w:r>
      <w:r w:rsidR="00886C6B" w:rsidRPr="00C97456">
        <w:t>001</w:t>
      </w:r>
      <w:r w:rsidR="00782077">
        <w:t>,</w:t>
      </w:r>
      <w:r w:rsidR="00782077" w:rsidRPr="00C97456">
        <w:t xml:space="preserve"> </w:t>
      </w:r>
      <w:r w:rsidR="00886C6B" w:rsidRPr="00C97456">
        <w:rPr>
          <w:b/>
        </w:rPr>
        <w:t xml:space="preserve">Table </w:t>
      </w:r>
      <w:r w:rsidR="00325F43">
        <w:rPr>
          <w:b/>
        </w:rPr>
        <w:t>2</w:t>
      </w:r>
      <w:r w:rsidRPr="00C97456">
        <w:t>)</w:t>
      </w:r>
      <w:r w:rsidR="00D940C7">
        <w:t xml:space="preserve">. </w:t>
      </w:r>
      <w:r w:rsidR="00FE6AF6" w:rsidRPr="00C97456">
        <w:t xml:space="preserve">The combination of lung, liver and brain abnormalities was the most common </w:t>
      </w:r>
      <w:r w:rsidR="00777EB0">
        <w:t>combination of organ abnormalities</w:t>
      </w:r>
      <w:r w:rsidR="00EC2F38">
        <w:t xml:space="preserve"> </w:t>
      </w:r>
      <w:r w:rsidR="00FE6AF6" w:rsidRPr="00C97456">
        <w:t>(</w:t>
      </w:r>
      <w:r w:rsidR="00FE6AF6" w:rsidRPr="00C97456">
        <w:rPr>
          <w:b/>
          <w:bCs/>
        </w:rPr>
        <w:t>Figure 3</w:t>
      </w:r>
      <w:r w:rsidR="00FE6AF6" w:rsidRPr="00C97456">
        <w:t>)</w:t>
      </w:r>
      <w:r w:rsidR="008B4B5C">
        <w:t>,</w:t>
      </w:r>
      <w:r w:rsidR="00B6793D">
        <w:t xml:space="preserve"> likely reflect</w:t>
      </w:r>
      <w:r w:rsidR="008B4B5C">
        <w:t>ing</w:t>
      </w:r>
      <w:r w:rsidR="00B6793D">
        <w:t xml:space="preserve"> both premorbid and post-COVID-19 injury</w:t>
      </w:r>
      <w:r w:rsidR="00F8097A">
        <w:t>.</w:t>
      </w:r>
    </w:p>
    <w:p w14:paraId="1D531FD5" w14:textId="29AD6806" w:rsidR="008A5084" w:rsidRDefault="0026224D" w:rsidP="00EC1B75">
      <w:pPr>
        <w:spacing w:line="360" w:lineRule="auto"/>
        <w:jc w:val="both"/>
      </w:pPr>
      <w:r w:rsidRPr="0026224D">
        <w:rPr>
          <w:noProof/>
        </w:rPr>
        <w:t xml:space="preserve"> </w:t>
      </w:r>
    </w:p>
    <w:p w14:paraId="745DF9E9" w14:textId="4E75791C" w:rsidR="000C2ADA" w:rsidRPr="00C97456" w:rsidRDefault="009C381C" w:rsidP="00EC1B75">
      <w:pPr>
        <w:spacing w:line="360" w:lineRule="auto"/>
        <w:jc w:val="both"/>
      </w:pPr>
      <w:r w:rsidRPr="00C97456">
        <w:t>P</w:t>
      </w:r>
      <w:r w:rsidR="007D1BA5" w:rsidRPr="00C97456">
        <w:t xml:space="preserve">ost-hospitalised </w:t>
      </w:r>
      <w:r w:rsidR="00EC2F38">
        <w:t xml:space="preserve">COVID-19 </w:t>
      </w:r>
      <w:r w:rsidR="001C0410" w:rsidRPr="00C97456">
        <w:t>p</w:t>
      </w:r>
      <w:r w:rsidR="000C2ADA" w:rsidRPr="00C97456">
        <w:t xml:space="preserve">atients were </w:t>
      </w:r>
      <w:r w:rsidR="00BB28D5">
        <w:t>at a</w:t>
      </w:r>
      <w:r w:rsidR="008369B6">
        <w:t xml:space="preserve"> nearly</w:t>
      </w:r>
      <w:r w:rsidR="00BB28D5">
        <w:t xml:space="preserve"> </w:t>
      </w:r>
      <w:r w:rsidR="000C2ADA" w:rsidRPr="00C97456">
        <w:t xml:space="preserve">three-fold risk </w:t>
      </w:r>
      <w:r w:rsidR="00F9601D" w:rsidRPr="00C97456">
        <w:t>(</w:t>
      </w:r>
      <w:r w:rsidR="00A2320F" w:rsidRPr="00A2320F">
        <w:t>Odds Ratio</w:t>
      </w:r>
      <w:r w:rsidR="00B14ED8">
        <w:t xml:space="preserve"> </w:t>
      </w:r>
      <w:r w:rsidR="00D37A10">
        <w:t>2</w:t>
      </w:r>
      <w:r w:rsidR="00A2320F" w:rsidRPr="00A2320F">
        <w:t>·</w:t>
      </w:r>
      <w:r w:rsidR="00D37A10">
        <w:t>9</w:t>
      </w:r>
      <w:r w:rsidR="00A2320F" w:rsidRPr="00A2320F">
        <w:t xml:space="preserve"> [</w:t>
      </w:r>
      <w:r w:rsidR="00C25490">
        <w:t>95% CI</w:t>
      </w:r>
      <w:r w:rsidR="00C25490" w:rsidRPr="00A2320F">
        <w:t xml:space="preserve"> </w:t>
      </w:r>
      <w:r w:rsidR="00A2320F" w:rsidRPr="00A2320F">
        <w:t xml:space="preserve">1·5, </w:t>
      </w:r>
      <w:r w:rsidR="00D37A10">
        <w:t>5</w:t>
      </w:r>
      <w:r w:rsidR="00A2320F" w:rsidRPr="00A2320F">
        <w:t>·</w:t>
      </w:r>
      <w:r w:rsidR="00D37A10">
        <w:t>8</w:t>
      </w:r>
      <w:r w:rsidR="00A2320F" w:rsidRPr="00A2320F">
        <w:t xml:space="preserve">], </w:t>
      </w:r>
      <w:r w:rsidR="002A7709" w:rsidRPr="00C97456">
        <w:t>p</w:t>
      </w:r>
      <w:r w:rsidR="002A7709" w:rsidRPr="00C97456">
        <w:rPr>
          <w:vertAlign w:val="subscript"/>
        </w:rPr>
        <w:t>ad</w:t>
      </w:r>
      <w:r w:rsidR="00EC7FCA">
        <w:rPr>
          <w:vertAlign w:val="subscript"/>
        </w:rPr>
        <w:t>j</w:t>
      </w:r>
      <w:r w:rsidR="00F9601D" w:rsidRPr="00C97456">
        <w:t>=0</w:t>
      </w:r>
      <w:r w:rsidR="00F8097A">
        <w:t>·</w:t>
      </w:r>
      <w:r w:rsidR="00F9601D" w:rsidRPr="00C97456">
        <w:t xml:space="preserve">002) </w:t>
      </w:r>
      <w:r w:rsidR="000C2ADA" w:rsidRPr="00C97456">
        <w:t>of two or more organ involvement</w:t>
      </w:r>
      <w:r w:rsidR="008369B6">
        <w:t xml:space="preserve"> after adjusting for</w:t>
      </w:r>
      <w:r w:rsidR="000C2ADA" w:rsidRPr="00C97456">
        <w:t xml:space="preserve"> </w:t>
      </w:r>
      <w:r w:rsidR="0060197F">
        <w:t>pre-existing comorbidities (</w:t>
      </w:r>
      <w:r w:rsidR="0060197F" w:rsidRPr="009E1408">
        <w:rPr>
          <w:b/>
          <w:bCs/>
        </w:rPr>
        <w:t>Figure 4</w:t>
      </w:r>
      <w:r w:rsidR="0060197F">
        <w:rPr>
          <w:b/>
          <w:bCs/>
        </w:rPr>
        <w:t xml:space="preserve">, Table </w:t>
      </w:r>
      <w:r w:rsidR="00174F65">
        <w:rPr>
          <w:b/>
          <w:bCs/>
        </w:rPr>
        <w:t>2</w:t>
      </w:r>
      <w:r w:rsidR="0060197F">
        <w:t xml:space="preserve">) </w:t>
      </w:r>
      <w:r w:rsidR="00D37A10">
        <w:t xml:space="preserve">or </w:t>
      </w:r>
      <w:r w:rsidR="008A0D48">
        <w:t xml:space="preserve">for </w:t>
      </w:r>
      <w:r w:rsidR="000C2ADA" w:rsidRPr="00C97456">
        <w:t>Char</w:t>
      </w:r>
      <w:r w:rsidR="000011E2" w:rsidRPr="00C97456">
        <w:t>l</w:t>
      </w:r>
      <w:r w:rsidR="000C2ADA" w:rsidRPr="00C97456">
        <w:t>son comorbidity index (</w:t>
      </w:r>
      <w:r w:rsidR="00D349BD" w:rsidRPr="009E1408">
        <w:rPr>
          <w:b/>
          <w:bCs/>
        </w:rPr>
        <w:t xml:space="preserve">Supplementary </w:t>
      </w:r>
      <w:r w:rsidR="000C2ADA" w:rsidRPr="00C97456">
        <w:rPr>
          <w:b/>
          <w:bCs/>
        </w:rPr>
        <w:t>Figure</w:t>
      </w:r>
      <w:r w:rsidR="00CC46B7" w:rsidRPr="00C97456">
        <w:rPr>
          <w:b/>
          <w:bCs/>
        </w:rPr>
        <w:t xml:space="preserve"> </w:t>
      </w:r>
      <w:r w:rsidR="00782077">
        <w:rPr>
          <w:b/>
          <w:bCs/>
        </w:rPr>
        <w:t>4</w:t>
      </w:r>
      <w:r w:rsidR="000C2ADA" w:rsidRPr="00C97456">
        <w:t>)</w:t>
      </w:r>
      <w:r w:rsidR="00D37A10">
        <w:t xml:space="preserve"> </w:t>
      </w:r>
      <w:r w:rsidR="00D37A10" w:rsidRPr="00C97456">
        <w:t>when compared with controls</w:t>
      </w:r>
      <w:r w:rsidR="0060197F">
        <w:t xml:space="preserve">. </w:t>
      </w:r>
    </w:p>
    <w:p w14:paraId="02BA526C" w14:textId="77777777" w:rsidR="00815ED2" w:rsidRPr="00C97456" w:rsidRDefault="00815ED2" w:rsidP="00EC1B75">
      <w:pPr>
        <w:spacing w:line="360" w:lineRule="auto"/>
        <w:jc w:val="both"/>
      </w:pPr>
    </w:p>
    <w:p w14:paraId="4D204F59" w14:textId="0BB40C67" w:rsidR="000C2ADA" w:rsidRPr="00C97456" w:rsidRDefault="000C2ADA" w:rsidP="00EC1B75">
      <w:pPr>
        <w:spacing w:line="360" w:lineRule="auto"/>
        <w:jc w:val="both"/>
      </w:pPr>
      <w:r w:rsidRPr="00C97456">
        <w:t>Patients with more severe acute disease (WHO clinical progression score</w:t>
      </w:r>
      <w:r w:rsidR="00672B37">
        <w:t>≥</w:t>
      </w:r>
      <w:r w:rsidRPr="00C97456">
        <w:t xml:space="preserve">6) had the highest risk of multiorgan MRI </w:t>
      </w:r>
      <w:r w:rsidR="00B2606D" w:rsidRPr="00C97456">
        <w:t>abnormalities</w:t>
      </w:r>
      <w:r w:rsidRPr="00C97456">
        <w:t xml:space="preserve"> compared to controls</w:t>
      </w:r>
      <w:r w:rsidR="001E20DE">
        <w:t>. However,</w:t>
      </w:r>
      <w:r w:rsidR="00522EA7" w:rsidRPr="00C97456">
        <w:t xml:space="preserve"> </w:t>
      </w:r>
      <w:r w:rsidR="00A2320F">
        <w:t>even after</w:t>
      </w:r>
      <w:r w:rsidR="00D940C7">
        <w:t xml:space="preserve"> excluding individuals with critical COVID-19 (WHO 7-9), multiorgan abnormalities were more frequent</w:t>
      </w:r>
      <w:r w:rsidR="00A2320F">
        <w:t xml:space="preserve"> among patients</w:t>
      </w:r>
      <w:r w:rsidR="001E20DE">
        <w:t xml:space="preserve"> </w:t>
      </w:r>
      <w:r w:rsidR="00D45A44">
        <w:lastRenderedPageBreak/>
        <w:t>versus</w:t>
      </w:r>
      <w:r w:rsidR="001E20DE">
        <w:t xml:space="preserve"> controls (</w:t>
      </w:r>
      <w:r w:rsidR="001E20DE" w:rsidRPr="009E1408">
        <w:rPr>
          <w:b/>
          <w:bCs/>
        </w:rPr>
        <w:t xml:space="preserve">Table </w:t>
      </w:r>
      <w:r w:rsidR="00174F65">
        <w:rPr>
          <w:b/>
          <w:bCs/>
        </w:rPr>
        <w:t>2</w:t>
      </w:r>
      <w:r w:rsidR="001E20DE">
        <w:rPr>
          <w:b/>
          <w:bCs/>
        </w:rPr>
        <w:t xml:space="preserve">, </w:t>
      </w:r>
      <w:r w:rsidR="001E20DE" w:rsidRPr="009E1408">
        <w:rPr>
          <w:b/>
          <w:bCs/>
        </w:rPr>
        <w:t>Figure 4</w:t>
      </w:r>
      <w:r w:rsidR="001E20DE">
        <w:t>)</w:t>
      </w:r>
      <w:r w:rsidR="00F8097A">
        <w:t xml:space="preserve">. </w:t>
      </w:r>
      <w:r w:rsidRPr="00C97456">
        <w:t>Acute treatment with steroids was not associated with a lower burden of multiorgan abnormalities</w:t>
      </w:r>
      <w:r w:rsidR="00F8097A">
        <w:t xml:space="preserve">. </w:t>
      </w:r>
      <w:r w:rsidRPr="00C97456">
        <w:t xml:space="preserve">Patients with </w:t>
      </w:r>
      <w:r w:rsidR="00167893" w:rsidRPr="00C97456">
        <w:t xml:space="preserve">a follow-up </w:t>
      </w:r>
      <w:r w:rsidRPr="00C97456">
        <w:t>CRP of &lt;5 mg/L and ≥</w:t>
      </w:r>
      <w:r w:rsidR="002C3F2C">
        <w:t xml:space="preserve"> 5 mg/L</w:t>
      </w:r>
      <w:r w:rsidRPr="00C97456">
        <w:t xml:space="preserve"> were at a two and </w:t>
      </w:r>
      <w:r w:rsidR="00D37A10">
        <w:t>three</w:t>
      </w:r>
      <w:r w:rsidRPr="00C97456">
        <w:t>-fold risk of multiorgan</w:t>
      </w:r>
      <w:r w:rsidR="0002424D">
        <w:t xml:space="preserve"> MRI</w:t>
      </w:r>
      <w:r w:rsidRPr="00C97456">
        <w:t xml:space="preserve"> abnormalities</w:t>
      </w:r>
      <w:r w:rsidR="00C174CC">
        <w:t>,</w:t>
      </w:r>
      <w:r w:rsidR="00167893" w:rsidRPr="00C97456">
        <w:t xml:space="preserve"> respectively</w:t>
      </w:r>
      <w:r w:rsidR="002C3F2C">
        <w:t>,</w:t>
      </w:r>
      <w:r w:rsidRPr="00C97456">
        <w:t xml:space="preserve"> when compared to controls with normal </w:t>
      </w:r>
      <w:r w:rsidR="00167893" w:rsidRPr="00C97456">
        <w:t xml:space="preserve">or abnormal </w:t>
      </w:r>
      <w:r w:rsidRPr="00C97456">
        <w:t>CRP</w:t>
      </w:r>
      <w:r w:rsidR="00F8097A">
        <w:t xml:space="preserve">. </w:t>
      </w:r>
      <w:r w:rsidR="008A5084">
        <w:t>Patient</w:t>
      </w:r>
      <w:r w:rsidR="002C3F2C">
        <w:t>s</w:t>
      </w:r>
      <w:r w:rsidR="00777EB0">
        <w:t xml:space="preserve"> from the</w:t>
      </w:r>
      <w:r w:rsidR="008A5084">
        <w:t xml:space="preserve"> </w:t>
      </w:r>
      <w:r w:rsidRPr="00C97456">
        <w:t>severe and most severe PHOSP</w:t>
      </w:r>
      <w:r w:rsidR="008A5084">
        <w:t>-COVID</w:t>
      </w:r>
      <w:r w:rsidRPr="00C97456">
        <w:t xml:space="preserve"> symptom cluster</w:t>
      </w:r>
      <w:r w:rsidR="00956205">
        <w:t xml:space="preserve"> (indicating severe mental and physical impairment)</w:t>
      </w:r>
      <w:r w:rsidR="008A5084">
        <w:t xml:space="preserve"> were </w:t>
      </w:r>
      <w:r w:rsidR="008A0D48">
        <w:t xml:space="preserve">four </w:t>
      </w:r>
      <w:r w:rsidR="008A5084">
        <w:t>times more likely to have multiorgan MRI abnormalities than controls</w:t>
      </w:r>
      <w:r w:rsidR="00F8097A">
        <w:t>.</w:t>
      </w:r>
    </w:p>
    <w:p w14:paraId="57049F62" w14:textId="77777777" w:rsidR="00167893" w:rsidRPr="00C97456" w:rsidRDefault="00167893" w:rsidP="00EC1B75">
      <w:pPr>
        <w:spacing w:line="360" w:lineRule="auto"/>
        <w:jc w:val="both"/>
        <w:sectPr w:rsidR="00167893" w:rsidRPr="00C97456" w:rsidSect="009E1408">
          <w:pgSz w:w="12240" w:h="15840"/>
          <w:pgMar w:top="1440" w:right="1440" w:bottom="1440" w:left="1440" w:header="720" w:footer="720" w:gutter="0"/>
          <w:lnNumType w:countBy="1"/>
          <w:cols w:space="720"/>
          <w:docGrid w:linePitch="360"/>
        </w:sectPr>
      </w:pPr>
    </w:p>
    <w:p w14:paraId="304F55C1" w14:textId="5ADE3490" w:rsidR="005474AD" w:rsidRDefault="005474AD" w:rsidP="00EC1B75">
      <w:pPr>
        <w:pStyle w:val="Style2"/>
        <w:rPr>
          <w:rFonts w:cs="Times New Roman"/>
          <w:sz w:val="24"/>
          <w:szCs w:val="24"/>
        </w:rPr>
      </w:pPr>
      <w:r w:rsidRPr="00C97456">
        <w:rPr>
          <w:rFonts w:cs="Times New Roman"/>
          <w:sz w:val="24"/>
          <w:szCs w:val="24"/>
        </w:rPr>
        <w:lastRenderedPageBreak/>
        <w:t>Discussion</w:t>
      </w:r>
    </w:p>
    <w:p w14:paraId="19936B1B" w14:textId="5BD83E9D" w:rsidR="006155AD" w:rsidRPr="00C97456" w:rsidRDefault="006155AD" w:rsidP="00EC1B75">
      <w:pPr>
        <w:pStyle w:val="Style2"/>
        <w:spacing w:line="360" w:lineRule="auto"/>
        <w:rPr>
          <w:rFonts w:cs="Times New Roman"/>
          <w:sz w:val="24"/>
          <w:szCs w:val="24"/>
        </w:rPr>
      </w:pPr>
      <w:r>
        <w:rPr>
          <w:rFonts w:cs="Times New Roman"/>
          <w:sz w:val="24"/>
          <w:szCs w:val="24"/>
        </w:rPr>
        <w:t>Key results</w:t>
      </w:r>
    </w:p>
    <w:p w14:paraId="7E97BC7D" w14:textId="4CAFE490" w:rsidR="009C381C" w:rsidRPr="00C97456" w:rsidRDefault="009C381C" w:rsidP="00EC1B75">
      <w:pPr>
        <w:spacing w:line="360" w:lineRule="auto"/>
        <w:jc w:val="both"/>
      </w:pPr>
      <w:r w:rsidRPr="00C97456">
        <w:t>Our study demonstrates the</w:t>
      </w:r>
      <w:r w:rsidR="00FB32AC">
        <w:t xml:space="preserve"> significant</w:t>
      </w:r>
      <w:r w:rsidRPr="00C97456">
        <w:t xml:space="preserve"> burden of multiorgan </w:t>
      </w:r>
      <w:r w:rsidR="00777EB0">
        <w:t>abnormalities</w:t>
      </w:r>
      <w:r w:rsidRPr="00C97456">
        <w:t xml:space="preserve"> in post-hospitalised COVID-19 patients</w:t>
      </w:r>
      <w:r w:rsidR="002C3F2C">
        <w:t>,</w:t>
      </w:r>
      <w:r w:rsidRPr="00C97456">
        <w:t xml:space="preserve"> with</w:t>
      </w:r>
      <w:r w:rsidR="00C97456">
        <w:t xml:space="preserve"> </w:t>
      </w:r>
      <w:r w:rsidRPr="00C97456">
        <w:t xml:space="preserve">nearly </w:t>
      </w:r>
      <w:r w:rsidR="00D40E98">
        <w:t xml:space="preserve">one in three patients having </w:t>
      </w:r>
      <w:r w:rsidR="0074461C">
        <w:t xml:space="preserve">an </w:t>
      </w:r>
      <w:r w:rsidR="00D40E98">
        <w:t xml:space="preserve">excess burden of multiorgan </w:t>
      </w:r>
      <w:r w:rsidR="00CF10A0">
        <w:t>injury</w:t>
      </w:r>
      <w:r w:rsidR="00F8097A">
        <w:t xml:space="preserve">. </w:t>
      </w:r>
      <w:r w:rsidR="00E767C7" w:rsidRPr="00C97456">
        <w:t>When compared to controls, w</w:t>
      </w:r>
      <w:r w:rsidRPr="00C97456">
        <w:t xml:space="preserve">e noted a higher proportion of lung, brain and renal </w:t>
      </w:r>
      <w:r w:rsidR="00135244">
        <w:t xml:space="preserve">MRI </w:t>
      </w:r>
      <w:r w:rsidRPr="00C97456">
        <w:t>abnormalities</w:t>
      </w:r>
      <w:r w:rsidR="00E767C7" w:rsidRPr="00C97456">
        <w:t xml:space="preserve"> among patients</w:t>
      </w:r>
      <w:r w:rsidR="00F8097A">
        <w:t xml:space="preserve">. </w:t>
      </w:r>
      <w:r w:rsidRPr="00C97456">
        <w:t>Organ abnormalities on imaging were</w:t>
      </w:r>
      <w:r w:rsidR="0074461C">
        <w:t xml:space="preserve"> </w:t>
      </w:r>
      <w:r w:rsidRPr="00C97456">
        <w:t>associated with</w:t>
      </w:r>
      <w:r w:rsidR="00777EB0">
        <w:t xml:space="preserve"> older</w:t>
      </w:r>
      <w:r w:rsidRPr="00C97456">
        <w:t xml:space="preserve"> age and severity of acute infection</w:t>
      </w:r>
      <w:r w:rsidR="002C3F2C">
        <w:t>,</w:t>
      </w:r>
      <w:r w:rsidRPr="00C97456">
        <w:t xml:space="preserve"> with evidence of both vascular and inflammatory patterns of injury </w:t>
      </w:r>
      <w:r w:rsidR="00DA67FE" w:rsidRPr="00C97456">
        <w:t>observed</w:t>
      </w:r>
      <w:r w:rsidR="00F8097A">
        <w:t xml:space="preserve">. </w:t>
      </w:r>
      <w:r w:rsidRPr="00C97456">
        <w:t xml:space="preserve">We found that lung MRI abnormalities </w:t>
      </w:r>
      <w:r w:rsidR="00777EB0">
        <w:t>were</w:t>
      </w:r>
      <w:r w:rsidRPr="00C97456">
        <w:t xml:space="preserve"> associated with symptoms of chest </w:t>
      </w:r>
      <w:r w:rsidR="009E5372">
        <w:t>tightness</w:t>
      </w:r>
      <w:r w:rsidR="00101F54">
        <w:t xml:space="preserve"> and impaired lung function</w:t>
      </w:r>
      <w:r w:rsidR="00A2320F">
        <w:t>,</w:t>
      </w:r>
      <w:r w:rsidR="00101F54">
        <w:t xml:space="preserve"> </w:t>
      </w:r>
      <w:r w:rsidRPr="00C97456">
        <w:t xml:space="preserve">and multiorgan abnormalities </w:t>
      </w:r>
      <w:r w:rsidR="00777EB0">
        <w:t>were</w:t>
      </w:r>
      <w:r w:rsidRPr="00C97456">
        <w:t xml:space="preserve"> </w:t>
      </w:r>
      <w:r w:rsidR="00FA39B7">
        <w:t>linked to</w:t>
      </w:r>
      <w:r w:rsidRPr="00C97456">
        <w:t xml:space="preserve"> </w:t>
      </w:r>
      <w:r w:rsidR="00CB23E4">
        <w:t>patterns of impaired recovery</w:t>
      </w:r>
      <w:r w:rsidRPr="00C97456">
        <w:t xml:space="preserve"> at</w:t>
      </w:r>
      <w:r w:rsidR="00EC2F38">
        <w:t xml:space="preserve"> </w:t>
      </w:r>
      <w:r w:rsidR="0074461C">
        <w:t>5-month</w:t>
      </w:r>
      <w:r w:rsidR="00896875">
        <w:t>s</w:t>
      </w:r>
      <w:r w:rsidR="00EC2F38">
        <w:t xml:space="preserve"> </w:t>
      </w:r>
      <w:r w:rsidR="00896875">
        <w:t>post-hospital discharge</w:t>
      </w:r>
      <w:r w:rsidR="00F8097A">
        <w:t>.</w:t>
      </w:r>
    </w:p>
    <w:p w14:paraId="3624B802" w14:textId="77777777" w:rsidR="00C833F6" w:rsidRPr="00C174CC" w:rsidRDefault="00C833F6" w:rsidP="00EC1B75">
      <w:pPr>
        <w:spacing w:line="360" w:lineRule="auto"/>
        <w:jc w:val="both"/>
        <w:rPr>
          <w:i/>
          <w:iCs/>
        </w:rPr>
      </w:pPr>
    </w:p>
    <w:p w14:paraId="2C87AE9D" w14:textId="29258583" w:rsidR="00F3585C" w:rsidRDefault="00F7244D" w:rsidP="00EC1B75">
      <w:pPr>
        <w:spacing w:line="360" w:lineRule="auto"/>
        <w:jc w:val="both"/>
      </w:pPr>
      <w:r w:rsidRPr="00C97456">
        <w:t>Follow-up</w:t>
      </w:r>
      <w:r w:rsidR="00AC0A58" w:rsidRPr="00C97456">
        <w:t xml:space="preserve"> studies of </w:t>
      </w:r>
      <w:r w:rsidR="00620696" w:rsidRPr="00C97456">
        <w:t>post-hospitalised</w:t>
      </w:r>
      <w:r w:rsidR="00AC0A58" w:rsidRPr="00C97456">
        <w:t xml:space="preserve"> </w:t>
      </w:r>
      <w:r w:rsidR="0002583E">
        <w:t xml:space="preserve">COVID-19 </w:t>
      </w:r>
      <w:r w:rsidR="00AC0A58" w:rsidRPr="00C97456">
        <w:t xml:space="preserve">patients </w:t>
      </w:r>
      <w:r w:rsidR="006F464E">
        <w:t>have previously observed</w:t>
      </w:r>
      <w:r w:rsidR="00111BC0">
        <w:t xml:space="preserve"> a </w:t>
      </w:r>
      <w:r w:rsidR="00AC0A58" w:rsidRPr="00C97456">
        <w:t>high prevalence of pulmonary diffusion abnormalities</w:t>
      </w:r>
      <w:r w:rsidR="0093669E">
        <w:t>,</w:t>
      </w:r>
      <w:r w:rsidR="00364903" w:rsidRPr="00C97456">
        <w:fldChar w:fldCharType="begin"/>
      </w:r>
      <w:r w:rsidR="00E3035E">
        <w:instrText xml:space="preserve"> ADDIN EN.CITE &lt;EndNote&gt;&lt;Cite&gt;&lt;Author&gt;Huang&lt;/Author&gt;&lt;Year&gt;2021&lt;/Year&gt;&lt;RecNum&gt;17&lt;/RecNum&gt;&lt;DisplayText&gt;(16)&lt;/DisplayText&gt;&lt;record&gt;&lt;rec-number&gt;17&lt;/rec-number&gt;&lt;foreign-keys&gt;&lt;key app="EN" db-id="2fstrftxx590ftevrxhpsafxe5wvtzta29tv" timestamp="1626624143"&gt;17&lt;/key&gt;&lt;/foreign-keys&gt;&lt;ref-type name="Journal Article"&gt;17&lt;/ref-type&gt;&lt;contributors&gt;&lt;authors&gt;&lt;author&gt;Huang, Chaolin&lt;/author&gt;&lt;author&gt;Huang, Lixue&lt;/author&gt;&lt;author&gt;Wang, Yeming&lt;/author&gt;&lt;author&gt;Li, Xia&lt;/author&gt;&lt;author&gt;Ren, Lili&lt;/author&gt;&lt;author&gt;Gu, Xiaoying&lt;/author&gt;&lt;author&gt;Kang, Liang&lt;/author&gt;&lt;author&gt;Guo, Li&lt;/author&gt;&lt;author&gt;Liu, Min&lt;/author&gt;&lt;author&gt;Zhou, Xing&lt;/author&gt;&lt;/authors&gt;&lt;/contributors&gt;&lt;titles&gt;&lt;title&gt;6-month consequences of COVID-19 in patients discharged from hospital: a cohort study&lt;/title&gt;&lt;secondary-title&gt;The Lancet&lt;/secondary-title&gt;&lt;/titles&gt;&lt;periodical&gt;&lt;full-title&gt;The Lancet&lt;/full-title&gt;&lt;/periodical&gt;&lt;pages&gt;220-232&lt;/pages&gt;&lt;volume&gt;397&lt;/volume&gt;&lt;number&gt;10270&lt;/number&gt;&lt;dates&gt;&lt;year&gt;2021&lt;/year&gt;&lt;/dates&gt;&lt;isbn&gt;0140-6736&lt;/isbn&gt;&lt;urls&gt;&lt;/urls&gt;&lt;/record&gt;&lt;/Cite&gt;&lt;/EndNote&gt;</w:instrText>
      </w:r>
      <w:r w:rsidR="00364903" w:rsidRPr="00C97456">
        <w:fldChar w:fldCharType="separate"/>
      </w:r>
      <w:r w:rsidR="00E3035E">
        <w:rPr>
          <w:noProof/>
        </w:rPr>
        <w:t>(16)</w:t>
      </w:r>
      <w:r w:rsidR="00364903" w:rsidRPr="00C97456">
        <w:fldChar w:fldCharType="end"/>
      </w:r>
      <w:r w:rsidR="00620696" w:rsidRPr="00C97456">
        <w:t xml:space="preserve"> </w:t>
      </w:r>
      <w:r w:rsidR="00405DE0">
        <w:t xml:space="preserve">with a </w:t>
      </w:r>
      <w:r w:rsidR="00995C5E" w:rsidRPr="00C97456">
        <w:t>recent meta-analysis of pooled data from 15 studies</w:t>
      </w:r>
      <w:r w:rsidR="006F464E">
        <w:t xml:space="preserve"> </w:t>
      </w:r>
      <w:r w:rsidR="0002583E">
        <w:t>suggest</w:t>
      </w:r>
      <w:r w:rsidR="00405DE0">
        <w:t>ing</w:t>
      </w:r>
      <w:r w:rsidR="0002583E">
        <w:t xml:space="preserve"> that</w:t>
      </w:r>
      <w:r w:rsidR="006F464E">
        <w:t xml:space="preserve"> </w:t>
      </w:r>
      <w:r w:rsidR="00FD1763" w:rsidRPr="00C97456">
        <w:t>32</w:t>
      </w:r>
      <w:r w:rsidR="00F8097A">
        <w:t>·</w:t>
      </w:r>
      <w:r w:rsidR="00D84FAF" w:rsidRPr="00C97456">
        <w:t>6</w:t>
      </w:r>
      <w:r w:rsidR="00FD1763" w:rsidRPr="00C97456">
        <w:t>%</w:t>
      </w:r>
      <w:r w:rsidR="00D84FAF" w:rsidRPr="00C97456">
        <w:t xml:space="preserve"> of </w:t>
      </w:r>
      <w:r w:rsidR="006F464E">
        <w:t xml:space="preserve">patients exhibit </w:t>
      </w:r>
      <w:r w:rsidR="006E35D7" w:rsidRPr="00C97456">
        <w:t xml:space="preserve">ground glass pulmonary interstitial changes </w:t>
      </w:r>
      <w:r w:rsidR="00FD1763" w:rsidRPr="00C97456">
        <w:t>up to 12 months from infection</w:t>
      </w:r>
      <w:r w:rsidR="00F8097A">
        <w:t>.</w:t>
      </w:r>
      <w:r w:rsidR="004209AC" w:rsidRPr="00C97456">
        <w:fldChar w:fldCharType="begin">
          <w:fldData xml:space="preserve">PEVuZE5vdGU+PENpdGU+PEF1dGhvcj5XYXRhbmFiZTwvQXV0aG9yPjxZZWFyPjIwMjI8L1llYXI+
PFJlY051bT4zPC9SZWNOdW0+PERpc3BsYXlUZXh0PigxNyk8L0Rpc3BsYXlUZXh0PjxyZWNvcmQ+
PHJlYy1udW1iZXI+MzwvcmVjLW51bWJlcj48Zm9yZWlnbi1rZXlzPjxrZXkgYXBwPSJFTiIgZGIt
aWQ9ImRld2QyeHI5MnByZDI5ZXh3Mm92MGEwNmVmNTVzczVhczVhcyIgdGltZXN0YW1wPSIxNjY4
OTczNjg5Ij4zPC9rZXk+PC9mb3JlaWduLWtleXM+PHJlZi10eXBlIG5hbWU9IkpvdXJuYWwgQXJ0
aWNsZSI+MTc8L3JlZi10eXBlPjxjb250cmlidXRvcnM+PGF1dGhvcnM+PGF1dGhvcj5XYXRhbmFi
ZSwgQS48L2F1dGhvcj48YXV0aG9yPlNvLCBNLjwvYXV0aG9yPjxhdXRob3I+SXdhZ2FtaSwgTS48
L2F1dGhvcj48YXV0aG9yPkZ1a3VuYWdhLCBLLjwvYXV0aG9yPjxhdXRob3I+VGFrYWdpLCBILjwv
YXV0aG9yPjxhdXRob3I+S2FiYXRhLCBILjwvYXV0aG9yPjxhdXRob3I+S3VubywgVC48L2F1dGhv
cj48L2F1dGhvcnM+PC9jb250cmlidXRvcnM+PGF1dGgtYWRkcmVzcz5EaXZpc2lvbiBvZiBIb3Nw
aXRhbCBNZWRpY2luZSwgVW5pdmVyc2l0eSBvZiBUc3VrdWJhIEhvc3BpdGFsLCBUc3VrdWJhLCBK
YXBhbi4mI3hEO0RlcGFydG1lbnQgb2YgTWVkaWNpbmUsIEljYWhuIFNjaG9vbCBvZiBNZWRpY2lu
ZSBhdCBNb3VudCBTaW5haSwgTW91bnQgU2luYWkgQmV0aCBJc3JhZWwsIE5ldyBZb3JrLCBOZXcg
WW9yaywgVVNBLiYjeEQ7RGVwYXJ0bWVudCBvZiBIZWFsdGggU2VydmljZXMgUmVzZWFyY2gsIEZh
Y3VsdHkgb2YgTWVkaWNpbmUsIFVuaXZlcnNpdHkgb2YgVHN1a3ViYSwgVHN1a3ViYSwgSmFwYW4u
JiN4RDtEZXBhcnRtZW50IG9mIFB1bG1vbmFyeSBNZWRpY2luZSwgS2VpbyBVbml2ZXJzaXR5IFNj
aG9vbCBvZiBNZWRpY2luZSwgVG9reW8sIEphcGFuLiYjeEQ7RGVwYXJ0bWVudCBvZiBDYXJkaW92
YXNjdWxhciBTdXJnZXJ5LCBTaGl6dW9rYSBNZWRpY2FsIENlbnRlciwgU2hpenVva2EsIEphcGFu
LiYjeEQ7RGl2aXNpb24gb2YgQ2FyZGlvbG9neSwgTW9udGVmaW9yZSBNZWRpY2FsIENlbnRlciwg
QWxiZXJ0IEVpbnN0ZWluIENvbGxlZ2Ugb2YgTWVkaWNpbmUsIE5ldyBZb3JrLCBOZXcgWW9yaywg
VVNBLjwvYXV0aC1hZGRyZXNzPjx0aXRsZXM+PHRpdGxlPk9uZS15ZWFyIGZvbGxvdy11cCBDVCBm
aW5kaW5ncyBpbiBDT1ZJRC0xOSBwYXRpZW50czogQSBzeXN0ZW1hdGljIHJldmlldyBhbmQgbWV0
YS1hbmFseXNpczwvdGl0bGU+PHNlY29uZGFyeS10aXRsZT5SZXNwaXJvbG9neTwvc2Vjb25kYXJ5
LXRpdGxlPjwvdGl0bGVzPjxwZXJpb2RpY2FsPjxmdWxsLXRpdGxlPlJlc3Bpcm9sb2d5PC9mdWxs
LXRpdGxlPjwvcGVyaW9kaWNhbD48cGFnZXM+NjA1LTYxNjwvcGFnZXM+PHZvbHVtZT4yNzwvdm9s
dW1lPjxudW1iZXI+ODwvbnVtYmVyPjxlZGl0aW9uPjIwMjIwNjEyPC9lZGl0aW9uPjxrZXl3b3Jk
cz48a2V5d29yZD4qQ09WSUQtMTkvZGlhZ25vc3RpYyBpbWFnaW5nPC9rZXl3b3JkPjxrZXl3b3Jk
PkRpc2Vhc2UgUHJvZ3Jlc3Npb248L2tleXdvcmQ+PGtleXdvcmQ+Rm9sbG93LVVwIFN0dWRpZXM8
L2tleXdvcmQ+PGtleXdvcmQ+SHVtYW5zPC9rZXl3b3JkPjxrZXl3b3JkPkx1bmcvZGlhZ25vc3Rp
YyBpbWFnaW5nPC9rZXl3b3JkPjxrZXl3b3JkPlJldHJvc3BlY3RpdmUgU3R1ZGllczwva2V5d29y
ZD48a2V5d29yZD5TQVJTLUNvVi0yPC9rZXl3b3JkPjxrZXl3b3JkPlRvbW9ncmFwaHksIFgtUmF5
IENvbXB1dGVkL21ldGhvZHM8L2tleXdvcmQ+PGtleXdvcmQ+Q292aWQtMTk8L2tleXdvcmQ+PGtl
eXdvcmQ+Y29tcHV0ZWQgdG9tb2dyYXBoeTwva2V5d29yZD48a2V5d29yZD5jb3JvbmF2aXJ1cyBk
aXNlYXNlPC9rZXl3b3JkPjxrZXl3b3JkPmZvbGxvdy11cDwva2V5d29yZD48a2V5d29yZD5wdWxt
b25hcnkgZnVuY3Rpb24gdGVzdDwva2V5d29yZD48a2V5d29yZD5zZXF1ZWxhZTwva2V5d29yZD48
L2tleXdvcmRzPjxkYXRlcz48eWVhcj4yMDIyPC95ZWFyPjxwdWItZGF0ZXM+PGRhdGU+QXVnPC9k
YXRlPjwvcHViLWRhdGVzPjwvZGF0ZXM+PGlzYm4+MTMyMy03Nzk5IChQcmludCkmI3hEOzEzMjMt
Nzc5OTwvaXNibj48YWNjZXNzaW9uLW51bT4zNTY5NDcyODwvYWNjZXNzaW9uLW51bT48dXJscz48
L3VybHM+PGN1c3RvbTE+Tm9uZSBkZWNsYXJlZC48L2N1c3RvbTE+PGN1c3RvbTI+UE1DOTM1MDA3
NDwvY3VzdG9tMj48ZWxlY3Ryb25pYy1yZXNvdXJjZS1udW0+MTAuMTExMS9yZXNwLjE0MzExPC9l
bGVjdHJvbmljLXJlc291cmNlLW51bT48cmVtb3RlLWRhdGFiYXNlLXByb3ZpZGVyPk5MTTwvcmVt
b3RlLWRhdGFiYXNlLXByb3ZpZGVyPjxsYW5ndWFnZT5lbmc8L2xhbmd1YWdlPjwvcmVjb3JkPjwv
Q2l0ZT48L0VuZE5vdGU+AG==
</w:fldData>
        </w:fldChar>
      </w:r>
      <w:r w:rsidR="00E3035E">
        <w:instrText xml:space="preserve"> ADDIN EN.CITE </w:instrText>
      </w:r>
      <w:r w:rsidR="00E3035E">
        <w:fldChar w:fldCharType="begin">
          <w:fldData xml:space="preserve">PEVuZE5vdGU+PENpdGU+PEF1dGhvcj5XYXRhbmFiZTwvQXV0aG9yPjxZZWFyPjIwMjI8L1llYXI+
PFJlY051bT4zPC9SZWNOdW0+PERpc3BsYXlUZXh0PigxNyk8L0Rpc3BsYXlUZXh0PjxyZWNvcmQ+
PHJlYy1udW1iZXI+MzwvcmVjLW51bWJlcj48Zm9yZWlnbi1rZXlzPjxrZXkgYXBwPSJFTiIgZGIt
aWQ9ImRld2QyeHI5MnByZDI5ZXh3Mm92MGEwNmVmNTVzczVhczVhcyIgdGltZXN0YW1wPSIxNjY4
OTczNjg5Ij4zPC9rZXk+PC9mb3JlaWduLWtleXM+PHJlZi10eXBlIG5hbWU9IkpvdXJuYWwgQXJ0
aWNsZSI+MTc8L3JlZi10eXBlPjxjb250cmlidXRvcnM+PGF1dGhvcnM+PGF1dGhvcj5XYXRhbmFi
ZSwgQS48L2F1dGhvcj48YXV0aG9yPlNvLCBNLjwvYXV0aG9yPjxhdXRob3I+SXdhZ2FtaSwgTS48
L2F1dGhvcj48YXV0aG9yPkZ1a3VuYWdhLCBLLjwvYXV0aG9yPjxhdXRob3I+VGFrYWdpLCBILjwv
YXV0aG9yPjxhdXRob3I+S2FiYXRhLCBILjwvYXV0aG9yPjxhdXRob3I+S3VubywgVC48L2F1dGhv
cj48L2F1dGhvcnM+PC9jb250cmlidXRvcnM+PGF1dGgtYWRkcmVzcz5EaXZpc2lvbiBvZiBIb3Nw
aXRhbCBNZWRpY2luZSwgVW5pdmVyc2l0eSBvZiBUc3VrdWJhIEhvc3BpdGFsLCBUc3VrdWJhLCBK
YXBhbi4mI3hEO0RlcGFydG1lbnQgb2YgTWVkaWNpbmUsIEljYWhuIFNjaG9vbCBvZiBNZWRpY2lu
ZSBhdCBNb3VudCBTaW5haSwgTW91bnQgU2luYWkgQmV0aCBJc3JhZWwsIE5ldyBZb3JrLCBOZXcg
WW9yaywgVVNBLiYjeEQ7RGVwYXJ0bWVudCBvZiBIZWFsdGggU2VydmljZXMgUmVzZWFyY2gsIEZh
Y3VsdHkgb2YgTWVkaWNpbmUsIFVuaXZlcnNpdHkgb2YgVHN1a3ViYSwgVHN1a3ViYSwgSmFwYW4u
JiN4RDtEZXBhcnRtZW50IG9mIFB1bG1vbmFyeSBNZWRpY2luZSwgS2VpbyBVbml2ZXJzaXR5IFNj
aG9vbCBvZiBNZWRpY2luZSwgVG9reW8sIEphcGFuLiYjeEQ7RGVwYXJ0bWVudCBvZiBDYXJkaW92
YXNjdWxhciBTdXJnZXJ5LCBTaGl6dW9rYSBNZWRpY2FsIENlbnRlciwgU2hpenVva2EsIEphcGFu
LiYjeEQ7RGl2aXNpb24gb2YgQ2FyZGlvbG9neSwgTW9udGVmaW9yZSBNZWRpY2FsIENlbnRlciwg
QWxiZXJ0IEVpbnN0ZWluIENvbGxlZ2Ugb2YgTWVkaWNpbmUsIE5ldyBZb3JrLCBOZXcgWW9yaywg
VVNBLjwvYXV0aC1hZGRyZXNzPjx0aXRsZXM+PHRpdGxlPk9uZS15ZWFyIGZvbGxvdy11cCBDVCBm
aW5kaW5ncyBpbiBDT1ZJRC0xOSBwYXRpZW50czogQSBzeXN0ZW1hdGljIHJldmlldyBhbmQgbWV0
YS1hbmFseXNpczwvdGl0bGU+PHNlY29uZGFyeS10aXRsZT5SZXNwaXJvbG9neTwvc2Vjb25kYXJ5
LXRpdGxlPjwvdGl0bGVzPjxwZXJpb2RpY2FsPjxmdWxsLXRpdGxlPlJlc3Bpcm9sb2d5PC9mdWxs
LXRpdGxlPjwvcGVyaW9kaWNhbD48cGFnZXM+NjA1LTYxNjwvcGFnZXM+PHZvbHVtZT4yNzwvdm9s
dW1lPjxudW1iZXI+ODwvbnVtYmVyPjxlZGl0aW9uPjIwMjIwNjEyPC9lZGl0aW9uPjxrZXl3b3Jk
cz48a2V5d29yZD4qQ09WSUQtMTkvZGlhZ25vc3RpYyBpbWFnaW5nPC9rZXl3b3JkPjxrZXl3b3Jk
PkRpc2Vhc2UgUHJvZ3Jlc3Npb248L2tleXdvcmQ+PGtleXdvcmQ+Rm9sbG93LVVwIFN0dWRpZXM8
L2tleXdvcmQ+PGtleXdvcmQ+SHVtYW5zPC9rZXl3b3JkPjxrZXl3b3JkPkx1bmcvZGlhZ25vc3Rp
YyBpbWFnaW5nPC9rZXl3b3JkPjxrZXl3b3JkPlJldHJvc3BlY3RpdmUgU3R1ZGllczwva2V5d29y
ZD48a2V5d29yZD5TQVJTLUNvVi0yPC9rZXl3b3JkPjxrZXl3b3JkPlRvbW9ncmFwaHksIFgtUmF5
IENvbXB1dGVkL21ldGhvZHM8L2tleXdvcmQ+PGtleXdvcmQ+Q292aWQtMTk8L2tleXdvcmQ+PGtl
eXdvcmQ+Y29tcHV0ZWQgdG9tb2dyYXBoeTwva2V5d29yZD48a2V5d29yZD5jb3JvbmF2aXJ1cyBk
aXNlYXNlPC9rZXl3b3JkPjxrZXl3b3JkPmZvbGxvdy11cDwva2V5d29yZD48a2V5d29yZD5wdWxt
b25hcnkgZnVuY3Rpb24gdGVzdDwva2V5d29yZD48a2V5d29yZD5zZXF1ZWxhZTwva2V5d29yZD48
L2tleXdvcmRzPjxkYXRlcz48eWVhcj4yMDIyPC95ZWFyPjxwdWItZGF0ZXM+PGRhdGU+QXVnPC9k
YXRlPjwvcHViLWRhdGVzPjwvZGF0ZXM+PGlzYm4+MTMyMy03Nzk5IChQcmludCkmI3hEOzEzMjMt
Nzc5OTwvaXNibj48YWNjZXNzaW9uLW51bT4zNTY5NDcyODwvYWNjZXNzaW9uLW51bT48dXJscz48
L3VybHM+PGN1c3RvbTE+Tm9uZSBkZWNsYXJlZC48L2N1c3RvbTE+PGN1c3RvbTI+UE1DOTM1MDA3
NDwvY3VzdG9tMj48ZWxlY3Ryb25pYy1yZXNvdXJjZS1udW0+MTAuMTExMS9yZXNwLjE0MzExPC9l
bGVjdHJvbmljLXJlc291cmNlLW51bT48cmVtb3RlLWRhdGFiYXNlLXByb3ZpZGVyPk5MTTwvcmVt
b3RlLWRhdGFiYXNlLXByb3ZpZGVyPjxsYW5ndWFnZT5lbmc8L2xhbmd1YWdlPjwvcmVjb3JkPjwv
Q2l0ZT48L0VuZE5vdGU+AG==
</w:fldData>
        </w:fldChar>
      </w:r>
      <w:r w:rsidR="00E3035E">
        <w:instrText xml:space="preserve"> ADDIN EN.CITE.DATA </w:instrText>
      </w:r>
      <w:r w:rsidR="00E3035E">
        <w:fldChar w:fldCharType="end"/>
      </w:r>
      <w:r w:rsidR="004209AC" w:rsidRPr="00C97456">
        <w:fldChar w:fldCharType="separate"/>
      </w:r>
      <w:r w:rsidR="00E3035E">
        <w:rPr>
          <w:noProof/>
        </w:rPr>
        <w:t>(17)</w:t>
      </w:r>
      <w:r w:rsidR="004209AC" w:rsidRPr="00C97456">
        <w:fldChar w:fldCharType="end"/>
      </w:r>
      <w:r w:rsidR="00FD1763" w:rsidRPr="00C97456">
        <w:t xml:space="preserve"> </w:t>
      </w:r>
      <w:r w:rsidR="00AC0A58" w:rsidRPr="00C97456">
        <w:t xml:space="preserve">In the present study, </w:t>
      </w:r>
      <w:r w:rsidR="00E86E9A" w:rsidRPr="00C97456">
        <w:t>an excess of 2</w:t>
      </w:r>
      <w:r w:rsidR="00C20048" w:rsidRPr="00C97456">
        <w:t>8</w:t>
      </w:r>
      <w:r w:rsidR="00E86E9A" w:rsidRPr="00C97456">
        <w:t xml:space="preserve">% </w:t>
      </w:r>
      <w:r w:rsidR="00AC0A58" w:rsidRPr="00C97456">
        <w:t>of patients ha</w:t>
      </w:r>
      <w:r w:rsidR="00032689" w:rsidRPr="00C97456">
        <w:t>d</w:t>
      </w:r>
      <w:r w:rsidR="00AC0A58" w:rsidRPr="00C97456">
        <w:t xml:space="preserve"> lung </w:t>
      </w:r>
      <w:r w:rsidR="006E35D7">
        <w:t xml:space="preserve">MRI </w:t>
      </w:r>
      <w:r w:rsidR="00AC0A58" w:rsidRPr="00C97456">
        <w:t>abnormalities</w:t>
      </w:r>
      <w:r w:rsidR="00405DE0">
        <w:t xml:space="preserve">, which </w:t>
      </w:r>
      <w:r w:rsidR="002C3F2C">
        <w:t xml:space="preserve">were </w:t>
      </w:r>
      <w:r w:rsidR="00405DE0">
        <w:t>also associated with impaired gas transfer</w:t>
      </w:r>
      <w:r w:rsidR="00101F54">
        <w:t xml:space="preserve"> (TLCO)</w:t>
      </w:r>
      <w:r w:rsidR="00F8097A">
        <w:t xml:space="preserve">. </w:t>
      </w:r>
      <w:r w:rsidR="0002583E">
        <w:t>Although</w:t>
      </w:r>
      <w:r w:rsidR="00620696" w:rsidRPr="00C97456">
        <w:t xml:space="preserve"> </w:t>
      </w:r>
      <w:r w:rsidR="005C4CE3">
        <w:t>l</w:t>
      </w:r>
      <w:r w:rsidR="00E86E9A" w:rsidRPr="00C97456">
        <w:t>ongitudinal studies</w:t>
      </w:r>
      <w:r w:rsidR="004209AC" w:rsidRPr="00C97456">
        <w:fldChar w:fldCharType="begin">
          <w:fldData xml:space="preserve">PEVuZE5vdGU+PENpdGU+PEF1dGhvcj5IdWFuZzwvQXV0aG9yPjxZZWFyPjIwMjE8L1llYXI+PFJl
Y051bT40NzQ8L1JlY051bT48RGlzcGxheVRleHQ+KDE4LCAxOSk8L0Rpc3BsYXlUZXh0PjxyZWNv
cmQ+PHJlYy1udW1iZXI+NDc0PC9yZWMtbnVtYmVyPjxmb3JlaWduLWtleXM+PGtleSBhcHA9IkVO
IiBkYi1pZD0iZGV3ZDJ4cjkycHJkMjlleHcyb3YwYTA2ZWY1NXNzNWFzNWFzIiB0aW1lc3RhbXA9
IjE2ODMzODg5MDUiPjQ3NDwva2V5PjwvZm9yZWlnbi1rZXlzPjxyZWYtdHlwZSBuYW1lPSJKb3Vy
bmFsIEFydGljbGUiPjE3PC9yZWYtdHlwZT48Y29udHJpYnV0b3JzPjxhdXRob3JzPjxhdXRob3I+
SHVhbmcsIEwuPC9hdXRob3I+PGF1dGhvcj5ZYW8sIFEuPC9hdXRob3I+PGF1dGhvcj5HdSwgWC48
L2F1dGhvcj48YXV0aG9yPldhbmcsIFEuPC9hdXRob3I+PGF1dGhvcj5SZW4sIEwuPC9hdXRob3I+
PGF1dGhvcj5XYW5nLCBZLjwvYXV0aG9yPjxhdXRob3I+SHUsIFAuPC9hdXRob3I+PGF1dGhvcj5H
dW8sIEwuPC9hdXRob3I+PGF1dGhvcj5MaXUsIE0uPC9hdXRob3I+PGF1dGhvcj5YdSwgSi48L2F1
dGhvcj48YXV0aG9yPlpoYW5nLCBYLjwvYXV0aG9yPjxhdXRob3I+UXUsIFkuPC9hdXRob3I+PGF1
dGhvcj5GYW4sIFkuPC9hdXRob3I+PGF1dGhvcj5MaSwgWC48L2F1dGhvcj48YXV0aG9yPkxpLCBD
LjwvYXV0aG9yPjxhdXRob3I+WXUsIFQuPC9hdXRob3I+PGF1dGhvcj5YaWEsIEouPC9hdXRob3I+
PGF1dGhvcj5XZWksIE0uPC9hdXRob3I+PGF1dGhvcj5DaGVuLCBMLjwvYXV0aG9yPjxhdXRob3I+
TGksIFkuPC9hdXRob3I+PGF1dGhvcj5YaWFvLCBGLjwvYXV0aG9yPjxhdXRob3I+TGl1LCBELjwv
YXV0aG9yPjxhdXRob3I+V2FuZywgSi48L2F1dGhvcj48YXV0aG9yPldhbmcsIFguPC9hdXRob3I+
PGF1dGhvcj5DYW8sIEIuPC9hdXRob3I+PC9hdXRob3JzPjwvY29udHJpYnV0b3JzPjxhdXRoLWFk
ZHJlc3M+RGVwYXJ0bWVudCBvZiBQdWxtb25hcnkgYW5kIENyaXRpY2FsIENhcmUgTWVkaWNpbmUs
IENhcGl0YWwgTWVkaWNhbCBVbml2ZXJzaXR5LCBCZWlqaW5nLCBDaGluYTsgRGVwYXJ0bWVudCBv
ZiBQdWxtb25hcnkgYW5kIENyaXRpY2FsIENhcmUgTWVkaWNpbmUsIE5hdGlvbmFsIENlbnRlciBm
b3IgUmVzcGlyYXRvcnkgTWVkaWNpbmUsIENlbnRlciBvZiBSZXNwaXJhdG9yeSBNZWRpY2luZSwg
TmF0aW9uYWwgQ2xpbmljYWwgUmVzZWFyY2ggQ2VudGVyIGZvciBSZXNwaXJhdG9yeSBEaXNlYXNl
cywgQ2hpbmEtSmFwYW4gRnJpZW5kc2hpcCBIb3NwaXRhbCwgQmVpamluZywgQ2hpbmEuJiN4RDtK
aW4gWWluLXRhbiBIb3NwaXRhbCwgV3VoYW4sIEh1YmVpIFByb3ZpbmNlLCBDaGluYTsgV3VoYW4g
UmVzZWFyY2ggQ2VudGVyIGZvciBDb21tdW5pY2FibGUgRGlzZWFzZSBEaWFnbm9zaXMgYW5kIFRy
ZWF0bWVudCwgQ2hpbmVzZSBBY2FkZW15IG9mIE1lZGljYWwgU2NpZW5jZXMsIFd1aGFuLCBIdWJl
aSBQcm92aW5jZSwgQ2hpbmEuJiN4RDtEZXBhcnRtZW50IG9mIFB1bG1vbmFyeSBhbmQgQ3JpdGlj
YWwgQ2FyZSBNZWRpY2luZSwgTmF0aW9uYWwgQ2VudGVyIGZvciBSZXNwaXJhdG9yeSBNZWRpY2lu
ZSwgQ2VudGVyIG9mIFJlc3BpcmF0b3J5IE1lZGljaW5lLCBOYXRpb25hbCBDbGluaWNhbCBSZXNl
YXJjaCBDZW50ZXIgZm9yIFJlc3BpcmF0b3J5IERpc2Vhc2VzLCBDaGluYS1KYXBhbiBGcmllbmRz
aGlwIEhvc3BpdGFsLCBCZWlqaW5nLCBDaGluYTsgSW5zdGl0dXRlIG9mIENsaW5pY2FsIE1lZGlj
YWwgU2NpZW5jZXMsIENoaW5hLUphcGFuIEZyaWVuZHNoaXAgSG9zcGl0YWwsIEJlaWppbmcsIENo
aW5hLiYjeEQ7S2V5IExhYm9yYXRvcnkgb2YgUmVzcGlyYXRvcnkgRGlzZWFzZSBQYXRob2dlbm9t
aWNzLCBDaGluZXNlIEFjYWRlbXkgb2YgTWVkaWNhbCBTY2llbmNlcyBhbmQgUGVraW5nIFVuaW9u
IE1lZGljYWwgQ29sbGVnZSwgQmVpamluZywgQ2hpbmE7IE5IQyBLZXkgTGFib3JhdG9yeSBvZiBT
eXN0ZW1zIEJpb2xvZ3kgb2YgUGF0aG9nZW5zIGFuZCBDaHJpc3RvcGhlIE1lcmlldXggTGFib3Jh
dG9yeSwgSW5zdGl0dXRlIG9mIFBhdGhvZ2VuIEJpb2xvZ3ksIENoaW5lc2UgQWNhZGVteSBvZiBN
ZWRpY2FsIFNjaWVuY2VzLCBCZWlqaW5nLCBDaGluYS4mI3hEO0RlcGFydG1lbnQgb2YgUmFkaW9s
b2d5LCBDaGluYS1KYXBhbiBGcmllbmRzaGlwIEhvc3BpdGFsLCBCZWlqaW5nLCBDaGluYS4mI3hE
O1RzaW5naHVhIFVuaXZlcnNpdHkgU2Nob29sIG9mIE1lZGljaW5lLCBCZWlqaW5nLCBDaGluYS4m
I3hEO0RlcGFydG1lbnQgb2YgUHVsbW9uYXJ5IGFuZCBDcml0aWNhbCBDYXJlIE1lZGljaW5lLCBO
YXRpb25hbCBDZW50ZXIgZm9yIFJlc3BpcmF0b3J5IE1lZGljaW5lLCBDZW50ZXIgb2YgUmVzcGly
YXRvcnkgTWVkaWNpbmUsIE5hdGlvbmFsIENsaW5pY2FsIFJlc2VhcmNoIENlbnRlciBmb3IgUmVz
cGlyYXRvcnkgRGlzZWFzZXMsIENoaW5hLUphcGFuIEZyaWVuZHNoaXAgSG9zcGl0YWwsIEJlaWpp
bmcsIENoaW5hOyBJbnN0aXR1dGUgb2YgUmVzcGlyYXRvcnkgTWVkaWNpbmUsIENoaW5lc2UgQWNh
ZGVteSBvZiBNZWRpY2FsIFNjaWVuY2UsIEJlaWppbmcsIENoaW5hOyBUc2luZ2h1YSBVbml2ZXJz
aXR5LVBla2luZyBVbml2ZXJzaXR5IEpvaW50IENlbnRlciBmb3IgTGlmZSBTY2llbmNlcywgQmVp
amluZywgQ2hpbmEuIEVsZWN0cm9uaWMgYWRkcmVzczogY2FvYmluX2JlbkAxNjMuY29tLjwvYXV0
aC1hZGRyZXNzPjx0aXRsZXM+PHRpdGxlPjEteWVhciBvdXRjb21lcyBpbiBob3NwaXRhbCBzdXJ2
aXZvcnMgd2l0aCBDT1ZJRC0xOTogYSBsb25naXR1ZGluYWwgY29ob3J0IHN0dWR5PC90aXRsZT48
c2Vjb25kYXJ5LXRpdGxlPkxhbmNldDwvc2Vjb25kYXJ5LXRpdGxlPjwvdGl0bGVzPjxwZXJpb2Rp
Y2FsPjxmdWxsLXRpdGxlPkxhbmNldDwvZnVsbC10aXRsZT48L3BlcmlvZGljYWw+PHBhZ2VzPjc0
Ny03NTg8L3BhZ2VzPjx2b2x1bWU+Mzk4PC92b2x1bWU+PG51bWJlcj4xMDMwMjwvbnVtYmVyPjxr
ZXl3b3Jkcz48a2V5d29yZD5BZ2VkPC9rZXl3b3JkPjxrZXl3b3JkPkFueGlldHkvZXRpb2xvZ3k8
L2tleXdvcmQ+PGtleXdvcmQ+Q09WSUQtMTkvKmNvbXBsaWNhdGlvbnMvcGh5c2lvcGF0aG9sb2d5
L3BzeWNob2xvZ3k8L2tleXdvcmQ+PGtleXdvcmQ+RGVwcmVzc2lvbi9ldGlvbG9neTwva2V5d29y
ZD48a2V5d29yZD5FeGVyY2lzZSBUb2xlcmFuY2U8L2tleXdvcmQ+PGtleXdvcmQ+RmF0aWd1ZS9l
dGlvbG9neTwva2V5d29yZD48a2V5d29yZD5GZW1hbGU8L2tleXdvcmQ+PGtleXdvcmQ+Rm9sbG93
LVVwIFN0dWRpZXM8L2tleXdvcmQ+PGtleXdvcmQ+SHVtYW5zPC9rZXl3b3JkPjxrZXl3b3JkPkxv
bmdpdHVkaW5hbCBTdHVkaWVzPC9rZXl3b3JkPjxrZXl3b3JkPkx1bmcvcGh5c2lvcGF0aG9sb2d5
PC9rZXl3b3JkPjxrZXl3b3JkPk1hbGU8L2tleXdvcmQ+PGtleXdvcmQ+TWlkZGxlIEFnZWQ8L2tl
eXdvcmQ+PGtleXdvcmQ+TXVzY2xlIFdlYWtuZXNzL2V0aW9sb2d5PC9rZXl3b3JkPjxrZXl3b3Jk
PlF1YWxpdHkgb2YgTGlmZTwva2V5d29yZD48a2V5d29yZD5TQVJTLUNvVi0yPC9rZXl3b3JkPjxr
ZXl3b3JkPipTdXJ2aXZvcnM8L2tleXdvcmQ+PGtleXdvcmQ+V2FsayBUZXN0PC9rZXl3b3JkPjwv
a2V5d29yZHM+PGRhdGVzPjx5ZWFyPjIwMjE8L3llYXI+PHB1Yi1kYXRlcz48ZGF0ZT5BdWcgMjg8
L2RhdGU+PC9wdWItZGF0ZXM+PC9kYXRlcz48aXNibj4wMTQwLTY3MzYgKFByaW50KSYjeEQ7MDE0
MC02NzM2PC9pc2JuPjxhY2Nlc3Npb24tbnVtPjM0NDU0NjczPC9hY2Nlc3Npb24tbnVtPjx1cmxz
PjwvdXJscz48Y3VzdG9tMT5EZWNsYXJhdGlvbiBvZiBpbnRlcmVzdHMgV2UgZGVjbGFyZSBubyBj
b21wZXRpbmcgaW50ZXJlc3RzLjwvY3VzdG9tMT48Y3VzdG9tMj5QTUM4Mzg5OTk5PC9jdXN0b20y
PjxlbGVjdHJvbmljLXJlc291cmNlLW51bT4xMC4xMDE2L3MwMTQwLTY3MzYoMjEpMDE3NTUtNDwv
ZWxlY3Ryb25pYy1yZXNvdXJjZS1udW0+PHJlbW90ZS1kYXRhYmFzZS1wcm92aWRlcj5OTE08L3Jl
bW90ZS1kYXRhYmFzZS1wcm92aWRlcj48bGFuZ3VhZ2U+ZW5nPC9sYW5ndWFnZT48L3JlY29yZD48
L0NpdGU+PENpdGU+PEF1dGhvcj5XdTwvQXV0aG9yPjxZZWFyPjIwMjE8L1llYXI+PFJlY051bT40
NzU8L1JlY051bT48cmVjb3JkPjxyZWMtbnVtYmVyPjQ3NTwvcmVjLW51bWJlcj48Zm9yZWlnbi1r
ZXlzPjxrZXkgYXBwPSJFTiIgZGItaWQ9ImRld2QyeHI5MnByZDI5ZXh3Mm92MGEwNmVmNTVzczVh
czVhcyIgdGltZXN0YW1wPSIxNjgzMzg5MDA4Ij40NzU8L2tleT48L2ZvcmVpZ24ta2V5cz48cmVm
LXR5cGUgbmFtZT0iSm91cm5hbCBBcnRpY2xlIj4xNzwvcmVmLXR5cGU+PGNvbnRyaWJ1dG9ycz48
YXV0aG9ycz48YXV0aG9yPld1LCBYLjwvYXV0aG9yPjxhdXRob3I+TGl1LCBYLjwvYXV0aG9yPjxh
dXRob3I+WmhvdSwgWS48L2F1dGhvcj48YXV0aG9yPll1LCBILjwvYXV0aG9yPjxhdXRob3I+TGks
IFIuPC9hdXRob3I+PGF1dGhvcj5aaGFuLCBRLjwvYXV0aG9yPjxhdXRob3I+TmksIEYuPC9hdXRo
b3I+PGF1dGhvcj5GYW5nLCBTLjwvYXV0aG9yPjxhdXRob3I+THUsIFkuPC9hdXRob3I+PGF1dGhv
cj5EaW5nLCBYLjwvYXV0aG9yPjxhdXRob3I+TGl1LCBILjwvYXV0aG9yPjxhdXRob3I+RXdpbmcs
IFIuIE0uPC9hdXRob3I+PGF1dGhvcj5Kb25lcywgTS4gRy48L2F1dGhvcj48YXV0aG9yPkh1LCBZ
LjwvYXV0aG9yPjxhdXRob3I+TmllLCBILjwvYXV0aG9yPjxhdXRob3I+V2FuZywgWS48L2F1dGhv
cj48L2F1dGhvcnM+PC9jb250cmlidXRvcnM+PGF1dGgtYWRkcmVzcz5EZXBhcnRtZW50IG9mIFJl
c3BpcmF0b3J5IGFuZCBDcml0aWNhbCBNZWRpY2luZSwgUmVubWluIEhvc3BpdGFsIG9mIFd1aGFu
IFVuaXZlcnNpdHksIFd1aGFuLCBIdWJlaSwgQ2hpbmEuJiN4RDtEZXBhcnRtZW50IG9mIFB1bG1v
bmFyeSBhbmQgQ3JpdGljYWwgQ2FyZSBNZWRpY2luZSwgVGhlIENlbnRyYWwgSG9zcGl0YWwgb2Yg
V3VoYW4sIFRvbmdqaSBNZWRpY2FsIENvbGxlZ2UsIEh1YXpob25nIFVuaXZlcnNpdHkgb2YgU2Np
ZW5jZSBhbmQgVGVjaG5vbG9neSwgV3VoYW4sIEh1YmVpLCBDaGluYS4mI3hEO0Jpb2xvZ2ljYWwg
U2NpZW5jZXMsIEZhY3VsdHkgb2YgRW52aXJvbm1lbnRhbCBhbmQgTGlmZSBTY2llbmNlcywgVW5p
dmVyc2l0eSBvZiBTb3V0aGFtcHRvbiwgU291dGhhbXB0b24sIFVLOyBJbnN0aXR1dGUgZm9yIExp
ZmUgU2NpZW5jZXMsIFVuaXZlcnNpdHkgb2YgU291dGhhbXB0b24sIFNvdXRoYW1wdG9uLCBVSy4m
I3hEO0RlcGFydG1lbnQgb2YgUmVzcGlyYXRvcnkgYW5kIENyaXRpY2FsIENhcmUgTWVkaWNpbmUs
IENoaW5hLUphcGFuIEZyaWVuZHNoaXAgSG9zcGl0YWwsIEJlaWppbmcsIENoaW5hLiYjeEQ7SW5z
dGl0dXRlIGZvciBMaWZlIFNjaWVuY2VzLCBVbml2ZXJzaXR5IG9mIFNvdXRoYW1wdG9uLCBTb3V0
aGFtcHRvbiwgVUs7IENsaW5pY2FsIGFuZCBFeHBlcmltZW50YWwgU2NpZW5jZXMsIEZhY3VsdHkg
b2YgTWVkaWNpbmUsIFVuaXZlcnNpdHkgb2YgU291dGhhbXB0b24sIFNvdXRoYW1wdG9uLCBVSzsg
TklIUiBTb3V0aGFtcHRvbiBCaW9tZWRpY2FsIFJlc2VhcmNoIENlbnRyZSwgVW5pdmVyc2l0eSBI
b3NwaXRhbCBTb3V0aGFtcHRvbiwgU291dGhhbXB0b24sIFVLLiBFbGVjdHJvbmljIGFkZHJlc3M6
IG1hcmsuam9uZXNAc290b24uYWMudWsuJiN4RDtEZXBhcnRtZW50IG9mIFB1bG1vbmFyeSBhbmQg
Q3JpdGljYWwgQ2FyZSBNZWRpY2luZSwgVGhlIENlbnRyYWwgSG9zcGl0YWwgb2YgV3VoYW4sIFRv
bmdqaSBNZWRpY2FsIENvbGxlZ2UsIEh1YXpob25nIFVuaXZlcnNpdHkgb2YgU2NpZW5jZSBhbmQg
VGVjaG5vbG9neSwgV3VoYW4sIEh1YmVpLCBDaGluYS4gRWxlY3Ryb25pYyBhZGRyZXNzOiBodXlp
X3B1YkAxNjMuY29tLiYjeEQ7RGVwYXJ0bWVudCBvZiBSZXNwaXJhdG9yeSBhbmQgQ3JpdGljYWwg
TWVkaWNpbmUsIFJlbm1pbiBIb3NwaXRhbCBvZiBXdWhhbiBVbml2ZXJzaXR5LCBXdWhhbiwgSHVi
ZWksIENoaW5hLiBFbGVjdHJvbmljIGFkZHJlc3M6IG5oeGJqQHNvaHUuY29tLiYjeEQ7QmlvbG9n
aWNhbCBTY2llbmNlcywgRmFjdWx0eSBvZiBFbnZpcm9ubWVudGFsIGFuZCBMaWZlIFNjaWVuY2Vz
LCBVbml2ZXJzaXR5IG9mIFNvdXRoYW1wdG9uLCBTb3V0aGFtcHRvbiwgVUs7IEluc3RpdHV0ZSBm
b3IgTGlmZSBTY2llbmNlcywgVW5pdmVyc2l0eSBvZiBTb3V0aGFtcHRvbiwgU291dGhhbXB0b24s
IFVLOyBOSUhSIFNvdXRoYW1wdG9uIEJpb21lZGljYWwgUmVzZWFyY2ggQ2VudHJlLCBVbml2ZXJz
aXR5IEhvc3BpdGFsIFNvdXRoYW1wdG9uLCBTb3V0aGFtcHRvbiwgVUsuIEVsZWN0cm9uaWMgYWRk
cmVzczogeWlodWEud2FuZ0Bzb3Rvbi5hYy51ay48L2F1dGgtYWRkcmVzcz48dGl0bGVzPjx0aXRs
ZT4zLW1vbnRoLCA2LW1vbnRoLCA5LW1vbnRoLCBhbmQgMTItbW9udGggcmVzcGlyYXRvcnkgb3V0
Y29tZXMgaW4gcGF0aWVudHMgZm9sbG93aW5nIENPVklELTE5LXJlbGF0ZWQgaG9zcGl0YWxpc2F0
aW9uOiBhIHByb3NwZWN0aXZlIHN0dWR5PC90aXRsZT48c2Vjb25kYXJ5LXRpdGxlPkxhbmNldCBS
ZXNwaXIgTWVkPC9zZWNvbmRhcnktdGl0bGU+PC90aXRsZXM+PHBlcmlvZGljYWw+PGZ1bGwtdGl0
bGU+TGFuY2V0IFJlc3BpciBNZWQ8L2Z1bGwtdGl0bGU+PC9wZXJpb2RpY2FsPjxwYWdlcz43NDct
NzU0PC9wYWdlcz48dm9sdW1lPjk8L3ZvbHVtZT48bnVtYmVyPjc8L251bWJlcj48ZWRpdGlvbj4y
MDIxMDUwNTwvZWRpdGlvbj48a2V5d29yZHM+PGtleXdvcmQ+QWdlZDwva2V5d29yZD48a2V5d29y
ZD5DT1ZJRC0xOS8qcGh5c2lvcGF0aG9sb2d5Lyp0aGVyYXB5PC9rZXl3b3JkPjxrZXl3b3JkPkNv
aG9ydCBTdHVkaWVzPC9rZXl3b3JkPjxrZXl3b3JkPkZlbWFsZTwva2V5d29yZD48a2V5d29yZD4q
SG9zcGl0YWxpemF0aW9uPC9rZXl3b3JkPjxrZXl3b3JkPkh1bWFuczwva2V5d29yZD48a2V5d29y
ZD5Mb25naXR1ZGluYWwgU3R1ZGllczwva2V5d29yZD48a2V5d29yZD5NYWxlPC9rZXl3b3JkPjxr
ZXl3b3JkPk1pZGRsZSBBZ2VkPC9rZXl3b3JkPjxrZXl3b3JkPlByb3NwZWN0aXZlIFN0dWRpZXM8
L2tleXdvcmQ+PGtleXdvcmQ+UmVzcGlyYXRvcnkgRnVuY3Rpb24gVGVzdHM8L2tleXdvcmQ+PGtl
eXdvcmQ+VGltZSBGYWN0b3JzPC9rZXl3b3JkPjwva2V5d29yZHM+PGRhdGVzPjx5ZWFyPjIwMjE8
L3llYXI+PHB1Yi1kYXRlcz48ZGF0ZT5KdWw8L2RhdGU+PC9wdWItZGF0ZXM+PC9kYXRlcz48aXNi
bj4yMjEzLTI2MDAgKFByaW50KSYjeEQ7MjIxMy0yNjAwPC9pc2JuPjxhY2Nlc3Npb24tbnVtPjMz
OTY0MjQ1PC9hY2Nlc3Npb24tbnVtPjx1cmxzPjwvdXJscz48Y3VzdG9tMT5EZWNsYXJhdGlvbiBv
ZiBpbnRlcmVzdHMgV2UgZGVjbGFyZSBubyBjb21wZXRpbmcgaW50ZXJlc3RzLjwvY3VzdG9tMT48
Y3VzdG9tMj5QTUM4MDk5MzE2PC9jdXN0b20yPjxjdXN0b202PkVNUzEyMTMzNDwvY3VzdG9tNj48
ZWxlY3Ryb25pYy1yZXNvdXJjZS1udW0+MTAuMTAxNi9zMjIxMy0yNjAwKDIxKTAwMTc0LTA8L2Vs
ZWN0cm9uaWMtcmVzb3VyY2UtbnVtPjxyZW1vdGUtZGF0YWJhc2UtcHJvdmlkZXI+TkxNPC9yZW1v
dGUtZGF0YWJhc2UtcHJvdmlkZXI+PGxhbmd1YWdlPmVuZzwvbGFuZ3VhZ2U+PC9yZWNvcmQ+PC9D
aXRlPjwvRW5kTm90ZT4A
</w:fldData>
        </w:fldChar>
      </w:r>
      <w:r w:rsidR="00E3035E">
        <w:instrText xml:space="preserve"> ADDIN EN.CITE </w:instrText>
      </w:r>
      <w:r w:rsidR="00E3035E">
        <w:fldChar w:fldCharType="begin">
          <w:fldData xml:space="preserve">PEVuZE5vdGU+PENpdGU+PEF1dGhvcj5IdWFuZzwvQXV0aG9yPjxZZWFyPjIwMjE8L1llYXI+PFJl
Y051bT40NzQ8L1JlY051bT48RGlzcGxheVRleHQ+KDE4LCAxOSk8L0Rpc3BsYXlUZXh0PjxyZWNv
cmQ+PHJlYy1udW1iZXI+NDc0PC9yZWMtbnVtYmVyPjxmb3JlaWduLWtleXM+PGtleSBhcHA9IkVO
IiBkYi1pZD0iZGV3ZDJ4cjkycHJkMjlleHcyb3YwYTA2ZWY1NXNzNWFzNWFzIiB0aW1lc3RhbXA9
IjE2ODMzODg5MDUiPjQ3NDwva2V5PjwvZm9yZWlnbi1rZXlzPjxyZWYtdHlwZSBuYW1lPSJKb3Vy
bmFsIEFydGljbGUiPjE3PC9yZWYtdHlwZT48Y29udHJpYnV0b3JzPjxhdXRob3JzPjxhdXRob3I+
SHVhbmcsIEwuPC9hdXRob3I+PGF1dGhvcj5ZYW8sIFEuPC9hdXRob3I+PGF1dGhvcj5HdSwgWC48
L2F1dGhvcj48YXV0aG9yPldhbmcsIFEuPC9hdXRob3I+PGF1dGhvcj5SZW4sIEwuPC9hdXRob3I+
PGF1dGhvcj5XYW5nLCBZLjwvYXV0aG9yPjxhdXRob3I+SHUsIFAuPC9hdXRob3I+PGF1dGhvcj5H
dW8sIEwuPC9hdXRob3I+PGF1dGhvcj5MaXUsIE0uPC9hdXRob3I+PGF1dGhvcj5YdSwgSi48L2F1
dGhvcj48YXV0aG9yPlpoYW5nLCBYLjwvYXV0aG9yPjxhdXRob3I+UXUsIFkuPC9hdXRob3I+PGF1
dGhvcj5GYW4sIFkuPC9hdXRob3I+PGF1dGhvcj5MaSwgWC48L2F1dGhvcj48YXV0aG9yPkxpLCBD
LjwvYXV0aG9yPjxhdXRob3I+WXUsIFQuPC9hdXRob3I+PGF1dGhvcj5YaWEsIEouPC9hdXRob3I+
PGF1dGhvcj5XZWksIE0uPC9hdXRob3I+PGF1dGhvcj5DaGVuLCBMLjwvYXV0aG9yPjxhdXRob3I+
TGksIFkuPC9hdXRob3I+PGF1dGhvcj5YaWFvLCBGLjwvYXV0aG9yPjxhdXRob3I+TGl1LCBELjwv
YXV0aG9yPjxhdXRob3I+V2FuZywgSi48L2F1dGhvcj48YXV0aG9yPldhbmcsIFguPC9hdXRob3I+
PGF1dGhvcj5DYW8sIEIuPC9hdXRob3I+PC9hdXRob3JzPjwvY29udHJpYnV0b3JzPjxhdXRoLWFk
ZHJlc3M+RGVwYXJ0bWVudCBvZiBQdWxtb25hcnkgYW5kIENyaXRpY2FsIENhcmUgTWVkaWNpbmUs
IENhcGl0YWwgTWVkaWNhbCBVbml2ZXJzaXR5LCBCZWlqaW5nLCBDaGluYTsgRGVwYXJ0bWVudCBv
ZiBQdWxtb25hcnkgYW5kIENyaXRpY2FsIENhcmUgTWVkaWNpbmUsIE5hdGlvbmFsIENlbnRlciBm
b3IgUmVzcGlyYXRvcnkgTWVkaWNpbmUsIENlbnRlciBvZiBSZXNwaXJhdG9yeSBNZWRpY2luZSwg
TmF0aW9uYWwgQ2xpbmljYWwgUmVzZWFyY2ggQ2VudGVyIGZvciBSZXNwaXJhdG9yeSBEaXNlYXNl
cywgQ2hpbmEtSmFwYW4gRnJpZW5kc2hpcCBIb3NwaXRhbCwgQmVpamluZywgQ2hpbmEuJiN4RDtK
aW4gWWluLXRhbiBIb3NwaXRhbCwgV3VoYW4sIEh1YmVpIFByb3ZpbmNlLCBDaGluYTsgV3VoYW4g
UmVzZWFyY2ggQ2VudGVyIGZvciBDb21tdW5pY2FibGUgRGlzZWFzZSBEaWFnbm9zaXMgYW5kIFRy
ZWF0bWVudCwgQ2hpbmVzZSBBY2FkZW15IG9mIE1lZGljYWwgU2NpZW5jZXMsIFd1aGFuLCBIdWJl
aSBQcm92aW5jZSwgQ2hpbmEuJiN4RDtEZXBhcnRtZW50IG9mIFB1bG1vbmFyeSBhbmQgQ3JpdGlj
YWwgQ2FyZSBNZWRpY2luZSwgTmF0aW9uYWwgQ2VudGVyIGZvciBSZXNwaXJhdG9yeSBNZWRpY2lu
ZSwgQ2VudGVyIG9mIFJlc3BpcmF0b3J5IE1lZGljaW5lLCBOYXRpb25hbCBDbGluaWNhbCBSZXNl
YXJjaCBDZW50ZXIgZm9yIFJlc3BpcmF0b3J5IERpc2Vhc2VzLCBDaGluYS1KYXBhbiBGcmllbmRz
aGlwIEhvc3BpdGFsLCBCZWlqaW5nLCBDaGluYTsgSW5zdGl0dXRlIG9mIENsaW5pY2FsIE1lZGlj
YWwgU2NpZW5jZXMsIENoaW5hLUphcGFuIEZyaWVuZHNoaXAgSG9zcGl0YWwsIEJlaWppbmcsIENo
aW5hLiYjeEQ7S2V5IExhYm9yYXRvcnkgb2YgUmVzcGlyYXRvcnkgRGlzZWFzZSBQYXRob2dlbm9t
aWNzLCBDaGluZXNlIEFjYWRlbXkgb2YgTWVkaWNhbCBTY2llbmNlcyBhbmQgUGVraW5nIFVuaW9u
IE1lZGljYWwgQ29sbGVnZSwgQmVpamluZywgQ2hpbmE7IE5IQyBLZXkgTGFib3JhdG9yeSBvZiBT
eXN0ZW1zIEJpb2xvZ3kgb2YgUGF0aG9nZW5zIGFuZCBDaHJpc3RvcGhlIE1lcmlldXggTGFib3Jh
dG9yeSwgSW5zdGl0dXRlIG9mIFBhdGhvZ2VuIEJpb2xvZ3ksIENoaW5lc2UgQWNhZGVteSBvZiBN
ZWRpY2FsIFNjaWVuY2VzLCBCZWlqaW5nLCBDaGluYS4mI3hEO0RlcGFydG1lbnQgb2YgUmFkaW9s
b2d5LCBDaGluYS1KYXBhbiBGcmllbmRzaGlwIEhvc3BpdGFsLCBCZWlqaW5nLCBDaGluYS4mI3hE
O1RzaW5naHVhIFVuaXZlcnNpdHkgU2Nob29sIG9mIE1lZGljaW5lLCBCZWlqaW5nLCBDaGluYS4m
I3hEO0RlcGFydG1lbnQgb2YgUHVsbW9uYXJ5IGFuZCBDcml0aWNhbCBDYXJlIE1lZGljaW5lLCBO
YXRpb25hbCBDZW50ZXIgZm9yIFJlc3BpcmF0b3J5IE1lZGljaW5lLCBDZW50ZXIgb2YgUmVzcGly
YXRvcnkgTWVkaWNpbmUsIE5hdGlvbmFsIENsaW5pY2FsIFJlc2VhcmNoIENlbnRlciBmb3IgUmVz
cGlyYXRvcnkgRGlzZWFzZXMsIENoaW5hLUphcGFuIEZyaWVuZHNoaXAgSG9zcGl0YWwsIEJlaWpp
bmcsIENoaW5hOyBJbnN0aXR1dGUgb2YgUmVzcGlyYXRvcnkgTWVkaWNpbmUsIENoaW5lc2UgQWNh
ZGVteSBvZiBNZWRpY2FsIFNjaWVuY2UsIEJlaWppbmcsIENoaW5hOyBUc2luZ2h1YSBVbml2ZXJz
aXR5LVBla2luZyBVbml2ZXJzaXR5IEpvaW50IENlbnRlciBmb3IgTGlmZSBTY2llbmNlcywgQmVp
amluZywgQ2hpbmEuIEVsZWN0cm9uaWMgYWRkcmVzczogY2FvYmluX2JlbkAxNjMuY29tLjwvYXV0
aC1hZGRyZXNzPjx0aXRsZXM+PHRpdGxlPjEteWVhciBvdXRjb21lcyBpbiBob3NwaXRhbCBzdXJ2
aXZvcnMgd2l0aCBDT1ZJRC0xOTogYSBsb25naXR1ZGluYWwgY29ob3J0IHN0dWR5PC90aXRsZT48
c2Vjb25kYXJ5LXRpdGxlPkxhbmNldDwvc2Vjb25kYXJ5LXRpdGxlPjwvdGl0bGVzPjxwZXJpb2Rp
Y2FsPjxmdWxsLXRpdGxlPkxhbmNldDwvZnVsbC10aXRsZT48L3BlcmlvZGljYWw+PHBhZ2VzPjc0
Ny03NTg8L3BhZ2VzPjx2b2x1bWU+Mzk4PC92b2x1bWU+PG51bWJlcj4xMDMwMjwvbnVtYmVyPjxr
ZXl3b3Jkcz48a2V5d29yZD5BZ2VkPC9rZXl3b3JkPjxrZXl3b3JkPkFueGlldHkvZXRpb2xvZ3k8
L2tleXdvcmQ+PGtleXdvcmQ+Q09WSUQtMTkvKmNvbXBsaWNhdGlvbnMvcGh5c2lvcGF0aG9sb2d5
L3BzeWNob2xvZ3k8L2tleXdvcmQ+PGtleXdvcmQ+RGVwcmVzc2lvbi9ldGlvbG9neTwva2V5d29y
ZD48a2V5d29yZD5FeGVyY2lzZSBUb2xlcmFuY2U8L2tleXdvcmQ+PGtleXdvcmQ+RmF0aWd1ZS9l
dGlvbG9neTwva2V5d29yZD48a2V5d29yZD5GZW1hbGU8L2tleXdvcmQ+PGtleXdvcmQ+Rm9sbG93
LVVwIFN0dWRpZXM8L2tleXdvcmQ+PGtleXdvcmQ+SHVtYW5zPC9rZXl3b3JkPjxrZXl3b3JkPkxv
bmdpdHVkaW5hbCBTdHVkaWVzPC9rZXl3b3JkPjxrZXl3b3JkPkx1bmcvcGh5c2lvcGF0aG9sb2d5
PC9rZXl3b3JkPjxrZXl3b3JkPk1hbGU8L2tleXdvcmQ+PGtleXdvcmQ+TWlkZGxlIEFnZWQ8L2tl
eXdvcmQ+PGtleXdvcmQ+TXVzY2xlIFdlYWtuZXNzL2V0aW9sb2d5PC9rZXl3b3JkPjxrZXl3b3Jk
PlF1YWxpdHkgb2YgTGlmZTwva2V5d29yZD48a2V5d29yZD5TQVJTLUNvVi0yPC9rZXl3b3JkPjxr
ZXl3b3JkPipTdXJ2aXZvcnM8L2tleXdvcmQ+PGtleXdvcmQ+V2FsayBUZXN0PC9rZXl3b3JkPjwv
a2V5d29yZHM+PGRhdGVzPjx5ZWFyPjIwMjE8L3llYXI+PHB1Yi1kYXRlcz48ZGF0ZT5BdWcgMjg8
L2RhdGU+PC9wdWItZGF0ZXM+PC9kYXRlcz48aXNibj4wMTQwLTY3MzYgKFByaW50KSYjeEQ7MDE0
MC02NzM2PC9pc2JuPjxhY2Nlc3Npb24tbnVtPjM0NDU0NjczPC9hY2Nlc3Npb24tbnVtPjx1cmxz
PjwvdXJscz48Y3VzdG9tMT5EZWNsYXJhdGlvbiBvZiBpbnRlcmVzdHMgV2UgZGVjbGFyZSBubyBj
b21wZXRpbmcgaW50ZXJlc3RzLjwvY3VzdG9tMT48Y3VzdG9tMj5QTUM4Mzg5OTk5PC9jdXN0b20y
PjxlbGVjdHJvbmljLXJlc291cmNlLW51bT4xMC4xMDE2L3MwMTQwLTY3MzYoMjEpMDE3NTUtNDwv
ZWxlY3Ryb25pYy1yZXNvdXJjZS1udW0+PHJlbW90ZS1kYXRhYmFzZS1wcm92aWRlcj5OTE08L3Jl
bW90ZS1kYXRhYmFzZS1wcm92aWRlcj48bGFuZ3VhZ2U+ZW5nPC9sYW5ndWFnZT48L3JlY29yZD48
L0NpdGU+PENpdGU+PEF1dGhvcj5XdTwvQXV0aG9yPjxZZWFyPjIwMjE8L1llYXI+PFJlY051bT40
NzU8L1JlY051bT48cmVjb3JkPjxyZWMtbnVtYmVyPjQ3NTwvcmVjLW51bWJlcj48Zm9yZWlnbi1r
ZXlzPjxrZXkgYXBwPSJFTiIgZGItaWQ9ImRld2QyeHI5MnByZDI5ZXh3Mm92MGEwNmVmNTVzczVh
czVhcyIgdGltZXN0YW1wPSIxNjgzMzg5MDA4Ij40NzU8L2tleT48L2ZvcmVpZ24ta2V5cz48cmVm
LXR5cGUgbmFtZT0iSm91cm5hbCBBcnRpY2xlIj4xNzwvcmVmLXR5cGU+PGNvbnRyaWJ1dG9ycz48
YXV0aG9ycz48YXV0aG9yPld1LCBYLjwvYXV0aG9yPjxhdXRob3I+TGl1LCBYLjwvYXV0aG9yPjxh
dXRob3I+WmhvdSwgWS48L2F1dGhvcj48YXV0aG9yPll1LCBILjwvYXV0aG9yPjxhdXRob3I+TGks
IFIuPC9hdXRob3I+PGF1dGhvcj5aaGFuLCBRLjwvYXV0aG9yPjxhdXRob3I+TmksIEYuPC9hdXRo
b3I+PGF1dGhvcj5GYW5nLCBTLjwvYXV0aG9yPjxhdXRob3I+THUsIFkuPC9hdXRob3I+PGF1dGhv
cj5EaW5nLCBYLjwvYXV0aG9yPjxhdXRob3I+TGl1LCBILjwvYXV0aG9yPjxhdXRob3I+RXdpbmcs
IFIuIE0uPC9hdXRob3I+PGF1dGhvcj5Kb25lcywgTS4gRy48L2F1dGhvcj48YXV0aG9yPkh1LCBZ
LjwvYXV0aG9yPjxhdXRob3I+TmllLCBILjwvYXV0aG9yPjxhdXRob3I+V2FuZywgWS48L2F1dGhv
cj48L2F1dGhvcnM+PC9jb250cmlidXRvcnM+PGF1dGgtYWRkcmVzcz5EZXBhcnRtZW50IG9mIFJl
c3BpcmF0b3J5IGFuZCBDcml0aWNhbCBNZWRpY2luZSwgUmVubWluIEhvc3BpdGFsIG9mIFd1aGFu
IFVuaXZlcnNpdHksIFd1aGFuLCBIdWJlaSwgQ2hpbmEuJiN4RDtEZXBhcnRtZW50IG9mIFB1bG1v
bmFyeSBhbmQgQ3JpdGljYWwgQ2FyZSBNZWRpY2luZSwgVGhlIENlbnRyYWwgSG9zcGl0YWwgb2Yg
V3VoYW4sIFRvbmdqaSBNZWRpY2FsIENvbGxlZ2UsIEh1YXpob25nIFVuaXZlcnNpdHkgb2YgU2Np
ZW5jZSBhbmQgVGVjaG5vbG9neSwgV3VoYW4sIEh1YmVpLCBDaGluYS4mI3hEO0Jpb2xvZ2ljYWwg
U2NpZW5jZXMsIEZhY3VsdHkgb2YgRW52aXJvbm1lbnRhbCBhbmQgTGlmZSBTY2llbmNlcywgVW5p
dmVyc2l0eSBvZiBTb3V0aGFtcHRvbiwgU291dGhhbXB0b24sIFVLOyBJbnN0aXR1dGUgZm9yIExp
ZmUgU2NpZW5jZXMsIFVuaXZlcnNpdHkgb2YgU291dGhhbXB0b24sIFNvdXRoYW1wdG9uLCBVSy4m
I3hEO0RlcGFydG1lbnQgb2YgUmVzcGlyYXRvcnkgYW5kIENyaXRpY2FsIENhcmUgTWVkaWNpbmUs
IENoaW5hLUphcGFuIEZyaWVuZHNoaXAgSG9zcGl0YWwsIEJlaWppbmcsIENoaW5hLiYjeEQ7SW5z
dGl0dXRlIGZvciBMaWZlIFNjaWVuY2VzLCBVbml2ZXJzaXR5IG9mIFNvdXRoYW1wdG9uLCBTb3V0
aGFtcHRvbiwgVUs7IENsaW5pY2FsIGFuZCBFeHBlcmltZW50YWwgU2NpZW5jZXMsIEZhY3VsdHkg
b2YgTWVkaWNpbmUsIFVuaXZlcnNpdHkgb2YgU291dGhhbXB0b24sIFNvdXRoYW1wdG9uLCBVSzsg
TklIUiBTb3V0aGFtcHRvbiBCaW9tZWRpY2FsIFJlc2VhcmNoIENlbnRyZSwgVW5pdmVyc2l0eSBI
b3NwaXRhbCBTb3V0aGFtcHRvbiwgU291dGhhbXB0b24sIFVLLiBFbGVjdHJvbmljIGFkZHJlc3M6
IG1hcmsuam9uZXNAc290b24uYWMudWsuJiN4RDtEZXBhcnRtZW50IG9mIFB1bG1vbmFyeSBhbmQg
Q3JpdGljYWwgQ2FyZSBNZWRpY2luZSwgVGhlIENlbnRyYWwgSG9zcGl0YWwgb2YgV3VoYW4sIFRv
bmdqaSBNZWRpY2FsIENvbGxlZ2UsIEh1YXpob25nIFVuaXZlcnNpdHkgb2YgU2NpZW5jZSBhbmQg
VGVjaG5vbG9neSwgV3VoYW4sIEh1YmVpLCBDaGluYS4gRWxlY3Ryb25pYyBhZGRyZXNzOiBodXlp
X3B1YkAxNjMuY29tLiYjeEQ7RGVwYXJ0bWVudCBvZiBSZXNwaXJhdG9yeSBhbmQgQ3JpdGljYWwg
TWVkaWNpbmUsIFJlbm1pbiBIb3NwaXRhbCBvZiBXdWhhbiBVbml2ZXJzaXR5LCBXdWhhbiwgSHVi
ZWksIENoaW5hLiBFbGVjdHJvbmljIGFkZHJlc3M6IG5oeGJqQHNvaHUuY29tLiYjeEQ7QmlvbG9n
aWNhbCBTY2llbmNlcywgRmFjdWx0eSBvZiBFbnZpcm9ubWVudGFsIGFuZCBMaWZlIFNjaWVuY2Vz
LCBVbml2ZXJzaXR5IG9mIFNvdXRoYW1wdG9uLCBTb3V0aGFtcHRvbiwgVUs7IEluc3RpdHV0ZSBm
b3IgTGlmZSBTY2llbmNlcywgVW5pdmVyc2l0eSBvZiBTb3V0aGFtcHRvbiwgU291dGhhbXB0b24s
IFVLOyBOSUhSIFNvdXRoYW1wdG9uIEJpb21lZGljYWwgUmVzZWFyY2ggQ2VudHJlLCBVbml2ZXJz
aXR5IEhvc3BpdGFsIFNvdXRoYW1wdG9uLCBTb3V0aGFtcHRvbiwgVUsuIEVsZWN0cm9uaWMgYWRk
cmVzczogeWlodWEud2FuZ0Bzb3Rvbi5hYy51ay48L2F1dGgtYWRkcmVzcz48dGl0bGVzPjx0aXRs
ZT4zLW1vbnRoLCA2LW1vbnRoLCA5LW1vbnRoLCBhbmQgMTItbW9udGggcmVzcGlyYXRvcnkgb3V0
Y29tZXMgaW4gcGF0aWVudHMgZm9sbG93aW5nIENPVklELTE5LXJlbGF0ZWQgaG9zcGl0YWxpc2F0
aW9uOiBhIHByb3NwZWN0aXZlIHN0dWR5PC90aXRsZT48c2Vjb25kYXJ5LXRpdGxlPkxhbmNldCBS
ZXNwaXIgTWVkPC9zZWNvbmRhcnktdGl0bGU+PC90aXRsZXM+PHBlcmlvZGljYWw+PGZ1bGwtdGl0
bGU+TGFuY2V0IFJlc3BpciBNZWQ8L2Z1bGwtdGl0bGU+PC9wZXJpb2RpY2FsPjxwYWdlcz43NDct
NzU0PC9wYWdlcz48dm9sdW1lPjk8L3ZvbHVtZT48bnVtYmVyPjc8L251bWJlcj48ZWRpdGlvbj4y
MDIxMDUwNTwvZWRpdGlvbj48a2V5d29yZHM+PGtleXdvcmQ+QWdlZDwva2V5d29yZD48a2V5d29y
ZD5DT1ZJRC0xOS8qcGh5c2lvcGF0aG9sb2d5Lyp0aGVyYXB5PC9rZXl3b3JkPjxrZXl3b3JkPkNv
aG9ydCBTdHVkaWVzPC9rZXl3b3JkPjxrZXl3b3JkPkZlbWFsZTwva2V5d29yZD48a2V5d29yZD4q
SG9zcGl0YWxpemF0aW9uPC9rZXl3b3JkPjxrZXl3b3JkPkh1bWFuczwva2V5d29yZD48a2V5d29y
ZD5Mb25naXR1ZGluYWwgU3R1ZGllczwva2V5d29yZD48a2V5d29yZD5NYWxlPC9rZXl3b3JkPjxr
ZXl3b3JkPk1pZGRsZSBBZ2VkPC9rZXl3b3JkPjxrZXl3b3JkPlByb3NwZWN0aXZlIFN0dWRpZXM8
L2tleXdvcmQ+PGtleXdvcmQ+UmVzcGlyYXRvcnkgRnVuY3Rpb24gVGVzdHM8L2tleXdvcmQ+PGtl
eXdvcmQ+VGltZSBGYWN0b3JzPC9rZXl3b3JkPjwva2V5d29yZHM+PGRhdGVzPjx5ZWFyPjIwMjE8
L3llYXI+PHB1Yi1kYXRlcz48ZGF0ZT5KdWw8L2RhdGU+PC9wdWItZGF0ZXM+PC9kYXRlcz48aXNi
bj4yMjEzLTI2MDAgKFByaW50KSYjeEQ7MjIxMy0yNjAwPC9pc2JuPjxhY2Nlc3Npb24tbnVtPjMz
OTY0MjQ1PC9hY2Nlc3Npb24tbnVtPjx1cmxzPjwvdXJscz48Y3VzdG9tMT5EZWNsYXJhdGlvbiBv
ZiBpbnRlcmVzdHMgV2UgZGVjbGFyZSBubyBjb21wZXRpbmcgaW50ZXJlc3RzLjwvY3VzdG9tMT48
Y3VzdG9tMj5QTUM4MDk5MzE2PC9jdXN0b20yPjxjdXN0b202PkVNUzEyMTMzNDwvY3VzdG9tNj48
ZWxlY3Ryb25pYy1yZXNvdXJjZS1udW0+MTAuMTAxNi9zMjIxMy0yNjAwKDIxKTAwMTc0LTA8L2Vs
ZWN0cm9uaWMtcmVzb3VyY2UtbnVtPjxyZW1vdGUtZGF0YWJhc2UtcHJvdmlkZXI+TkxNPC9yZW1v
dGUtZGF0YWJhc2UtcHJvdmlkZXI+PGxhbmd1YWdlPmVuZzwvbGFuZ3VhZ2U+PC9yZWNvcmQ+PC9D
aXRlPjwvRW5kTm90ZT4A
</w:fldData>
        </w:fldChar>
      </w:r>
      <w:r w:rsidR="00E3035E">
        <w:instrText xml:space="preserve"> ADDIN EN.CITE.DATA </w:instrText>
      </w:r>
      <w:r w:rsidR="00E3035E">
        <w:fldChar w:fldCharType="end"/>
      </w:r>
      <w:r w:rsidR="004209AC" w:rsidRPr="00C97456">
        <w:fldChar w:fldCharType="separate"/>
      </w:r>
      <w:r w:rsidR="00E3035E">
        <w:rPr>
          <w:noProof/>
        </w:rPr>
        <w:t>(18, 19)</w:t>
      </w:r>
      <w:r w:rsidR="004209AC" w:rsidRPr="00C97456">
        <w:fldChar w:fldCharType="end"/>
      </w:r>
      <w:r w:rsidR="00C20048" w:rsidRPr="00C97456">
        <w:t xml:space="preserve"> </w:t>
      </w:r>
      <w:r w:rsidR="006E35D7">
        <w:t xml:space="preserve">suggest that such </w:t>
      </w:r>
      <w:r w:rsidR="005C4CE3">
        <w:t>abnormalities</w:t>
      </w:r>
      <w:r w:rsidR="006E35D7">
        <w:t xml:space="preserve"> </w:t>
      </w:r>
      <w:r w:rsidR="006F464E">
        <w:t xml:space="preserve">may </w:t>
      </w:r>
      <w:r w:rsidR="006E35D7">
        <w:t>recover</w:t>
      </w:r>
      <w:r w:rsidR="006F464E">
        <w:t xml:space="preserve"> over time</w:t>
      </w:r>
      <w:r w:rsidR="005C4CE3">
        <w:t xml:space="preserve">, </w:t>
      </w:r>
      <w:r w:rsidR="00E86E9A" w:rsidRPr="00C97456">
        <w:t xml:space="preserve">10% of </w:t>
      </w:r>
      <w:r w:rsidR="00AC0A58" w:rsidRPr="00C97456">
        <w:t>individuals</w:t>
      </w:r>
      <w:r w:rsidR="00032689" w:rsidRPr="00C97456">
        <w:t xml:space="preserve"> </w:t>
      </w:r>
      <w:r w:rsidR="00EA0530">
        <w:t>may</w:t>
      </w:r>
      <w:r w:rsidR="006F464E">
        <w:t xml:space="preserve"> develop pulmonary</w:t>
      </w:r>
      <w:r w:rsidR="00AC0A58" w:rsidRPr="00C97456">
        <w:t xml:space="preserve"> fibrosis</w:t>
      </w:r>
      <w:r w:rsidR="006E35D7">
        <w:t xml:space="preserve"> </w:t>
      </w:r>
      <w:r w:rsidR="006F464E">
        <w:t>by 2 years</w:t>
      </w:r>
      <w:r w:rsidR="00F8097A">
        <w:t>.</w:t>
      </w:r>
      <w:r w:rsidR="006F7CF2" w:rsidRPr="00C97456">
        <w:fldChar w:fldCharType="begin"/>
      </w:r>
      <w:r w:rsidR="00E3035E">
        <w:instrText xml:space="preserve"> ADDIN EN.CITE &lt;EndNote&gt;&lt;Cite&gt;&lt;Author&gt;Udwadia&lt;/Author&gt;&lt;Year&gt;2021&lt;/Year&gt;&lt;RecNum&gt;2934&lt;/RecNum&gt;&lt;DisplayText&gt;(20)&lt;/DisplayText&gt;&lt;record&gt;&lt;rec-number&gt;2934&lt;/rec-number&gt;&lt;foreign-keys&gt;&lt;key app="EN" db-id="2fstrftxx590ftevrxhpsafxe5wvtzta29tv" timestamp="1668974308"&gt;2934&lt;/key&gt;&lt;/foreign-keys&gt;&lt;ref-type name="Journal Article"&gt;17&lt;/ref-type&gt;&lt;contributors&gt;&lt;authors&gt;&lt;author&gt;Udwadia, Zarir F&lt;/author&gt;&lt;author&gt;Koul, Parvaiz A&lt;/author&gt;&lt;author&gt;Richeldi, Luca&lt;/author&gt;&lt;/authors&gt;&lt;/contributors&gt;&lt;titles&gt;&lt;title&gt;Post-COVID lung fibrosis: The tsunami that will follow the earthquake&lt;/title&gt;&lt;secondary-title&gt;Lung India&lt;/secondary-title&gt;&lt;/titles&gt;&lt;periodical&gt;&lt;full-title&gt;Lung India&lt;/full-title&gt;&lt;/periodical&gt;&lt;pages&gt;S41-S47&lt;/pages&gt;&lt;volume&gt;38&lt;/volume&gt;&lt;number&gt;Suppl 1&lt;/number&gt;&lt;keywords&gt;&lt;keyword&gt;Antifibrotics&lt;/keyword&gt;&lt;keyword&gt;fibrosis&lt;/keyword&gt;&lt;keyword&gt;post-COVID sequelae&lt;/keyword&gt;&lt;keyword&gt;post-COVID fibrosis&lt;/keyword&gt;&lt;keyword&gt;post COVID ILD&lt;/keyword&gt;&lt;/keywords&gt;&lt;dates&gt;&lt;year&gt;2021&lt;/year&gt;&lt;/dates&gt;&lt;isbn&gt;0970-2113&lt;/isbn&gt;&lt;accession-num&gt;01408641-202100001-00008&lt;/accession-num&gt;&lt;urls&gt;&lt;related-urls&gt;&lt;url&gt;https://journals.lww.com/lungindia/Fulltext/2021/00001/Post_COVID_lung_fibrosis__The_tsunami_that_will.8.aspx&lt;/url&gt;&lt;/related-urls&gt;&lt;/urls&gt;&lt;electronic-resource-num&gt;10.4103/lungindia.lungindia_818_20&lt;/electronic-resource-num&gt;&lt;/record&gt;&lt;/Cite&gt;&lt;/EndNote&gt;</w:instrText>
      </w:r>
      <w:r w:rsidR="006F7CF2" w:rsidRPr="00C97456">
        <w:fldChar w:fldCharType="separate"/>
      </w:r>
      <w:r w:rsidR="00E3035E">
        <w:rPr>
          <w:noProof/>
        </w:rPr>
        <w:t>(20)</w:t>
      </w:r>
      <w:r w:rsidR="006F7CF2" w:rsidRPr="00C97456">
        <w:fldChar w:fldCharType="end"/>
      </w:r>
      <w:r w:rsidR="00405DE0">
        <w:t xml:space="preserve"> </w:t>
      </w:r>
      <w:r w:rsidR="00F849CD" w:rsidRPr="00C97456">
        <w:t>Tropism</w:t>
      </w:r>
      <w:r w:rsidR="00AC0A58" w:rsidRPr="00C97456">
        <w:t xml:space="preserve"> of SARS-CoV-2 for endothelial cells</w:t>
      </w:r>
      <w:r w:rsidR="006F7CF2" w:rsidRPr="00C97456">
        <w:fldChar w:fldCharType="begin"/>
      </w:r>
      <w:r w:rsidR="00E3035E">
        <w:instrText xml:space="preserve"> ADDIN EN.CITE &lt;EndNote&gt;&lt;Cite&gt;&lt;Author&gt;Varga&lt;/Author&gt;&lt;Year&gt;2020&lt;/Year&gt;&lt;RecNum&gt;74&lt;/RecNum&gt;&lt;DisplayText&gt;(21)&lt;/DisplayText&gt;&lt;record&gt;&lt;rec-number&gt;74&lt;/rec-number&gt;&lt;foreign-keys&gt;&lt;key app="EN" db-id="2fstrftxx590ftevrxhpsafxe5wvtzta29tv" timestamp="1626957807"&gt;74&lt;/key&gt;&lt;/foreign-keys&gt;&lt;ref-type name="Journal Article"&gt;17&lt;/ref-type&gt;&lt;contributors&gt;&lt;authors&gt;&lt;author&gt;Varga, Zsuzsanna&lt;/author&gt;&lt;author&gt;Flammer, Andreas J&lt;/author&gt;&lt;author&gt;Steiger, Peter&lt;/author&gt;&lt;author&gt;Haberecker, Martina&lt;/author&gt;&lt;author&gt;Andermatt, Rea&lt;/author&gt;&lt;author&gt;Zinkernagel, Annelies S&lt;/author&gt;&lt;author&gt;Mehra, Mandeep R&lt;/author&gt;&lt;author&gt;Schuepbach, Reto A&lt;/author&gt;&lt;author&gt;Ruschitzka, Frank&lt;/author&gt;&lt;author&gt;Moch, Holger&lt;/author&gt;&lt;/authors&gt;&lt;/contributors&gt;&lt;titles&gt;&lt;title&gt;Endothelial cell infection and endotheliitis in COVID-19&lt;/title&gt;&lt;secondary-title&gt;The Lancet&lt;/secondary-title&gt;&lt;/titles&gt;&lt;periodical&gt;&lt;full-title&gt;The Lancet&lt;/full-title&gt;&lt;/periodical&gt;&lt;pages&gt;1417-1418&lt;/pages&gt;&lt;volume&gt;395&lt;/volume&gt;&lt;number&gt;10234&lt;/number&gt;&lt;dates&gt;&lt;year&gt;2020&lt;/year&gt;&lt;/dates&gt;&lt;isbn&gt;0140-6736&lt;/isbn&gt;&lt;urls&gt;&lt;/urls&gt;&lt;/record&gt;&lt;/Cite&gt;&lt;/EndNote&gt;</w:instrText>
      </w:r>
      <w:r w:rsidR="006F7CF2" w:rsidRPr="00C97456">
        <w:fldChar w:fldCharType="separate"/>
      </w:r>
      <w:r w:rsidR="00E3035E">
        <w:rPr>
          <w:noProof/>
        </w:rPr>
        <w:t>(21)</w:t>
      </w:r>
      <w:r w:rsidR="006F7CF2" w:rsidRPr="00C97456">
        <w:fldChar w:fldCharType="end"/>
      </w:r>
      <w:r w:rsidR="00AC0A58" w:rsidRPr="00C97456">
        <w:t xml:space="preserve"> and pericytes</w:t>
      </w:r>
      <w:r w:rsidR="006F7CF2" w:rsidRPr="00C97456">
        <w:fldChar w:fldCharType="begin"/>
      </w:r>
      <w:r w:rsidR="00E3035E">
        <w:instrText xml:space="preserve"> ADDIN EN.CITE &lt;EndNote&gt;&lt;Cite&gt;&lt;Author&gt;Chen&lt;/Author&gt;&lt;Year&gt;2020&lt;/Year&gt;&lt;RecNum&gt;2935&lt;/RecNum&gt;&lt;DisplayText&gt;(22)&lt;/DisplayText&gt;&lt;record&gt;&lt;rec-number&gt;2935&lt;/rec-number&gt;&lt;foreign-keys&gt;&lt;key app="EN" db-id="2fstrftxx590ftevrxhpsafxe5wvtzta29tv" timestamp="1668974538"&gt;2935&lt;/key&gt;&lt;/foreign-keys&gt;&lt;ref-type name="Journal Article"&gt;17&lt;/ref-type&gt;&lt;contributors&gt;&lt;authors&gt;&lt;author&gt;Chen, Liang&lt;/author&gt;&lt;author&gt;Li, Xiangjie&lt;/author&gt;&lt;author&gt;Chen, Mingquan&lt;/author&gt;&lt;author&gt;Feng, Yi&lt;/author&gt;&lt;author&gt;Xiong, Chenglong&lt;/author&gt;&lt;/authors&gt;&lt;/contributors&gt;&lt;titles&gt;&lt;title&gt;The ACE2 expression in human heart indicates new potential mechanism of heart injury among patients infected with SARS-CoV-2&lt;/title&gt;&lt;secondary-title&gt;Cardiovascular research&lt;/secondary-title&gt;&lt;/titles&gt;&lt;periodical&gt;&lt;full-title&gt;Cardiovascular research&lt;/full-title&gt;&lt;/periodical&gt;&lt;pages&gt;1097-1100&lt;/pages&gt;&lt;volume&gt;116&lt;/volume&gt;&lt;number&gt;6&lt;/number&gt;&lt;dates&gt;&lt;year&gt;2020&lt;/year&gt;&lt;/dates&gt;&lt;isbn&gt;0008-6363&lt;/isbn&gt;&lt;urls&gt;&lt;/urls&gt;&lt;/record&gt;&lt;/Cite&gt;&lt;/EndNote&gt;</w:instrText>
      </w:r>
      <w:r w:rsidR="006F7CF2" w:rsidRPr="00C97456">
        <w:fldChar w:fldCharType="separate"/>
      </w:r>
      <w:r w:rsidR="00E3035E">
        <w:rPr>
          <w:noProof/>
        </w:rPr>
        <w:t>(22)</w:t>
      </w:r>
      <w:r w:rsidR="006F7CF2" w:rsidRPr="00C97456">
        <w:fldChar w:fldCharType="end"/>
      </w:r>
      <w:r w:rsidR="00AC0A58" w:rsidRPr="00C97456">
        <w:t xml:space="preserve"> ha</w:t>
      </w:r>
      <w:r w:rsidR="00E86E9A" w:rsidRPr="00C97456">
        <w:t>s</w:t>
      </w:r>
      <w:r w:rsidR="00AC0A58" w:rsidRPr="00C97456">
        <w:t xml:space="preserve"> led to speculations that </w:t>
      </w:r>
      <w:r w:rsidR="00FC19A8" w:rsidRPr="00C97456">
        <w:t xml:space="preserve">pulmonary </w:t>
      </w:r>
      <w:r w:rsidR="00AC0A58" w:rsidRPr="00C97456">
        <w:t xml:space="preserve">vascular dysfunction may </w:t>
      </w:r>
      <w:r w:rsidR="00E86E9A" w:rsidRPr="00C97456">
        <w:t xml:space="preserve">prevail </w:t>
      </w:r>
      <w:r w:rsidR="00AC0A58" w:rsidRPr="00C97456">
        <w:t>in the long term</w:t>
      </w:r>
      <w:r w:rsidR="00F8097A">
        <w:t xml:space="preserve">. </w:t>
      </w:r>
      <w:r w:rsidR="005D367D" w:rsidRPr="00C97456">
        <w:t>N</w:t>
      </w:r>
      <w:r w:rsidR="006B72E8" w:rsidRPr="00C97456">
        <w:t>umerous</w:t>
      </w:r>
      <w:r w:rsidR="00F849CD" w:rsidRPr="00C97456">
        <w:t xml:space="preserve"> retrospective</w:t>
      </w:r>
      <w:r w:rsidR="006B72E8" w:rsidRPr="00C97456">
        <w:t xml:space="preserve"> investigations</w:t>
      </w:r>
      <w:r w:rsidR="006F7CF2" w:rsidRPr="00C97456">
        <w:fldChar w:fldCharType="begin">
          <w:fldData xml:space="preserve">PEVuZE5vdGU+PENpdGU+PEF1dGhvcj5YaWU8L0F1dGhvcj48WWVhcj4yMDIyPC9ZZWFyPjxSZWNO
dW0+NTcxPC9SZWNOdW0+PERpc3BsYXlUZXh0PigxLCAyMywgMjQpPC9EaXNwbGF5VGV4dD48cmVj
b3JkPjxyZWMtbnVtYmVyPjU3MTwvcmVjLW51bWJlcj48Zm9yZWlnbi1rZXlzPjxrZXkgYXBwPSJF
TiIgZGItaWQ9IjJmc3RyZnR4eDU5MGZ0ZXZyeGhwc2FmeGU1d3Z0enRhMjl0diIgdGltZXN0YW1w
PSIxNjQ5NjY5ODYxIj41NzE8L2tleT48L2ZvcmVpZ24ta2V5cz48cmVmLXR5cGUgbmFtZT0iSm91
cm5hbCBBcnRpY2xlIj4xNzwvcmVmLXR5cGU+PGNvbnRyaWJ1dG9ycz48YXV0aG9ycz48YXV0aG9y
PlhpZSwgWWFuPC9hdXRob3I+PGF1dGhvcj5YdSwgRXZhbjwvYXV0aG9yPjxhdXRob3I+Qm93ZSwg
QmVuamFtaW48L2F1dGhvcj48YXV0aG9yPkFsLUFseSwgWml5YWQ8L2F1dGhvcj48L2F1dGhvcnM+
PC9jb250cmlidXRvcnM+PHRpdGxlcz48dGl0bGU+TG9uZy10ZXJtIGNhcmRpb3Zhc2N1bGFyIG91
dGNvbWVzIG9mIENPVklELTE5PC90aXRsZT48c2Vjb25kYXJ5LXRpdGxlPk5hdHVyZSBNZWRpY2lu
ZTwvc2Vjb25kYXJ5LXRpdGxlPjwvdGl0bGVzPjxwZXJpb2RpY2FsPjxmdWxsLXRpdGxlPk5hdHVy
ZSBtZWRpY2luZTwvZnVsbC10aXRsZT48L3BlcmlvZGljYWw+PHBhZ2VzPjU4My01OTA8L3BhZ2Vz
Pjx2b2x1bWU+Mjg8L3ZvbHVtZT48bnVtYmVyPjM8L251bWJlcj48ZGF0ZXM+PHllYXI+MjAyMjwv
eWVhcj48cHViLWRhdGVzPjxkYXRlPjIwMjIvMDMvMDE8L2RhdGU+PC9wdWItZGF0ZXM+PC9kYXRl
cz48aXNibj4xNTQ2LTE3MFg8L2lzYm4+PHVybHM+PHJlbGF0ZWQtdXJscz48dXJsPmh0dHBzOi8v
ZG9pLm9yZy8xMC4xMDM4L3M0MTU5MS0wMjItMDE2ODktMzwvdXJsPjwvcmVsYXRlZC11cmxzPjwv
dXJscz48ZWxlY3Ryb25pYy1yZXNvdXJjZS1udW0+MTAuMTAzOC9zNDE1OTEtMDIyLTAxNjg5LTM8
L2VsZWN0cm9uaWMtcmVzb3VyY2UtbnVtPjwvcmVjb3JkPjwvQ2l0ZT48Q2l0ZT48QXV0aG9yPkJ1
cm48L0F1dGhvcj48WWVhcj4yMDIyPC9ZZWFyPjxSZWNOdW0+MjkzNjwvUmVjTnVtPjxyZWNvcmQ+
PHJlYy1udW1iZXI+MjkzNjwvcmVjLW51bWJlcj48Zm9yZWlnbi1rZXlzPjxrZXkgYXBwPSJFTiIg
ZGItaWQ9IjJmc3RyZnR4eDU5MGZ0ZXZyeGhwc2FmeGU1d3Z0enRhMjl0diIgdGltZXN0YW1wPSIx
NjY4OTc0NjUyIj4yOTM2PC9rZXk+PC9mb3JlaWduLWtleXM+PHJlZi10eXBlIG5hbWU9IkpvdXJu
YWwgQXJ0aWNsZSI+MTc8L3JlZi10eXBlPjxjb250cmlidXRvcnM+PGF1dGhvcnM+PGF1dGhvcj5C
dXJuLCBFZHdhcmQ8L2F1dGhvcj48YXV0aG9yPkR1YXJ0ZS1TYWxsZXMsIFRhbGl0YTwvYXV0aG9y
PjxhdXRob3I+RmVybmFuZGV6LUJlcnRvbGluLCBTZXJnaW88L2F1dGhvcj48YXV0aG9yPlJleWVz
LCBDYXJsZW48L2F1dGhvcj48YXV0aG9yPktvc3RrYSwgS3Jpc3RpbjwvYXV0aG9yPjxhdXRob3I+
RGVsbWVzdHJpLCBBbnRvbmVsbGE8L2F1dGhvcj48YXV0aG9yPlJpam5iZWVrLCBQZXRlcjwvYXV0
aG9yPjxhdXRob3I+VmVyaGFtbWUsIEthdGlhPC9hdXRob3I+PGF1dGhvcj5QcmlldG8tQWxoYW1i
cmEsIERhbmllbDwvYXV0aG9yPjwvYXV0aG9ycz48L2NvbnRyaWJ1dG9ycz48dGl0bGVzPjx0aXRs
ZT5WZW5vdXMgb3IgYXJ0ZXJpYWwgdGhyb21ib3NpcyBhbmQgZGVhdGhzIGFtb25nIENPVklELTE5
IGNhc2VzOiBhIEV1cm9wZWFuIG5ldHdvcmsgY29ob3J0IHN0dWR5PC90aXRsZT48c2Vjb25kYXJ5
LXRpdGxlPlRoZSBMYW5jZXQgSW5mZWN0aW91cyBEaXNlYXNlczwvc2Vjb25kYXJ5LXRpdGxlPjwv
dGl0bGVzPjxwZXJpb2RpY2FsPjxmdWxsLXRpdGxlPlRoZSBMYW5jZXQgSW5mZWN0aW91cyBEaXNl
YXNlczwvZnVsbC10aXRsZT48L3BlcmlvZGljYWw+PGRhdGVzPjx5ZWFyPjIwMjI8L3llYXI+PC9k
YXRlcz48aXNibj4xNDczLTMwOTk8L2lzYm4+PHVybHM+PC91cmxzPjwvcmVjb3JkPjwvQ2l0ZT48
Q2l0ZT48QXV0aG9yPlJhaXNpLUVzdGFicmFnaDwvQXV0aG9yPjxZZWFyPjIwMjI8L1llYXI+PFJl
Y051bT4yODgxPC9SZWNOdW0+PHJlY29yZD48cmVjLW51bWJlcj4yODgxPC9yZWMtbnVtYmVyPjxm
b3JlaWduLWtleXM+PGtleSBhcHA9IkVOIiBkYi1pZD0iMmZzdHJmdHh4NTkwZnRldnJ4aHBzYWZ4
ZTV3dnR6dGEyOXR2IiB0aW1lc3RhbXA9IjE2NjgwOTY1OTUiPjI4ODE8L2tleT48L2ZvcmVpZ24t
a2V5cz48cmVmLXR5cGUgbmFtZT0iSm91cm5hbCBBcnRpY2xlIj4xNzwvcmVmLXR5cGU+PGNvbnRy
aWJ1dG9ycz48YXV0aG9ycz48YXV0aG9yPlJhaXNpLUVzdGFicmFnaCwgWmFocmE8L2F1dGhvcj48
YXV0aG9yPkNvb3BlciwgSmFja2llPC9hdXRob3I+PGF1dGhvcj5TYWxpaCwgQWhtZWQ8L2F1dGhv
cj48YXV0aG9yPlJhbWFuLCBCZXR0eTwvYXV0aG9yPjxhdXRob3I+TGVlLCBBYXJvbiBNYXJrPC9h
dXRob3I+PGF1dGhvcj5OZXViYXVlciwgU3RlZmFuPC9hdXRob3I+PGF1dGhvcj5IYXJ2ZXksIE5p
Y2hvbGFzIEMuPC9hdXRob3I+PGF1dGhvcj5QZXRlcnNlbiwgU3RlZmZlbiBFLjwvYXV0aG9yPjwv
YXV0aG9ycz48L2NvbnRyaWJ1dG9ycz48YXV0aC1hZGRyZXNzPldpbGxpYW0gSGFydmV5IFJlc2Vh
cmNoIEluc3RpdHV0ZSwgTklIUiBCYXJ0cyBCaW9tZWRpY2FsIFJlc2VhcmNoIENlbnRyZSwgUXVl
ZW4gTWFyeSBVbml2ZXJzaXR5IG9mIExvbmRvbiwgTG9uZG9uLCBVSyB6YWhyYXJhaXNpQGRvY3Rv
cnMub3JnLnVrLjwvYXV0aC1hZGRyZXNzPjx0aXRsZXM+PHRpdGxlPkNhcmRpb3Zhc2N1bGFyIGRp
c2Vhc2UgYW5kIG1vcnRhbGl0eSBzZXF1ZWxhZSBvZiBDT1ZJRC0xOSBpbiB0aGUgVUsgQmlvYmFu
azwvdGl0bGU+PHNlY29uZGFyeS10aXRsZT5IZWFydCAoQnJpdGlzaCBDYXJkaWFjIFNvY2lldHkp
PC9zZWNvbmRhcnktdGl0bGU+PGFsdC10aXRsZT5IZWFydDwvYWx0LXRpdGxlPjwvdGl0bGVzPjxh
bHQtcGVyaW9kaWNhbD48ZnVsbC10aXRsZT5IZWFydDwvZnVsbC10aXRsZT48L2FsdC1wZXJpb2Rp
Y2FsPjxwYWdlcz5oZWFydGpubC0yMDIyLTMyMTQ5MjwvcGFnZXM+PGRhdGVzPjx5ZWFyPjIwMjI8
L3llYXI+PHB1Yi1kYXRlcz48ZGF0ZT4yMDIyLzEwLy88L2RhdGU+PC9wdWItZGF0ZXM+PC9kYXRl
cz48aXNibj4xMzU1LTYwMzc8L2lzYm4+PGFjY2Vzc2lvbi1udW0+MzYyODAzNDY8L2FjY2Vzc2lv
bi1udW0+PHVybHM+PHJlbGF0ZWQtdXJscz48dXJsPmh0dHA6Ly9ldXJvcGVwbWMub3JnL2Fic3Ry
YWN0L01FRC8zNjI4MDM0NjwvdXJsPjx1cmw+aHR0cHM6Ly9kb2kub3JnLzEwLjExMzYvaGVhcnRq
bmwtMjAyMi0zMjE0OTI8L3VybD48L3JlbGF0ZWQtdXJscz48L3VybHM+PGVsZWN0cm9uaWMtcmVz
b3VyY2UtbnVtPjEwLjExMzYvaGVhcnRqbmwtMjAyMi0zMjE0OTI8L2VsZWN0cm9uaWMtcmVzb3Vy
Y2UtbnVtPjxyZW1vdGUtZGF0YWJhc2UtbmFtZT5QdWJNZWQ8L3JlbW90ZS1kYXRhYmFzZS1uYW1l
PjxsYW5ndWFnZT5lbmc8L2xhbmd1YWdlPjwvcmVjb3JkPjwvQ2l0ZT48L0VuZE5vdGU+
</w:fldData>
        </w:fldChar>
      </w:r>
      <w:r w:rsidR="00E3035E">
        <w:instrText xml:space="preserve"> ADDIN EN.CITE </w:instrText>
      </w:r>
      <w:r w:rsidR="00E3035E">
        <w:fldChar w:fldCharType="begin">
          <w:fldData xml:space="preserve">PEVuZE5vdGU+PENpdGU+PEF1dGhvcj5YaWU8L0F1dGhvcj48WWVhcj4yMDIyPC9ZZWFyPjxSZWNO
dW0+NTcxPC9SZWNOdW0+PERpc3BsYXlUZXh0PigxLCAyMywgMjQpPC9EaXNwbGF5VGV4dD48cmVj
b3JkPjxyZWMtbnVtYmVyPjU3MTwvcmVjLW51bWJlcj48Zm9yZWlnbi1rZXlzPjxrZXkgYXBwPSJF
TiIgZGItaWQ9IjJmc3RyZnR4eDU5MGZ0ZXZyeGhwc2FmeGU1d3Z0enRhMjl0diIgdGltZXN0YW1w
PSIxNjQ5NjY5ODYxIj41NzE8L2tleT48L2ZvcmVpZ24ta2V5cz48cmVmLXR5cGUgbmFtZT0iSm91
cm5hbCBBcnRpY2xlIj4xNzwvcmVmLXR5cGU+PGNvbnRyaWJ1dG9ycz48YXV0aG9ycz48YXV0aG9y
PlhpZSwgWWFuPC9hdXRob3I+PGF1dGhvcj5YdSwgRXZhbjwvYXV0aG9yPjxhdXRob3I+Qm93ZSwg
QmVuamFtaW48L2F1dGhvcj48YXV0aG9yPkFsLUFseSwgWml5YWQ8L2F1dGhvcj48L2F1dGhvcnM+
PC9jb250cmlidXRvcnM+PHRpdGxlcz48dGl0bGU+TG9uZy10ZXJtIGNhcmRpb3Zhc2N1bGFyIG91
dGNvbWVzIG9mIENPVklELTE5PC90aXRsZT48c2Vjb25kYXJ5LXRpdGxlPk5hdHVyZSBNZWRpY2lu
ZTwvc2Vjb25kYXJ5LXRpdGxlPjwvdGl0bGVzPjxwZXJpb2RpY2FsPjxmdWxsLXRpdGxlPk5hdHVy
ZSBtZWRpY2luZTwvZnVsbC10aXRsZT48L3BlcmlvZGljYWw+PHBhZ2VzPjU4My01OTA8L3BhZ2Vz
Pjx2b2x1bWU+Mjg8L3ZvbHVtZT48bnVtYmVyPjM8L251bWJlcj48ZGF0ZXM+PHllYXI+MjAyMjwv
eWVhcj48cHViLWRhdGVzPjxkYXRlPjIwMjIvMDMvMDE8L2RhdGU+PC9wdWItZGF0ZXM+PC9kYXRl
cz48aXNibj4xNTQ2LTE3MFg8L2lzYm4+PHVybHM+PHJlbGF0ZWQtdXJscz48dXJsPmh0dHBzOi8v
ZG9pLm9yZy8xMC4xMDM4L3M0MTU5MS0wMjItMDE2ODktMzwvdXJsPjwvcmVsYXRlZC11cmxzPjwv
dXJscz48ZWxlY3Ryb25pYy1yZXNvdXJjZS1udW0+MTAuMTAzOC9zNDE1OTEtMDIyLTAxNjg5LTM8
L2VsZWN0cm9uaWMtcmVzb3VyY2UtbnVtPjwvcmVjb3JkPjwvQ2l0ZT48Q2l0ZT48QXV0aG9yPkJ1
cm48L0F1dGhvcj48WWVhcj4yMDIyPC9ZZWFyPjxSZWNOdW0+MjkzNjwvUmVjTnVtPjxyZWNvcmQ+
PHJlYy1udW1iZXI+MjkzNjwvcmVjLW51bWJlcj48Zm9yZWlnbi1rZXlzPjxrZXkgYXBwPSJFTiIg
ZGItaWQ9IjJmc3RyZnR4eDU5MGZ0ZXZyeGhwc2FmeGU1d3Z0enRhMjl0diIgdGltZXN0YW1wPSIx
NjY4OTc0NjUyIj4yOTM2PC9rZXk+PC9mb3JlaWduLWtleXM+PHJlZi10eXBlIG5hbWU9IkpvdXJu
YWwgQXJ0aWNsZSI+MTc8L3JlZi10eXBlPjxjb250cmlidXRvcnM+PGF1dGhvcnM+PGF1dGhvcj5C
dXJuLCBFZHdhcmQ8L2F1dGhvcj48YXV0aG9yPkR1YXJ0ZS1TYWxsZXMsIFRhbGl0YTwvYXV0aG9y
PjxhdXRob3I+RmVybmFuZGV6LUJlcnRvbGluLCBTZXJnaW88L2F1dGhvcj48YXV0aG9yPlJleWVz
LCBDYXJsZW48L2F1dGhvcj48YXV0aG9yPktvc3RrYSwgS3Jpc3RpbjwvYXV0aG9yPjxhdXRob3I+
RGVsbWVzdHJpLCBBbnRvbmVsbGE8L2F1dGhvcj48YXV0aG9yPlJpam5iZWVrLCBQZXRlcjwvYXV0
aG9yPjxhdXRob3I+VmVyaGFtbWUsIEthdGlhPC9hdXRob3I+PGF1dGhvcj5QcmlldG8tQWxoYW1i
cmEsIERhbmllbDwvYXV0aG9yPjwvYXV0aG9ycz48L2NvbnRyaWJ1dG9ycz48dGl0bGVzPjx0aXRs
ZT5WZW5vdXMgb3IgYXJ0ZXJpYWwgdGhyb21ib3NpcyBhbmQgZGVhdGhzIGFtb25nIENPVklELTE5
IGNhc2VzOiBhIEV1cm9wZWFuIG5ldHdvcmsgY29ob3J0IHN0dWR5PC90aXRsZT48c2Vjb25kYXJ5
LXRpdGxlPlRoZSBMYW5jZXQgSW5mZWN0aW91cyBEaXNlYXNlczwvc2Vjb25kYXJ5LXRpdGxlPjwv
dGl0bGVzPjxwZXJpb2RpY2FsPjxmdWxsLXRpdGxlPlRoZSBMYW5jZXQgSW5mZWN0aW91cyBEaXNl
YXNlczwvZnVsbC10aXRsZT48L3BlcmlvZGljYWw+PGRhdGVzPjx5ZWFyPjIwMjI8L3llYXI+PC9k
YXRlcz48aXNibj4xNDczLTMwOTk8L2lzYm4+PHVybHM+PC91cmxzPjwvcmVjb3JkPjwvQ2l0ZT48
Q2l0ZT48QXV0aG9yPlJhaXNpLUVzdGFicmFnaDwvQXV0aG9yPjxZZWFyPjIwMjI8L1llYXI+PFJl
Y051bT4yODgxPC9SZWNOdW0+PHJlY29yZD48cmVjLW51bWJlcj4yODgxPC9yZWMtbnVtYmVyPjxm
b3JlaWduLWtleXM+PGtleSBhcHA9IkVOIiBkYi1pZD0iMmZzdHJmdHh4NTkwZnRldnJ4aHBzYWZ4
ZTV3dnR6dGEyOXR2IiB0aW1lc3RhbXA9IjE2NjgwOTY1OTUiPjI4ODE8L2tleT48L2ZvcmVpZ24t
a2V5cz48cmVmLXR5cGUgbmFtZT0iSm91cm5hbCBBcnRpY2xlIj4xNzwvcmVmLXR5cGU+PGNvbnRy
aWJ1dG9ycz48YXV0aG9ycz48YXV0aG9yPlJhaXNpLUVzdGFicmFnaCwgWmFocmE8L2F1dGhvcj48
YXV0aG9yPkNvb3BlciwgSmFja2llPC9hdXRob3I+PGF1dGhvcj5TYWxpaCwgQWhtZWQ8L2F1dGhv
cj48YXV0aG9yPlJhbWFuLCBCZXR0eTwvYXV0aG9yPjxhdXRob3I+TGVlLCBBYXJvbiBNYXJrPC9h
dXRob3I+PGF1dGhvcj5OZXViYXVlciwgU3RlZmFuPC9hdXRob3I+PGF1dGhvcj5IYXJ2ZXksIE5p
Y2hvbGFzIEMuPC9hdXRob3I+PGF1dGhvcj5QZXRlcnNlbiwgU3RlZmZlbiBFLjwvYXV0aG9yPjwv
YXV0aG9ycz48L2NvbnRyaWJ1dG9ycz48YXV0aC1hZGRyZXNzPldpbGxpYW0gSGFydmV5IFJlc2Vh
cmNoIEluc3RpdHV0ZSwgTklIUiBCYXJ0cyBCaW9tZWRpY2FsIFJlc2VhcmNoIENlbnRyZSwgUXVl
ZW4gTWFyeSBVbml2ZXJzaXR5IG9mIExvbmRvbiwgTG9uZG9uLCBVSyB6YWhyYXJhaXNpQGRvY3Rv
cnMub3JnLnVrLjwvYXV0aC1hZGRyZXNzPjx0aXRsZXM+PHRpdGxlPkNhcmRpb3Zhc2N1bGFyIGRp
c2Vhc2UgYW5kIG1vcnRhbGl0eSBzZXF1ZWxhZSBvZiBDT1ZJRC0xOSBpbiB0aGUgVUsgQmlvYmFu
azwvdGl0bGU+PHNlY29uZGFyeS10aXRsZT5IZWFydCAoQnJpdGlzaCBDYXJkaWFjIFNvY2lldHkp
PC9zZWNvbmRhcnktdGl0bGU+PGFsdC10aXRsZT5IZWFydDwvYWx0LXRpdGxlPjwvdGl0bGVzPjxh
bHQtcGVyaW9kaWNhbD48ZnVsbC10aXRsZT5IZWFydDwvZnVsbC10aXRsZT48L2FsdC1wZXJpb2Rp
Y2FsPjxwYWdlcz5oZWFydGpubC0yMDIyLTMyMTQ5MjwvcGFnZXM+PGRhdGVzPjx5ZWFyPjIwMjI8
L3llYXI+PHB1Yi1kYXRlcz48ZGF0ZT4yMDIyLzEwLy88L2RhdGU+PC9wdWItZGF0ZXM+PC9kYXRl
cz48aXNibj4xMzU1LTYwMzc8L2lzYm4+PGFjY2Vzc2lvbi1udW0+MzYyODAzNDY8L2FjY2Vzc2lv
bi1udW0+PHVybHM+PHJlbGF0ZWQtdXJscz48dXJsPmh0dHA6Ly9ldXJvcGVwbWMub3JnL2Fic3Ry
YWN0L01FRC8zNjI4MDM0NjwvdXJsPjx1cmw+aHR0cHM6Ly9kb2kub3JnLzEwLjExMzYvaGVhcnRq
bmwtMjAyMi0zMjE0OTI8L3VybD48L3JlbGF0ZWQtdXJscz48L3VybHM+PGVsZWN0cm9uaWMtcmVz
b3VyY2UtbnVtPjEwLjExMzYvaGVhcnRqbmwtMjAyMi0zMjE0OTI8L2VsZWN0cm9uaWMtcmVzb3Vy
Y2UtbnVtPjxyZW1vdGUtZGF0YWJhc2UtbmFtZT5QdWJNZWQ8L3JlbW90ZS1kYXRhYmFzZS1uYW1l
PjxsYW5ndWFnZT5lbmc8L2xhbmd1YWdlPjwvcmVjb3JkPjwvQ2l0ZT48L0VuZE5vdGU+
</w:fldData>
        </w:fldChar>
      </w:r>
      <w:r w:rsidR="00E3035E">
        <w:instrText xml:space="preserve"> ADDIN EN.CITE.DATA </w:instrText>
      </w:r>
      <w:r w:rsidR="00E3035E">
        <w:fldChar w:fldCharType="end"/>
      </w:r>
      <w:r w:rsidR="006F7CF2" w:rsidRPr="00C97456">
        <w:fldChar w:fldCharType="separate"/>
      </w:r>
      <w:r w:rsidR="00E3035E">
        <w:rPr>
          <w:noProof/>
        </w:rPr>
        <w:t>(1, 23, 24)</w:t>
      </w:r>
      <w:r w:rsidR="006F7CF2" w:rsidRPr="00C97456">
        <w:fldChar w:fldCharType="end"/>
      </w:r>
      <w:r w:rsidR="00F849CD" w:rsidRPr="00C97456">
        <w:t xml:space="preserve"> have</w:t>
      </w:r>
      <w:r w:rsidR="006B72E8" w:rsidRPr="00C97456">
        <w:t xml:space="preserve"> </w:t>
      </w:r>
      <w:r w:rsidR="00861929" w:rsidRPr="00C97456">
        <w:t>observed an increased</w:t>
      </w:r>
      <w:r w:rsidR="006B72E8" w:rsidRPr="00C97456">
        <w:t xml:space="preserve"> risk of arterial and venous </w:t>
      </w:r>
      <w:r w:rsidR="00F849CD" w:rsidRPr="00C97456">
        <w:t>thrombosis</w:t>
      </w:r>
      <w:r w:rsidR="00861929" w:rsidRPr="00C97456">
        <w:t>,</w:t>
      </w:r>
      <w:r w:rsidR="006B72E8" w:rsidRPr="00C97456">
        <w:t xml:space="preserve"> </w:t>
      </w:r>
      <w:r w:rsidR="00E86E9A" w:rsidRPr="00C97456">
        <w:t xml:space="preserve">with </w:t>
      </w:r>
      <w:r w:rsidR="0093669E">
        <w:t xml:space="preserve">COVID-19 hospitalisation </w:t>
      </w:r>
      <w:r w:rsidR="00E86E9A" w:rsidRPr="00C97456">
        <w:t>conferring the highest risk</w:t>
      </w:r>
      <w:r w:rsidR="00F8097A">
        <w:t xml:space="preserve">. </w:t>
      </w:r>
      <w:r w:rsidR="00FC2E4D" w:rsidRPr="00C97456">
        <w:t xml:space="preserve">To our knowledge, this is the first </w:t>
      </w:r>
      <w:r w:rsidR="0002583E">
        <w:t xml:space="preserve">multicentre </w:t>
      </w:r>
      <w:r w:rsidR="00FC2E4D" w:rsidRPr="00C97456">
        <w:t xml:space="preserve">study to evaluate pulmonary perfusion </w:t>
      </w:r>
      <w:r w:rsidR="00C25406" w:rsidRPr="00C97456">
        <w:t>in</w:t>
      </w:r>
      <w:r w:rsidR="00FC2E4D" w:rsidRPr="00C97456">
        <w:t xml:space="preserve"> a large </w:t>
      </w:r>
      <w:r w:rsidR="00C25406" w:rsidRPr="00C97456">
        <w:t>post-hospitalised COVID-19 patient</w:t>
      </w:r>
      <w:r w:rsidR="0093669E">
        <w:t xml:space="preserve"> cohort</w:t>
      </w:r>
      <w:r w:rsidR="002C3F2C">
        <w:t>,</w:t>
      </w:r>
      <w:r w:rsidR="00405DE0">
        <w:t xml:space="preserve"> and c</w:t>
      </w:r>
      <w:r w:rsidR="00E86E9A" w:rsidRPr="00C97456">
        <w:t xml:space="preserve">ontrary to expectations, </w:t>
      </w:r>
      <w:r w:rsidR="00AC0A58" w:rsidRPr="00C97456">
        <w:t>pulmonary perfusion measures</w:t>
      </w:r>
      <w:r w:rsidR="00E646A6" w:rsidRPr="00C97456">
        <w:t xml:space="preserve"> </w:t>
      </w:r>
      <w:r w:rsidR="006C33E5" w:rsidRPr="00C97456">
        <w:t>(</w:t>
      </w:r>
      <w:r w:rsidR="00D511BE" w:rsidRPr="00C97456">
        <w:t>global</w:t>
      </w:r>
      <w:r w:rsidR="00C13159" w:rsidRPr="00C97456">
        <w:t xml:space="preserve"> </w:t>
      </w:r>
      <w:r w:rsidR="006C33E5" w:rsidRPr="00C97456">
        <w:t xml:space="preserve">pulmonary blood flow, blood volume or mean transit time) </w:t>
      </w:r>
      <w:r w:rsidR="00405DE0">
        <w:t>did not differ</w:t>
      </w:r>
      <w:r w:rsidR="00331A87" w:rsidRPr="00C97456">
        <w:t xml:space="preserve"> </w:t>
      </w:r>
      <w:r w:rsidR="00E646A6" w:rsidRPr="00C97456">
        <w:t>between patients and controls</w:t>
      </w:r>
      <w:r w:rsidR="00B51552">
        <w:t xml:space="preserve">. Our findings suggest that </w:t>
      </w:r>
      <w:r w:rsidR="00AB46D1" w:rsidRPr="00C97456">
        <w:t xml:space="preserve">complex </w:t>
      </w:r>
      <w:r w:rsidR="00FC2E4D" w:rsidRPr="00C97456">
        <w:t>mechanisms</w:t>
      </w:r>
      <w:r w:rsidR="00B51552">
        <w:t xml:space="preserve"> </w:t>
      </w:r>
      <w:r w:rsidR="00AB46D1" w:rsidRPr="00C97456">
        <w:t>likely underpin</w:t>
      </w:r>
      <w:r w:rsidR="00FC2E4D" w:rsidRPr="00C97456">
        <w:t xml:space="preserve"> pulmonary </w:t>
      </w:r>
      <w:r w:rsidR="00F3585C" w:rsidRPr="00C97456">
        <w:t xml:space="preserve">perfusion </w:t>
      </w:r>
      <w:r w:rsidR="007B00A7" w:rsidRPr="00C97456">
        <w:t xml:space="preserve">changes </w:t>
      </w:r>
      <w:r w:rsidR="00B51552">
        <w:t xml:space="preserve">seen </w:t>
      </w:r>
      <w:r w:rsidR="007A68C1" w:rsidRPr="00C97456">
        <w:t>after COVID-19</w:t>
      </w:r>
      <w:r w:rsidR="00F8097A">
        <w:t xml:space="preserve">. </w:t>
      </w:r>
    </w:p>
    <w:p w14:paraId="4ABEB73A" w14:textId="77777777" w:rsidR="00C455B8" w:rsidRDefault="00C455B8" w:rsidP="00EC1B75">
      <w:pPr>
        <w:spacing w:line="360" w:lineRule="auto"/>
        <w:jc w:val="both"/>
        <w:rPr>
          <w:i/>
          <w:iCs/>
        </w:rPr>
      </w:pPr>
    </w:p>
    <w:p w14:paraId="66DC3CED" w14:textId="439ADA82" w:rsidR="00C455B8" w:rsidRPr="00C97456" w:rsidRDefault="00C455B8" w:rsidP="00EC1B75">
      <w:pPr>
        <w:spacing w:line="360" w:lineRule="auto"/>
        <w:jc w:val="both"/>
      </w:pPr>
      <w:r w:rsidRPr="00C97456">
        <w:t>The medium to long-term effects of COVID-19 on the heart have been a subject of intense debate</w:t>
      </w:r>
      <w:r>
        <w:t>.</w:t>
      </w:r>
      <w:r w:rsidRPr="00C97456">
        <w:fldChar w:fldCharType="begin"/>
      </w:r>
      <w:r w:rsidR="00E3035E">
        <w:instrText xml:space="preserve"> ADDIN EN.CITE &lt;EndNote&gt;&lt;Cite&gt;&lt;Author&gt;Raman&lt;/Author&gt;&lt;Year&gt;2022&lt;/Year&gt;&lt;RecNum&gt;2893&lt;/RecNum&gt;&lt;DisplayText&gt;(25)&lt;/DisplayText&gt;&lt;record&gt;&lt;rec-number&gt;2893&lt;/rec-number&gt;&lt;foreign-keys&gt;&lt;key app="EN" db-id="2fstrftxx590ftevrxhpsafxe5wvtzta29tv" timestamp="1668096595"&gt;2893&lt;/key&gt;&lt;/foreign-keys&gt;&lt;ref-type name="Journal Article"&gt;17&lt;/ref-type&gt;&lt;contributors&gt;&lt;authors&gt;&lt;author&gt;Raman, Betty&lt;/author&gt;&lt;author&gt;Bluemke, David A.&lt;/author&gt;&lt;author&gt;Lüscher, Thomas F.&lt;/author&gt;&lt;author&gt;Neubauer, Stefan&lt;/author&gt;&lt;/authors&gt;&lt;/contributors&gt;&lt;auth-address&gt;Division of Cardiovascular Medicine, Radcliffe Department of Medicine, Oxford Centre for Clinical Magnetic Resonance Research, University of Oxford, National Institute for Health Research (NIHR) Oxford Biomedical Research Centre (BRC), Oxford University Hospitals NHS Foundation Trust, John Radcliffe Hospital, Headley Way, Oxford OX3 9DU, UK.&lt;/auth-address&gt;&lt;titles&gt;&lt;title&gt;Long COVID: post-acute sequelae of COVID-19 with a cardiovascular focus&lt;/title&gt;&lt;secondary-title&gt;European heart journal&lt;/secondary-title&gt;&lt;alt-title&gt;Eur Heart J&lt;/alt-title&gt;&lt;/titles&gt;&lt;periodical&gt;&lt;full-title&gt;European heart journal&lt;/full-title&gt;&lt;/periodical&gt;&lt;alt-periodical&gt;&lt;full-title&gt;Eur Heart J&lt;/full-title&gt;&lt;/alt-periodical&gt;&lt;pages&gt;1157-1172&lt;/pages&gt;&lt;volume&gt;43&lt;/volume&gt;&lt;number&gt;11&lt;/number&gt;&lt;keywords&gt;&lt;keyword&gt;Heart Diseases&lt;/keyword&gt;&lt;keyword&gt;Myocarditis&lt;/keyword&gt;&lt;keyword&gt;COVID-19&lt;/keyword&gt;&lt;/keywords&gt;&lt;dates&gt;&lt;year&gt;2022&lt;/year&gt;&lt;pub-dates&gt;&lt;date&gt;2022/03//&lt;/date&gt;&lt;/pub-dates&gt;&lt;/dates&gt;&lt;isbn&gt;0195-668X&lt;/isbn&gt;&lt;accession-num&gt;35176758&lt;/accession-num&gt;&lt;urls&gt;&lt;related-urls&gt;&lt;url&gt;http://europepmc.org/abstract/MED/35176758&lt;/url&gt;&lt;url&gt;https://doi.org/10.1093/eurheartj/ehac031&lt;/url&gt;&lt;url&gt;https://europepmc.org/articles/PMC8903393&lt;/url&gt;&lt;url&gt;https://europepmc.org/articles/PMC8903393?pdf=render&lt;/url&gt;&lt;/related-urls&gt;&lt;/urls&gt;&lt;electronic-resource-num&gt;10.1093/eurheartj/ehac031&lt;/electronic-resource-num&gt;&lt;remote-database-name&gt;PubMed&lt;/remote-database-name&gt;&lt;language&gt;eng&lt;/language&gt;&lt;/record&gt;&lt;/Cite&gt;&lt;/EndNote&gt;</w:instrText>
      </w:r>
      <w:r w:rsidRPr="00C97456">
        <w:fldChar w:fldCharType="separate"/>
      </w:r>
      <w:r w:rsidR="00E3035E">
        <w:rPr>
          <w:noProof/>
        </w:rPr>
        <w:t>(25)</w:t>
      </w:r>
      <w:r w:rsidRPr="00C97456">
        <w:fldChar w:fldCharType="end"/>
      </w:r>
      <w:r w:rsidRPr="00C97456">
        <w:t xml:space="preserve"> Early imaging studies of convalescent patients raised concerns about a high burden of myocarditis</w:t>
      </w:r>
      <w:r>
        <w:t>.</w:t>
      </w:r>
      <w:r w:rsidRPr="00C97456">
        <w:fldChar w:fldCharType="begin"/>
      </w:r>
      <w:r w:rsidR="00E3035E">
        <w:instrText xml:space="preserve"> ADDIN EN.CITE &lt;EndNote&gt;&lt;Cite&gt;&lt;Author&gt;Puntmann&lt;/Author&gt;&lt;Year&gt;2020&lt;/Year&gt;&lt;RecNum&gt;1&lt;/RecNum&gt;&lt;DisplayText&gt;(26)&lt;/DisplayText&gt;&lt;record&gt;&lt;rec-number&gt;1&lt;/rec-number&gt;&lt;foreign-keys&gt;&lt;key app="EN" db-id="dewd2xr92prd29exw2ov0a06ef55ss5as5as" timestamp="1626586530"&gt;1&lt;/key&gt;&lt;/foreign-keys&gt;&lt;ref-type name="Journal Article"&gt;17&lt;/ref-type&gt;&lt;contributors&gt;&lt;authors&gt;&lt;author&gt;Puntmann, Valentina O&lt;/author&gt;&lt;author&gt;Carerj, M Ludovica&lt;/author&gt;&lt;author&gt;Wieters, Imke&lt;/author&gt;&lt;author&gt;Fahim, Masia&lt;/author&gt;&lt;author&gt;Arendt, Christophe&lt;/author&gt;&lt;author&gt;Hoffmann, Jedrzej&lt;/author&gt;&lt;author&gt;Shchendrygina, Anastasia&lt;/author&gt;&lt;author&gt;Escher, Felicitas&lt;/author&gt;&lt;author&gt;Vasa-Nicotera, Mariuca&lt;/author&gt;&lt;author&gt;Zeiher, Andreas M&lt;/author&gt;&lt;/authors&gt;&lt;/contributors&gt;&lt;titles&gt;&lt;title&gt;Outcomes of cardiovascular magnetic resonance imaging in patients recently recovered from coronavirus disease 2019 (COVID-19)&lt;/title&gt;&lt;secondary-title&gt;JAMA cardiology&lt;/secondary-title&gt;&lt;/titles&gt;&lt;periodical&gt;&lt;full-title&gt;JAMA cardiology&lt;/full-title&gt;&lt;/periodical&gt;&lt;pages&gt;1265-1273&lt;/pages&gt;&lt;volume&gt;5&lt;/volume&gt;&lt;number&gt;11&lt;/number&gt;&lt;dates&gt;&lt;year&gt;2020&lt;/year&gt;&lt;/dates&gt;&lt;isbn&gt;2380-6583&lt;/isbn&gt;&lt;urls&gt;&lt;/urls&gt;&lt;/record&gt;&lt;/Cite&gt;&lt;/EndNote&gt;</w:instrText>
      </w:r>
      <w:r w:rsidRPr="00C97456">
        <w:fldChar w:fldCharType="separate"/>
      </w:r>
      <w:r w:rsidR="00E3035E">
        <w:rPr>
          <w:noProof/>
        </w:rPr>
        <w:t>(26)</w:t>
      </w:r>
      <w:r w:rsidRPr="00C97456">
        <w:fldChar w:fldCharType="end"/>
      </w:r>
      <w:r w:rsidRPr="00C97456">
        <w:t xml:space="preserve"> However, </w:t>
      </w:r>
      <w:r>
        <w:t>subsequent</w:t>
      </w:r>
      <w:r w:rsidRPr="00C97456">
        <w:t xml:space="preserve"> post-mortem studies and cardiac biopsies </w:t>
      </w:r>
      <w:r>
        <w:t>failed to confirm these findings.</w:t>
      </w:r>
      <w:r w:rsidRPr="00C97456">
        <w:fldChar w:fldCharType="begin">
          <w:fldData xml:space="preserve">PEVuZE5vdGU+PENpdGU+PEF1dGhvcj5LYXdha2FtaTwvQXV0aG9yPjxZZWFyPjIwMjE8L1llYXI+
PFJlY051bT44PC9SZWNOdW0+PERpc3BsYXlUZXh0PigyNyk8L0Rpc3BsYXlUZXh0PjxyZWNvcmQ+
PHJlYy1udW1iZXI+ODwvcmVjLW51bWJlcj48Zm9yZWlnbi1rZXlzPjxrZXkgYXBwPSJFTiIgZGIt
aWQ9IjJmc3RyZnR4eDU5MGZ0ZXZyeGhwc2FmeGU1d3Z0enRhMjl0diIgdGltZXN0YW1wPSIxNjI0
ODIzOTA2Ij44PC9rZXk+PC9mb3JlaWduLWtleXM+PHJlZi10eXBlIG5hbWU9IkpvdXJuYWwgQXJ0
aWNsZSI+MTc8L3JlZi10eXBlPjxjb250cmlidXRvcnM+PGF1dGhvcnM+PGF1dGhvcj5LYXdha2Ft
aSwgUi48L2F1dGhvcj48YXV0aG9yPlNha2Ftb3RvLCBBLjwvYXV0aG9yPjxhdXRob3I+S2F3YWks
IEsuPC9hdXRob3I+PGF1dGhvcj5HaWFuYXR0aSwgQS48L2F1dGhvcj48YXV0aG9yPlBlbGxlZ3Jp
bmksIEQuPC9hdXRob3I+PGF1dGhvcj5OYXNyLCBBLjwvYXV0aG9yPjxhdXRob3I+S3V0eXMsIEIu
PC9hdXRob3I+PGF1dGhvcj5HdW8sIEwuPC9hdXRob3I+PGF1dGhvcj5Db3JuZWxpc3NlbiwgQS48
L2F1dGhvcj48YXV0aG9yPk1vcmksIE0uPC9hdXRob3I+PGF1dGhvcj5TYXRvLCBZLjwvYXV0aG9y
PjxhdXRob3I+UGVzY2V0ZWxsaSwgSS48L2F1dGhvcj48YXV0aG9yPkJyaXZpbywgTS48L2F1dGhv
cj48YXV0aG9yPlJvbWVybywgTS48L2F1dGhvcj48YXV0aG9yPkd1YWdsaXVtaSwgRy48L2F1dGhv
cj48YXV0aG9yPlZpcm1hbmksIFIuPC9hdXRob3I+PGF1dGhvcj5GaW5uLCBBLiBWLjwvYXV0aG9y
PjwvYXV0aG9ycz48L2NvbnRyaWJ1dG9ycz48YXV0aC1hZGRyZXNzPkRlcGFydG1lbnQgb2YgQ2Fy
ZGlvdmFzY3VsYXIgUGF0aG9sb2d5LCBDVlBhdGggSW5zdGl0dXRlLCBJbmMuIEdhaXRoZXJzYnVy
ZywgTWFyeWxhbmQsIFVTQS4mI3hEO0RlcGFydG1lbnQgb2YgTWVkaWNpbmUsIE9zcGVkYWxlIFBh
cGEgR2lvdmFubmkgWFhJSUksIEJlcmdhbW8sIEl0YWx5LiYjeEQ7RGVwYXJ0bWVudCBvZiBDYXJk
aW92YXNjdWxhciBQYXRob2xvZ3ksIENWUGF0aCBJbnN0aXR1dGUsIEluYy4gR2FpdGhlcnNidXJn
LCBNYXJ5bGFuZCwgVVNBOyBEZXBhcnRtZW50IG9mIE1lZGljaW5lLCBVbml2ZXJzaXR5IG9mIE1h
cnlsYW5kLCBCYWx0aW1vcmUsIE1hcnlsYW5kLCBVU0EuIEVsZWN0cm9uaWMgYWRkcmVzczogYWZp
bm5AY3ZwYXRoLm9yZy48L2F1dGgtYWRkcmVzcz48dGl0bGVzPjx0aXRsZT5QYXRob2xvZ2ljYWwg
RXZpZGVuY2UgZm9yIFNBUlMtQ29WLTIgYXMgYSBDYXVzZSBvZiBNeW9jYXJkaXRpczogSkFDQyBS
ZXZpZXcgVG9waWMgb2YgdGhlIFdlZWs8L3RpdGxlPjxzZWNvbmRhcnktdGl0bGU+SiBBbSBDb2xs
IENhcmRpb2w8L3NlY29uZGFyeS10aXRsZT48L3RpdGxlcz48cGVyaW9kaWNhbD48ZnVsbC10aXRs
ZT5KIEFtIENvbGwgQ2FyZGlvbDwvZnVsbC10aXRsZT48L3BlcmlvZGljYWw+PHBhZ2VzPjMxNC0z
MjU8L3BhZ2VzPjx2b2x1bWU+Nzc8L3ZvbHVtZT48bnVtYmVyPjM8L251bWJlcj48ZWRpdGlvbj4y
MDIxLzAxLzIzPC9lZGl0aW9uPjxrZXl3b3Jkcz48a2V5d29yZD5CaW9wc3k8L2tleXdvcmQ+PGtl
eXdvcmQ+KkNPVklELTE5L3BhdGhvbG9neTwva2V5d29yZD48a2V5d29yZD5IdW1hbnM8L2tleXdv
cmQ+PGtleXdvcmQ+TXlvY2FyZGl0aXMvcGF0aG9sb2d5Lyp2aXJvbG9neTwva2V5d29yZD48a2V5
d29yZD5NeW9jYXJkaXVtL3BhdGhvbG9neTwva2V5d29yZD48a2V5d29yZD4qY292aWQtMTk8L2tl
eXdvcmQ+PGtleXdvcmQ+KlNBUlMtQ29WLTI8L2tleXdvcmQ+PGtleXdvcmQ+KmNhcmRpb3Zhc2N1
bGFyIGRpc2Vhc2U8L2tleXdvcmQ+PGtleXdvcmQ+KmhlYXJ0PC9rZXl3b3JkPjxrZXl3b3JkPmZv
dW5kYXRpb24uIENWUGF0aCBJbnN0aXR1dGUgaGFzIHJlY2VpdmVkIGluc3RpdHV0aW9uYWwgcmVz
ZWFyY2ggc3VwcG9ydCBmcm9tIFIwMTwva2V5d29yZD48a2V5d29yZD5ITDE0MTQyNSBMZWR1Y3Eg
Rm91bmRhdGlvbiBHcmFudCwgNDgwIEJpb21lZGljYWwsIDRDIE1lZGljYWwsIDRUZWNoLCBBYmJv
dHQsPC9rZXl3b3JkPjxrZXl3b3JkPkFjY3VtZWRpY2FsLCBBbWdlbiwgQmlvc2Vuc29ycywgQm9z
dG9uIFNjaWVudGlmaWMsIENhcmRpYWMgSW1wbGFudHMsIENlbG9ub3ZhLDwva2V5d29yZD48a2V5
d29yZD5DbGFyZXQgTWVkaWNhbCwgQ29uY2VwdCBNZWRpY2FsLCBDb29rLCBDU0ksIER1TmluZywg
SW5jLCBFZHdhcmRzIExpZmVTY2llbmNlcyw8L2tleXdvcmQ+PGtleXdvcmQ+RW1ib2xpbmUsIEVu
ZG90cm9uaXgsIEVudmlzaW9uIFNjaWVudGlmaWMsIEx1dG9uaXgvQmFyZCwgR2F0ZXdheSwgTGlm
ZXRlY2gsPC9rZXl3b3JkPjxrZXl3b3JkPkxpbWZsbywgTWVkQWxsaWFuY2UsIE1lZHRyb25pYywg
TWVyY2F0b3IsIE1lcmlsbCwgTWljcm9wb3J0IE1lZGljYWwsPC9rZXl3b3JkPjxrZXl3b3JkPk1p
Y3JvdmVudGlvbiwgTWl0cmFsaWduLCBNaXRyQXNzaXN0LCBOQU1TQSwgTmFub3ZhLCBOZW92YXNj
LCBOSVBSTywgTm92b2dhdGUsPC9rZXl3b3JkPjxrZXl3b3JkPk9jY3Vsb3RlY2gsIE9yYnVzTmVp
Y2ggTWVkaWNhbCwgUGhlbm94LCBQcm9mdXNhLCBQcm90ZW1iaXMsIFFvb2wsIFJlY29yLDwva2V5
d29yZD48a2V5d29yZD5TZW5zZW9uaWNzLCBTaG9ja3dhdmUsIFNpbm9tZWQsIFNwZWN0cmFuZXRp
Y3MsIFN1cm1vZGljcywgU3ltaWMsIFZlc3BlciwgVy5MLjwva2V5d29yZD48a2V5d29yZD5Hb3Jl
LCBhbmQgWGVsdGlzLiBEci4gQ29ybmVsaXNzZW4gaGFzIHJlY2VpdmVkIHJlc2VhcmNoIGdyYW50
cyBmcm9tIFVuaXZlcnNpdHk8L2tleXdvcmQ+PGtleXdvcmQ+SG9zcGl0YWwgUldUSCBBYWNoZW4u
IERyLiBHdWFnbGl1bWkgaGFzIHJlY2VpdmVkIGluc3RpdHV0aW9uYWwgcmVzZWFyY2ggZ3JhbnRz
PC9rZXl3b3JkPjxrZXl3b3JkPmZyb20gQWJib3R0IFZhc2N1bGFyLCBCb3N0b24gU2NpZW50aWZp
YywgYW5kIEluZnJhcmVkeDwva2V5d29yZD48a2V5d29yZD5hbmQgaGFzIHNlcnZlZCBhcyBhPC9r
ZXl3b3JkPjxrZXl3b3JkPmNvbnN1bHRhbnQgZm9yIEFiYm90dCBWYXNjdWxhciBhbmQgQm9zdG9u
IFNjaWVudGlmaWMuIERyLiBWaXJtYW5pIGhhcyByZWNlaXZlZDwva2V5d29yZD48a2V5d29yZD5o
b25vcmFyaWEgZnJvbSBBYmJvdHQgVmFzY3VsYXIsIEJpb3NlbnNvcnMsIEJvc3RvbiBTY2llbnRp
ZmljLCBDZWxvbm92YSwgQ29vazwva2V5d29yZD48a2V5d29yZD5NZWRpY2FsLCBDb3JkaXMsIENT
SSwgTHV0b25peCBCYXJkLCBNZWR0cm9uaWMsIE9yYnVzTmVpY2ggTWVkaWNhbCwgQ2Vsb05vdmEs
IFNJTk88L2tleXdvcmQ+PGtleXdvcmQ+TWVkaWNhbCBUZWNobm9sb2d5LCBSZWNvciBNZWRpY2Fs
LCBUZXJ1bW8gQ29ycG9yYXRpb24sIFcuIEwuIEdvcmUsIGFuZDwva2V5d29yZD48a2V5d29yZD5T
cGVjdHJhbmV0aWNzPC9rZXl3b3JkPjxrZXl3b3JkPmFuZCBoYXMgc2VydmVkIGFzIGEgY29uc3Vs
dGFudCBmb3IgQWJib3R0IFZhc2N1bGFyLCBCb3N0b248L2tleXdvcmQ+PGtleXdvcmQ+U2NpZW50
aWZpYywgQ2Vsb25vdmEsIENvb2sgTWVkaWNhbCwgQ29yZGlzLCBDU0ksIEVkd2FyZHMgTGlmZXNj
aWVuY2VzLCBMdXRvbml4PC9rZXl3b3JkPjxrZXl3b3JkPkJhcmQsIE1lZHRyb25pYywgT3JidXNO
ZWljaCBNZWRpY2FsLCBSZUNvcmUsIFNpbm9tZWRpY2FsIFRlY2hub2xvZ3ksPC9rZXl3b3JkPjxr
ZXl3b3JkPlNwZWN0cmFuZXRpY3MsIFN1cm1vZGljcywgVGVydW1vIENvcnBvcmF0aW9uLCBXLiBM
LiBHb3JlLCBhbmQgWGVsdGlzLiBEci4gRmlubjwva2V5d29yZD48a2V5d29yZD5oYXMgcmVjZWl2
ZWQgaG9ub3JhcmlhIGZyb20gQWJib3R0IFZhc2N1bGFyLCBCaW9zZW5zb3JzLCBCb3N0b24gU2Np
ZW50aWZpYyw8L2tleXdvcmQ+PGtleXdvcmQ+Q2Vsb25vdmEsIENvb2sgTWVkaWNhbCwgQ1NJLCBM
dXRvbml4IEJhcmQsIFNpbm9tZWQsIGFuZCBUZXJ1bW8gQ29ycG9yYXRpb248L2tleXdvcmQ+PGtl
eXdvcmQ+YW5kPC9rZXl3b3JkPjxrZXl3b3JkPmhhcyBzZXJ2ZWQgYXMgYSBjb25zdWx0YW50IHRv
IEFtZ2VuLCBBYmJvdHQgVmFzY3VsYXIsIEJvc3RvbiBTY2llbnRpZmljLDwva2V5d29yZD48a2V5
d29yZD5DZWxvbm92YSwgQ29vayBNZWRpY2FsLCBMdXRvbml4IEJhcmQsIGFuZCBTaW5vbWVkLiBB
bGwgb3RoZXIgYXV0aG9ycyBoYXZlPC9rZXl3b3JkPjxrZXl3b3JkPnJlcG9ydGVkIHRoYXQgdGhl
eSBoYXZlIG5vIHJlbGF0aW9uc2hpcHMgcmVsZXZhbnQgdG8gdGhlIGNvbnRlbnRzIG9mIHRoaXMg
cGFwZXI8L2tleXdvcmQ+PGtleXdvcmQ+dG8gZGlzY2xvc2UuPC9rZXl3b3JkPjwva2V5d29yZHM+
PGRhdGVzPjx5ZWFyPjIwMjE8L3llYXI+PHB1Yi1kYXRlcz48ZGF0ZT5KYW4gMjY8L2RhdGU+PC9w
dWItZGF0ZXM+PC9kYXRlcz48aXNibj4xNTU4LTM1OTcgKEVsZWN0cm9uaWMpJiN4RDswNzM1LTEw
OTcgKExpbmtpbmcpPC9pc2JuPjxhY2Nlc3Npb24tbnVtPjMzNDc4NjU1PC9hY2Nlc3Npb24tbnVt
Pjx1cmxzPjxyZWxhdGVkLXVybHM+PHVybD5odHRwczovL3d3dy5uY2JpLm5sbS5uaWguZ292L3B1
Ym1lZC8zMzQ3ODY1NTwvdXJsPjwvcmVsYXRlZC11cmxzPjwvdXJscz48Y3VzdG9tMj5QTUM3ODE2
OTU3PC9jdXN0b20yPjxlbGVjdHJvbmljLXJlc291cmNlLW51bT4xMC4xMDE2L2ouamFjYy4yMDIw
LjExLjAzMTwvZWxlY3Ryb25pYy1yZXNvdXJjZS1udW0+PC9yZWNvcmQ+PC9DaXRlPjwvRW5kTm90
ZT4A
</w:fldData>
        </w:fldChar>
      </w:r>
      <w:r w:rsidR="00E3035E">
        <w:instrText xml:space="preserve"> ADDIN EN.CITE </w:instrText>
      </w:r>
      <w:r w:rsidR="00E3035E">
        <w:fldChar w:fldCharType="begin">
          <w:fldData xml:space="preserve">PEVuZE5vdGU+PENpdGU+PEF1dGhvcj5LYXdha2FtaTwvQXV0aG9yPjxZZWFyPjIwMjE8L1llYXI+
PFJlY051bT44PC9SZWNOdW0+PERpc3BsYXlUZXh0PigyNyk8L0Rpc3BsYXlUZXh0PjxyZWNvcmQ+
PHJlYy1udW1iZXI+ODwvcmVjLW51bWJlcj48Zm9yZWlnbi1rZXlzPjxrZXkgYXBwPSJFTiIgZGIt
aWQ9IjJmc3RyZnR4eDU5MGZ0ZXZyeGhwc2FmeGU1d3Z0enRhMjl0diIgdGltZXN0YW1wPSIxNjI0
ODIzOTA2Ij44PC9rZXk+PC9mb3JlaWduLWtleXM+PHJlZi10eXBlIG5hbWU9IkpvdXJuYWwgQXJ0
aWNsZSI+MTc8L3JlZi10eXBlPjxjb250cmlidXRvcnM+PGF1dGhvcnM+PGF1dGhvcj5LYXdha2Ft
aSwgUi48L2F1dGhvcj48YXV0aG9yPlNha2Ftb3RvLCBBLjwvYXV0aG9yPjxhdXRob3I+S2F3YWks
IEsuPC9hdXRob3I+PGF1dGhvcj5HaWFuYXR0aSwgQS48L2F1dGhvcj48YXV0aG9yPlBlbGxlZ3Jp
bmksIEQuPC9hdXRob3I+PGF1dGhvcj5OYXNyLCBBLjwvYXV0aG9yPjxhdXRob3I+S3V0eXMsIEIu
PC9hdXRob3I+PGF1dGhvcj5HdW8sIEwuPC9hdXRob3I+PGF1dGhvcj5Db3JuZWxpc3NlbiwgQS48
L2F1dGhvcj48YXV0aG9yPk1vcmksIE0uPC9hdXRob3I+PGF1dGhvcj5TYXRvLCBZLjwvYXV0aG9y
PjxhdXRob3I+UGVzY2V0ZWxsaSwgSS48L2F1dGhvcj48YXV0aG9yPkJyaXZpbywgTS48L2F1dGhv
cj48YXV0aG9yPlJvbWVybywgTS48L2F1dGhvcj48YXV0aG9yPkd1YWdsaXVtaSwgRy48L2F1dGhv
cj48YXV0aG9yPlZpcm1hbmksIFIuPC9hdXRob3I+PGF1dGhvcj5GaW5uLCBBLiBWLjwvYXV0aG9y
PjwvYXV0aG9ycz48L2NvbnRyaWJ1dG9ycz48YXV0aC1hZGRyZXNzPkRlcGFydG1lbnQgb2YgQ2Fy
ZGlvdmFzY3VsYXIgUGF0aG9sb2d5LCBDVlBhdGggSW5zdGl0dXRlLCBJbmMuIEdhaXRoZXJzYnVy
ZywgTWFyeWxhbmQsIFVTQS4mI3hEO0RlcGFydG1lbnQgb2YgTWVkaWNpbmUsIE9zcGVkYWxlIFBh
cGEgR2lvdmFubmkgWFhJSUksIEJlcmdhbW8sIEl0YWx5LiYjeEQ7RGVwYXJ0bWVudCBvZiBDYXJk
aW92YXNjdWxhciBQYXRob2xvZ3ksIENWUGF0aCBJbnN0aXR1dGUsIEluYy4gR2FpdGhlcnNidXJn
LCBNYXJ5bGFuZCwgVVNBOyBEZXBhcnRtZW50IG9mIE1lZGljaW5lLCBVbml2ZXJzaXR5IG9mIE1h
cnlsYW5kLCBCYWx0aW1vcmUsIE1hcnlsYW5kLCBVU0EuIEVsZWN0cm9uaWMgYWRkcmVzczogYWZp
bm5AY3ZwYXRoLm9yZy48L2F1dGgtYWRkcmVzcz48dGl0bGVzPjx0aXRsZT5QYXRob2xvZ2ljYWwg
RXZpZGVuY2UgZm9yIFNBUlMtQ29WLTIgYXMgYSBDYXVzZSBvZiBNeW9jYXJkaXRpczogSkFDQyBS
ZXZpZXcgVG9waWMgb2YgdGhlIFdlZWs8L3RpdGxlPjxzZWNvbmRhcnktdGl0bGU+SiBBbSBDb2xs
IENhcmRpb2w8L3NlY29uZGFyeS10aXRsZT48L3RpdGxlcz48cGVyaW9kaWNhbD48ZnVsbC10aXRs
ZT5KIEFtIENvbGwgQ2FyZGlvbDwvZnVsbC10aXRsZT48L3BlcmlvZGljYWw+PHBhZ2VzPjMxNC0z
MjU8L3BhZ2VzPjx2b2x1bWU+Nzc8L3ZvbHVtZT48bnVtYmVyPjM8L251bWJlcj48ZWRpdGlvbj4y
MDIxLzAxLzIzPC9lZGl0aW9uPjxrZXl3b3Jkcz48a2V5d29yZD5CaW9wc3k8L2tleXdvcmQ+PGtl
eXdvcmQ+KkNPVklELTE5L3BhdGhvbG9neTwva2V5d29yZD48a2V5d29yZD5IdW1hbnM8L2tleXdv
cmQ+PGtleXdvcmQ+TXlvY2FyZGl0aXMvcGF0aG9sb2d5Lyp2aXJvbG9neTwva2V5d29yZD48a2V5
d29yZD5NeW9jYXJkaXVtL3BhdGhvbG9neTwva2V5d29yZD48a2V5d29yZD4qY292aWQtMTk8L2tl
eXdvcmQ+PGtleXdvcmQ+KlNBUlMtQ29WLTI8L2tleXdvcmQ+PGtleXdvcmQ+KmNhcmRpb3Zhc2N1
bGFyIGRpc2Vhc2U8L2tleXdvcmQ+PGtleXdvcmQ+KmhlYXJ0PC9rZXl3b3JkPjxrZXl3b3JkPmZv
dW5kYXRpb24uIENWUGF0aCBJbnN0aXR1dGUgaGFzIHJlY2VpdmVkIGluc3RpdHV0aW9uYWwgcmVz
ZWFyY2ggc3VwcG9ydCBmcm9tIFIwMTwva2V5d29yZD48a2V5d29yZD5ITDE0MTQyNSBMZWR1Y3Eg
Rm91bmRhdGlvbiBHcmFudCwgNDgwIEJpb21lZGljYWwsIDRDIE1lZGljYWwsIDRUZWNoLCBBYmJv
dHQsPC9rZXl3b3JkPjxrZXl3b3JkPkFjY3VtZWRpY2FsLCBBbWdlbiwgQmlvc2Vuc29ycywgQm9z
dG9uIFNjaWVudGlmaWMsIENhcmRpYWMgSW1wbGFudHMsIENlbG9ub3ZhLDwva2V5d29yZD48a2V5
d29yZD5DbGFyZXQgTWVkaWNhbCwgQ29uY2VwdCBNZWRpY2FsLCBDb29rLCBDU0ksIER1TmluZywg
SW5jLCBFZHdhcmRzIExpZmVTY2llbmNlcyw8L2tleXdvcmQ+PGtleXdvcmQ+RW1ib2xpbmUsIEVu
ZG90cm9uaXgsIEVudmlzaW9uIFNjaWVudGlmaWMsIEx1dG9uaXgvQmFyZCwgR2F0ZXdheSwgTGlm
ZXRlY2gsPC9rZXl3b3JkPjxrZXl3b3JkPkxpbWZsbywgTWVkQWxsaWFuY2UsIE1lZHRyb25pYywg
TWVyY2F0b3IsIE1lcmlsbCwgTWljcm9wb3J0IE1lZGljYWwsPC9rZXl3b3JkPjxrZXl3b3JkPk1p
Y3JvdmVudGlvbiwgTWl0cmFsaWduLCBNaXRyQXNzaXN0LCBOQU1TQSwgTmFub3ZhLCBOZW92YXNj
LCBOSVBSTywgTm92b2dhdGUsPC9rZXl3b3JkPjxrZXl3b3JkPk9jY3Vsb3RlY2gsIE9yYnVzTmVp
Y2ggTWVkaWNhbCwgUGhlbm94LCBQcm9mdXNhLCBQcm90ZW1iaXMsIFFvb2wsIFJlY29yLDwva2V5
d29yZD48a2V5d29yZD5TZW5zZW9uaWNzLCBTaG9ja3dhdmUsIFNpbm9tZWQsIFNwZWN0cmFuZXRp
Y3MsIFN1cm1vZGljcywgU3ltaWMsIFZlc3BlciwgVy5MLjwva2V5d29yZD48a2V5d29yZD5Hb3Jl
LCBhbmQgWGVsdGlzLiBEci4gQ29ybmVsaXNzZW4gaGFzIHJlY2VpdmVkIHJlc2VhcmNoIGdyYW50
cyBmcm9tIFVuaXZlcnNpdHk8L2tleXdvcmQ+PGtleXdvcmQ+SG9zcGl0YWwgUldUSCBBYWNoZW4u
IERyLiBHdWFnbGl1bWkgaGFzIHJlY2VpdmVkIGluc3RpdHV0aW9uYWwgcmVzZWFyY2ggZ3JhbnRz
PC9rZXl3b3JkPjxrZXl3b3JkPmZyb20gQWJib3R0IFZhc2N1bGFyLCBCb3N0b24gU2NpZW50aWZp
YywgYW5kIEluZnJhcmVkeDwva2V5d29yZD48a2V5d29yZD5hbmQgaGFzIHNlcnZlZCBhcyBhPC9r
ZXl3b3JkPjxrZXl3b3JkPmNvbnN1bHRhbnQgZm9yIEFiYm90dCBWYXNjdWxhciBhbmQgQm9zdG9u
IFNjaWVudGlmaWMuIERyLiBWaXJtYW5pIGhhcyByZWNlaXZlZDwva2V5d29yZD48a2V5d29yZD5o
b25vcmFyaWEgZnJvbSBBYmJvdHQgVmFzY3VsYXIsIEJpb3NlbnNvcnMsIEJvc3RvbiBTY2llbnRp
ZmljLCBDZWxvbm92YSwgQ29vazwva2V5d29yZD48a2V5d29yZD5NZWRpY2FsLCBDb3JkaXMsIENT
SSwgTHV0b25peCBCYXJkLCBNZWR0cm9uaWMsIE9yYnVzTmVpY2ggTWVkaWNhbCwgQ2Vsb05vdmEs
IFNJTk88L2tleXdvcmQ+PGtleXdvcmQ+TWVkaWNhbCBUZWNobm9sb2d5LCBSZWNvciBNZWRpY2Fs
LCBUZXJ1bW8gQ29ycG9yYXRpb24sIFcuIEwuIEdvcmUsIGFuZDwva2V5d29yZD48a2V5d29yZD5T
cGVjdHJhbmV0aWNzPC9rZXl3b3JkPjxrZXl3b3JkPmFuZCBoYXMgc2VydmVkIGFzIGEgY29uc3Vs
dGFudCBmb3IgQWJib3R0IFZhc2N1bGFyLCBCb3N0b248L2tleXdvcmQ+PGtleXdvcmQ+U2NpZW50
aWZpYywgQ2Vsb25vdmEsIENvb2sgTWVkaWNhbCwgQ29yZGlzLCBDU0ksIEVkd2FyZHMgTGlmZXNj
aWVuY2VzLCBMdXRvbml4PC9rZXl3b3JkPjxrZXl3b3JkPkJhcmQsIE1lZHRyb25pYywgT3JidXNO
ZWljaCBNZWRpY2FsLCBSZUNvcmUsIFNpbm9tZWRpY2FsIFRlY2hub2xvZ3ksPC9rZXl3b3JkPjxr
ZXl3b3JkPlNwZWN0cmFuZXRpY3MsIFN1cm1vZGljcywgVGVydW1vIENvcnBvcmF0aW9uLCBXLiBM
LiBHb3JlLCBhbmQgWGVsdGlzLiBEci4gRmlubjwva2V5d29yZD48a2V5d29yZD5oYXMgcmVjZWl2
ZWQgaG9ub3JhcmlhIGZyb20gQWJib3R0IFZhc2N1bGFyLCBCaW9zZW5zb3JzLCBCb3N0b24gU2Np
ZW50aWZpYyw8L2tleXdvcmQ+PGtleXdvcmQ+Q2Vsb25vdmEsIENvb2sgTWVkaWNhbCwgQ1NJLCBM
dXRvbml4IEJhcmQsIFNpbm9tZWQsIGFuZCBUZXJ1bW8gQ29ycG9yYXRpb248L2tleXdvcmQ+PGtl
eXdvcmQ+YW5kPC9rZXl3b3JkPjxrZXl3b3JkPmhhcyBzZXJ2ZWQgYXMgYSBjb25zdWx0YW50IHRv
IEFtZ2VuLCBBYmJvdHQgVmFzY3VsYXIsIEJvc3RvbiBTY2llbnRpZmljLDwva2V5d29yZD48a2V5
d29yZD5DZWxvbm92YSwgQ29vayBNZWRpY2FsLCBMdXRvbml4IEJhcmQsIGFuZCBTaW5vbWVkLiBB
bGwgb3RoZXIgYXV0aG9ycyBoYXZlPC9rZXl3b3JkPjxrZXl3b3JkPnJlcG9ydGVkIHRoYXQgdGhl
eSBoYXZlIG5vIHJlbGF0aW9uc2hpcHMgcmVsZXZhbnQgdG8gdGhlIGNvbnRlbnRzIG9mIHRoaXMg
cGFwZXI8L2tleXdvcmQ+PGtleXdvcmQ+dG8gZGlzY2xvc2UuPC9rZXl3b3JkPjwva2V5d29yZHM+
PGRhdGVzPjx5ZWFyPjIwMjE8L3llYXI+PHB1Yi1kYXRlcz48ZGF0ZT5KYW4gMjY8L2RhdGU+PC9w
dWItZGF0ZXM+PC9kYXRlcz48aXNibj4xNTU4LTM1OTcgKEVsZWN0cm9uaWMpJiN4RDswNzM1LTEw
OTcgKExpbmtpbmcpPC9pc2JuPjxhY2Nlc3Npb24tbnVtPjMzNDc4NjU1PC9hY2Nlc3Npb24tbnVt
Pjx1cmxzPjxyZWxhdGVkLXVybHM+PHVybD5odHRwczovL3d3dy5uY2JpLm5sbS5uaWguZ292L3B1
Ym1lZC8zMzQ3ODY1NTwvdXJsPjwvcmVsYXRlZC11cmxzPjwvdXJscz48Y3VzdG9tMj5QTUM3ODE2
OTU3PC9jdXN0b20yPjxlbGVjdHJvbmljLXJlc291cmNlLW51bT4xMC4xMDE2L2ouamFjYy4yMDIw
LjExLjAzMTwvZWxlY3Ryb25pYy1yZXNvdXJjZS1udW0+PC9yZWNvcmQ+PC9DaXRlPjwvRW5kTm90
ZT4A
</w:fldData>
        </w:fldChar>
      </w:r>
      <w:r w:rsidR="00E3035E">
        <w:instrText xml:space="preserve"> ADDIN EN.CITE.DATA </w:instrText>
      </w:r>
      <w:r w:rsidR="00E3035E">
        <w:fldChar w:fldCharType="end"/>
      </w:r>
      <w:r w:rsidRPr="00C97456">
        <w:fldChar w:fldCharType="separate"/>
      </w:r>
      <w:r w:rsidR="00E3035E">
        <w:rPr>
          <w:noProof/>
        </w:rPr>
        <w:t>(27)</w:t>
      </w:r>
      <w:r w:rsidRPr="00C97456">
        <w:fldChar w:fldCharType="end"/>
      </w:r>
      <w:r w:rsidRPr="00C97456">
        <w:t xml:space="preserve"> </w:t>
      </w:r>
      <w:r w:rsidR="00B51552">
        <w:t>Here</w:t>
      </w:r>
      <w:r w:rsidRPr="00C97456">
        <w:t xml:space="preserve">, </w:t>
      </w:r>
      <w:r w:rsidR="0099182E">
        <w:t>blinded image analyses by an</w:t>
      </w:r>
      <w:r w:rsidRPr="00C97456">
        <w:t xml:space="preserve"> experienced core lab team </w:t>
      </w:r>
      <w:r>
        <w:t xml:space="preserve">found </w:t>
      </w:r>
      <w:r>
        <w:lastRenderedPageBreak/>
        <w:t xml:space="preserve">comparable abnormalities in patients and controls. </w:t>
      </w:r>
      <w:r w:rsidRPr="00C97456">
        <w:t>Specifically, a diagnosis of myocarditis</w:t>
      </w:r>
      <w:r>
        <w:t xml:space="preserve"> was no more common in patients and did not predict ongoing symptoms. </w:t>
      </w:r>
      <w:r w:rsidRPr="00C97456">
        <w:t xml:space="preserve">By contrast, </w:t>
      </w:r>
      <w:r>
        <w:t>patients did exhibit reduced</w:t>
      </w:r>
      <w:r w:rsidRPr="00C97456">
        <w:t xml:space="preserve"> left ventricular systolic function</w:t>
      </w:r>
      <w:r>
        <w:t xml:space="preserve"> relative to controls. </w:t>
      </w:r>
      <w:r w:rsidRPr="00C97456">
        <w:t>Investigators of the Hamburg health study</w:t>
      </w:r>
      <w:r w:rsidRPr="00C97456">
        <w:fldChar w:fldCharType="begin">
          <w:fldData xml:space="preserve">PEVuZE5vdGU+PENpdGU+PEF1dGhvcj5QZXRlcnNlbjwvQXV0aG9yPjxZZWFyPjIwMjI8L1llYXI+
PFJlY051bT45PC9SZWNOdW0+PERpc3BsYXlUZXh0PigyOCk8L0Rpc3BsYXlUZXh0PjxyZWNvcmQ+
PHJlYy1udW1iZXI+OTwvcmVjLW51bWJlcj48Zm9yZWlnbi1rZXlzPjxrZXkgYXBwPSJFTiIgZGIt
aWQ9ImRld2QyeHI5MnByZDI5ZXh3Mm92MGEwNmVmNTVzczVhczVhcyIgdGltZXN0YW1wPSIxNjcw
MTU1NDgzIj45PC9rZXk+PC9mb3JlaWduLWtleXM+PHJlZi10eXBlIG5hbWU9IkpvdXJuYWwgQXJ0
aWNsZSI+MTc8L3JlZi10eXBlPjxjb250cmlidXRvcnM+PGF1dGhvcnM+PGF1dGhvcj5QZXRlcnNl
biwgRWxpbmEgTGFyaXNzYTwvYXV0aG9yPjxhdXRob3I+R2/Dn2xpbmcsIEFsaW5hPC9hdXRob3I+
PGF1dGhvcj5BZGFtLCBHZXJoYXJkPC9hdXRob3I+PGF1dGhvcj5BZXBmZWxiYWNoZXIsIE1hcnRp
bjwvYXV0aG9yPjxhdXRob3I+QmVocmVuZHQsIENocmlzdGlhbi1BbGV4YW5kZXI8L2F1dGhvcj48
YXV0aG9yPkNhdnVzLCBFcnNpbjwvYXV0aG9yPjxhdXRob3I+Q2hlbmcsIEJhc3RpYW48L2F1dGhv
cj48YXV0aG9yPkZpc2NoZXIsIE5pY29sZTwvYXV0aG9yPjxhdXRob3I+R2FsbGluYXQsIErDvHJn
ZW48L2F1dGhvcj48YXV0aG9yPkvDvGhuLCBTaW1vbmU8L2F1dGhvcj48YXV0aG9yPkdlcmxvZmYs
IENocmlzdGlhbjwvYXV0aG9yPjxhdXRob3I+S29jaC1Hcm9tdXMsIFV3ZTwvYXV0aG9yPjxhdXRo
b3I+SMOkcnRlciwgTWFydGluPC9hdXRob3I+PGF1dGhvcj5IYW5uaW5nLCBVdGE8L2F1dGhvcj48
YXV0aG9yPkh1YmVyLCBUb2JpYXMgQi48L2F1dGhvcj48YXV0aG9yPktsdWdlLCBTdGVmYW48L2F1
dGhvcj48YXV0aG9yPktub2Jsb2NoLCBKb2hhbm5lcyBLLjwvYXV0aG9yPjxhdXRob3I+S3V0YSwg
UGlvdHI8L2F1dGhvcj48YXV0aG9yPlNjaG1pZHQtTGF1YmVyLCBDaHJpc3RpYW48L2F1dGhvcj48
YXV0aG9yPkzDvHRnZWhldG1hbm4sIE1hcmM8L2F1dGhvcj48YXV0aG9yPk1hZ251c3NlbiwgQ2hy
aXN0aW5hPC9hdXRob3I+PGF1dGhvcj5NYXllciwgQ2Fyb2xhPC9hdXRob3I+PGF1dGhvcj5NdWVs
bGVybGVpbGUsIEthaTwvYXV0aG9yPjxhdXRob3I+TcO8bmNoLCBKdWxpYTwvYXV0aG9yPjxhdXRo
b3I+TsOkZ2VsZSwgRmVsaXggTGVvbmFyZDwvYXV0aG9yPjxhdXRob3I+UGV0ZXJzZW4sIE1hcnZp
bjwvYXV0aG9yPjxhdXRob3I+UmVubsOpLCBUaG9tYXM8L2F1dGhvcj48YXV0aG9yPlJpZWRsLCBL
YXRoYXJpbmEgQWxpbmE8L2F1dGhvcj48YXV0aG9yPlJpbW1lbGUsIERhdmlkIExlYW5kZXI8L2F1
dGhvcj48YXV0aG9yPlNjaMOkZmVyLCBJbmVzPC9hdXRob3I+PGF1dGhvcj5TY2h1bHosIEhvbGdl
cjwvYXV0aG9yPjxhdXRob3I+VGFoaXIsIEVudmVyPC9hdXRob3I+PGF1dGhvcj5XYXNjaGtpLCBC
ZW5qYW1pbjwvYXV0aG9yPjxhdXRob3I+V2VuemVsLCBKYW4tUGVyPC9hdXRob3I+PGF1dGhvcj5a
ZWxsZXIsIFRhbmphPC9hdXRob3I+PGF1dGhvcj5aaWVnbGVyLCBBbmRyZWFzPC9hdXRob3I+PGF1
dGhvcj5UaG9tYWxsYSwgR8O2dHo8L2F1dGhvcj48YXV0aG9yPlR3ZXJlbmJvbGQsIFJhcGhhZWw8
L2F1dGhvcj48YXV0aG9yPkJsYW5rZW5iZXJnLCBTdGVmYW48L2F1dGhvcj48L2F1dGhvcnM+PC9j
b250cmlidXRvcnM+PHRpdGxlcz48dGl0bGU+TXVsdGktb3JnYW4gYXNzZXNzbWVudCBpbiBtYWlu
bHkgbm9uLWhvc3BpdGFsaXplZCBpbmRpdmlkdWFscyBhZnRlciBTQVJTLUNvVi0yIGluZmVjdGlv
bjogVGhlIEhhbWJ1cmcgQ2l0eSBIZWFsdGggU3R1ZHkgQ09WSUQgcHJvZ3JhbW1lPC90aXRsZT48
c2Vjb25kYXJ5LXRpdGxlPkV1cm9wZWFuIEhlYXJ0IEpvdXJuYWw8L3NlY29uZGFyeS10aXRsZT48
L3RpdGxlcz48cGVyaW9kaWNhbD48ZnVsbC10aXRsZT5FdXJvcGVhbiBIZWFydCBKb3VybmFsPC9m
dWxsLXRpdGxlPjwvcGVyaW9kaWNhbD48cGFnZXM+MTEyNC0xMTM3PC9wYWdlcz48dm9sdW1lPjQz
PC92b2x1bWU+PG51bWJlcj4xMTwvbnVtYmVyPjxkYXRlcz48eWVhcj4yMDIyPC95ZWFyPjwvZGF0
ZXM+PGlzYm4+MDE5NS02NjhYPC9pc2JuPjx1cmxzPjxyZWxhdGVkLXVybHM+PHVybD5odHRwczov
L2RvaS5vcmcvMTAuMTA5My9ldXJoZWFydGovZWhhYjkxNDwvdXJsPjwvcmVsYXRlZC11cmxzPjwv
dXJscz48ZWxlY3Ryb25pYy1yZXNvdXJjZS1udW0+MTAuMTA5My9ldXJoZWFydGovZWhhYjkxNDwv
ZWxlY3Ryb25pYy1yZXNvdXJjZS1udW0+PGFjY2Vzcy1kYXRlPjEyLzQvMjAyMjwvYWNjZXNzLWRh
dGU+PC9yZWNvcmQ+PC9DaXRlPjwvRW5kTm90ZT4A
</w:fldData>
        </w:fldChar>
      </w:r>
      <w:r w:rsidR="00E3035E">
        <w:instrText xml:space="preserve"> ADDIN EN.CITE </w:instrText>
      </w:r>
      <w:r w:rsidR="00E3035E">
        <w:fldChar w:fldCharType="begin">
          <w:fldData xml:space="preserve">PEVuZE5vdGU+PENpdGU+PEF1dGhvcj5QZXRlcnNlbjwvQXV0aG9yPjxZZWFyPjIwMjI8L1llYXI+
PFJlY051bT45PC9SZWNOdW0+PERpc3BsYXlUZXh0PigyOCk8L0Rpc3BsYXlUZXh0PjxyZWNvcmQ+
PHJlYy1udW1iZXI+OTwvcmVjLW51bWJlcj48Zm9yZWlnbi1rZXlzPjxrZXkgYXBwPSJFTiIgZGIt
aWQ9ImRld2QyeHI5MnByZDI5ZXh3Mm92MGEwNmVmNTVzczVhczVhcyIgdGltZXN0YW1wPSIxNjcw
MTU1NDgzIj45PC9rZXk+PC9mb3JlaWduLWtleXM+PHJlZi10eXBlIG5hbWU9IkpvdXJuYWwgQXJ0
aWNsZSI+MTc8L3JlZi10eXBlPjxjb250cmlidXRvcnM+PGF1dGhvcnM+PGF1dGhvcj5QZXRlcnNl
biwgRWxpbmEgTGFyaXNzYTwvYXV0aG9yPjxhdXRob3I+R2/Dn2xpbmcsIEFsaW5hPC9hdXRob3I+
PGF1dGhvcj5BZGFtLCBHZXJoYXJkPC9hdXRob3I+PGF1dGhvcj5BZXBmZWxiYWNoZXIsIE1hcnRp
bjwvYXV0aG9yPjxhdXRob3I+QmVocmVuZHQsIENocmlzdGlhbi1BbGV4YW5kZXI8L2F1dGhvcj48
YXV0aG9yPkNhdnVzLCBFcnNpbjwvYXV0aG9yPjxhdXRob3I+Q2hlbmcsIEJhc3RpYW48L2F1dGhv
cj48YXV0aG9yPkZpc2NoZXIsIE5pY29sZTwvYXV0aG9yPjxhdXRob3I+R2FsbGluYXQsIErDvHJn
ZW48L2F1dGhvcj48YXV0aG9yPkvDvGhuLCBTaW1vbmU8L2F1dGhvcj48YXV0aG9yPkdlcmxvZmYs
IENocmlzdGlhbjwvYXV0aG9yPjxhdXRob3I+S29jaC1Hcm9tdXMsIFV3ZTwvYXV0aG9yPjxhdXRo
b3I+SMOkcnRlciwgTWFydGluPC9hdXRob3I+PGF1dGhvcj5IYW5uaW5nLCBVdGE8L2F1dGhvcj48
YXV0aG9yPkh1YmVyLCBUb2JpYXMgQi48L2F1dGhvcj48YXV0aG9yPktsdWdlLCBTdGVmYW48L2F1
dGhvcj48YXV0aG9yPktub2Jsb2NoLCBKb2hhbm5lcyBLLjwvYXV0aG9yPjxhdXRob3I+S3V0YSwg
UGlvdHI8L2F1dGhvcj48YXV0aG9yPlNjaG1pZHQtTGF1YmVyLCBDaHJpc3RpYW48L2F1dGhvcj48
YXV0aG9yPkzDvHRnZWhldG1hbm4sIE1hcmM8L2F1dGhvcj48YXV0aG9yPk1hZ251c3NlbiwgQ2hy
aXN0aW5hPC9hdXRob3I+PGF1dGhvcj5NYXllciwgQ2Fyb2xhPC9hdXRob3I+PGF1dGhvcj5NdWVs
bGVybGVpbGUsIEthaTwvYXV0aG9yPjxhdXRob3I+TcO8bmNoLCBKdWxpYTwvYXV0aG9yPjxhdXRo
b3I+TsOkZ2VsZSwgRmVsaXggTGVvbmFyZDwvYXV0aG9yPjxhdXRob3I+UGV0ZXJzZW4sIE1hcnZp
bjwvYXV0aG9yPjxhdXRob3I+UmVubsOpLCBUaG9tYXM8L2F1dGhvcj48YXV0aG9yPlJpZWRsLCBL
YXRoYXJpbmEgQWxpbmE8L2F1dGhvcj48YXV0aG9yPlJpbW1lbGUsIERhdmlkIExlYW5kZXI8L2F1
dGhvcj48YXV0aG9yPlNjaMOkZmVyLCBJbmVzPC9hdXRob3I+PGF1dGhvcj5TY2h1bHosIEhvbGdl
cjwvYXV0aG9yPjxhdXRob3I+VGFoaXIsIEVudmVyPC9hdXRob3I+PGF1dGhvcj5XYXNjaGtpLCBC
ZW5qYW1pbjwvYXV0aG9yPjxhdXRob3I+V2VuemVsLCBKYW4tUGVyPC9hdXRob3I+PGF1dGhvcj5a
ZWxsZXIsIFRhbmphPC9hdXRob3I+PGF1dGhvcj5aaWVnbGVyLCBBbmRyZWFzPC9hdXRob3I+PGF1
dGhvcj5UaG9tYWxsYSwgR8O2dHo8L2F1dGhvcj48YXV0aG9yPlR3ZXJlbmJvbGQsIFJhcGhhZWw8
L2F1dGhvcj48YXV0aG9yPkJsYW5rZW5iZXJnLCBTdGVmYW48L2F1dGhvcj48L2F1dGhvcnM+PC9j
b250cmlidXRvcnM+PHRpdGxlcz48dGl0bGU+TXVsdGktb3JnYW4gYXNzZXNzbWVudCBpbiBtYWlu
bHkgbm9uLWhvc3BpdGFsaXplZCBpbmRpdmlkdWFscyBhZnRlciBTQVJTLUNvVi0yIGluZmVjdGlv
bjogVGhlIEhhbWJ1cmcgQ2l0eSBIZWFsdGggU3R1ZHkgQ09WSUQgcHJvZ3JhbW1lPC90aXRsZT48
c2Vjb25kYXJ5LXRpdGxlPkV1cm9wZWFuIEhlYXJ0IEpvdXJuYWw8L3NlY29uZGFyeS10aXRsZT48
L3RpdGxlcz48cGVyaW9kaWNhbD48ZnVsbC10aXRsZT5FdXJvcGVhbiBIZWFydCBKb3VybmFsPC9m
dWxsLXRpdGxlPjwvcGVyaW9kaWNhbD48cGFnZXM+MTEyNC0xMTM3PC9wYWdlcz48dm9sdW1lPjQz
PC92b2x1bWU+PG51bWJlcj4xMTwvbnVtYmVyPjxkYXRlcz48eWVhcj4yMDIyPC95ZWFyPjwvZGF0
ZXM+PGlzYm4+MDE5NS02NjhYPC9pc2JuPjx1cmxzPjxyZWxhdGVkLXVybHM+PHVybD5odHRwczov
L2RvaS5vcmcvMTAuMTA5My9ldXJoZWFydGovZWhhYjkxNDwvdXJsPjwvcmVsYXRlZC11cmxzPjwv
dXJscz48ZWxlY3Ryb25pYy1yZXNvdXJjZS1udW0+MTAuMTA5My9ldXJoZWFydGovZWhhYjkxNDwv
ZWxlY3Ryb25pYy1yZXNvdXJjZS1udW0+PGFjY2Vzcy1kYXRlPjEyLzQvMjAyMjwvYWNjZXNzLWRh
dGU+PC9yZWNvcmQ+PC9DaXRlPjwvRW5kTm90ZT4A
</w:fldData>
        </w:fldChar>
      </w:r>
      <w:r w:rsidR="00E3035E">
        <w:instrText xml:space="preserve"> ADDIN EN.CITE.DATA </w:instrText>
      </w:r>
      <w:r w:rsidR="00E3035E">
        <w:fldChar w:fldCharType="end"/>
      </w:r>
      <w:r w:rsidRPr="00C97456">
        <w:fldChar w:fldCharType="separate"/>
      </w:r>
      <w:r w:rsidR="00E3035E">
        <w:rPr>
          <w:noProof/>
        </w:rPr>
        <w:t>(28)</w:t>
      </w:r>
      <w:r w:rsidRPr="00C97456">
        <w:fldChar w:fldCharType="end"/>
      </w:r>
      <w:r w:rsidRPr="00C97456">
        <w:t xml:space="preserve"> also noted a significant reduction in </w:t>
      </w:r>
      <w:r>
        <w:t>cardiac</w:t>
      </w:r>
      <w:r w:rsidRPr="00C97456">
        <w:t xml:space="preserve"> function on </w:t>
      </w:r>
      <w:r>
        <w:t xml:space="preserve">follow-up </w:t>
      </w:r>
      <w:r w:rsidRPr="00C97456">
        <w:t>transthoracic echocardiography</w:t>
      </w:r>
      <w:r>
        <w:t xml:space="preserve"> in non-hospitalised patients. </w:t>
      </w:r>
      <w:r w:rsidRPr="00C97456">
        <w:t xml:space="preserve">Whilst these findings are intriguing, unmeasured residual confounders may </w:t>
      </w:r>
      <w:r>
        <w:t>still mediate</w:t>
      </w:r>
      <w:r w:rsidRPr="00C97456">
        <w:t xml:space="preserve"> differences</w:t>
      </w:r>
      <w:r w:rsidR="002C3F2C">
        <w:t>,</w:t>
      </w:r>
      <w:r w:rsidR="00B51552">
        <w:t xml:space="preserve"> and the</w:t>
      </w:r>
      <w:r w:rsidRPr="00C97456">
        <w:t xml:space="preserve"> routine use of transthoracic echocardiography may be sufficient </w:t>
      </w:r>
      <w:r>
        <w:t>as a screening too</w:t>
      </w:r>
      <w:r w:rsidR="00B44D7B">
        <w:t>l, whereas c</w:t>
      </w:r>
      <w:r w:rsidRPr="00C97456">
        <w:t xml:space="preserve">ardiac MRI </w:t>
      </w:r>
      <w:r w:rsidR="00B51552">
        <w:t xml:space="preserve">may be more appropriate if </w:t>
      </w:r>
      <w:r w:rsidR="00B44D7B">
        <w:t>the</w:t>
      </w:r>
      <w:r w:rsidR="00B51552">
        <w:t xml:space="preserve"> pretest probability of </w:t>
      </w:r>
      <w:r w:rsidRPr="00C97456">
        <w:t xml:space="preserve">ongoing ischaemic or inflammatory </w:t>
      </w:r>
      <w:r w:rsidR="00B51552">
        <w:t>injury</w:t>
      </w:r>
      <w:r w:rsidR="00B44D7B">
        <w:t xml:space="preserve"> is high</w:t>
      </w:r>
      <w:r>
        <w:t>.</w:t>
      </w:r>
      <w:r w:rsidRPr="00C97456">
        <w:fldChar w:fldCharType="begin">
          <w:fldData xml:space="preserve">PEVuZE5vdGU+PENpdGU+PEF1dGhvcj5HbHVja21hbjwvQXV0aG9yPjxZZWFyPjIwMjI8L1llYXI+
PFJlY051bT4yOTQ2PC9SZWNOdW0+PERpc3BsYXlUZXh0PigyOSk8L0Rpc3BsYXlUZXh0PjxyZWNv
cmQ+PHJlYy1udW1iZXI+Mjk0NjwvcmVjLW51bWJlcj48Zm9yZWlnbi1rZXlzPjxrZXkgYXBwPSJF
TiIgZGItaWQ9IjJmc3RyZnR4eDU5MGZ0ZXZyeGhwc2FmeGU1d3Z0enRhMjl0diIgdGltZXN0YW1w
PSIxNjY4OTg1MTcyIj4yOTQ2PC9rZXk+PC9mb3JlaWduLWtleXM+PHJlZi10eXBlIG5hbWU9Ikpv
dXJuYWwgQXJ0aWNsZSI+MTc8L3JlZi10eXBlPjxjb250cmlidXRvcnM+PGF1dGhvcnM+PGF1dGhv
cj5HbHVja21hbiwgVC4gSi48L2F1dGhvcj48YXV0aG9yPkJoYXZlLCBOLiBNLjwvYXV0aG9yPjxh
dXRob3I+QWxsZW4sIEwuIEEuPC9hdXRob3I+PGF1dGhvcj5DaHVuZywgRS4gSC48L2F1dGhvcj48
YXV0aG9yPlNwYXR6LCBFLiBTLjwvYXV0aG9yPjxhdXRob3I+QW1taXJhdGksIEUuPC9hdXRob3I+
PGF1dGhvcj5CYWdnaXNoLCBBLiBMLjwvYXV0aG9yPjxhdXRob3I+Qm96a3VydCwgQi48L2F1dGhv
cj48YXV0aG9yPkNvcm53ZWxsLCBXLiBLLiwgM3JkPC9hdXRob3I+PGF1dGhvcj5IYXJtb24sIEsu
IEcuPC9hdXRob3I+PGF1dGhvcj5LaW0sIEouIEguPC9hdXRob3I+PGF1dGhvcj5MYWxhLCBBLjwv
YXV0aG9yPjxhdXRob3I+TGV2aW5lLCBCLiBELjwvYXV0aG9yPjxhdXRob3I+TWFydGluZXosIE0u
IFcuPC9hdXRob3I+PGF1dGhvcj5PbnVtYSwgTy48L2F1dGhvcj48YXV0aG9yPlBoZWxhbiwgRC48
L2F1dGhvcj48YXV0aG9yPlB1bnRtYW5uLCBWLiBPLjwvYXV0aG9yPjxhdXRob3I+UmFqcGFsLCBT
LjwvYXV0aG9yPjxhdXRob3I+VGF1YiwgUC4gUi48L2F1dGhvcj48YXV0aG9yPlZlcm1hLCBBLiBL
LjwvYXV0aG9yPjwvYXV0aG9ycz48L2NvbnRyaWJ1dG9ycz48dGl0bGVzPjx0aXRsZT4yMDIyIEFD
QyBFeHBlcnQgQ29uc2Vuc3VzIERlY2lzaW9uIFBhdGh3YXkgb24gQ2FyZGlvdmFzY3VsYXIgU2Vx
dWVsYWUgb2YgQ09WSUQtMTkgaW4gQWR1bHRzOiBNeW9jYXJkaXRpcyBhbmQgT3RoZXIgTXlvY2Fy
ZGlhbCBJbnZvbHZlbWVudCwgUG9zdC1BY3V0ZSBTZXF1ZWxhZSBvZiBTQVJTLUNvVi0yIEluZmVj
dGlvbiwgYW5kIFJldHVybiB0byBQbGF5OiBBIFJlcG9ydCBvZiB0aGUgQW1lcmljYW4gQ29sbGVn
ZSBvZiBDYXJkaW9sb2d5IFNvbHV0aW9uIFNldCBPdmVyc2lnaHQgQ29tbWl0dGVlPC90aXRsZT48
c2Vjb25kYXJ5LXRpdGxlPkogQW0gQ29sbCBDYXJkaW9sPC9zZWNvbmRhcnktdGl0bGU+PC90aXRs
ZXM+PHBlcmlvZGljYWw+PGZ1bGwtdGl0bGU+SiBBbSBDb2xsIENhcmRpb2w8L2Z1bGwtdGl0bGU+
PC9wZXJpb2RpY2FsPjxwYWdlcz4xNzE3LTE3NTY8L3BhZ2VzPjx2b2x1bWU+Nzk8L3ZvbHVtZT48
bnVtYmVyPjE3PC9udW1iZXI+PGVkaXRpb24+MjAyMjAzMTY8L2VkaXRpb24+PGtleXdvcmRzPjxr
ZXl3b3JkPipDT1ZJRC0xOS9jb21wbGljYXRpb25zPC9rZXl3b3JkPjxrZXl3b3JkPipDYXJkaW9s
b2d5PC9rZXl3b3JkPjxrZXl3b3JkPkNvbnNlbnN1czwva2V5d29yZD48a2V5d29yZD5IdW1hbnM8
L2tleXdvcmQ+PGtleXdvcmQ+Kk15b2NhcmRpdGlzL2RpYWdub3Npcy90aGVyYXB5PC9rZXl3b3Jk
PjxrZXl3b3JkPlJldHVybiB0byBTcG9ydDwva2V5d29yZD48a2V5d29yZD5TQVJTLUNvVi0yPC9r
ZXl3b3JkPjxrZXl3b3JkPlVuaXRlZCBTdGF0ZXMvZXBpZGVtaW9sb2d5PC9rZXl3b3JkPjxrZXl3
b3JkPkFDQyBFeHBlcnQgQ29uc2Vuc3VzIERlY2lzaW9uIFBhdGh3YXk8L2tleXdvcmQ+PGtleXdv
cmQ+Q292aWQtMTk8L2tleXdvcmQ+PGtleXdvcmQ+YXRobGV0ZXM8L2tleXdvcmQ+PGtleXdvcmQ+
Y2FyZGlvdmFzY3VsYXIgZGlzZWFzZXM8L2tleXdvcmQ+PGtleXdvcmQ+Y2hlc3QgcGFpbjwva2V5
d29yZD48a2V5d29yZD5teW9jYXJkaXRpczwva2V5d29yZD48a2V5d29yZD5zcG9ydHMgbWVkaWNp
bmU8L2tleXdvcmQ+PGtleXdvcmQ+dmFjY2luZXM8L2tleXdvcmQ+PC9rZXl3b3Jkcz48ZGF0ZXM+
PHllYXI+MjAyMjwveWVhcj48cHViLWRhdGVzPjxkYXRlPk1heSAzPC9kYXRlPjwvcHViLWRhdGVz
PjwvZGF0ZXM+PGlzYm4+MDczNS0xMDk3IChQcmludCkmI3hEOzA3MzUtMTA5NzwvaXNibj48YWNj
ZXNzaW9uLW51bT4zNTMwNzE1NjwvYWNjZXNzaW9uLW51bT48dXJscz48L3VybHM+PGN1c3RvbTI+
UE1DODkyNjEwOTwvY3VzdG9tMj48ZWxlY3Ryb25pYy1yZXNvdXJjZS1udW0+MTAuMTAxNi9qLmph
Y2MuMjAyMi4wMi4wMDM8L2VsZWN0cm9uaWMtcmVzb3VyY2UtbnVtPjxyZW1vdGUtZGF0YWJhc2Ut
cHJvdmlkZXI+TkxNPC9yZW1vdGUtZGF0YWJhc2UtcHJvdmlkZXI+PGxhbmd1YWdlPmVuZzwvbGFu
Z3VhZ2U+PC9yZWNvcmQ+PC9DaXRlPjwvRW5kTm90ZT5=
</w:fldData>
        </w:fldChar>
      </w:r>
      <w:r w:rsidR="00E3035E">
        <w:instrText xml:space="preserve"> ADDIN EN.CITE </w:instrText>
      </w:r>
      <w:r w:rsidR="00E3035E">
        <w:fldChar w:fldCharType="begin">
          <w:fldData xml:space="preserve">PEVuZE5vdGU+PENpdGU+PEF1dGhvcj5HbHVja21hbjwvQXV0aG9yPjxZZWFyPjIwMjI8L1llYXI+
PFJlY051bT4yOTQ2PC9SZWNOdW0+PERpc3BsYXlUZXh0PigyOSk8L0Rpc3BsYXlUZXh0PjxyZWNv
cmQ+PHJlYy1udW1iZXI+Mjk0NjwvcmVjLW51bWJlcj48Zm9yZWlnbi1rZXlzPjxrZXkgYXBwPSJF
TiIgZGItaWQ9IjJmc3RyZnR4eDU5MGZ0ZXZyeGhwc2FmeGU1d3Z0enRhMjl0diIgdGltZXN0YW1w
PSIxNjY4OTg1MTcyIj4yOTQ2PC9rZXk+PC9mb3JlaWduLWtleXM+PHJlZi10eXBlIG5hbWU9Ikpv
dXJuYWwgQXJ0aWNsZSI+MTc8L3JlZi10eXBlPjxjb250cmlidXRvcnM+PGF1dGhvcnM+PGF1dGhv
cj5HbHVja21hbiwgVC4gSi48L2F1dGhvcj48YXV0aG9yPkJoYXZlLCBOLiBNLjwvYXV0aG9yPjxh
dXRob3I+QWxsZW4sIEwuIEEuPC9hdXRob3I+PGF1dGhvcj5DaHVuZywgRS4gSC48L2F1dGhvcj48
YXV0aG9yPlNwYXR6LCBFLiBTLjwvYXV0aG9yPjxhdXRob3I+QW1taXJhdGksIEUuPC9hdXRob3I+
PGF1dGhvcj5CYWdnaXNoLCBBLiBMLjwvYXV0aG9yPjxhdXRob3I+Qm96a3VydCwgQi48L2F1dGhv
cj48YXV0aG9yPkNvcm53ZWxsLCBXLiBLLiwgM3JkPC9hdXRob3I+PGF1dGhvcj5IYXJtb24sIEsu
IEcuPC9hdXRob3I+PGF1dGhvcj5LaW0sIEouIEguPC9hdXRob3I+PGF1dGhvcj5MYWxhLCBBLjwv
YXV0aG9yPjxhdXRob3I+TGV2aW5lLCBCLiBELjwvYXV0aG9yPjxhdXRob3I+TWFydGluZXosIE0u
IFcuPC9hdXRob3I+PGF1dGhvcj5PbnVtYSwgTy48L2F1dGhvcj48YXV0aG9yPlBoZWxhbiwgRC48
L2F1dGhvcj48YXV0aG9yPlB1bnRtYW5uLCBWLiBPLjwvYXV0aG9yPjxhdXRob3I+UmFqcGFsLCBT
LjwvYXV0aG9yPjxhdXRob3I+VGF1YiwgUC4gUi48L2F1dGhvcj48YXV0aG9yPlZlcm1hLCBBLiBL
LjwvYXV0aG9yPjwvYXV0aG9ycz48L2NvbnRyaWJ1dG9ycz48dGl0bGVzPjx0aXRsZT4yMDIyIEFD
QyBFeHBlcnQgQ29uc2Vuc3VzIERlY2lzaW9uIFBhdGh3YXkgb24gQ2FyZGlvdmFzY3VsYXIgU2Vx
dWVsYWUgb2YgQ09WSUQtMTkgaW4gQWR1bHRzOiBNeW9jYXJkaXRpcyBhbmQgT3RoZXIgTXlvY2Fy
ZGlhbCBJbnZvbHZlbWVudCwgUG9zdC1BY3V0ZSBTZXF1ZWxhZSBvZiBTQVJTLUNvVi0yIEluZmVj
dGlvbiwgYW5kIFJldHVybiB0byBQbGF5OiBBIFJlcG9ydCBvZiB0aGUgQW1lcmljYW4gQ29sbGVn
ZSBvZiBDYXJkaW9sb2d5IFNvbHV0aW9uIFNldCBPdmVyc2lnaHQgQ29tbWl0dGVlPC90aXRsZT48
c2Vjb25kYXJ5LXRpdGxlPkogQW0gQ29sbCBDYXJkaW9sPC9zZWNvbmRhcnktdGl0bGU+PC90aXRs
ZXM+PHBlcmlvZGljYWw+PGZ1bGwtdGl0bGU+SiBBbSBDb2xsIENhcmRpb2w8L2Z1bGwtdGl0bGU+
PC9wZXJpb2RpY2FsPjxwYWdlcz4xNzE3LTE3NTY8L3BhZ2VzPjx2b2x1bWU+Nzk8L3ZvbHVtZT48
bnVtYmVyPjE3PC9udW1iZXI+PGVkaXRpb24+MjAyMjAzMTY8L2VkaXRpb24+PGtleXdvcmRzPjxr
ZXl3b3JkPipDT1ZJRC0xOS9jb21wbGljYXRpb25zPC9rZXl3b3JkPjxrZXl3b3JkPipDYXJkaW9s
b2d5PC9rZXl3b3JkPjxrZXl3b3JkPkNvbnNlbnN1czwva2V5d29yZD48a2V5d29yZD5IdW1hbnM8
L2tleXdvcmQ+PGtleXdvcmQ+Kk15b2NhcmRpdGlzL2RpYWdub3Npcy90aGVyYXB5PC9rZXl3b3Jk
PjxrZXl3b3JkPlJldHVybiB0byBTcG9ydDwva2V5d29yZD48a2V5d29yZD5TQVJTLUNvVi0yPC9r
ZXl3b3JkPjxrZXl3b3JkPlVuaXRlZCBTdGF0ZXMvZXBpZGVtaW9sb2d5PC9rZXl3b3JkPjxrZXl3
b3JkPkFDQyBFeHBlcnQgQ29uc2Vuc3VzIERlY2lzaW9uIFBhdGh3YXk8L2tleXdvcmQ+PGtleXdv
cmQ+Q292aWQtMTk8L2tleXdvcmQ+PGtleXdvcmQ+YXRobGV0ZXM8L2tleXdvcmQ+PGtleXdvcmQ+
Y2FyZGlvdmFzY3VsYXIgZGlzZWFzZXM8L2tleXdvcmQ+PGtleXdvcmQ+Y2hlc3QgcGFpbjwva2V5
d29yZD48a2V5d29yZD5teW9jYXJkaXRpczwva2V5d29yZD48a2V5d29yZD5zcG9ydHMgbWVkaWNp
bmU8L2tleXdvcmQ+PGtleXdvcmQ+dmFjY2luZXM8L2tleXdvcmQ+PC9rZXl3b3Jkcz48ZGF0ZXM+
PHllYXI+MjAyMjwveWVhcj48cHViLWRhdGVzPjxkYXRlPk1heSAzPC9kYXRlPjwvcHViLWRhdGVz
PjwvZGF0ZXM+PGlzYm4+MDczNS0xMDk3IChQcmludCkmI3hEOzA3MzUtMTA5NzwvaXNibj48YWNj
ZXNzaW9uLW51bT4zNTMwNzE1NjwvYWNjZXNzaW9uLW51bT48dXJscz48L3VybHM+PGN1c3RvbTI+
UE1DODkyNjEwOTwvY3VzdG9tMj48ZWxlY3Ryb25pYy1yZXNvdXJjZS1udW0+MTAuMTAxNi9qLmph
Y2MuMjAyMi4wMi4wMDM8L2VsZWN0cm9uaWMtcmVzb3VyY2UtbnVtPjxyZW1vdGUtZGF0YWJhc2Ut
cHJvdmlkZXI+TkxNPC9yZW1vdGUtZGF0YWJhc2UtcHJvdmlkZXI+PGxhbmd1YWdlPmVuZzwvbGFu
Z3VhZ2U+PC9yZWNvcmQ+PC9DaXRlPjwvRW5kTm90ZT5=
</w:fldData>
        </w:fldChar>
      </w:r>
      <w:r w:rsidR="00E3035E">
        <w:instrText xml:space="preserve"> ADDIN EN.CITE.DATA </w:instrText>
      </w:r>
      <w:r w:rsidR="00E3035E">
        <w:fldChar w:fldCharType="end"/>
      </w:r>
      <w:r w:rsidRPr="00C97456">
        <w:fldChar w:fldCharType="separate"/>
      </w:r>
      <w:r w:rsidR="00E3035E">
        <w:rPr>
          <w:noProof/>
        </w:rPr>
        <w:t>(29)</w:t>
      </w:r>
      <w:r w:rsidRPr="00C97456">
        <w:fldChar w:fldCharType="end"/>
      </w:r>
      <w:r w:rsidRPr="00C97456">
        <w:t xml:space="preserve"> </w:t>
      </w:r>
    </w:p>
    <w:p w14:paraId="4A99E538" w14:textId="77777777" w:rsidR="00B4710F" w:rsidRPr="00C97456" w:rsidRDefault="00B4710F" w:rsidP="00EC1B75">
      <w:pPr>
        <w:spacing w:line="360" w:lineRule="auto"/>
        <w:jc w:val="both"/>
      </w:pPr>
    </w:p>
    <w:p w14:paraId="7D68C4D1" w14:textId="3C4E80CB" w:rsidR="00C455B8" w:rsidRPr="00C97456" w:rsidRDefault="00C455B8" w:rsidP="00EC1B75">
      <w:pPr>
        <w:spacing w:line="360" w:lineRule="auto"/>
        <w:jc w:val="both"/>
        <w:rPr>
          <w:b/>
          <w:bCs/>
        </w:rPr>
      </w:pPr>
      <w:r w:rsidRPr="00C97456">
        <w:t>Cognitive impairment and brain fog are common manifestations post-COVID-19</w:t>
      </w:r>
      <w:r>
        <w:t xml:space="preserve">. </w:t>
      </w:r>
      <w:r w:rsidRPr="00C97456">
        <w:t>In a study of UK Biobank participants with</w:t>
      </w:r>
      <w:r>
        <w:t xml:space="preserve"> brain MRI</w:t>
      </w:r>
      <w:r w:rsidRPr="00C97456">
        <w:t xml:space="preserve"> pre</w:t>
      </w:r>
      <w:r>
        <w:t>-</w:t>
      </w:r>
      <w:r w:rsidRPr="00C97456">
        <w:t xml:space="preserve"> and post-infection, </w:t>
      </w:r>
      <w:r>
        <w:t>detailed quantitative analyses revealed g</w:t>
      </w:r>
      <w:r w:rsidRPr="00C97456">
        <w:t>rey matter volume reduction and abnormal diffusion parameters in regions of the brain involved in olfactory signal processing and memory</w:t>
      </w:r>
      <w:r>
        <w:t>.</w:t>
      </w:r>
      <w:r w:rsidRPr="00C97456">
        <w:fldChar w:fldCharType="begin"/>
      </w:r>
      <w:r w:rsidR="00E3035E">
        <w:instrText xml:space="preserve"> ADDIN EN.CITE &lt;EndNote&gt;&lt;Cite&gt;&lt;Author&gt;Douaud&lt;/Author&gt;&lt;Year&gt;2022&lt;/Year&gt;&lt;RecNum&gt;2940&lt;/RecNum&gt;&lt;DisplayText&gt;(30)&lt;/DisplayText&gt;&lt;record&gt;&lt;rec-number&gt;2940&lt;/rec-number&gt;&lt;foreign-keys&gt;&lt;key app="EN" db-id="2fstrftxx590ftevrxhpsafxe5wvtzta29tv" timestamp="1668978121"&gt;2940&lt;/key&gt;&lt;/foreign-keys&gt;&lt;ref-type name="Journal Article"&gt;17&lt;/ref-type&gt;&lt;contributors&gt;&lt;authors&gt;&lt;author&gt;Douaud, Gwenaëlle&lt;/author&gt;&lt;author&gt;Lee, Soojin&lt;/author&gt;&lt;author&gt;Alfaro-Almagro, Fidel&lt;/author&gt;&lt;author&gt;Arthofer, Christoph&lt;/author&gt;&lt;author&gt;Wang, Chaoyue&lt;/author&gt;&lt;author&gt;McCarthy, Paul&lt;/author&gt;&lt;author&gt;Lange, Frederik&lt;/author&gt;&lt;author&gt;Andersson, Jesper L. R.&lt;/author&gt;&lt;author&gt;Griffanti, Ludovica&lt;/author&gt;&lt;author&gt;Duff, Eugene&lt;/author&gt;&lt;author&gt;Jbabdi, Saad&lt;/author&gt;&lt;author&gt;Taschler, Bernd&lt;/author&gt;&lt;author&gt;Keating, Peter&lt;/author&gt;&lt;author&gt;Winkler, Anderson M.&lt;/author&gt;&lt;author&gt;Collins, Rory&lt;/author&gt;&lt;author&gt;Matthews, Paul M.&lt;/author&gt;&lt;author&gt;Allen, Naomi&lt;/author&gt;&lt;author&gt;Miller, Karla L.&lt;/author&gt;&lt;author&gt;Nichols, Thomas E.&lt;/author&gt;&lt;author&gt;Smith, Stephen M.&lt;/author&gt;&lt;/authors&gt;&lt;/contributors&gt;&lt;titles&gt;&lt;title&gt;SARS-CoV-2 is associated with changes in brain structure in UK Biobank&lt;/title&gt;&lt;secondary-title&gt;Nature&lt;/secondary-title&gt;&lt;/titles&gt;&lt;periodical&gt;&lt;full-title&gt;Nature&lt;/full-title&gt;&lt;/periodical&gt;&lt;pages&gt;697-707&lt;/pages&gt;&lt;volume&gt;604&lt;/volume&gt;&lt;number&gt;7907&lt;/number&gt;&lt;dates&gt;&lt;year&gt;2022&lt;/year&gt;&lt;pub-dates&gt;&lt;date&gt;2022/04/01&lt;/date&gt;&lt;/pub-dates&gt;&lt;/dates&gt;&lt;isbn&gt;1476-4687&lt;/isbn&gt;&lt;urls&gt;&lt;related-urls&gt;&lt;url&gt;https://doi.org/10.1038/s41586-022-04569-5&lt;/url&gt;&lt;/related-urls&gt;&lt;/urls&gt;&lt;electronic-resource-num&gt;10.1038/s41586-022-04569-5&lt;/electronic-resource-num&gt;&lt;/record&gt;&lt;/Cite&gt;&lt;/EndNote&gt;</w:instrText>
      </w:r>
      <w:r w:rsidRPr="00C97456">
        <w:fldChar w:fldCharType="separate"/>
      </w:r>
      <w:r w:rsidR="00E3035E">
        <w:rPr>
          <w:noProof/>
        </w:rPr>
        <w:t>(30)</w:t>
      </w:r>
      <w:r w:rsidRPr="00C97456">
        <w:fldChar w:fldCharType="end"/>
      </w:r>
      <w:r w:rsidRPr="00C97456">
        <w:t xml:space="preserve"> Here, we noted a high burden of white matter hyperintensities and small vessel disease </w:t>
      </w:r>
      <w:r>
        <w:t>in patients</w:t>
      </w:r>
      <w:r w:rsidRPr="00C97456">
        <w:t xml:space="preserve"> not specifically referred for neurological symptoms</w:t>
      </w:r>
      <w:r w:rsidR="003F5009">
        <w:t xml:space="preserve">, a </w:t>
      </w:r>
      <w:r w:rsidR="003F5009" w:rsidRPr="00B80F8A">
        <w:t xml:space="preserve">finding </w:t>
      </w:r>
      <w:r w:rsidR="0093669E" w:rsidRPr="00B80F8A">
        <w:t>that persisted</w:t>
      </w:r>
      <w:r w:rsidR="003F5009" w:rsidRPr="00B80F8A">
        <w:t xml:space="preserve"> after excluding severe cases and adjusting for pre-existing neurological diagnoses</w:t>
      </w:r>
      <w:r w:rsidRPr="00B80F8A">
        <w:t>. Our findings suggest that vascular patterns of injury are common</w:t>
      </w:r>
      <w:r w:rsidR="00A2320F" w:rsidRPr="00B80F8A">
        <w:t>,</w:t>
      </w:r>
      <w:r w:rsidRPr="00B80F8A">
        <w:t xml:space="preserve"> and that patients with more severe infections have lower grey matter volumes</w:t>
      </w:r>
      <w:r w:rsidRPr="00B80F8A">
        <w:fldChar w:fldCharType="begin"/>
      </w:r>
      <w:r w:rsidR="00E3035E">
        <w:instrText xml:space="preserve"> ADDIN EN.CITE &lt;EndNote&gt;&lt;Cite&gt;&lt;Author&gt;Douaud&lt;/Author&gt;&lt;Year&gt;2022&lt;/Year&gt;&lt;RecNum&gt;2842&lt;/RecNum&gt;&lt;DisplayText&gt;(30)&lt;/DisplayText&gt;&lt;record&gt;&lt;rec-number&gt;2842&lt;/rec-number&gt;&lt;foreign-keys&gt;&lt;key app="EN" db-id="2fstrftxx590ftevrxhpsafxe5wvtzta29tv" timestamp="1656253963"&gt;2842&lt;/key&gt;&lt;/foreign-keys&gt;&lt;ref-type name="Journal Article"&gt;17&lt;/ref-type&gt;&lt;contributors&gt;&lt;authors&gt;&lt;author&gt;Douaud, Gwenaëlle&lt;/author&gt;&lt;author&gt;Lee, Soojin&lt;/author&gt;&lt;author&gt;Alfaro-Almagro, Fidel&lt;/author&gt;&lt;author&gt;Arthofer, Christoph&lt;/author&gt;&lt;author&gt;Wang, Chaoyue&lt;/author&gt;&lt;author&gt;McCarthy, Paul&lt;/author&gt;&lt;author&gt;Lange, Frederik&lt;/author&gt;&lt;author&gt;Andersson, Jesper L. R.&lt;/author&gt;&lt;author&gt;Griffanti, Ludovica&lt;/author&gt;&lt;author&gt;Duff, Eugene&lt;/author&gt;&lt;author&gt;Jbabdi, Saad&lt;/author&gt;&lt;author&gt;Taschler, Bernd&lt;/author&gt;&lt;author&gt;Keating, Peter&lt;/author&gt;&lt;author&gt;Winkler, Anderson M.&lt;/author&gt;&lt;author&gt;Collins, Rory&lt;/author&gt;&lt;author&gt;Matthews, Paul M.&lt;/author&gt;&lt;author&gt;Allen, Naomi&lt;/author&gt;&lt;author&gt;Miller, Karla L.&lt;/author&gt;&lt;author&gt;Nichols, Thomas E.&lt;/author&gt;&lt;author&gt;Smith, Stephen M.&lt;/author&gt;&lt;/authors&gt;&lt;/contributors&gt;&lt;titles&gt;&lt;title&gt;SARS-CoV-2 is associated with changes in brain structure in UK Biobank&lt;/title&gt;&lt;secondary-title&gt;Nature&lt;/secondary-title&gt;&lt;/titles&gt;&lt;periodical&gt;&lt;full-title&gt;Nature&lt;/full-title&gt;&lt;/periodical&gt;&lt;pages&gt;697-707&lt;/pages&gt;&lt;volume&gt;604&lt;/volume&gt;&lt;number&gt;7907&lt;/number&gt;&lt;dates&gt;&lt;year&gt;2022&lt;/year&gt;&lt;pub-dates&gt;&lt;date&gt;2022/04/01&lt;/date&gt;&lt;/pub-dates&gt;&lt;/dates&gt;&lt;isbn&gt;1476-4687&lt;/isbn&gt;&lt;urls&gt;&lt;related-urls&gt;&lt;url&gt;https://doi.org/10.1038/s41586-022-04569-5&lt;/url&gt;&lt;/related-urls&gt;&lt;/urls&gt;&lt;electronic-resource-num&gt;10.1038/s41586-022-04569-5&lt;/electronic-resource-num&gt;&lt;/record&gt;&lt;/Cite&gt;&lt;/EndNote&gt;</w:instrText>
      </w:r>
      <w:r w:rsidRPr="00B80F8A">
        <w:fldChar w:fldCharType="separate"/>
      </w:r>
      <w:r w:rsidR="00E3035E">
        <w:rPr>
          <w:noProof/>
        </w:rPr>
        <w:t>(30)</w:t>
      </w:r>
      <w:r w:rsidRPr="00B80F8A">
        <w:fldChar w:fldCharType="end"/>
      </w:r>
      <w:r w:rsidRPr="00B80F8A">
        <w:t xml:space="preserve"> involving multiple regions of the brain</w:t>
      </w:r>
      <w:r w:rsidRPr="00C97456">
        <w:t xml:space="preserve"> relevant to working memory, emotion, visuo-auditory processing</w:t>
      </w:r>
      <w:r w:rsidR="00EF1C3B">
        <w:t xml:space="preserve"> and </w:t>
      </w:r>
      <w:r w:rsidRPr="00C97456">
        <w:t xml:space="preserve">autonomic nervous </w:t>
      </w:r>
      <w:r w:rsidR="00795AB1">
        <w:t>function</w:t>
      </w:r>
      <w:r>
        <w:t xml:space="preserve">. </w:t>
      </w:r>
      <w:r w:rsidRPr="00C97456">
        <w:t>By contrast, total brain volume and CSF volume did not differ</w:t>
      </w:r>
      <w:r>
        <w:t>,</w:t>
      </w:r>
      <w:r w:rsidRPr="00C97456">
        <w:t xml:space="preserve"> and clinically</w:t>
      </w:r>
      <w:r>
        <w:t xml:space="preserve"> </w:t>
      </w:r>
      <w:r w:rsidRPr="00C97456">
        <w:t>evident MRI abnormalities did not associate with cognitive function</w:t>
      </w:r>
      <w:r>
        <w:t>. These</w:t>
      </w:r>
      <w:r w:rsidRPr="00C97456">
        <w:t xml:space="preserve"> findings highlight the diminished neurological reserve and vulnerability of post-hospitalised COVID-19 patients for future insults</w:t>
      </w:r>
      <w:r>
        <w:t xml:space="preserve">. </w:t>
      </w:r>
    </w:p>
    <w:p w14:paraId="54D9835E" w14:textId="77777777" w:rsidR="00571CB7" w:rsidRPr="00C455B8" w:rsidRDefault="00571CB7" w:rsidP="00EC1B75">
      <w:pPr>
        <w:spacing w:line="360" w:lineRule="auto"/>
        <w:jc w:val="both"/>
      </w:pPr>
    </w:p>
    <w:p w14:paraId="51C6D562" w14:textId="07E79D8B" w:rsidR="009A27F0" w:rsidRPr="00C97456" w:rsidRDefault="009A27F0" w:rsidP="00EC1B75">
      <w:pPr>
        <w:spacing w:line="360" w:lineRule="auto"/>
        <w:jc w:val="both"/>
      </w:pPr>
      <w:r w:rsidRPr="00C97456">
        <w:t>Histologically</w:t>
      </w:r>
      <w:r w:rsidR="002C3F2C">
        <w:t xml:space="preserve"> </w:t>
      </w:r>
      <w:r w:rsidRPr="00C97456">
        <w:t>validated, quantitative liver MR</w:t>
      </w:r>
      <w:r w:rsidR="006E35D7">
        <w:t xml:space="preserve">I metrics </w:t>
      </w:r>
      <w:r w:rsidR="005C4CE3">
        <w:t xml:space="preserve">are gaining importance as </w:t>
      </w:r>
      <w:r w:rsidR="00CC2D92">
        <w:t xml:space="preserve">prognostically-relevant </w:t>
      </w:r>
      <w:r w:rsidR="005C4CE3">
        <w:t>surrogate</w:t>
      </w:r>
      <w:r w:rsidR="009438F9">
        <w:t xml:space="preserve">s </w:t>
      </w:r>
      <w:r w:rsidR="002E2FF6">
        <w:t>of</w:t>
      </w:r>
      <w:r w:rsidR="005C4CE3">
        <w:t xml:space="preserve"> liver fat and inflammation in </w:t>
      </w:r>
      <w:r w:rsidRPr="00C97456">
        <w:t>infectious and metabolic</w:t>
      </w:r>
      <w:r w:rsidR="005C4CE3">
        <w:t xml:space="preserve"> </w:t>
      </w:r>
      <w:r w:rsidR="002E2FF6">
        <w:t>diseases</w:t>
      </w:r>
      <w:r w:rsidR="00F8097A">
        <w:t>.</w:t>
      </w:r>
      <w:r w:rsidRPr="00C97456">
        <w:fldChar w:fldCharType="begin"/>
      </w:r>
      <w:r w:rsidR="00E3035E">
        <w:instrText xml:space="preserve"> ADDIN EN.CITE &lt;EndNote&gt;&lt;Cite&gt;&lt;Author&gt;Dennis&lt;/Author&gt;&lt;Year&gt;2021&lt;/Year&gt;&lt;RecNum&gt;2840&lt;/RecNum&gt;&lt;DisplayText&gt;(13)&lt;/DisplayText&gt;&lt;record&gt;&lt;rec-number&gt;2840&lt;/rec-number&gt;&lt;foreign-keys&gt;&lt;key app="EN" db-id="2fstrftxx590ftevrxhpsafxe5wvtzta29tv" timestamp="1656253326"&gt;2840&lt;/key&gt;&lt;/foreign-keys&gt;&lt;ref-type name="Journal Article"&gt;17&lt;/ref-type&gt;&lt;contributors&gt;&lt;authors&gt;&lt;author&gt;Dennis,Andrea&lt;/author&gt;&lt;author&gt;Kelly,Matt D.&lt;/author&gt;&lt;author&gt;Fernandes,Carolina&lt;/author&gt;&lt;author&gt;Mouchti,Sofia&lt;/author&gt;&lt;author&gt;Fallowfield,Jonathan A.&lt;/author&gt;&lt;author&gt;Hirschfield,Gideon&lt;/author&gt;&lt;author&gt;Pavlides,Michael&lt;/author&gt;&lt;author&gt;Harrison,Stephen&lt;/author&gt;&lt;author&gt;Chakravarthy,Manu V.&lt;/author&gt;&lt;author&gt;Banerjee,Rajarshi&lt;/author&gt;&lt;author&gt;Sanyal,Arun&lt;/author&gt;&lt;/authors&gt;&lt;/contributors&gt;&lt;auth-address&gt;Andrea Dennis,Perspectum,United Kingdom,andrea.dennis@perspectum.com&lt;/auth-address&gt;&lt;titles&gt;&lt;title&gt;Correlations Between MRI Biomarkers PDFF and cT1 With Histopathological Features of Non-Alcoholic Steatohepatitis&lt;/title&gt;&lt;secondary-title&gt;Frontiers in Endocrinology&lt;/secondary-title&gt;&lt;short-title&gt;cT1 and PDFF and the NAFLD activity score&lt;/short-title&gt;&lt;/titles&gt;&lt;periodical&gt;&lt;full-title&gt;Frontiers in Endocrinology&lt;/full-title&gt;&lt;/periodical&gt;&lt;volume&gt;11&lt;/volume&gt;&lt;keywords&gt;&lt;keyword&gt;MRI,non-invasive biomarkers,NAFLD,NASH,imaging&lt;/keyword&gt;&lt;/keywords&gt;&lt;dates&gt;&lt;year&gt;2021&lt;/year&gt;&lt;pub-dates&gt;&lt;date&gt;2021-January-27&lt;/date&gt;&lt;/pub-dates&gt;&lt;/dates&gt;&lt;isbn&gt;1664-2392&lt;/isbn&gt;&lt;work-type&gt;Original Research&lt;/work-type&gt;&lt;urls&gt;&lt;related-urls&gt;&lt;url&gt;https://www.frontiersin.org/article/10.3389/fendo.2020.575843&lt;/url&gt;&lt;/related-urls&gt;&lt;/urls&gt;&lt;electronic-resource-num&gt;10.3389/fendo.2020.575843&lt;/electronic-resource-num&gt;&lt;language&gt;English&lt;/language&gt;&lt;/record&gt;&lt;/Cite&gt;&lt;/EndNote&gt;</w:instrText>
      </w:r>
      <w:r w:rsidRPr="00C97456">
        <w:fldChar w:fldCharType="separate"/>
      </w:r>
      <w:r w:rsidR="00E3035E">
        <w:rPr>
          <w:noProof/>
        </w:rPr>
        <w:t>(13)</w:t>
      </w:r>
      <w:r w:rsidRPr="00C97456">
        <w:fldChar w:fldCharType="end"/>
      </w:r>
      <w:r w:rsidRPr="00C97456">
        <w:t xml:space="preserve"> Liver cT1</w:t>
      </w:r>
      <w:r w:rsidR="00C174CC">
        <w:t>,</w:t>
      </w:r>
      <w:r w:rsidR="009533DC">
        <w:t xml:space="preserve"> </w:t>
      </w:r>
      <w:r w:rsidR="00131212">
        <w:t>a marker of</w:t>
      </w:r>
      <w:r w:rsidR="002E2FF6">
        <w:t xml:space="preserve"> fibrosis and inflammation</w:t>
      </w:r>
      <w:r w:rsidRPr="00C97456">
        <w:t xml:space="preserve">, was shown in </w:t>
      </w:r>
      <w:r w:rsidR="005C4CE3">
        <w:t xml:space="preserve">one </w:t>
      </w:r>
      <w:r w:rsidR="00D02F5E">
        <w:t>previous study of</w:t>
      </w:r>
      <w:r w:rsidRPr="00C97456">
        <w:t xml:space="preserve"> non-hospitalised Long COVID patients to associate with </w:t>
      </w:r>
      <w:r w:rsidR="009C381C" w:rsidRPr="00C97456">
        <w:t>cognitive impairment</w:t>
      </w:r>
      <w:r w:rsidR="00F8097A">
        <w:t>.</w:t>
      </w:r>
      <w:r w:rsidRPr="00C97456">
        <w:fldChar w:fldCharType="begin"/>
      </w:r>
      <w:r w:rsidR="00E3035E">
        <w:instrText xml:space="preserve"> ADDIN EN.CITE &lt;EndNote&gt;&lt;Cite&gt;&lt;Author&gt;Dennis&lt;/Author&gt;&lt;Year&gt;2022&lt;/Year&gt;&lt;RecNum&gt;2944&lt;/RecNum&gt;&lt;DisplayText&gt;(31)&lt;/DisplayText&gt;&lt;record&gt;&lt;rec-number&gt;2944&lt;/rec-number&gt;&lt;foreign-keys&gt;&lt;key app="EN" db-id="2fstrftxx590ftevrxhpsafxe5wvtzta29tv" timestamp="1668984897"&gt;2944&lt;/key&gt;&lt;/foreign-keys&gt;&lt;ref-type name="Journal Article"&gt;17&lt;/ref-type&gt;&lt;contributors&gt;&lt;authors&gt;&lt;author&gt;Dennis, Andrea&lt;/author&gt;&lt;author&gt;Cuthbertson, Daniel J&lt;/author&gt;&lt;author&gt;Wootton, Dan&lt;/author&gt;&lt;author&gt;Crooks, Michael&lt;/author&gt;&lt;author&gt;Gabbay, Mark&lt;/author&gt;&lt;author&gt;Eichert, Nicole&lt;/author&gt;&lt;author&gt;Mouchti, Sofia&lt;/author&gt;&lt;author&gt;Pansini, Michele&lt;/author&gt;&lt;author&gt;Roca-Fernandez, Adriana&lt;/author&gt;&lt;author&gt;Thomaides-Brears, Helena&lt;/author&gt;&lt;author&gt;Kelly, Matt&lt;/author&gt;&lt;author&gt;Robson, Matthew&lt;/author&gt;&lt;author&gt;Hishmeh, Lyth&lt;/author&gt;&lt;author&gt;Attree, Emily&lt;/author&gt;&lt;author&gt;Heightman, Melissa&lt;/author&gt;&lt;author&gt;Banerjee, Rajarshi&lt;/author&gt;&lt;author&gt;Banerjee, Amitava&lt;/author&gt;&lt;/authors&gt;&lt;/contributors&gt;&lt;titles&gt;&lt;title&gt;Multi-organ impairment and Long COVID: a 1-year prospective, longitudinal cohort study&lt;/title&gt;&lt;secondary-title&gt;medRxiv&lt;/secondary-title&gt;&lt;/titles&gt;&lt;periodical&gt;&lt;full-title&gt;MedRxiv&lt;/full-title&gt;&lt;/periodical&gt;&lt;pages&gt;2022.03.18.22272607&lt;/pages&gt;&lt;dates&gt;&lt;year&gt;2022&lt;/year&gt;&lt;/dates&gt;&lt;urls&gt;&lt;related-urls&gt;&lt;url&gt;https://www.medrxiv.org/content/medrxiv/early/2022/03/21/2022.03.18.22272607.full.pdf&lt;/url&gt;&lt;/related-urls&gt;&lt;/urls&gt;&lt;electronic-resource-num&gt;10.1101/2022.03.18.22272607&lt;/electronic-resource-num&gt;&lt;/record&gt;&lt;/Cite&gt;&lt;/EndNote&gt;</w:instrText>
      </w:r>
      <w:r w:rsidRPr="00C97456">
        <w:fldChar w:fldCharType="separate"/>
      </w:r>
      <w:r w:rsidR="00E3035E">
        <w:rPr>
          <w:noProof/>
        </w:rPr>
        <w:t>(31)</w:t>
      </w:r>
      <w:r w:rsidRPr="00C97456">
        <w:fldChar w:fldCharType="end"/>
      </w:r>
      <w:r w:rsidRPr="00C97456">
        <w:t xml:space="preserve"> </w:t>
      </w:r>
      <w:r w:rsidR="005C4CE3">
        <w:t>In</w:t>
      </w:r>
      <w:r w:rsidR="00D02F5E" w:rsidRPr="00C97456">
        <w:t xml:space="preserve"> </w:t>
      </w:r>
      <w:r w:rsidRPr="00C97456">
        <w:t xml:space="preserve">the present study, </w:t>
      </w:r>
      <w:r w:rsidR="009C381C" w:rsidRPr="00C97456">
        <w:t xml:space="preserve">there were similar rates of liver abnormalities </w:t>
      </w:r>
      <w:r w:rsidR="004F0482" w:rsidRPr="00C97456">
        <w:t>among</w:t>
      </w:r>
      <w:r w:rsidRPr="00C97456">
        <w:t xml:space="preserve"> patients and controls</w:t>
      </w:r>
      <w:r w:rsidR="002571A5">
        <w:t xml:space="preserve">, </w:t>
      </w:r>
      <w:r w:rsidR="00CC2D92">
        <w:t xml:space="preserve">and </w:t>
      </w:r>
      <w:r w:rsidR="00695ACC">
        <w:t>l</w:t>
      </w:r>
      <w:r w:rsidRPr="00C97456">
        <w:t>iver cT1</w:t>
      </w:r>
      <w:r w:rsidR="005C4CE3">
        <w:t xml:space="preserve"> did</w:t>
      </w:r>
      <w:r w:rsidRPr="00C97456">
        <w:t xml:space="preserve"> </w:t>
      </w:r>
      <w:r w:rsidR="005C4CE3">
        <w:t xml:space="preserve">not </w:t>
      </w:r>
      <w:r w:rsidR="006859C5">
        <w:t xml:space="preserve">associate </w:t>
      </w:r>
      <w:r w:rsidR="005C4CE3">
        <w:t>with cognitive function</w:t>
      </w:r>
      <w:r w:rsidR="001200ED">
        <w:t xml:space="preserve">, implying that the </w:t>
      </w:r>
      <w:r w:rsidR="009C381C" w:rsidRPr="00C97456">
        <w:t xml:space="preserve">liver may not be a major </w:t>
      </w:r>
      <w:r w:rsidR="00B0725A">
        <w:t>organ</w:t>
      </w:r>
      <w:r w:rsidR="005C4CE3">
        <w:t xml:space="preserve"> for persistent post-COVID damage</w:t>
      </w:r>
      <w:r w:rsidR="00F8097A">
        <w:t>.</w:t>
      </w:r>
    </w:p>
    <w:p w14:paraId="7F07A5D8" w14:textId="77777777" w:rsidR="00F30F44" w:rsidRPr="00C174CC" w:rsidRDefault="00F30F44" w:rsidP="00EC1B75">
      <w:pPr>
        <w:spacing w:line="360" w:lineRule="auto"/>
        <w:jc w:val="both"/>
        <w:rPr>
          <w:i/>
          <w:iCs/>
        </w:rPr>
      </w:pPr>
    </w:p>
    <w:p w14:paraId="104F1807" w14:textId="1312F432" w:rsidR="00846BA8" w:rsidRDefault="00F7244D" w:rsidP="00EC1B75">
      <w:pPr>
        <w:spacing w:line="360" w:lineRule="auto"/>
        <w:jc w:val="both"/>
      </w:pPr>
      <w:r w:rsidRPr="00C97456">
        <w:lastRenderedPageBreak/>
        <w:t>Follow-up</w:t>
      </w:r>
      <w:r w:rsidR="00FD3900" w:rsidRPr="00C97456">
        <w:t xml:space="preserve"> studies of patients </w:t>
      </w:r>
      <w:r w:rsidR="00620696" w:rsidRPr="00C97456">
        <w:t>hospitalised</w:t>
      </w:r>
      <w:r w:rsidR="00FD3900" w:rsidRPr="00C97456">
        <w:t xml:space="preserve"> with COVID-19 report</w:t>
      </w:r>
      <w:r w:rsidR="00DB4F8D" w:rsidRPr="00C97456">
        <w:t xml:space="preserve"> </w:t>
      </w:r>
      <w:r w:rsidR="00FD3900" w:rsidRPr="00C97456">
        <w:t xml:space="preserve">a </w:t>
      </w:r>
      <w:r w:rsidR="00C46A32" w:rsidRPr="00C97456">
        <w:t xml:space="preserve">decline in </w:t>
      </w:r>
      <w:r w:rsidR="001B3E46" w:rsidRPr="00C97456">
        <w:t>renal function</w:t>
      </w:r>
      <w:r w:rsidR="00FD3900" w:rsidRPr="00C97456">
        <w:t xml:space="preserve"> in up to 30% of patients</w:t>
      </w:r>
      <w:r w:rsidR="00F8097A">
        <w:t>.</w:t>
      </w:r>
      <w:r w:rsidR="00061B9E" w:rsidRPr="00C97456">
        <w:fldChar w:fldCharType="begin"/>
      </w:r>
      <w:r w:rsidR="00E3035E">
        <w:instrText xml:space="preserve"> ADDIN EN.CITE &lt;EndNote&gt;&lt;Cite&gt;&lt;Author&gt;Huang&lt;/Author&gt;&lt;Year&gt;2021&lt;/Year&gt;&lt;RecNum&gt;103&lt;/RecNum&gt;&lt;DisplayText&gt;(16)&lt;/DisplayText&gt;&lt;record&gt;&lt;rec-number&gt;103&lt;/rec-number&gt;&lt;foreign-keys&gt;&lt;key app="EN" db-id="2fstrftxx590ftevrxhpsafxe5wvtzta29tv" timestamp="1626982484"&gt;103&lt;/key&gt;&lt;/foreign-keys&gt;&lt;ref-type name="Journal Article"&gt;17&lt;/ref-type&gt;&lt;contributors&gt;&lt;authors&gt;&lt;author&gt;Huang, Chaolin&lt;/author&gt;&lt;author&gt;Huang, Lixue&lt;/author&gt;&lt;author&gt;Wang, Yeming&lt;/author&gt;&lt;author&gt;Li, Xia&lt;/author&gt;&lt;author&gt;Ren, Lili&lt;/author&gt;&lt;author&gt;Gu, Xiaoying&lt;/author&gt;&lt;author&gt;Kang, Liang&lt;/author&gt;&lt;author&gt;Guo, Li&lt;/author&gt;&lt;author&gt;Liu, Min&lt;/author&gt;&lt;author&gt;Zhou, Xing&lt;/author&gt;&lt;/authors&gt;&lt;/contributors&gt;&lt;titles&gt;&lt;title&gt;6-month consequences of COVID-19 in patients discharged from hospital: a cohort study&lt;/title&gt;&lt;secondary-title&gt;The Lancet&lt;/secondary-title&gt;&lt;/titles&gt;&lt;periodical&gt;&lt;full-title&gt;The Lancet&lt;/full-title&gt;&lt;/periodical&gt;&lt;pages&gt;220-232&lt;/pages&gt;&lt;volume&gt;397&lt;/volume&gt;&lt;number&gt;10270&lt;/number&gt;&lt;dates&gt;&lt;year&gt;2021&lt;/year&gt;&lt;/dates&gt;&lt;isbn&gt;0140-6736&lt;/isbn&gt;&lt;urls&gt;&lt;/urls&gt;&lt;/record&gt;&lt;/Cite&gt;&lt;/EndNote&gt;</w:instrText>
      </w:r>
      <w:r w:rsidR="00061B9E" w:rsidRPr="00C97456">
        <w:fldChar w:fldCharType="separate"/>
      </w:r>
      <w:r w:rsidR="00E3035E">
        <w:rPr>
          <w:noProof/>
        </w:rPr>
        <w:t>(16)</w:t>
      </w:r>
      <w:r w:rsidR="00061B9E" w:rsidRPr="00C97456">
        <w:fldChar w:fldCharType="end"/>
      </w:r>
      <w:r w:rsidR="00FD3900" w:rsidRPr="00C97456">
        <w:t xml:space="preserve"> </w:t>
      </w:r>
      <w:r w:rsidR="00DB4F8D" w:rsidRPr="00C97456">
        <w:t>A r</w:t>
      </w:r>
      <w:r w:rsidR="00FD3900" w:rsidRPr="00C97456">
        <w:t>etrospective stud</w:t>
      </w:r>
      <w:r w:rsidR="00DB4F8D" w:rsidRPr="00C97456">
        <w:t>y</w:t>
      </w:r>
      <w:r w:rsidR="00FD3900" w:rsidRPr="00C97456">
        <w:t xml:space="preserve"> of electronic health records from the </w:t>
      </w:r>
      <w:r w:rsidR="00441099" w:rsidRPr="00C97456">
        <w:t>veterans’</w:t>
      </w:r>
      <w:r w:rsidR="00FD3900" w:rsidRPr="00C97456">
        <w:t xml:space="preserve"> health care database </w:t>
      </w:r>
      <w:r w:rsidR="00DB4F8D" w:rsidRPr="00C97456">
        <w:t xml:space="preserve">observed a </w:t>
      </w:r>
      <w:r w:rsidR="00061B9E" w:rsidRPr="00C97456">
        <w:t>1</w:t>
      </w:r>
      <w:r w:rsidR="00DB4F8D" w:rsidRPr="00C97456">
        <w:t>3% increase in relative risk of renal impairment</w:t>
      </w:r>
      <w:r w:rsidR="00C3439A" w:rsidRPr="00C97456">
        <w:t xml:space="preserve"> among </w:t>
      </w:r>
      <w:r w:rsidR="00620696" w:rsidRPr="00C97456">
        <w:t>non-hospitalised</w:t>
      </w:r>
      <w:r w:rsidR="00E61610" w:rsidRPr="00C97456">
        <w:t xml:space="preserve"> patients</w:t>
      </w:r>
      <w:r w:rsidR="00F8097A">
        <w:t>.</w:t>
      </w:r>
      <w:r w:rsidR="00982FDF" w:rsidRPr="00C97456">
        <w:fldChar w:fldCharType="begin"/>
      </w:r>
      <w:r w:rsidR="00E3035E">
        <w:instrText xml:space="preserve"> ADDIN EN.CITE &lt;EndNote&gt;&lt;Cite&gt;&lt;Author&gt;Bowe&lt;/Author&gt;&lt;Year&gt;2021&lt;/Year&gt;&lt;RecNum&gt;2942&lt;/RecNum&gt;&lt;DisplayText&gt;(32)&lt;/DisplayText&gt;&lt;record&gt;&lt;rec-number&gt;2942&lt;/rec-number&gt;&lt;foreign-keys&gt;&lt;key app="EN" db-id="2fstrftxx590ftevrxhpsafxe5wvtzta29tv" timestamp="1668983885"&gt;2942&lt;/key&gt;&lt;/foreign-keys&gt;&lt;ref-type name="Journal Article"&gt;17&lt;/ref-type&gt;&lt;contributors&gt;&lt;authors&gt;&lt;author&gt;Bowe, Benjamin&lt;/author&gt;&lt;author&gt;Xie, Yan&lt;/author&gt;&lt;author&gt;Xu, Evan&lt;/author&gt;&lt;author&gt;Al-Aly, Ziyad&lt;/author&gt;&lt;/authors&gt;&lt;/contributors&gt;&lt;titles&gt;&lt;title&gt;Kidney outcomes in long COVID&lt;/title&gt;&lt;secondary-title&gt;Journal of the American Society of Nephrology&lt;/secondary-title&gt;&lt;/titles&gt;&lt;periodical&gt;&lt;full-title&gt;Journal of the American Society of Nephrology&lt;/full-title&gt;&lt;/periodical&gt;&lt;pages&gt;2851-2862&lt;/pages&gt;&lt;volume&gt;32&lt;/volume&gt;&lt;number&gt;11&lt;/number&gt;&lt;dates&gt;&lt;year&gt;2021&lt;/year&gt;&lt;/dates&gt;&lt;isbn&gt;1046-6673&lt;/isbn&gt;&lt;urls&gt;&lt;/urls&gt;&lt;/record&gt;&lt;/Cite&gt;&lt;/EndNote&gt;</w:instrText>
      </w:r>
      <w:r w:rsidR="00982FDF" w:rsidRPr="00C97456">
        <w:fldChar w:fldCharType="separate"/>
      </w:r>
      <w:r w:rsidR="00E3035E">
        <w:rPr>
          <w:noProof/>
        </w:rPr>
        <w:t>(32)</w:t>
      </w:r>
      <w:r w:rsidR="00982FDF" w:rsidRPr="00C97456">
        <w:fldChar w:fldCharType="end"/>
      </w:r>
      <w:r w:rsidR="00666CDD" w:rsidRPr="00C97456">
        <w:t xml:space="preserve"> </w:t>
      </w:r>
      <w:r w:rsidR="00CC2D92">
        <w:t>Others</w:t>
      </w:r>
      <w:r w:rsidR="000A561D" w:rsidRPr="00C97456">
        <w:fldChar w:fldCharType="begin">
          <w:fldData xml:space="preserve">PEVuZE5vdGU+PENpdGU+PEF1dGhvcj5Nb3Jyb3c8L0F1dGhvcj48WWVhcj4yMDIyPC9ZZWFyPjxS
ZWNOdW0+MjczMTwvUmVjTnVtPjxEaXNwbGF5VGV4dD4oOCwgMzMpPC9EaXNwbGF5VGV4dD48cmVj
b3JkPjxyZWMtbnVtYmVyPjI3MzE8L3JlYy1udW1iZXI+PGZvcmVpZ24ta2V5cz48a2V5IGFwcD0i
RU4iIGRiLWlkPSIyZnN0cmZ0eHg1OTBmdGV2cnhocHNhZnhlNXd2dHp0YTI5dHYiIHRpbWVzdGFt
cD0iMTY1NTE0MjA3NiI+MjczMTwva2V5PjwvZm9yZWlnbi1rZXlzPjxyZWYtdHlwZSBuYW1lPSJK
b3VybmFsIEFydGljbGUiPjE3PC9yZWYtdHlwZT48Y29udHJpYnV0b3JzPjxhdXRob3JzPjxhdXRo
b3I+TW9ycm93LCBBbmRyZXcgSi48L2F1dGhvcj48YXV0aG9yPlN5a2VzLCBSb2JlcnQ8L2F1dGhv
cj48YXV0aG9yPk1jSW50b3NoLCBBbGFzZGFpcjwvYXV0aG9yPjxhdXRob3I+S2FtZGFyLCBBbm5h
PC9hdXRob3I+PGF1dGhvcj5CYWdvdCwgQ2F0aGVyaW5lPC9hdXRob3I+PGF1dGhvcj5CYXllcywg
SGFubmFoIEsuPC9hdXRob3I+PGF1dGhvcj5CbHl0aCwgS2V2aW4gRy48L2F1dGhvcj48YXV0aG9y
PkJyaXNjb2UsIE1pY2hhZWw8L2F1dGhvcj48YXV0aG9yPkJ1bGx1Y2ssIEhlZXJham5hcmFpbjwv
YXV0aG9yPjxhdXRob3I+Q2FycmljaywgRGF2aWQ8L2F1dGhvcj48YXV0aG9yPkNodXJjaCwgQ29s
aW48L2F1dGhvcj48YXV0aG9yPkNvcmNvcmFuLCBEYXZpZDwvYXV0aG9yPjxhdXRob3I+RmluZGxh
eSwgSWFpbjwvYXV0aG9yPjxhdXRob3I+R2lic29uLCBWaXZpZW5uZSBCLjwvYXV0aG9yPjxhdXRo
b3I+R2lsbGVzcGllLCBMeW5zZXk8L2F1dGhvcj48YXV0aG9yPkdyaWV2ZSwgRG91Z2xhczwvYXV0
aG9yPjxhdXRob3I+SGFsbCBCYXJyaWVudG9zLCBQYXVsaW5lPC9hdXRob3I+PGF1dGhvcj5Ibywg
QW50b25pYTwvYXV0aG9yPjxhdXRob3I+TGFuZywgTmluaWFuIE4uPC9hdXRob3I+PGF1dGhvcj5M
ZW5uaWUsIFZlcmE8L2F1dGhvcj48YXV0aG9yPkxvd2UsIERhdmlkIEouPC9hdXRob3I+PGF1dGhv
cj5NYWNmYXJsYW5lLCBQZXRlciBXLjwvYXV0aG9yPjxhdXRob3I+TWFyaywgUGF0cmljayBCLjwv
YXV0aG9yPjxhdXRob3I+TWF5bmUsIEthaXRsaW4gSi48L2F1dGhvcj48YXV0aG9yPk1jQ29ubmFj
aGllLCBBbGV4PC9hdXRob3I+PGF1dGhvcj5NY0dlb2NoLCBSb3NzPC9hdXRob3I+PGF1dGhvcj5N
Y0dpbmxleSwgQ2hyaXN0b3BoZXI8L2F1dGhvcj48YXV0aG9yPk1jS2VlLCBDb25ub3I8L2F1dGhv
cj48YXV0aG9yPk5vcmRpbiwgU2FicmluYTwvYXV0aG9yPjxhdXRob3I+UGF5bmUsIEFsZXhhbmRl
cjwvYXV0aG9yPjxhdXRob3I+UmFua2luLCBBbGFzdGFpciBKLjwvYXV0aG9yPjxhdXRob3I+Um9i
ZXJ0c29uLCBLZWl0aCBFLjwvYXV0aG9yPjxhdXRob3I+Um9kaXRpLCBHaWxlczwvYXV0aG9yPjxh
dXRob3I+UnlhbiwgTmljb2xhPC9hdXRob3I+PGF1dGhvcj5TYXR0YXIsIE5hdmVlZDwvYXV0aG9y
PjxhdXRob3I+QWxsd29vZC1TcGllcnMsIFNhcmFoPC9hdXRob3I+PGF1dGhvcj5TdG9ibywgRGF2
aWQ8L2F1dGhvcj48YXV0aG9yPlRvdXl6LCBSaGlhbiBNLjwvYXV0aG9yPjxhdXRob3I+VmVsZHRt
YW4sIEdydXNjaGVuPC9hdXRob3I+PGF1dGhvcj5XYXRraW5zLCBTdHVhcnQ8L2F1dGhvcj48YXV0
aG9yPldlZWRlbiwgU2FyYWg8L2F1dGhvcj48YXV0aG9yPldlaXIsIFJvYmluIEEuPC9hdXRob3I+
PGF1dGhvcj5XZWxzaCwgUGF1bDwvYXV0aG9yPjxhdXRob3I+V2VyZXNraSwgUnlhbjwvYXV0aG9y
PjxhdXRob3I+QmFzdSwgTmVpbDwvYXV0aG9yPjxhdXRob3I+QnJvd24sIEFtbWFuaTwvYXV0aG9y
PjxhdXRob3I+QnV0bGVyLCBFbGFpbmU8L2F1dGhvcj48YXV0aG9yPkRvYmJpbiwgU3RlcGhlbiBK
LiBILjwvYXV0aG9yPjxhdXRob3I+RG91Z2hlcnR5LCBBbmRyZXc8L2F1dGhvcj48YXV0aG9yPkR5
bW9jaywgTGF1cmE8L2F1dGhvcj48YXV0aG9yPkZhbGxvbiwgS2lyc3R5PC9hdXRob3I+PGF1dGhv
cj5HaWxtb3VyLCBMZXNsZXk8L2F1dGhvcj48YXV0aG9yPkhvcGtpbnMsIFRyYWNleTwvYXV0aG9y
PjxhdXRob3I+TGVlcywgSmVubmlmZXIgUy48L2F1dGhvcj48YXV0aG9yPk1jSW5uZXMsIElhaW4g
Qi48L2F1dGhvcj48YXV0aG9yPk1jTGVubmFuLCBFdm9ubmU8L2F1dGhvcj48YXV0aG9yPlNhdmFn
ZSwgRmlvbmE8L2F1dGhvcj48YXV0aG9yPlNpZWJlcnQsIFN0ZWZhbjwvYXV0aG9yPjxhdXRob3I+
VHluYW4sIE5pY29sYTwvYXV0aG9yPjxhdXRob3I+V29vZHdhcmQsIFJvc2VtYXJ5PC9hdXRob3I+
PGF1dGhvcj5NYW5naW9uLCBLZW5uZXRoPC9hdXRob3I+PGF1dGhvcj5CZXJyeSwgQ29saW48L2F1
dGhvcj48YXV0aG9yPkNpc2NvLSBDb25zb3J0aXVtPC9hdXRob3I+PC9hdXRob3JzPjwvY29udHJp
YnV0b3JzPjx0aXRsZXM+PHRpdGxlPkEgbXVsdGlzeXN0ZW0sIGNhcmRpby1yZW5hbCBpbnZlc3Rp
Z2F0aW9uIG9mIHBvc3QtQ09WSUQtMTkgaWxsbmVzczwvdGl0bGU+PHNlY29uZGFyeS10aXRsZT5O
YXR1cmUgTWVkaWNpbmU8L3NlY29uZGFyeS10aXRsZT48L3RpdGxlcz48cGVyaW9kaWNhbD48ZnVs
bC10aXRsZT5OYXR1cmUgbWVkaWNpbmU8L2Z1bGwtdGl0bGU+PC9wZXJpb2RpY2FsPjxkYXRlcz48
eWVhcj4yMDIyPC95ZWFyPjxwdWItZGF0ZXM+PGRhdGU+MjAyMi8wNS8yMzwvZGF0ZT48L3B1Yi1k
YXRlcz48L2RhdGVzPjxpc2JuPjE1NDYtMTcwWDwvaXNibj48dXJscz48cmVsYXRlZC11cmxzPjx1
cmw+aHR0cHM6Ly9kb2kub3JnLzEwLjEwMzgvczQxNTkxLTAyMi0wMTgzNy05PC91cmw+PC9yZWxh
dGVkLXVybHM+PC91cmxzPjxlbGVjdHJvbmljLXJlc291cmNlLW51bT4xMC4xMDM4L3M0MTU5MS0w
MjItMDE4MzctOTwvZWxlY3Ryb25pYy1yZXNvdXJjZS1udW0+PC9yZWNvcmQ+PC9DaXRlPjxDaXRl
PjxBdXRob3I+UmFtYW48L0F1dGhvcj48WWVhcj4yMDIxPC9ZZWFyPjxSZWNOdW0+Mjc2NDwvUmVj
TnVtPjxyZWNvcmQ+PHJlYy1udW1iZXI+Mjc2NDwvcmVjLW51bWJlcj48Zm9yZWlnbi1rZXlzPjxr
ZXkgYXBwPSJFTiIgZGItaWQ9IjJmc3RyZnR4eDU5MGZ0ZXZyeGhwc2FmeGU1d3Z0enRhMjl0diIg
dGltZXN0YW1wPSIxNjU1NDE2NzYzIj4yNzY0PC9rZXk+PC9mb3JlaWduLWtleXM+PHJlZi10eXBl
IG5hbWU9IkpvdXJuYWwgQXJ0aWNsZSI+MTc8L3JlZi10eXBlPjxjb250cmlidXRvcnM+PGF1dGhv
cnM+PGF1dGhvcj5SYW1hbiwgQmV0dHk8L2F1dGhvcj48YXV0aG9yPkNhc3NhciwgTWFyayBQaGls
aXA8L2F1dGhvcj48YXV0aG9yPlR1bm5pY2xpZmZlLCBFbGl6YWJldGggTTwvYXV0aG9yPjxhdXRo
b3I+RmlsaXBwaW5pLCBOaWNvbGE8L2F1dGhvcj48YXV0aG9yPkdyaWZmYW50aSwgTHVkb3ZpY2E8
L2F1dGhvcj48YXV0aG9yPkFsZmFyby1BbG1hZ3JvLCBGaWRlbDwvYXV0aG9yPjxhdXRob3I+T2tl
bGwsIFRob21hczwvYXV0aG9yPjxhdXRob3I+U2hlZXJpbiwgRmludGFuPC9hdXRob3I+PGF1dGhv
cj5YaWUsIENoZW5nPC9hdXRob3I+PGF1dGhvcj5NYWhtb2QsIE1hc2xpemE8L2F1dGhvcj48L2F1
dGhvcnM+PC9jb250cmlidXRvcnM+PHRpdGxlcz48dGl0bGU+TWVkaXVtLXRlcm0gZWZmZWN0cyBv
ZiBTQVJTLUNvVi0yIGluZmVjdGlvbiBvbiBtdWx0aXBsZSB2aXRhbCBvcmdhbnMsIGV4ZXJjaXNl
IGNhcGFjaXR5LCBjb2duaXRpb24sIHF1YWxpdHkgb2YgbGlmZSBhbmQgbWVudGFsIGhlYWx0aCwg
cG9zdC1ob3NwaXRhbCBkaXNjaGFyZ2U8L3RpdGxlPjxzZWNvbmRhcnktdGl0bGU+RUNsaW5pY2Fs
TWVkaWNpbmU8L3NlY29uZGFyeS10aXRsZT48L3RpdGxlcz48cGVyaW9kaWNhbD48ZnVsbC10aXRs
ZT5FQ2xpbmljYWxNZWRpY2luZTwvZnVsbC10aXRsZT48L3BlcmlvZGljYWw+PHBhZ2VzPjEwMDY4
MzwvcGFnZXM+PHZvbHVtZT4zMTwvdm9sdW1lPjxkYXRlcz48eWVhcj4yMDIxPC95ZWFyPjwvZGF0
ZXM+PGlzYm4+MjU4OS01MzcwPC9pc2JuPjx1cmxzPjwvdXJscz48L3JlY29yZD48L0NpdGU+PC9F
bmROb3RlPgB=
</w:fldData>
        </w:fldChar>
      </w:r>
      <w:r w:rsidR="00E3035E">
        <w:instrText xml:space="preserve"> ADDIN EN.CITE </w:instrText>
      </w:r>
      <w:r w:rsidR="00E3035E">
        <w:fldChar w:fldCharType="begin">
          <w:fldData xml:space="preserve">PEVuZE5vdGU+PENpdGU+PEF1dGhvcj5Nb3Jyb3c8L0F1dGhvcj48WWVhcj4yMDIyPC9ZZWFyPjxS
ZWNOdW0+MjczMTwvUmVjTnVtPjxEaXNwbGF5VGV4dD4oOCwgMzMpPC9EaXNwbGF5VGV4dD48cmVj
b3JkPjxyZWMtbnVtYmVyPjI3MzE8L3JlYy1udW1iZXI+PGZvcmVpZ24ta2V5cz48a2V5IGFwcD0i
RU4iIGRiLWlkPSIyZnN0cmZ0eHg1OTBmdGV2cnhocHNhZnhlNXd2dHp0YTI5dHYiIHRpbWVzdGFt
cD0iMTY1NTE0MjA3NiI+MjczMTwva2V5PjwvZm9yZWlnbi1rZXlzPjxyZWYtdHlwZSBuYW1lPSJK
b3VybmFsIEFydGljbGUiPjE3PC9yZWYtdHlwZT48Y29udHJpYnV0b3JzPjxhdXRob3JzPjxhdXRo
b3I+TW9ycm93LCBBbmRyZXcgSi48L2F1dGhvcj48YXV0aG9yPlN5a2VzLCBSb2JlcnQ8L2F1dGhv
cj48YXV0aG9yPk1jSW50b3NoLCBBbGFzZGFpcjwvYXV0aG9yPjxhdXRob3I+S2FtZGFyLCBBbm5h
PC9hdXRob3I+PGF1dGhvcj5CYWdvdCwgQ2F0aGVyaW5lPC9hdXRob3I+PGF1dGhvcj5CYXllcywg
SGFubmFoIEsuPC9hdXRob3I+PGF1dGhvcj5CbHl0aCwgS2V2aW4gRy48L2F1dGhvcj48YXV0aG9y
PkJyaXNjb2UsIE1pY2hhZWw8L2F1dGhvcj48YXV0aG9yPkJ1bGx1Y2ssIEhlZXJham5hcmFpbjwv
YXV0aG9yPjxhdXRob3I+Q2FycmljaywgRGF2aWQ8L2F1dGhvcj48YXV0aG9yPkNodXJjaCwgQ29s
aW48L2F1dGhvcj48YXV0aG9yPkNvcmNvcmFuLCBEYXZpZDwvYXV0aG9yPjxhdXRob3I+RmluZGxh
eSwgSWFpbjwvYXV0aG9yPjxhdXRob3I+R2lic29uLCBWaXZpZW5uZSBCLjwvYXV0aG9yPjxhdXRo
b3I+R2lsbGVzcGllLCBMeW5zZXk8L2F1dGhvcj48YXV0aG9yPkdyaWV2ZSwgRG91Z2xhczwvYXV0
aG9yPjxhdXRob3I+SGFsbCBCYXJyaWVudG9zLCBQYXVsaW5lPC9hdXRob3I+PGF1dGhvcj5Ibywg
QW50b25pYTwvYXV0aG9yPjxhdXRob3I+TGFuZywgTmluaWFuIE4uPC9hdXRob3I+PGF1dGhvcj5M
ZW5uaWUsIFZlcmE8L2F1dGhvcj48YXV0aG9yPkxvd2UsIERhdmlkIEouPC9hdXRob3I+PGF1dGhv
cj5NYWNmYXJsYW5lLCBQZXRlciBXLjwvYXV0aG9yPjxhdXRob3I+TWFyaywgUGF0cmljayBCLjwv
YXV0aG9yPjxhdXRob3I+TWF5bmUsIEthaXRsaW4gSi48L2F1dGhvcj48YXV0aG9yPk1jQ29ubmFj
aGllLCBBbGV4PC9hdXRob3I+PGF1dGhvcj5NY0dlb2NoLCBSb3NzPC9hdXRob3I+PGF1dGhvcj5N
Y0dpbmxleSwgQ2hyaXN0b3BoZXI8L2F1dGhvcj48YXV0aG9yPk1jS2VlLCBDb25ub3I8L2F1dGhv
cj48YXV0aG9yPk5vcmRpbiwgU2FicmluYTwvYXV0aG9yPjxhdXRob3I+UGF5bmUsIEFsZXhhbmRl
cjwvYXV0aG9yPjxhdXRob3I+UmFua2luLCBBbGFzdGFpciBKLjwvYXV0aG9yPjxhdXRob3I+Um9i
ZXJ0c29uLCBLZWl0aCBFLjwvYXV0aG9yPjxhdXRob3I+Um9kaXRpLCBHaWxlczwvYXV0aG9yPjxh
dXRob3I+UnlhbiwgTmljb2xhPC9hdXRob3I+PGF1dGhvcj5TYXR0YXIsIE5hdmVlZDwvYXV0aG9y
PjxhdXRob3I+QWxsd29vZC1TcGllcnMsIFNhcmFoPC9hdXRob3I+PGF1dGhvcj5TdG9ibywgRGF2
aWQ8L2F1dGhvcj48YXV0aG9yPlRvdXl6LCBSaGlhbiBNLjwvYXV0aG9yPjxhdXRob3I+VmVsZHRt
YW4sIEdydXNjaGVuPC9hdXRob3I+PGF1dGhvcj5XYXRraW5zLCBTdHVhcnQ8L2F1dGhvcj48YXV0
aG9yPldlZWRlbiwgU2FyYWg8L2F1dGhvcj48YXV0aG9yPldlaXIsIFJvYmluIEEuPC9hdXRob3I+
PGF1dGhvcj5XZWxzaCwgUGF1bDwvYXV0aG9yPjxhdXRob3I+V2VyZXNraSwgUnlhbjwvYXV0aG9y
PjxhdXRob3I+QmFzdSwgTmVpbDwvYXV0aG9yPjxhdXRob3I+QnJvd24sIEFtbWFuaTwvYXV0aG9y
PjxhdXRob3I+QnV0bGVyLCBFbGFpbmU8L2F1dGhvcj48YXV0aG9yPkRvYmJpbiwgU3RlcGhlbiBK
LiBILjwvYXV0aG9yPjxhdXRob3I+RG91Z2hlcnR5LCBBbmRyZXc8L2F1dGhvcj48YXV0aG9yPkR5
bW9jaywgTGF1cmE8L2F1dGhvcj48YXV0aG9yPkZhbGxvbiwgS2lyc3R5PC9hdXRob3I+PGF1dGhv
cj5HaWxtb3VyLCBMZXNsZXk8L2F1dGhvcj48YXV0aG9yPkhvcGtpbnMsIFRyYWNleTwvYXV0aG9y
PjxhdXRob3I+TGVlcywgSmVubmlmZXIgUy48L2F1dGhvcj48YXV0aG9yPk1jSW5uZXMsIElhaW4g
Qi48L2F1dGhvcj48YXV0aG9yPk1jTGVubmFuLCBFdm9ubmU8L2F1dGhvcj48YXV0aG9yPlNhdmFn
ZSwgRmlvbmE8L2F1dGhvcj48YXV0aG9yPlNpZWJlcnQsIFN0ZWZhbjwvYXV0aG9yPjxhdXRob3I+
VHluYW4sIE5pY29sYTwvYXV0aG9yPjxhdXRob3I+V29vZHdhcmQsIFJvc2VtYXJ5PC9hdXRob3I+
PGF1dGhvcj5NYW5naW9uLCBLZW5uZXRoPC9hdXRob3I+PGF1dGhvcj5CZXJyeSwgQ29saW48L2F1
dGhvcj48YXV0aG9yPkNpc2NvLSBDb25zb3J0aXVtPC9hdXRob3I+PC9hdXRob3JzPjwvY29udHJp
YnV0b3JzPjx0aXRsZXM+PHRpdGxlPkEgbXVsdGlzeXN0ZW0sIGNhcmRpby1yZW5hbCBpbnZlc3Rp
Z2F0aW9uIG9mIHBvc3QtQ09WSUQtMTkgaWxsbmVzczwvdGl0bGU+PHNlY29uZGFyeS10aXRsZT5O
YXR1cmUgTWVkaWNpbmU8L3NlY29uZGFyeS10aXRsZT48L3RpdGxlcz48cGVyaW9kaWNhbD48ZnVs
bC10aXRsZT5OYXR1cmUgbWVkaWNpbmU8L2Z1bGwtdGl0bGU+PC9wZXJpb2RpY2FsPjxkYXRlcz48
eWVhcj4yMDIyPC95ZWFyPjxwdWItZGF0ZXM+PGRhdGU+MjAyMi8wNS8yMzwvZGF0ZT48L3B1Yi1k
YXRlcz48L2RhdGVzPjxpc2JuPjE1NDYtMTcwWDwvaXNibj48dXJscz48cmVsYXRlZC11cmxzPjx1
cmw+aHR0cHM6Ly9kb2kub3JnLzEwLjEwMzgvczQxNTkxLTAyMi0wMTgzNy05PC91cmw+PC9yZWxh
dGVkLXVybHM+PC91cmxzPjxlbGVjdHJvbmljLXJlc291cmNlLW51bT4xMC4xMDM4L3M0MTU5MS0w
MjItMDE4MzctOTwvZWxlY3Ryb25pYy1yZXNvdXJjZS1udW0+PC9yZWNvcmQ+PC9DaXRlPjxDaXRl
PjxBdXRob3I+UmFtYW48L0F1dGhvcj48WWVhcj4yMDIxPC9ZZWFyPjxSZWNOdW0+Mjc2NDwvUmVj
TnVtPjxyZWNvcmQ+PHJlYy1udW1iZXI+Mjc2NDwvcmVjLW51bWJlcj48Zm9yZWlnbi1rZXlzPjxr
ZXkgYXBwPSJFTiIgZGItaWQ9IjJmc3RyZnR4eDU5MGZ0ZXZyeGhwc2FmeGU1d3Z0enRhMjl0diIg
dGltZXN0YW1wPSIxNjU1NDE2NzYzIj4yNzY0PC9rZXk+PC9mb3JlaWduLWtleXM+PHJlZi10eXBl
IG5hbWU9IkpvdXJuYWwgQXJ0aWNsZSI+MTc8L3JlZi10eXBlPjxjb250cmlidXRvcnM+PGF1dGhv
cnM+PGF1dGhvcj5SYW1hbiwgQmV0dHk8L2F1dGhvcj48YXV0aG9yPkNhc3NhciwgTWFyayBQaGls
aXA8L2F1dGhvcj48YXV0aG9yPlR1bm5pY2xpZmZlLCBFbGl6YWJldGggTTwvYXV0aG9yPjxhdXRo
b3I+RmlsaXBwaW5pLCBOaWNvbGE8L2F1dGhvcj48YXV0aG9yPkdyaWZmYW50aSwgTHVkb3ZpY2E8
L2F1dGhvcj48YXV0aG9yPkFsZmFyby1BbG1hZ3JvLCBGaWRlbDwvYXV0aG9yPjxhdXRob3I+T2tl
bGwsIFRob21hczwvYXV0aG9yPjxhdXRob3I+U2hlZXJpbiwgRmludGFuPC9hdXRob3I+PGF1dGhv
cj5YaWUsIENoZW5nPC9hdXRob3I+PGF1dGhvcj5NYWhtb2QsIE1hc2xpemE8L2F1dGhvcj48L2F1
dGhvcnM+PC9jb250cmlidXRvcnM+PHRpdGxlcz48dGl0bGU+TWVkaXVtLXRlcm0gZWZmZWN0cyBv
ZiBTQVJTLUNvVi0yIGluZmVjdGlvbiBvbiBtdWx0aXBsZSB2aXRhbCBvcmdhbnMsIGV4ZXJjaXNl
IGNhcGFjaXR5LCBjb2duaXRpb24sIHF1YWxpdHkgb2YgbGlmZSBhbmQgbWVudGFsIGhlYWx0aCwg
cG9zdC1ob3NwaXRhbCBkaXNjaGFyZ2U8L3RpdGxlPjxzZWNvbmRhcnktdGl0bGU+RUNsaW5pY2Fs
TWVkaWNpbmU8L3NlY29uZGFyeS10aXRsZT48L3RpdGxlcz48cGVyaW9kaWNhbD48ZnVsbC10aXRs
ZT5FQ2xpbmljYWxNZWRpY2luZTwvZnVsbC10aXRsZT48L3BlcmlvZGljYWw+PHBhZ2VzPjEwMDY4
MzwvcGFnZXM+PHZvbHVtZT4zMTwvdm9sdW1lPjxkYXRlcz48eWVhcj4yMDIxPC95ZWFyPjwvZGF0
ZXM+PGlzYm4+MjU4OS01MzcwPC9pc2JuPjx1cmxzPjwvdXJscz48L3JlY29yZD48L0NpdGU+PC9F
bmROb3RlPgB=
</w:fldData>
        </w:fldChar>
      </w:r>
      <w:r w:rsidR="00E3035E">
        <w:instrText xml:space="preserve"> ADDIN EN.CITE.DATA </w:instrText>
      </w:r>
      <w:r w:rsidR="00E3035E">
        <w:fldChar w:fldCharType="end"/>
      </w:r>
      <w:r w:rsidR="000A561D" w:rsidRPr="00C97456">
        <w:fldChar w:fldCharType="separate"/>
      </w:r>
      <w:r w:rsidR="00E3035E">
        <w:rPr>
          <w:noProof/>
        </w:rPr>
        <w:t>(8, 33)</w:t>
      </w:r>
      <w:r w:rsidR="000A561D" w:rsidRPr="00C97456">
        <w:fldChar w:fldCharType="end"/>
      </w:r>
      <w:r w:rsidR="003315C3" w:rsidRPr="00C97456">
        <w:t xml:space="preserve"> </w:t>
      </w:r>
      <w:r w:rsidR="00CC2D92">
        <w:t>have also</w:t>
      </w:r>
      <w:r w:rsidR="00666CDD" w:rsidRPr="00C97456">
        <w:t xml:space="preserve"> noted abnormalities in the renal cortex and medulla on </w:t>
      </w:r>
      <w:r w:rsidR="00B0725A">
        <w:t>r</w:t>
      </w:r>
      <w:r w:rsidR="00666CDD" w:rsidRPr="00C97456">
        <w:t>enal MRI</w:t>
      </w:r>
      <w:r w:rsidR="00F8097A">
        <w:t xml:space="preserve">. </w:t>
      </w:r>
      <w:r w:rsidR="00131212">
        <w:t>As the largest</w:t>
      </w:r>
      <w:r w:rsidR="00C25406" w:rsidRPr="00C97456">
        <w:t xml:space="preserve"> </w:t>
      </w:r>
      <w:r w:rsidR="00131212">
        <w:t xml:space="preserve">multicentre </w:t>
      </w:r>
      <w:r w:rsidR="00952133" w:rsidRPr="00C97456">
        <w:t>study examining renal health</w:t>
      </w:r>
      <w:r w:rsidR="000B75C7">
        <w:t xml:space="preserve"> on MRI</w:t>
      </w:r>
      <w:r w:rsidR="006859C5">
        <w:t>, we note</w:t>
      </w:r>
      <w:r w:rsidR="00131212">
        <w:t>d</w:t>
      </w:r>
      <w:r w:rsidR="00BD54D3" w:rsidRPr="00C97456">
        <w:t xml:space="preserve"> that 23% of </w:t>
      </w:r>
      <w:r w:rsidR="00131212">
        <w:t xml:space="preserve">our </w:t>
      </w:r>
      <w:r w:rsidR="00BD54D3" w:rsidRPr="00C97456">
        <w:t>patients have</w:t>
      </w:r>
      <w:r w:rsidR="00FE7F85" w:rsidRPr="00C97456">
        <w:t xml:space="preserve"> </w:t>
      </w:r>
      <w:r w:rsidR="007A68C1" w:rsidRPr="00C97456">
        <w:t>renal abnormalities</w:t>
      </w:r>
      <w:r w:rsidR="00F8097A">
        <w:t xml:space="preserve">. </w:t>
      </w:r>
      <w:r w:rsidR="005834C8">
        <w:t>Specifically, c</w:t>
      </w:r>
      <w:r w:rsidR="00BD54D3" w:rsidRPr="00C97456">
        <w:t>orticomedullary differentiation</w:t>
      </w:r>
      <w:r w:rsidR="009C381C" w:rsidRPr="00C97456">
        <w:t xml:space="preserve">, a </w:t>
      </w:r>
      <w:r w:rsidR="006859C5">
        <w:t xml:space="preserve">reliable </w:t>
      </w:r>
      <w:r w:rsidR="009C381C" w:rsidRPr="00C97456">
        <w:t xml:space="preserve">marker of renal health, </w:t>
      </w:r>
      <w:r w:rsidR="00182163" w:rsidRPr="00C97456">
        <w:t xml:space="preserve">was </w:t>
      </w:r>
      <w:r w:rsidR="00AC0A58" w:rsidRPr="00C97456">
        <w:t>reduced in patients</w:t>
      </w:r>
      <w:r w:rsidR="007F1FA5" w:rsidRPr="00C97456">
        <w:t>,</w:t>
      </w:r>
      <w:r w:rsidR="00AC0A58" w:rsidRPr="00C97456">
        <w:t xml:space="preserve"> </w:t>
      </w:r>
      <w:r w:rsidR="00666CDD" w:rsidRPr="00C97456">
        <w:t>and</w:t>
      </w:r>
      <w:r w:rsidR="00B01DFD" w:rsidRPr="00C97456">
        <w:t xml:space="preserve"> </w:t>
      </w:r>
      <w:r w:rsidR="000B75C7">
        <w:t>MRI</w:t>
      </w:r>
      <w:r w:rsidR="0074586C" w:rsidRPr="00C97456">
        <w:t xml:space="preserve"> </w:t>
      </w:r>
      <w:r w:rsidR="003F1F9F" w:rsidRPr="00C97456">
        <w:t>abnormalities associated with</w:t>
      </w:r>
      <w:r w:rsidR="00B31AB3" w:rsidRPr="00C97456">
        <w:t xml:space="preserve"> </w:t>
      </w:r>
      <w:r w:rsidRPr="00C97456">
        <w:t>follow-up</w:t>
      </w:r>
      <w:r w:rsidR="00B01DFD" w:rsidRPr="00C97456">
        <w:t xml:space="preserve"> </w:t>
      </w:r>
      <w:r w:rsidR="009C381C" w:rsidRPr="00C97456">
        <w:t>renal function</w:t>
      </w:r>
      <w:r w:rsidR="00F8097A">
        <w:t xml:space="preserve">. </w:t>
      </w:r>
      <w:r w:rsidR="00952133" w:rsidRPr="00C97456">
        <w:t xml:space="preserve">Our study </w:t>
      </w:r>
      <w:r w:rsidR="00CC2D92">
        <w:t xml:space="preserve">also </w:t>
      </w:r>
      <w:r w:rsidR="00E17FF0">
        <w:t>newly reports the determinant</w:t>
      </w:r>
      <w:r w:rsidR="000B75C7">
        <w:t>s</w:t>
      </w:r>
      <w:r w:rsidR="00E17FF0">
        <w:t xml:space="preserve"> of </w:t>
      </w:r>
      <w:r w:rsidR="00B31AB3" w:rsidRPr="00C97456">
        <w:t>renal MRI abnormalities</w:t>
      </w:r>
      <w:r w:rsidR="00AF5337">
        <w:t>, aligning well</w:t>
      </w:r>
      <w:r w:rsidR="00174FA6">
        <w:t xml:space="preserve"> with</w:t>
      </w:r>
      <w:r w:rsidR="00AF5337">
        <w:t xml:space="preserve"> </w:t>
      </w:r>
      <w:r w:rsidR="00513937">
        <w:t xml:space="preserve">factors that predict </w:t>
      </w:r>
      <w:r w:rsidR="00AF5337">
        <w:t>long-term renal outcomes</w:t>
      </w:r>
      <w:r w:rsidR="00174FA6">
        <w:t xml:space="preserve"> in other studies</w:t>
      </w:r>
      <w:r w:rsidR="00F8097A">
        <w:t>.</w:t>
      </w:r>
      <w:r w:rsidR="00EB25EE" w:rsidRPr="00C97456">
        <w:fldChar w:fldCharType="begin">
          <w:fldData xml:space="preserve">PEVuZE5vdGU+PENpdGU+PEF1dGhvcj5UYW48L0F1dGhvcj48WWVhcj4yMDIzPC9ZZWFyPjxSZWNO
dW0+Mjk0MzwvUmVjTnVtPjxEaXNwbGF5VGV4dD4oMzQpPC9EaXNwbGF5VGV4dD48cmVjb3JkPjxy
ZWMtbnVtYmVyPjI5NDM8L3JlYy1udW1iZXI+PGZvcmVpZ24ta2V5cz48a2V5IGFwcD0iRU4iIGRi
LWlkPSIyZnN0cmZ0eHg1OTBmdGV2cnhocHNhZnhlNXd2dHp0YTI5dHYiIHRpbWVzdGFtcD0iMTY2
ODk4NDgyOSI+Mjk0Mzwva2V5PjwvZm9yZWlnbi1rZXlzPjxyZWYtdHlwZSBuYW1lPSJKb3VybmFs
IEFydGljbGUiPjE3PC9yZWYtdHlwZT48Y29udHJpYnV0b3JzPjxhdXRob3JzPjxhdXRob3I+VGFu
LCBCLiBXLiBMLjwvYXV0aG9yPjxhdXRob3I+VGFuLCBCLiBXLiBRLjwvYXV0aG9yPjxhdXRob3I+
VGFuLCBBLiBMLiBNLjwvYXV0aG9yPjxhdXRob3I+U2Nocml2ZXIsIEUuIFIuPC9hdXRob3I+PGF1
dGhvcj5HdXRpw6lycmV6LVNhY3Jpc3TDoW4sIEEuPC9hdXRob3I+PGF1dGhvcj5EYXMsIFAuPC9h
dXRob3I+PGF1dGhvcj5ZdWFuLCBXLjwvYXV0aG9yPjxhdXRob3I+SHV0Y2gsIE0uIFIuPC9hdXRo
b3I+PGF1dGhvcj5HYXJjw61hIEJhcnJpbywgTi48L2F1dGhvcj48YXV0aG9yPlBlZHJlcmEgSmlt
ZW5leiwgTS48L2F1dGhvcj48YXV0aG9yPkFidS1FbC1SdWIsIE4uPC9hdXRob3I+PGF1dGhvcj5N
b3JyaXMsIE0uPC9hdXRob3I+PGF1dGhvcj5Nb2FsLCBCLjwvYXV0aG9yPjxhdXRob3I+VmVyZHks
IEcuPC9hdXRob3I+PGF1dGhvcj5DaG8sIEsuPC9hdXRob3I+PGF1dGhvcj5IbywgWS4gTC48L2F1
dGhvcj48YXV0aG9yPlBhdGVsLCBMLiBQLjwvYXV0aG9yPjxhdXRob3I+RGFnbGlhdGksIEEuPC9h
dXRob3I+PGF1dGhvcj5OZXVyYXosIEEuPC9hdXRob3I+PGF1dGhvcj5LbGFubiwgSi4gRy48L2F1
dGhvcj48YXV0aG9yPlNvdXRoLCBBLiBNLjwvYXV0aG9yPjxhdXRob3I+Vmlzd2Vzd2FyYW4sIFMu
PC9hdXRob3I+PGF1dGhvcj5IYW5hdWVyLCBELiBBLjwvYXV0aG9yPjxhdXRob3I+TWFpZGxvdywg
Uy4gRS48L2F1dGhvcj48YXV0aG9yPkxpdSwgTS48L2F1dGhvcj48YXV0aG9yPk1vd2VyeSwgRC4g
TC48L2F1dGhvcj48YXV0aG9yPkJhdHVnbywgQS48L2F1dGhvcj48YXV0aG9yPk1ha291ZGpvdSwg
QS48L2F1dGhvcj48YXV0aG9yPlRpcHBtYW5uLCBQLjwvYXV0aG9yPjxhdXRob3I+WsO2bGxlciwg
RC48L2F1dGhvcj48YXV0aG9yPkJyYXQsIEcuIEEuPC9hdXRob3I+PGF1dGhvcj5MdW8sIFkuPC9h
dXRob3I+PGF1dGhvcj5BdmlsbGFjaCwgUC48L2F1dGhvcj48YXV0aG9yPkJlbGxhenppLCBSLjwv
YXV0aG9yPjxhdXRob3I+Q2hpb3ZhdG8sIEwuPC9hdXRob3I+PGF1dGhvcj5NYWxvdmluaSwgQS48
L2F1dGhvcj48YXV0aG9yPlRpYm9sbG8sIFYuPC9hdXRob3I+PGF1dGhvcj5TYW1heWFtdXRodSwg
TS4gSi48L2F1dGhvcj48YXV0aG9yPlNlcnJhbm8gQmFsYXpvdGUsIFAuPC9hdXRob3I+PGF1dGhv
cj5YaWEsIFouPC9hdXRob3I+PGF1dGhvcj5Mb2gsIE4uIEguIFcuPC9hdXRob3I+PGF1dGhvcj5D
aGl1ZGluZWxsaSwgTC48L2F1dGhvcj48YXV0aG9yPkJvbnplbCwgQy4gTC48L2F1dGhvcj48YXV0
aG9yPkhvbmcsIEMuPC9hdXRob3I+PGF1dGhvcj5aaGFuZywgSC4gRy48L2F1dGhvcj48YXV0aG9y
PldlYmVyLCBHLiBNLjwvYXV0aG9yPjxhdXRob3I+S29oYW5lLCBJLiBTLjwvYXV0aG9yPjxhdXRo
b3I+Q2FpLCBULjwvYXV0aG9yPjxhdXRob3I+T21lbm4sIEcuIFMuPC9hdXRob3I+PGF1dGhvcj5I
b2xtZXMsIEouIEguPC9hdXRob3I+PGF1dGhvcj5OZ2lhbSwgSy4gWS48L2F1dGhvcj48L2F1dGhv
cnM+PC9jb250cmlidXRvcnM+PGF1dGgtYWRkcmVzcz5EZXBhcnRtZW50IG9mIE1lZGljaW5lLCBO
YXRpb25hbCBVbml2ZXJzaXR5IEhvc3BpdGFsLCAxRSBLZW50IFJpZGdlIFJvYWQsIE5VSFMgVG93
ZXIgQmxvY2sgTGV2ZWwgMTAsIFNpbmdhcG9yZSAxMTkyMjguJiN4RDtEZXBhcnRtZW50IG9mIEJp
b21lZGljYWwgSW5mb3JtYXRpY3MsIEhhcnZhcmQgTWVkaWNhbCBTY2hvb2wsIDEwIFNoYXR0dWNr
IFN0cmVldCwgQm9zdG9uLCBNQSAwMjExNSwgVVNBLiYjeEQ7RGF0YSBBbmFseXRpY3MgQ2VudGVy
LCBVbml2ZXJzaXR5IG9mIFBlbm5zeWx2YW5pYSBIZWFsdGggU3lzdGVtLCAzNjAwIENpdmljIENl
bnRlciBCb3VsZXZhcmQsIFBoaWxhZGVscGhpYSwgUEEgMTkxMDQsIFVTQS4mI3hEO0RlcGFydG1l
bnQgb2YgUHJldmVudGl2ZSBNZWRpY2luZSwgTm9ydGh3ZXN0ZXJuIFVuaXZlcnNpdHksIDc1MCBO
b3J0aCBMYWtlIFNob3JlIERyaXZlLCBDaGljYWdvLCBJTCA2MDYxMSwgVVNBLiYjeEQ7RGVwYXJ0
bWVudCBvZiBIZWFsdGggSW5mb3JtYXRpY3MsIEhvc3BpdGFsIFVuaXZlcnNpdGFyaW8gMTIgZGUg
T2N0dWJyZSwgQXYuIGRlIEPDs3Jkb2JhLCBzL24gMjgwNDEgTWFkcmlkLCBTcGFpbi4mI3hEO0Rl
cGFydG1lbnQgb2YgSW50ZXJuYWwgTWVkaWNpbmUsIERpdmlzaW9uIG9mIE1lZGljYWwgSW5mb3Jt
YXRpY3MsIFVuaXZlcnNpdHkgb2YgS2Fuc2FzIE1lZGljYWwgQ2VudGVyLCAzOTAxIFJhaW5ib3cg
Qmx2ZCwgS2Fuc2FzIENpdHksIEtTIDY2MTYwLCBVU0EuJiN4RDtEZXBhcnRtZW50IG9mIEJpb21l
ZGljYWwgSW5mb3JtYXRpY3MsIFVuaXZlcnNpdHkgb2YgUGl0dHNidXJnaCwgNTYwNyBCYXVtIEJs
dmQsIFBpdHRzYnVyZ2gsIFBBIDE1MjA2LCBVU0EuJiN4RDtJQU0gVW5pdCwgQm9yZGVhdXggVW5p
dmVyc2l0eSBIb3NwaXRhbCwgUGxhY2UgQW3DqWxpZSBSYWJhdCBMw6lvbiwgMzMwNzYgQm9yZGVh
dXgsIEZyYW5jZS4mI3hEO01hc3NhY2h1c2V0dHMgVmV0ZXJhbnMgRXBpZGVtaW9sb2d5IFJlc2Vh
cmNoIGFuZCBJbmZvcm1hdGlvbiBDZW50ZXIsIFZBIEJvc3RvbiBIZWFsdGhjYXJlIFN5c3RlbSwg
MiBBdmVudWUgRGUgTGFmYXlldHRlLCBCb3N0b24sIE1BIDAyMTMwLCBVU0EuJiN4RDtEZXBhcnRt
ZW50IG9mIEVsZWN0cmljYWwsIENvbXB1dGVyIGFuZCBCaW9tZWRpY2FsIEVuZ2luZWVyaW5nLCBV
bml2ZXJzaXR5IG9mIFBhdmlhLCBJdGFseSwgVmlhIEZlcnJhdGEgNSwgMjcxMDAgUGF2aWEsIEl0
YWx5LiYjeEQ7RGVwYXJ0bWVudCBvZiBCaW9tZWRpY2FsIEluZm9ybWF0aWNzLCBIw7RwaXRhbCBO
ZWNrZXItRW5mYW50cyBNYWxhZGUsIEFzc2lzdGFuY2UgUHVibGlxdWUgSMO0cGl0YXV4IGRlIFBh
cmlzLCBVbml2ZXJzaXR5IG9mIFBhcmlzLCAxNDkgUnVlIGRlIFPDqHZyZXMsIDc1MDE1IFBhcmlz
LCBGcmFuY2UuJiN4RDtEZXBhcnRtZW50IG9mIE1lZGljaW5lLCBNYXNzYWNodXNldHRzIEdlbmVy
YWwgSG9zcGl0YWwsIDU1IEZydWl0IFN0cmVldCwgQm9zdG9uLCBNQSAwMjExNCwgVVNBLiYjeEQ7
RGVwYXJ0bWVudCBvZiBQZWRpYXRyaWNzLVNlY3Rpb24gb2YgTmVwaHJvbG9neSwgQnJlbm5lciBD
aGlsZHJlbiZhcG9zO3MgSG9zcGl0YWwsIFdha2UgRm9yZXN0IFNjaG9vbCBvZiBNZWRpY2luZSwg
TWVkaWNhbCBDZW50ZXIgQm91bGV2YXJkLCBXaW5zdG9uIFNhbGVtLCBOQyAyNzE1NywgVVNBLiYj
eEQ7RGVwYXJ0bWVudCBvZiBMZWFybmluZyBIZWFsdGggU2NpZW5jZXMsIFVuaXZlcnNpdHkgb2Yg
TWljaGlnYW4gTWVkaWNhbCBTY2hvb2wsIEFubiBBcmJvciwgTWljaGlnYW4sIFVTQSwgMTAwLTEw
NyBOQ1JDLCAyODAwIFBseW1vdXRoIFJvYWQsIEFubiBBcmJvciwgTUkgNDgxMDksIFVTQS4mI3hE
O01pY2hpZ2FuIEluc3RpdHV0ZSBmb3IgQ2xpbmljYWwgYW5kIEhlYWx0aCBSZXNlYXJjaCAoTUlD
SFIpIEluZm9ybWF0aWNzLCBVbml2ZXJzaXR5IG9mIE1pY2hpZ2FuLCBOQ1JDIEJsZGcgNDAwLCAy
ODAwIFBseW1vdXRoIFJvYWQsIEFubiBBcmJvciwgTUksIFVuaXRlZCBTdGF0ZXMuJiN4RDtEZXBh
cnRtZW50IG9mIEJpb3N0YXRpc3RpY3MsIEVwaWRlbWlvbG9neSwgYW5kIEluZm9ybWF0aWNzLCBV
bml2ZXJzaXR5IG9mIFBlbm5zeWx2YW5pYSBQZXJlbG1hbiBTY2hvb2wgb2YgTWVkaWNpbmUsIDM3
MDAgSGFtaWx0b24gV2FsaywgUmljaGFyZHMgSGFsbCwgQTIwMiwgUGhpbGFkZWxwaGlhLCBQQSAx
OTEwNCwgVVNBLiYjeEQ7SW5zdGl0dXRlIGZvciBCaW9tZWRpY2FsIEluZm9ybWF0aWNzLCBVbml2
ZXJzaXR5IG9mIFBlbm5zeWx2YW5pYSBQZXJlbG1hbiBTY2hvb2wgb2YgTWVkaWNpbmUsIDQwMSBC
bG9ja2xleSBIYWxsIDQyMyBHdWFyZGlhbiBEcml2ZSBQaGlsYWRlbHBoaWEsIFBBIDE5MTA0LCBV
U0EuJiN4RDtJbnN0aXR1dGUgb2YgTWVkaWNhbCBCaW9tZXRyeSBhbmQgU3RhdGlzdGljcywgRmFj
dWx0eSBvZiBNZWRpY2luZSBhbmQgTWVkaWNhbCBDZW50ZXIsIFVuaXZlcnNpdHkgb2YgRnJlaWJ1
cmcsIFppbmttYXR0ZW5zdHJhw59lIDZhLCBERTc5MTA4IEZyZWlidXJnLCBHZXJtYW55LiYjeEQ7
VW5pdCBvZiBJbnRlcm5hbCBNZWRpY2luZSBhbmQgRW5kb2NyaW5vbG9neSwgSXN0aXR1dGkgQ2xp
bmljaSBTY2llbnRpZmljaSBNYXVnZXJpIFNwQSBTQiBJUkNDUywgVmlhIE1hdWdlcmkgNCwgMjcx
MDAgUGF2aWEsIEl0YWx5LiYjeEQ7TGFib3JhdG9yeSBvZiBJbmZvcm1hdGljcyBhbmQgU3lzdGVt
cyBFbmdpbmVlcmluZyBmb3IgQ2xpbmljYWwgUmVzZWFyY2gsIElzdGl0dXRpIENsaW5pY2kgU2Np
ZW50aWZpY2kgTWF1Z2VyaSBTcEEgU0IgSVJDQ1MsIFBhdmlhLCBJdGFseS4sIFZpYSBNYXVnZXJp
IDQsIDI3MTAwIFBhdmlhLCBJdGFseS4mI3hEO0RlcGFydG1lbnQgb2YgTmV1cm9sb2d5LCBVbml2
ZXJzaXR5IG9mIFBpdHRzYnVyZ2gsIDM1MDEgNXRoIEF2ZW51ZSwgQlNULTMgU3VpdGUgNzAxNCwg
UGl0dHNidXJnaCwgUEEgMTUyNjAsIFVTQS4mI3hEO0RlcGFydG1lbnQgb2YgQW5hZXN0aGVzaWEs
IE5hdGlvbmFsIFVuaXZlcnNpdHkgSGVhbHRoIFN5c3RlbSwgNSBMb3dlciBLZW50IFJpZGdlIFJv
YWQsIFNpbmdhcG9yZSAxMTkwNzQuJiN4RDtVT0MgUmljZXJjYSwgSW5ub3ZhemlvbmUgZSBCcmFu
ZCByZXB1dGF0aW9uLCBBU1NUIFBhcGEgR2lvdmFubmkgWFhJSUksIEJlcmdhbW8sIFAuenphIE9N
UyAxIC0gMjQxMjcgQmVyZ2FtbywgSXRhbHkuJiN4RDtEZXBhcnRtZW50IG9mIEJpb3N0YXRpc3Rp
Y3MgYW5kIEJpb2luZm9ybWF0aWNzLCBEdWtlIFVuaXZlcnNpdHksIDI0MjQgRXJ3aW4gUm9hZCwg
RHVyaGFtLCBOQywgVW5pdGVkIFN0YXRlcy4mI3hEO0RlcGFydG1lbnQgb2YgQ29tcHV0YXRpb25h
bCBNZWRpY2luZSAmYW1wOyBCaW9pbmZvcm1hdGljcywgVW5pdmVyc2l0eSBvZiBNaWNoaWdhbiwg
MjAxN0IgUGFsbWVyIENvbW1vbnMsIDEwMCBXYXNodGVuYXcsIEFubiBBcmJvciwgTUkgNDgxMDkt
MjIxOC4mI3hEO0RlcGFydG1lbnQgb2YgQmlvbWVkaWNhbCBJbmZvcm1hdGljcywgV2lTRE0sIE5h
dGlvbmFsIFVuaXZlcnNpdHkgSGVhbHRoIFN5c3RlbXMgU2luZ2Fwb3JlLCAxRSBLZW50IFJpZGdl
IFJvYWQsIE5VSFMgVG93ZXIgQmxvY2sgTGV2ZWwgOCwgU2luZ2Fwb3JlIDExOTIyOC48L2F1dGgt
YWRkcmVzcz48dGl0bGVzPjx0aXRsZT5Mb25nLXRlcm0ga2lkbmV5IGZ1bmN0aW9uIHJlY292ZXJ5
IGFuZCBtb3J0YWxpdHkgYWZ0ZXIgQ09WSUQtMTktYXNzb2NpYXRlZCBhY3V0ZSBraWRuZXkgaW5q
dXJ5OiBBbiBpbnRlcm5hdGlvbmFsIG11bHRpLWNlbnRyZSBvYnNlcnZhdGlvbmFsIGNvaG9ydCBz
dHVkeTwvdGl0bGU+PHNlY29uZGFyeS10aXRsZT5FQ2xpbmljYWxNZWRpY2luZTwvc2Vjb25kYXJ5
LXRpdGxlPjwvdGl0bGVzPjxwZXJpb2RpY2FsPjxmdWxsLXRpdGxlPkVDbGluaWNhbE1lZGljaW5l
PC9mdWxsLXRpdGxlPjwvcGVyaW9kaWNhbD48cGFnZXM+MTAxNzI0PC9wYWdlcz48dm9sdW1lPjU1
PC92b2x1bWU+PGVkaXRpb24+MjAyMjExMDc8L2VkaXRpb24+PGtleXdvcmRzPjxrZXl3b3JkPkFj
dXRlIGtpZG5leSBpbmp1cnk8L2tleXdvcmQ+PGtleXdvcmQ+Q292aWQtMTk8L2tleXdvcmQ+PGtl
eXdvcmQ+Q2hyb25pYyBraWRuZXkgZGlzZWFzZTwva2V5d29yZD48a2V5d29yZD5FbGVjdHJvbmlj
IGhlYWx0aCByZWNvcmRzPC9rZXl3b3JkPjxrZXl3b3JkPlNBUlMtQ29WLTI8L2tleXdvcmQ+PC9r
ZXl3b3Jkcz48ZGF0ZXM+PHllYXI+MjAyMzwveWVhcj48cHViLWRhdGVzPjxkYXRlPkphbjwvZGF0
ZT48L3B1Yi1kYXRlcz48L2RhdGVzPjxpc2JuPjI1ODktNTM3MDwvaXNibj48YWNjZXNzaW9uLW51
bT4zNjM4MTk5OTwvYWNjZXNzaW9uLW51bT48dXJscz48L3VybHM+PGN1c3RvbTE+RHIgSGFuYXVl
ciByZXBvcnRlZCBoYXZpbmcgZGV2ZWxvcGVkIGFuIGVsZWN0cm9uaWMgcmVzb3VyY2Ugb2YgY2xp
bmljYWwgc3lub255bXMsIEVNRVJTRSwgdGhhdCBpcyBsaWNlbnNlZCBieSB0aGUgVW5pdmVyc2l0
eSBvZiBNaWNoaWdhbiBhbmQgcmVjZWl2aW5nIGEgcG9ydGlvbiBvZiB0aGUgbGljZW5zaW5nIGZl
ZXMgZm9yIHRoaXMgcmVzb3VyY2Ugb3V0c2lkZSB0aGUgc3VibWl0dGVkIHdvcmsuIERyIE9tZW5u
IHJlcG9ydGVkIGJlaW5nIGFuIGVhcmx5IGludmVzdG9yIGFuZCBzZXJ2aW5nIG9uIHRoZSBib2Fy
ZCBvZiBBbmdpb24gQmlvbWVkaWNhIENvcnBvcmF0aW9uLCBOZXcgWW9yaywgd2hpY2ggaGFzIGNv
bmR1Y3RlZCBjbGluaWNhbCB0cmlhbHMgb2YgZHJ1ZyBjYW5kaWRhdGVzIGZvciBvdmVyY29taW5n
IGFjdXRlIGtpZG5leSBpbmp1cnkgZm9sbG93aW5nIGNhcmRpb3B1bG1vbmFyeSBzdXJnZXJ5IG9y
IGtpZG5leSB0cmFuc3BsYW50YXRpb24uIFRoZSBmb3JtZXIgd2FzIHRlcm1pbmF0ZWQgZWFybHkg
YmFzZWQgb24gdW5zYXRpc2ZhY3RvcnkgZWZmaWNhY3kvYWR2ZXJzZSBlZmZlY3RzIGFzc2Vzc21l
bnQ7IHRoZSBsYXR0ZXIgaGFkIGluc3VmZmljaWVudCBiZW5lZml0IHRvIHdhcnJhbnQgcHJvcG9z
aW5nIGEgUGhhc2UgSUlJIHRyaWFsLiBUaGUgY29tcGFueSBpcyBtb3ZpbmcgaW4gb3RoZXIgZGly
ZWN0aW9ucywgdG8gYmUgZGV0ZXJtaW5lZC4gTm8gZnVydGhlciB3b3JrIG9uIGtpZG5leSBpcyBh
bnRpY2lwYXRlZC4gRHIgSG9sbWVzIGRpc2Nsb3NlZCBwYXJ0aWNpcGF0aW9uIGFzIGFuIE5JSC9O
SURESyBUMiBDb2FjaCBSMDFESzExMzE4OS4gRHIgTWFsb3ZpbmkgZGlzY2xvc2VkIGJlaW5nIGEg
c2hhcmVob2xkZXIgb2YgQmlvbWVyaXMgcy5yLmwuIERyIEJlbGxhenppIHJlcG9ydGVkIHJlY2Vp
dmluZyBob25vcmFyaWEgZnJvbSBQZml6ZXIsIGFuZCBkaXNjbG9zZWQgYmVpbmcgYSBzaGFyZWhv
bGRlciBvZiBVbml2ZXJzaXR5IG9mIFBhdmlhIHNwaW4tb2ZmIEJpb21lcmlzLiBEciBLbGFubiBy
ZXBvcnRzIGNvbnN1bHRpbmcgZmVlcyBmcm9tIGkyYjIgdHJhblNNQVJUIGZvdW5kYXRpb24sIGZv
ciB3b3JrIHRvIGVuaGFuY2Ugb3Blbi1zb3VyY2UgZGF0YSB3YXJlaG91c2UgcGxhdGZvcm0uIEhl
IHJlcG9ydHMgbm8gZGlyZWN0IHJlbGF0aW9uc2hpcCB0byB0aGlzIHdvcmssIGV4Y2VwdCB0aGF0
IHRoZSBkYXRhIG1vZGVsIGZvciBhbmFseXNpcyBpbiB0aGlzIG1hbnVzY3JpcHQgd2FzIGluc3Bp
cmVkIGJ5IHRoaXMgcGxhdGZvcm0uPC9jdXN0b20xPjxjdXN0b20yPlBNQzk2NDAxODQ8L2N1c3Rv
bTI+PGVsZWN0cm9uaWMtcmVzb3VyY2UtbnVtPjEwLjEwMTYvai5lY2xpbm0uMjAyMi4xMDE3MjQ8
L2VsZWN0cm9uaWMtcmVzb3VyY2UtbnVtPjxyZW1vdGUtZGF0YWJhc2UtcHJvdmlkZXI+TkxNPC9y
ZW1vdGUtZGF0YWJhc2UtcHJvdmlkZXI+PGxhbmd1YWdlPmVuZzwvbGFuZ3VhZ2U+PC9yZWNvcmQ+
PC9DaXRlPjwvRW5kTm90ZT5=
</w:fldData>
        </w:fldChar>
      </w:r>
      <w:r w:rsidR="00E3035E">
        <w:instrText xml:space="preserve"> ADDIN EN.CITE </w:instrText>
      </w:r>
      <w:r w:rsidR="00E3035E">
        <w:fldChar w:fldCharType="begin">
          <w:fldData xml:space="preserve">PEVuZE5vdGU+PENpdGU+PEF1dGhvcj5UYW48L0F1dGhvcj48WWVhcj4yMDIzPC9ZZWFyPjxSZWNO
dW0+Mjk0MzwvUmVjTnVtPjxEaXNwbGF5VGV4dD4oMzQpPC9EaXNwbGF5VGV4dD48cmVjb3JkPjxy
ZWMtbnVtYmVyPjI5NDM8L3JlYy1udW1iZXI+PGZvcmVpZ24ta2V5cz48a2V5IGFwcD0iRU4iIGRi
LWlkPSIyZnN0cmZ0eHg1OTBmdGV2cnhocHNhZnhlNXd2dHp0YTI5dHYiIHRpbWVzdGFtcD0iMTY2
ODk4NDgyOSI+Mjk0Mzwva2V5PjwvZm9yZWlnbi1rZXlzPjxyZWYtdHlwZSBuYW1lPSJKb3VybmFs
IEFydGljbGUiPjE3PC9yZWYtdHlwZT48Y29udHJpYnV0b3JzPjxhdXRob3JzPjxhdXRob3I+VGFu
LCBCLiBXLiBMLjwvYXV0aG9yPjxhdXRob3I+VGFuLCBCLiBXLiBRLjwvYXV0aG9yPjxhdXRob3I+
VGFuLCBBLiBMLiBNLjwvYXV0aG9yPjxhdXRob3I+U2Nocml2ZXIsIEUuIFIuPC9hdXRob3I+PGF1
dGhvcj5HdXRpw6lycmV6LVNhY3Jpc3TDoW4sIEEuPC9hdXRob3I+PGF1dGhvcj5EYXMsIFAuPC9h
dXRob3I+PGF1dGhvcj5ZdWFuLCBXLjwvYXV0aG9yPjxhdXRob3I+SHV0Y2gsIE0uIFIuPC9hdXRo
b3I+PGF1dGhvcj5HYXJjw61hIEJhcnJpbywgTi48L2F1dGhvcj48YXV0aG9yPlBlZHJlcmEgSmlt
ZW5leiwgTS48L2F1dGhvcj48YXV0aG9yPkFidS1FbC1SdWIsIE4uPC9hdXRob3I+PGF1dGhvcj5N
b3JyaXMsIE0uPC9hdXRob3I+PGF1dGhvcj5Nb2FsLCBCLjwvYXV0aG9yPjxhdXRob3I+VmVyZHks
IEcuPC9hdXRob3I+PGF1dGhvcj5DaG8sIEsuPC9hdXRob3I+PGF1dGhvcj5IbywgWS4gTC48L2F1
dGhvcj48YXV0aG9yPlBhdGVsLCBMLiBQLjwvYXV0aG9yPjxhdXRob3I+RGFnbGlhdGksIEEuPC9h
dXRob3I+PGF1dGhvcj5OZXVyYXosIEEuPC9hdXRob3I+PGF1dGhvcj5LbGFubiwgSi4gRy48L2F1
dGhvcj48YXV0aG9yPlNvdXRoLCBBLiBNLjwvYXV0aG9yPjxhdXRob3I+Vmlzd2Vzd2FyYW4sIFMu
PC9hdXRob3I+PGF1dGhvcj5IYW5hdWVyLCBELiBBLjwvYXV0aG9yPjxhdXRob3I+TWFpZGxvdywg
Uy4gRS48L2F1dGhvcj48YXV0aG9yPkxpdSwgTS48L2F1dGhvcj48YXV0aG9yPk1vd2VyeSwgRC4g
TC48L2F1dGhvcj48YXV0aG9yPkJhdHVnbywgQS48L2F1dGhvcj48YXV0aG9yPk1ha291ZGpvdSwg
QS48L2F1dGhvcj48YXV0aG9yPlRpcHBtYW5uLCBQLjwvYXV0aG9yPjxhdXRob3I+WsO2bGxlciwg
RC48L2F1dGhvcj48YXV0aG9yPkJyYXQsIEcuIEEuPC9hdXRob3I+PGF1dGhvcj5MdW8sIFkuPC9h
dXRob3I+PGF1dGhvcj5BdmlsbGFjaCwgUC48L2F1dGhvcj48YXV0aG9yPkJlbGxhenppLCBSLjwv
YXV0aG9yPjxhdXRob3I+Q2hpb3ZhdG8sIEwuPC9hdXRob3I+PGF1dGhvcj5NYWxvdmluaSwgQS48
L2F1dGhvcj48YXV0aG9yPlRpYm9sbG8sIFYuPC9hdXRob3I+PGF1dGhvcj5TYW1heWFtdXRodSwg
TS4gSi48L2F1dGhvcj48YXV0aG9yPlNlcnJhbm8gQmFsYXpvdGUsIFAuPC9hdXRob3I+PGF1dGhv
cj5YaWEsIFouPC9hdXRob3I+PGF1dGhvcj5Mb2gsIE4uIEguIFcuPC9hdXRob3I+PGF1dGhvcj5D
aGl1ZGluZWxsaSwgTC48L2F1dGhvcj48YXV0aG9yPkJvbnplbCwgQy4gTC48L2F1dGhvcj48YXV0
aG9yPkhvbmcsIEMuPC9hdXRob3I+PGF1dGhvcj5aaGFuZywgSC4gRy48L2F1dGhvcj48YXV0aG9y
PldlYmVyLCBHLiBNLjwvYXV0aG9yPjxhdXRob3I+S29oYW5lLCBJLiBTLjwvYXV0aG9yPjxhdXRo
b3I+Q2FpLCBULjwvYXV0aG9yPjxhdXRob3I+T21lbm4sIEcuIFMuPC9hdXRob3I+PGF1dGhvcj5I
b2xtZXMsIEouIEguPC9hdXRob3I+PGF1dGhvcj5OZ2lhbSwgSy4gWS48L2F1dGhvcj48L2F1dGhv
cnM+PC9jb250cmlidXRvcnM+PGF1dGgtYWRkcmVzcz5EZXBhcnRtZW50IG9mIE1lZGljaW5lLCBO
YXRpb25hbCBVbml2ZXJzaXR5IEhvc3BpdGFsLCAxRSBLZW50IFJpZGdlIFJvYWQsIE5VSFMgVG93
ZXIgQmxvY2sgTGV2ZWwgMTAsIFNpbmdhcG9yZSAxMTkyMjguJiN4RDtEZXBhcnRtZW50IG9mIEJp
b21lZGljYWwgSW5mb3JtYXRpY3MsIEhhcnZhcmQgTWVkaWNhbCBTY2hvb2wsIDEwIFNoYXR0dWNr
IFN0cmVldCwgQm9zdG9uLCBNQSAwMjExNSwgVVNBLiYjeEQ7RGF0YSBBbmFseXRpY3MgQ2VudGVy
LCBVbml2ZXJzaXR5IG9mIFBlbm5zeWx2YW5pYSBIZWFsdGggU3lzdGVtLCAzNjAwIENpdmljIENl
bnRlciBCb3VsZXZhcmQsIFBoaWxhZGVscGhpYSwgUEEgMTkxMDQsIFVTQS4mI3hEO0RlcGFydG1l
bnQgb2YgUHJldmVudGl2ZSBNZWRpY2luZSwgTm9ydGh3ZXN0ZXJuIFVuaXZlcnNpdHksIDc1MCBO
b3J0aCBMYWtlIFNob3JlIERyaXZlLCBDaGljYWdvLCBJTCA2MDYxMSwgVVNBLiYjeEQ7RGVwYXJ0
bWVudCBvZiBIZWFsdGggSW5mb3JtYXRpY3MsIEhvc3BpdGFsIFVuaXZlcnNpdGFyaW8gMTIgZGUg
T2N0dWJyZSwgQXYuIGRlIEPDs3Jkb2JhLCBzL24gMjgwNDEgTWFkcmlkLCBTcGFpbi4mI3hEO0Rl
cGFydG1lbnQgb2YgSW50ZXJuYWwgTWVkaWNpbmUsIERpdmlzaW9uIG9mIE1lZGljYWwgSW5mb3Jt
YXRpY3MsIFVuaXZlcnNpdHkgb2YgS2Fuc2FzIE1lZGljYWwgQ2VudGVyLCAzOTAxIFJhaW5ib3cg
Qmx2ZCwgS2Fuc2FzIENpdHksIEtTIDY2MTYwLCBVU0EuJiN4RDtEZXBhcnRtZW50IG9mIEJpb21l
ZGljYWwgSW5mb3JtYXRpY3MsIFVuaXZlcnNpdHkgb2YgUGl0dHNidXJnaCwgNTYwNyBCYXVtIEJs
dmQsIFBpdHRzYnVyZ2gsIFBBIDE1MjA2LCBVU0EuJiN4RDtJQU0gVW5pdCwgQm9yZGVhdXggVW5p
dmVyc2l0eSBIb3NwaXRhbCwgUGxhY2UgQW3DqWxpZSBSYWJhdCBMw6lvbiwgMzMwNzYgQm9yZGVh
dXgsIEZyYW5jZS4mI3hEO01hc3NhY2h1c2V0dHMgVmV0ZXJhbnMgRXBpZGVtaW9sb2d5IFJlc2Vh
cmNoIGFuZCBJbmZvcm1hdGlvbiBDZW50ZXIsIFZBIEJvc3RvbiBIZWFsdGhjYXJlIFN5c3RlbSwg
MiBBdmVudWUgRGUgTGFmYXlldHRlLCBCb3N0b24sIE1BIDAyMTMwLCBVU0EuJiN4RDtEZXBhcnRt
ZW50IG9mIEVsZWN0cmljYWwsIENvbXB1dGVyIGFuZCBCaW9tZWRpY2FsIEVuZ2luZWVyaW5nLCBV
bml2ZXJzaXR5IG9mIFBhdmlhLCBJdGFseSwgVmlhIEZlcnJhdGEgNSwgMjcxMDAgUGF2aWEsIEl0
YWx5LiYjeEQ7RGVwYXJ0bWVudCBvZiBCaW9tZWRpY2FsIEluZm9ybWF0aWNzLCBIw7RwaXRhbCBO
ZWNrZXItRW5mYW50cyBNYWxhZGUsIEFzc2lzdGFuY2UgUHVibGlxdWUgSMO0cGl0YXV4IGRlIFBh
cmlzLCBVbml2ZXJzaXR5IG9mIFBhcmlzLCAxNDkgUnVlIGRlIFPDqHZyZXMsIDc1MDE1IFBhcmlz
LCBGcmFuY2UuJiN4RDtEZXBhcnRtZW50IG9mIE1lZGljaW5lLCBNYXNzYWNodXNldHRzIEdlbmVy
YWwgSG9zcGl0YWwsIDU1IEZydWl0IFN0cmVldCwgQm9zdG9uLCBNQSAwMjExNCwgVVNBLiYjeEQ7
RGVwYXJ0bWVudCBvZiBQZWRpYXRyaWNzLVNlY3Rpb24gb2YgTmVwaHJvbG9neSwgQnJlbm5lciBD
aGlsZHJlbiZhcG9zO3MgSG9zcGl0YWwsIFdha2UgRm9yZXN0IFNjaG9vbCBvZiBNZWRpY2luZSwg
TWVkaWNhbCBDZW50ZXIgQm91bGV2YXJkLCBXaW5zdG9uIFNhbGVtLCBOQyAyNzE1NywgVVNBLiYj
eEQ7RGVwYXJ0bWVudCBvZiBMZWFybmluZyBIZWFsdGggU2NpZW5jZXMsIFVuaXZlcnNpdHkgb2Yg
TWljaGlnYW4gTWVkaWNhbCBTY2hvb2wsIEFubiBBcmJvciwgTWljaGlnYW4sIFVTQSwgMTAwLTEw
NyBOQ1JDLCAyODAwIFBseW1vdXRoIFJvYWQsIEFubiBBcmJvciwgTUkgNDgxMDksIFVTQS4mI3hE
O01pY2hpZ2FuIEluc3RpdHV0ZSBmb3IgQ2xpbmljYWwgYW5kIEhlYWx0aCBSZXNlYXJjaCAoTUlD
SFIpIEluZm9ybWF0aWNzLCBVbml2ZXJzaXR5IG9mIE1pY2hpZ2FuLCBOQ1JDIEJsZGcgNDAwLCAy
ODAwIFBseW1vdXRoIFJvYWQsIEFubiBBcmJvciwgTUksIFVuaXRlZCBTdGF0ZXMuJiN4RDtEZXBh
cnRtZW50IG9mIEJpb3N0YXRpc3RpY3MsIEVwaWRlbWlvbG9neSwgYW5kIEluZm9ybWF0aWNzLCBV
bml2ZXJzaXR5IG9mIFBlbm5zeWx2YW5pYSBQZXJlbG1hbiBTY2hvb2wgb2YgTWVkaWNpbmUsIDM3
MDAgSGFtaWx0b24gV2FsaywgUmljaGFyZHMgSGFsbCwgQTIwMiwgUGhpbGFkZWxwaGlhLCBQQSAx
OTEwNCwgVVNBLiYjeEQ7SW5zdGl0dXRlIGZvciBCaW9tZWRpY2FsIEluZm9ybWF0aWNzLCBVbml2
ZXJzaXR5IG9mIFBlbm5zeWx2YW5pYSBQZXJlbG1hbiBTY2hvb2wgb2YgTWVkaWNpbmUsIDQwMSBC
bG9ja2xleSBIYWxsIDQyMyBHdWFyZGlhbiBEcml2ZSBQaGlsYWRlbHBoaWEsIFBBIDE5MTA0LCBV
U0EuJiN4RDtJbnN0aXR1dGUgb2YgTWVkaWNhbCBCaW9tZXRyeSBhbmQgU3RhdGlzdGljcywgRmFj
dWx0eSBvZiBNZWRpY2luZSBhbmQgTWVkaWNhbCBDZW50ZXIsIFVuaXZlcnNpdHkgb2YgRnJlaWJ1
cmcsIFppbmttYXR0ZW5zdHJhw59lIDZhLCBERTc5MTA4IEZyZWlidXJnLCBHZXJtYW55LiYjeEQ7
VW5pdCBvZiBJbnRlcm5hbCBNZWRpY2luZSBhbmQgRW5kb2NyaW5vbG9neSwgSXN0aXR1dGkgQ2xp
bmljaSBTY2llbnRpZmljaSBNYXVnZXJpIFNwQSBTQiBJUkNDUywgVmlhIE1hdWdlcmkgNCwgMjcx
MDAgUGF2aWEsIEl0YWx5LiYjeEQ7TGFib3JhdG9yeSBvZiBJbmZvcm1hdGljcyBhbmQgU3lzdGVt
cyBFbmdpbmVlcmluZyBmb3IgQ2xpbmljYWwgUmVzZWFyY2gsIElzdGl0dXRpIENsaW5pY2kgU2Np
ZW50aWZpY2kgTWF1Z2VyaSBTcEEgU0IgSVJDQ1MsIFBhdmlhLCBJdGFseS4sIFZpYSBNYXVnZXJp
IDQsIDI3MTAwIFBhdmlhLCBJdGFseS4mI3hEO0RlcGFydG1lbnQgb2YgTmV1cm9sb2d5LCBVbml2
ZXJzaXR5IG9mIFBpdHRzYnVyZ2gsIDM1MDEgNXRoIEF2ZW51ZSwgQlNULTMgU3VpdGUgNzAxNCwg
UGl0dHNidXJnaCwgUEEgMTUyNjAsIFVTQS4mI3hEO0RlcGFydG1lbnQgb2YgQW5hZXN0aGVzaWEs
IE5hdGlvbmFsIFVuaXZlcnNpdHkgSGVhbHRoIFN5c3RlbSwgNSBMb3dlciBLZW50IFJpZGdlIFJv
YWQsIFNpbmdhcG9yZSAxMTkwNzQuJiN4RDtVT0MgUmljZXJjYSwgSW5ub3ZhemlvbmUgZSBCcmFu
ZCByZXB1dGF0aW9uLCBBU1NUIFBhcGEgR2lvdmFubmkgWFhJSUksIEJlcmdhbW8sIFAuenphIE9N
UyAxIC0gMjQxMjcgQmVyZ2FtbywgSXRhbHkuJiN4RDtEZXBhcnRtZW50IG9mIEJpb3N0YXRpc3Rp
Y3MgYW5kIEJpb2luZm9ybWF0aWNzLCBEdWtlIFVuaXZlcnNpdHksIDI0MjQgRXJ3aW4gUm9hZCwg
RHVyaGFtLCBOQywgVW5pdGVkIFN0YXRlcy4mI3hEO0RlcGFydG1lbnQgb2YgQ29tcHV0YXRpb25h
bCBNZWRpY2luZSAmYW1wOyBCaW9pbmZvcm1hdGljcywgVW5pdmVyc2l0eSBvZiBNaWNoaWdhbiwg
MjAxN0IgUGFsbWVyIENvbW1vbnMsIDEwMCBXYXNodGVuYXcsIEFubiBBcmJvciwgTUkgNDgxMDkt
MjIxOC4mI3hEO0RlcGFydG1lbnQgb2YgQmlvbWVkaWNhbCBJbmZvcm1hdGljcywgV2lTRE0sIE5h
dGlvbmFsIFVuaXZlcnNpdHkgSGVhbHRoIFN5c3RlbXMgU2luZ2Fwb3JlLCAxRSBLZW50IFJpZGdl
IFJvYWQsIE5VSFMgVG93ZXIgQmxvY2sgTGV2ZWwgOCwgU2luZ2Fwb3JlIDExOTIyOC48L2F1dGgt
YWRkcmVzcz48dGl0bGVzPjx0aXRsZT5Mb25nLXRlcm0ga2lkbmV5IGZ1bmN0aW9uIHJlY292ZXJ5
IGFuZCBtb3J0YWxpdHkgYWZ0ZXIgQ09WSUQtMTktYXNzb2NpYXRlZCBhY3V0ZSBraWRuZXkgaW5q
dXJ5OiBBbiBpbnRlcm5hdGlvbmFsIG11bHRpLWNlbnRyZSBvYnNlcnZhdGlvbmFsIGNvaG9ydCBz
dHVkeTwvdGl0bGU+PHNlY29uZGFyeS10aXRsZT5FQ2xpbmljYWxNZWRpY2luZTwvc2Vjb25kYXJ5
LXRpdGxlPjwvdGl0bGVzPjxwZXJpb2RpY2FsPjxmdWxsLXRpdGxlPkVDbGluaWNhbE1lZGljaW5l
PC9mdWxsLXRpdGxlPjwvcGVyaW9kaWNhbD48cGFnZXM+MTAxNzI0PC9wYWdlcz48dm9sdW1lPjU1
PC92b2x1bWU+PGVkaXRpb24+MjAyMjExMDc8L2VkaXRpb24+PGtleXdvcmRzPjxrZXl3b3JkPkFj
dXRlIGtpZG5leSBpbmp1cnk8L2tleXdvcmQ+PGtleXdvcmQ+Q292aWQtMTk8L2tleXdvcmQ+PGtl
eXdvcmQ+Q2hyb25pYyBraWRuZXkgZGlzZWFzZTwva2V5d29yZD48a2V5d29yZD5FbGVjdHJvbmlj
IGhlYWx0aCByZWNvcmRzPC9rZXl3b3JkPjxrZXl3b3JkPlNBUlMtQ29WLTI8L2tleXdvcmQ+PC9r
ZXl3b3Jkcz48ZGF0ZXM+PHllYXI+MjAyMzwveWVhcj48cHViLWRhdGVzPjxkYXRlPkphbjwvZGF0
ZT48L3B1Yi1kYXRlcz48L2RhdGVzPjxpc2JuPjI1ODktNTM3MDwvaXNibj48YWNjZXNzaW9uLW51
bT4zNjM4MTk5OTwvYWNjZXNzaW9uLW51bT48dXJscz48L3VybHM+PGN1c3RvbTE+RHIgSGFuYXVl
ciByZXBvcnRlZCBoYXZpbmcgZGV2ZWxvcGVkIGFuIGVsZWN0cm9uaWMgcmVzb3VyY2Ugb2YgY2xp
bmljYWwgc3lub255bXMsIEVNRVJTRSwgdGhhdCBpcyBsaWNlbnNlZCBieSB0aGUgVW5pdmVyc2l0
eSBvZiBNaWNoaWdhbiBhbmQgcmVjZWl2aW5nIGEgcG9ydGlvbiBvZiB0aGUgbGljZW5zaW5nIGZl
ZXMgZm9yIHRoaXMgcmVzb3VyY2Ugb3V0c2lkZSB0aGUgc3VibWl0dGVkIHdvcmsuIERyIE9tZW5u
IHJlcG9ydGVkIGJlaW5nIGFuIGVhcmx5IGludmVzdG9yIGFuZCBzZXJ2aW5nIG9uIHRoZSBib2Fy
ZCBvZiBBbmdpb24gQmlvbWVkaWNhIENvcnBvcmF0aW9uLCBOZXcgWW9yaywgd2hpY2ggaGFzIGNv
bmR1Y3RlZCBjbGluaWNhbCB0cmlhbHMgb2YgZHJ1ZyBjYW5kaWRhdGVzIGZvciBvdmVyY29taW5n
IGFjdXRlIGtpZG5leSBpbmp1cnkgZm9sbG93aW5nIGNhcmRpb3B1bG1vbmFyeSBzdXJnZXJ5IG9y
IGtpZG5leSB0cmFuc3BsYW50YXRpb24uIFRoZSBmb3JtZXIgd2FzIHRlcm1pbmF0ZWQgZWFybHkg
YmFzZWQgb24gdW5zYXRpc2ZhY3RvcnkgZWZmaWNhY3kvYWR2ZXJzZSBlZmZlY3RzIGFzc2Vzc21l
bnQ7IHRoZSBsYXR0ZXIgaGFkIGluc3VmZmljaWVudCBiZW5lZml0IHRvIHdhcnJhbnQgcHJvcG9z
aW5nIGEgUGhhc2UgSUlJIHRyaWFsLiBUaGUgY29tcGFueSBpcyBtb3ZpbmcgaW4gb3RoZXIgZGly
ZWN0aW9ucywgdG8gYmUgZGV0ZXJtaW5lZC4gTm8gZnVydGhlciB3b3JrIG9uIGtpZG5leSBpcyBh
bnRpY2lwYXRlZC4gRHIgSG9sbWVzIGRpc2Nsb3NlZCBwYXJ0aWNpcGF0aW9uIGFzIGFuIE5JSC9O
SURESyBUMiBDb2FjaCBSMDFESzExMzE4OS4gRHIgTWFsb3ZpbmkgZGlzY2xvc2VkIGJlaW5nIGEg
c2hhcmVob2xkZXIgb2YgQmlvbWVyaXMgcy5yLmwuIERyIEJlbGxhenppIHJlcG9ydGVkIHJlY2Vp
dmluZyBob25vcmFyaWEgZnJvbSBQZml6ZXIsIGFuZCBkaXNjbG9zZWQgYmVpbmcgYSBzaGFyZWhv
bGRlciBvZiBVbml2ZXJzaXR5IG9mIFBhdmlhIHNwaW4tb2ZmIEJpb21lcmlzLiBEciBLbGFubiBy
ZXBvcnRzIGNvbnN1bHRpbmcgZmVlcyBmcm9tIGkyYjIgdHJhblNNQVJUIGZvdW5kYXRpb24sIGZv
ciB3b3JrIHRvIGVuaGFuY2Ugb3Blbi1zb3VyY2UgZGF0YSB3YXJlaG91c2UgcGxhdGZvcm0uIEhl
IHJlcG9ydHMgbm8gZGlyZWN0IHJlbGF0aW9uc2hpcCB0byB0aGlzIHdvcmssIGV4Y2VwdCB0aGF0
IHRoZSBkYXRhIG1vZGVsIGZvciBhbmFseXNpcyBpbiB0aGlzIG1hbnVzY3JpcHQgd2FzIGluc3Bp
cmVkIGJ5IHRoaXMgcGxhdGZvcm0uPC9jdXN0b20xPjxjdXN0b20yPlBNQzk2NDAxODQ8L2N1c3Rv
bTI+PGVsZWN0cm9uaWMtcmVzb3VyY2UtbnVtPjEwLjEwMTYvai5lY2xpbm0uMjAyMi4xMDE3MjQ8
L2VsZWN0cm9uaWMtcmVzb3VyY2UtbnVtPjxyZW1vdGUtZGF0YWJhc2UtcHJvdmlkZXI+TkxNPC9y
ZW1vdGUtZGF0YWJhc2UtcHJvdmlkZXI+PGxhbmd1YWdlPmVuZzwvbGFuZ3VhZ2U+PC9yZWNvcmQ+
PC9DaXRlPjwvRW5kTm90ZT5=
</w:fldData>
        </w:fldChar>
      </w:r>
      <w:r w:rsidR="00E3035E">
        <w:instrText xml:space="preserve"> ADDIN EN.CITE.DATA </w:instrText>
      </w:r>
      <w:r w:rsidR="00E3035E">
        <w:fldChar w:fldCharType="end"/>
      </w:r>
      <w:r w:rsidR="00EB25EE" w:rsidRPr="00C97456">
        <w:fldChar w:fldCharType="separate"/>
      </w:r>
      <w:r w:rsidR="00E3035E">
        <w:rPr>
          <w:noProof/>
        </w:rPr>
        <w:t>(34)</w:t>
      </w:r>
      <w:r w:rsidR="00EB25EE" w:rsidRPr="00C97456">
        <w:fldChar w:fldCharType="end"/>
      </w:r>
      <w:r w:rsidR="00846BA8">
        <w:t xml:space="preserve"> </w:t>
      </w:r>
    </w:p>
    <w:p w14:paraId="6EE87CB3" w14:textId="77777777" w:rsidR="00846BA8" w:rsidRDefault="00846BA8" w:rsidP="00EC1B75">
      <w:pPr>
        <w:spacing w:line="360" w:lineRule="auto"/>
        <w:jc w:val="both"/>
      </w:pPr>
    </w:p>
    <w:p w14:paraId="5AEA1D8D" w14:textId="305B7B40" w:rsidR="00846BA8" w:rsidRDefault="00846BA8" w:rsidP="00EC1B75">
      <w:pPr>
        <w:spacing w:line="360" w:lineRule="auto"/>
        <w:jc w:val="both"/>
      </w:pPr>
      <w:r>
        <w:t>Although lung MRI abnormalities did associate with chest tightness</w:t>
      </w:r>
      <w:r w:rsidR="00436169">
        <w:t xml:space="preserve"> and impaired lung function</w:t>
      </w:r>
      <w:r>
        <w:t xml:space="preserve">, there was a surprising disconnect between </w:t>
      </w:r>
      <w:r w:rsidR="00436169">
        <w:t>other</w:t>
      </w:r>
      <w:r>
        <w:t xml:space="preserve"> organ injury and </w:t>
      </w:r>
      <w:r w:rsidR="00436169">
        <w:t xml:space="preserve">persistent </w:t>
      </w:r>
      <w:r>
        <w:t>symptoms</w:t>
      </w:r>
      <w:r w:rsidR="00AD136D">
        <w:t>, underscoring</w:t>
      </w:r>
      <w:r>
        <w:t xml:space="preserve"> </w:t>
      </w:r>
      <w:r w:rsidR="003F4D03">
        <w:t xml:space="preserve">the </w:t>
      </w:r>
      <w:r w:rsidR="00AD136D">
        <w:t>complex</w:t>
      </w:r>
      <w:r w:rsidR="003F4D03">
        <w:t xml:space="preserve"> </w:t>
      </w:r>
      <w:r>
        <w:t xml:space="preserve">biology that </w:t>
      </w:r>
      <w:r w:rsidR="00C36BC5">
        <w:t>underlies</w:t>
      </w:r>
      <w:r>
        <w:t xml:space="preserve"> long COVID. </w:t>
      </w:r>
      <w:r w:rsidRPr="00C97456">
        <w:t xml:space="preserve">However, when evaluating </w:t>
      </w:r>
      <w:r>
        <w:t xml:space="preserve">the impact </w:t>
      </w:r>
      <w:r w:rsidR="00C36BC5">
        <w:t xml:space="preserve">of </w:t>
      </w:r>
      <w:r>
        <w:t>multiorgan injury on</w:t>
      </w:r>
      <w:r w:rsidRPr="00C97456">
        <w:t xml:space="preserve"> </w:t>
      </w:r>
      <w:r w:rsidR="00436169">
        <w:t xml:space="preserve">composite </w:t>
      </w:r>
      <w:r>
        <w:t>measures of patient recovery (e.g., persistent severe</w:t>
      </w:r>
      <w:r w:rsidR="00436169">
        <w:t xml:space="preserve"> and very severe</w:t>
      </w:r>
      <w:r>
        <w:t xml:space="preserve"> physical and mental impairment</w:t>
      </w:r>
      <w:r w:rsidR="00513937">
        <w:t xml:space="preserve"> and </w:t>
      </w:r>
      <w:r w:rsidR="00C36BC5">
        <w:t>impaired recovery</w:t>
      </w:r>
      <w:r>
        <w:t>)</w:t>
      </w:r>
      <w:r w:rsidRPr="00C97456">
        <w:t xml:space="preserve">, a novel association was </w:t>
      </w:r>
      <w:r>
        <w:t>noted relative to controls. Therefore, whilst</w:t>
      </w:r>
      <w:r w:rsidRPr="00C97456">
        <w:t xml:space="preserve"> the yield of multiorgan MRI for elucidating specific symptom</w:t>
      </w:r>
      <w:r>
        <w:t xml:space="preserve">s </w:t>
      </w:r>
      <w:r w:rsidRPr="00C97456">
        <w:t>is uncertain, a normal MRI may provide reassurance to patients</w:t>
      </w:r>
      <w:r>
        <w:t xml:space="preserve">. </w:t>
      </w:r>
      <w:r w:rsidRPr="00C97456">
        <w:t xml:space="preserve">Indeed, this hypothesis is currently being investigated in a randomised </w:t>
      </w:r>
      <w:r>
        <w:t xml:space="preserve">UK </w:t>
      </w:r>
      <w:r w:rsidRPr="00C97456">
        <w:t xml:space="preserve">study </w:t>
      </w:r>
      <w:r>
        <w:t xml:space="preserve">of </w:t>
      </w:r>
      <w:r w:rsidRPr="00C97456">
        <w:t xml:space="preserve">non-hospitalised post-COVID patients </w:t>
      </w:r>
      <w:r>
        <w:t xml:space="preserve">called </w:t>
      </w:r>
      <w:r w:rsidRPr="00C97456">
        <w:t>STIMULATE-ICP</w:t>
      </w:r>
      <w:r>
        <w:t>.</w:t>
      </w:r>
      <w:r w:rsidRPr="00C97456">
        <w:fldChar w:fldCharType="begin"/>
      </w:r>
      <w:r w:rsidR="00E3035E">
        <w:instrText xml:space="preserve"> ADDIN EN.CITE &lt;EndNote&gt;&lt;Cite&gt;&lt;Author&gt;Alwan&lt;/Author&gt;&lt;Year&gt;2022&lt;/Year&gt;&lt;RecNum&gt;2947&lt;/RecNum&gt;&lt;DisplayText&gt;(35)&lt;/DisplayText&gt;&lt;record&gt;&lt;rec-number&gt;2947&lt;/rec-number&gt;&lt;foreign-keys&gt;&lt;key app="EN" db-id="2fstrftxx590ftevrxhpsafxe5wvtzta29tv" timestamp="1668985297"&gt;2947&lt;/key&gt;&lt;/foreign-keys&gt;&lt;ref-type name="Journal Article"&gt;17&lt;/ref-type&gt;&lt;contributors&gt;&lt;authors&gt;&lt;author&gt;Alwan, Nisreen A&lt;/author&gt;&lt;author&gt;Clutterbuck, Donna&lt;/author&gt;&lt;author&gt;Pantelic, Marija&lt;/author&gt;&lt;author&gt;Hayer, Jasmine&lt;/author&gt;&lt;author&gt;Fisher, Lere&lt;/author&gt;&lt;author&gt;Hishmeh, Lyth&lt;/author&gt;&lt;author&gt;Heightman, Melissa&lt;/author&gt;&lt;author&gt;Allsopp, Gail&lt;/author&gt;&lt;author&gt;Wootton, Dan&lt;/author&gt;&lt;author&gt;Khan, Asad&lt;/author&gt;&lt;author&gt;Hastie, Claire&lt;/author&gt;&lt;author&gt;Jackson, Monique&lt;/author&gt;&lt;author&gt;Rayner, Clare&lt;/author&gt;&lt;author&gt;Brown, Darren&lt;/author&gt;&lt;author&gt;Parrett, Emily&lt;/author&gt;&lt;author&gt;Jones, Geraint&lt;/author&gt;&lt;author&gt;Smith, Kerry&lt;/author&gt;&lt;author&gt;Clarke, Rowan&lt;/author&gt;&lt;author&gt;Mcfarland, Sammie&lt;/author&gt;&lt;author&gt;Gabbay, Mark&lt;/author&gt;&lt;author&gt;Banerjee, Amitava&lt;/author&gt;&lt;/authors&gt;&lt;/contributors&gt;&lt;titles&gt;&lt;title&gt;Long Covid active case finding: a co-produced community-based pilot within the STIMULATE-ICP study (Symptoms, Trajectory, Inequalities and Management: Understanding Long-COVID to Address and Transform Existing Integrated Care Pathways)&lt;/title&gt;&lt;secondary-title&gt;medRxiv&lt;/secondary-title&gt;&lt;/titles&gt;&lt;periodical&gt;&lt;full-title&gt;MedRxiv&lt;/full-title&gt;&lt;/periodical&gt;&lt;pages&gt;2022.08.24.22278954&lt;/pages&gt;&lt;dates&gt;&lt;year&gt;2022&lt;/year&gt;&lt;/dates&gt;&lt;urls&gt;&lt;related-urls&gt;&lt;url&gt;https://www.medrxiv.org/content/medrxiv/early/2022/08/25/2022.08.24.22278954.full.pdf&lt;/url&gt;&lt;/related-urls&gt;&lt;/urls&gt;&lt;electronic-resource-num&gt;10.1101/2022.08.24.22278954&lt;/electronic-resource-num&gt;&lt;/record&gt;&lt;/Cite&gt;&lt;/EndNote&gt;</w:instrText>
      </w:r>
      <w:r w:rsidRPr="00C97456">
        <w:fldChar w:fldCharType="separate"/>
      </w:r>
      <w:r w:rsidR="00E3035E">
        <w:rPr>
          <w:noProof/>
        </w:rPr>
        <w:t>(35)</w:t>
      </w:r>
      <w:r w:rsidRPr="00C97456">
        <w:fldChar w:fldCharType="end"/>
      </w:r>
      <w:r w:rsidRPr="00C97456">
        <w:t xml:space="preserve"> </w:t>
      </w:r>
    </w:p>
    <w:p w14:paraId="0BC147B6" w14:textId="77777777" w:rsidR="00D16C5A" w:rsidRPr="00C97456" w:rsidRDefault="00D16C5A" w:rsidP="00EC1B75">
      <w:pPr>
        <w:spacing w:line="360" w:lineRule="auto"/>
        <w:jc w:val="both"/>
      </w:pPr>
    </w:p>
    <w:p w14:paraId="070C0528" w14:textId="77777777" w:rsidR="00815ED2" w:rsidRPr="00C174CC" w:rsidRDefault="00815ED2" w:rsidP="00EC1B75">
      <w:pPr>
        <w:spacing w:line="360" w:lineRule="auto"/>
        <w:jc w:val="both"/>
        <w:rPr>
          <w:b/>
          <w:bCs/>
          <w:i/>
          <w:iCs/>
        </w:rPr>
      </w:pPr>
      <w:r w:rsidRPr="00C174CC">
        <w:rPr>
          <w:b/>
          <w:bCs/>
        </w:rPr>
        <w:t>Implications for policy, practice and research</w:t>
      </w:r>
    </w:p>
    <w:p w14:paraId="79C70509" w14:textId="1FCBA004" w:rsidR="009C381C" w:rsidRPr="00C97456" w:rsidRDefault="00BC7376" w:rsidP="00EC1B75">
      <w:pPr>
        <w:spacing w:line="360" w:lineRule="auto"/>
        <w:jc w:val="both"/>
      </w:pPr>
      <w:r>
        <w:t>S</w:t>
      </w:r>
      <w:r w:rsidR="00025BF3" w:rsidRPr="00C97456">
        <w:t>evere SARS-CoV-2 infections</w:t>
      </w:r>
      <w:r w:rsidR="00571CB7" w:rsidRPr="00C97456">
        <w:t xml:space="preserve"> </w:t>
      </w:r>
      <w:r w:rsidR="00885EE2">
        <w:t>are</w:t>
      </w:r>
      <w:r w:rsidR="001200ED">
        <w:t xml:space="preserve"> </w:t>
      </w:r>
      <w:r w:rsidR="00885EE2">
        <w:t>declining</w:t>
      </w:r>
      <w:r w:rsidR="001200ED">
        <w:t xml:space="preserve"> </w:t>
      </w:r>
      <w:r w:rsidR="00571CB7" w:rsidRPr="00C97456">
        <w:t>following</w:t>
      </w:r>
      <w:r w:rsidR="00885EE2">
        <w:t xml:space="preserve"> w</w:t>
      </w:r>
      <w:r w:rsidR="00571CB7" w:rsidRPr="00C97456">
        <w:t>idespread vaccination</w:t>
      </w:r>
      <w:r w:rsidR="00885EE2">
        <w:t>.</w:t>
      </w:r>
      <w:r>
        <w:t xml:space="preserve"> </w:t>
      </w:r>
      <w:r w:rsidR="00885EE2">
        <w:t>H</w:t>
      </w:r>
      <w:r>
        <w:t xml:space="preserve">owever, older </w:t>
      </w:r>
      <w:r w:rsidR="002D1735" w:rsidRPr="00C97456">
        <w:t>vulnerable patients</w:t>
      </w:r>
      <w:r>
        <w:t xml:space="preserve"> </w:t>
      </w:r>
      <w:r w:rsidR="00AD136D">
        <w:t xml:space="preserve">globally </w:t>
      </w:r>
      <w:r w:rsidR="00885EE2">
        <w:t>still</w:t>
      </w:r>
      <w:r w:rsidR="002D1735" w:rsidRPr="00C97456">
        <w:t xml:space="preserve"> </w:t>
      </w:r>
      <w:r w:rsidR="001200ED">
        <w:t xml:space="preserve">require hospital </w:t>
      </w:r>
      <w:r>
        <w:t xml:space="preserve">care and millions continue to suffer from the </w:t>
      </w:r>
      <w:r w:rsidR="00885EE2">
        <w:t xml:space="preserve">long-term </w:t>
      </w:r>
      <w:r>
        <w:t>complications of COVID-19</w:t>
      </w:r>
      <w:r w:rsidR="00F8097A">
        <w:t xml:space="preserve">. </w:t>
      </w:r>
      <w:r w:rsidR="00025BF3" w:rsidRPr="00C97456">
        <w:t xml:space="preserve">International consensus on </w:t>
      </w:r>
      <w:r w:rsidR="00620696" w:rsidRPr="00C97456">
        <w:t>multidisciplinary</w:t>
      </w:r>
      <w:r w:rsidR="00025BF3" w:rsidRPr="00C97456">
        <w:t xml:space="preserve"> </w:t>
      </w:r>
      <w:r w:rsidR="00E0573B" w:rsidRPr="00C97456">
        <w:t>follow</w:t>
      </w:r>
      <w:r w:rsidR="00C174CC">
        <w:t>-</w:t>
      </w:r>
      <w:r w:rsidR="00E0573B" w:rsidRPr="00C97456">
        <w:t xml:space="preserve">up care </w:t>
      </w:r>
      <w:r w:rsidR="00025BF3" w:rsidRPr="00C97456">
        <w:t>pathways</w:t>
      </w:r>
      <w:r w:rsidR="00571CB7" w:rsidRPr="00C97456">
        <w:t xml:space="preserve"> </w:t>
      </w:r>
      <w:r w:rsidR="001200ED">
        <w:t>remain</w:t>
      </w:r>
      <w:r w:rsidR="00AD136D">
        <w:t>s</w:t>
      </w:r>
      <w:r w:rsidR="001200ED">
        <w:t xml:space="preserve"> opaque</w:t>
      </w:r>
      <w:r w:rsidR="00F8097A">
        <w:t>.</w:t>
      </w:r>
      <w:r w:rsidR="00B6703B" w:rsidRPr="00C97456">
        <w:fldChar w:fldCharType="begin"/>
      </w:r>
      <w:r w:rsidR="00E3035E">
        <w:instrText xml:space="preserve"> ADDIN EN.CITE &lt;EndNote&gt;&lt;Cite&gt;&lt;Author&gt;CDC&lt;/Author&gt;&lt;Year&gt;2022&lt;/Year&gt;&lt;RecNum&gt;2948&lt;/RecNum&gt;&lt;DisplayText&gt;(36, 37)&lt;/DisplayText&gt;&lt;record&gt;&lt;rec-number&gt;2948&lt;/rec-number&gt;&lt;foreign-keys&gt;&lt;key app="EN" db-id="2fstrftxx590ftevrxhpsafxe5wvtzta29tv" timestamp="1668985684"&gt;2948&lt;/key&gt;&lt;/foreign-keys&gt;&lt;ref-type name="Web Page"&gt;12&lt;/ref-type&gt;&lt;contributors&gt;&lt;authors&gt;&lt;author&gt;CDC&lt;/author&gt;&lt;/authors&gt;&lt;/contributors&gt;&lt;titles&gt;&lt;title&gt;Laboratory-confirmed COVID-19 associated hospitalisation.&lt;/title&gt;&lt;/titles&gt;&lt;dates&gt;&lt;year&gt;2022&lt;/year&gt;&lt;/dates&gt;&lt;urls&gt;&lt;related-urls&gt;&lt;url&gt;https://gis.cdc.gov/grasp/covidnet/covid19_5.html&lt;/url&gt;&lt;/related-urls&gt;&lt;/urls&gt;&lt;custom1&gt;2022&lt;/custom1&gt;&lt;/record&gt;&lt;/Cite&gt;&lt;Cite&gt;&lt;Author&gt;England&lt;/Author&gt;&lt;Year&gt;2022&lt;/Year&gt;&lt;RecNum&gt;2949&lt;/RecNum&gt;&lt;record&gt;&lt;rec-number&gt;2949&lt;/rec-number&gt;&lt;foreign-keys&gt;&lt;key app="EN" db-id="2fstrftxx590ftevrxhpsafxe5wvtzta29tv" timestamp="1668985813"&gt;2949&lt;/key&gt;&lt;/foreign-keys&gt;&lt;ref-type name="Web Page"&gt;12&lt;/ref-type&gt;&lt;contributors&gt;&lt;authors&gt;&lt;author&gt;NHS England&lt;/author&gt;&lt;/authors&gt;&lt;/contributors&gt;&lt;titles&gt;&lt;title&gt;Healthcare in the United Kingdom&lt;/title&gt;&lt;/titles&gt;&lt;number&gt;21/11/2022&lt;/number&gt;&lt;dates&gt;&lt;year&gt;2022&lt;/year&gt;&lt;/dates&gt;&lt;urls&gt;&lt;related-urls&gt;&lt;url&gt;https://coronavirus.data.gov.uk/details/healthcare&lt;/url&gt;&lt;/related-urls&gt;&lt;/urls&gt;&lt;/record&gt;&lt;/Cite&gt;&lt;/EndNote&gt;</w:instrText>
      </w:r>
      <w:r w:rsidR="00B6703B" w:rsidRPr="00C97456">
        <w:fldChar w:fldCharType="separate"/>
      </w:r>
      <w:r w:rsidR="00E3035E">
        <w:rPr>
          <w:noProof/>
        </w:rPr>
        <w:t>(36, 37)</w:t>
      </w:r>
      <w:r w:rsidR="00B6703B" w:rsidRPr="00C97456">
        <w:fldChar w:fldCharType="end"/>
      </w:r>
      <w:r w:rsidR="00025BF3" w:rsidRPr="00C97456">
        <w:t xml:space="preserve"> As </w:t>
      </w:r>
      <w:r w:rsidR="00685B1C" w:rsidRPr="00C97456">
        <w:t xml:space="preserve">the </w:t>
      </w:r>
      <w:r w:rsidR="00025BF3" w:rsidRPr="00C97456">
        <w:t xml:space="preserve">most comprehensive </w:t>
      </w:r>
      <w:r w:rsidR="00685B1C" w:rsidRPr="00C97456">
        <w:t xml:space="preserve">follow-up </w:t>
      </w:r>
      <w:r w:rsidR="00571CB7" w:rsidRPr="00C97456">
        <w:t>MRI</w:t>
      </w:r>
      <w:r w:rsidR="009C381C" w:rsidRPr="00C97456">
        <w:t xml:space="preserve"> study</w:t>
      </w:r>
      <w:r w:rsidR="00025BF3" w:rsidRPr="00C97456">
        <w:t xml:space="preserve">, we provide important </w:t>
      </w:r>
      <w:r w:rsidR="009C381C" w:rsidRPr="00C97456">
        <w:t>insights into the</w:t>
      </w:r>
      <w:r w:rsidR="001200ED">
        <w:t xml:space="preserve"> significant</w:t>
      </w:r>
      <w:r w:rsidR="009C381C" w:rsidRPr="00C97456">
        <w:t xml:space="preserve"> burden of persistent multiorgan pathology, </w:t>
      </w:r>
      <w:r w:rsidR="00B0725A">
        <w:t>with implications</w:t>
      </w:r>
      <w:r w:rsidR="009C381C" w:rsidRPr="00C97456">
        <w:t xml:space="preserve"> for ongoing management</w:t>
      </w:r>
      <w:r w:rsidR="00F8097A">
        <w:t xml:space="preserve">. </w:t>
      </w:r>
      <w:r w:rsidR="001200ED">
        <w:t xml:space="preserve">Specifically, </w:t>
      </w:r>
      <w:r w:rsidR="00436123">
        <w:t xml:space="preserve">impaired </w:t>
      </w:r>
      <w:r w:rsidR="00C87E0D">
        <w:t xml:space="preserve">patient </w:t>
      </w:r>
      <w:r w:rsidR="00CB0914">
        <w:t>recovery</w:t>
      </w:r>
      <w:r w:rsidR="00885EE2">
        <w:t xml:space="preserve"> </w:t>
      </w:r>
      <w:r w:rsidR="003F1073">
        <w:t>is linked to</w:t>
      </w:r>
      <w:r w:rsidR="00087661">
        <w:t xml:space="preserve"> multiorgan dysfunction</w:t>
      </w:r>
      <w:r w:rsidR="00C87E0D">
        <w:t xml:space="preserve"> </w:t>
      </w:r>
      <w:r w:rsidR="00087661">
        <w:t>post-COVID-19</w:t>
      </w:r>
      <w:r w:rsidR="003F1073">
        <w:t xml:space="preserve"> and</w:t>
      </w:r>
      <w:r w:rsidR="00087661">
        <w:t xml:space="preserve"> </w:t>
      </w:r>
      <w:r w:rsidR="00AF5337">
        <w:t>follow-up</w:t>
      </w:r>
      <w:r w:rsidR="003F1073">
        <w:t xml:space="preserve"> multidisciplinary services</w:t>
      </w:r>
      <w:r w:rsidR="00AF5337">
        <w:t xml:space="preserve"> should focus on </w:t>
      </w:r>
      <w:r w:rsidR="002B403C">
        <w:t>pulmonary,</w:t>
      </w:r>
      <w:r w:rsidR="00E90938">
        <w:t xml:space="preserve"> </w:t>
      </w:r>
      <w:r w:rsidR="002B403C">
        <w:t>renal</w:t>
      </w:r>
      <w:r w:rsidR="00087661">
        <w:t>,</w:t>
      </w:r>
      <w:r w:rsidR="002B403C">
        <w:t xml:space="preserve"> </w:t>
      </w:r>
      <w:r w:rsidR="003F1073">
        <w:t xml:space="preserve">vascular and </w:t>
      </w:r>
      <w:r w:rsidR="00AD136D">
        <w:t xml:space="preserve">neurological </w:t>
      </w:r>
      <w:r w:rsidR="003F4D03">
        <w:t xml:space="preserve">health </w:t>
      </w:r>
      <w:r w:rsidR="001200ED">
        <w:t>in the long term</w:t>
      </w:r>
      <w:r w:rsidR="00F8097A">
        <w:t>.</w:t>
      </w:r>
      <w:r w:rsidR="00664FDD" w:rsidRPr="00C97456">
        <w:fldChar w:fldCharType="begin"/>
      </w:r>
      <w:r w:rsidR="00E3035E">
        <w:instrText xml:space="preserve"> ADDIN EN.CITE &lt;EndNote&gt;&lt;Cite&gt;&lt;Author&gt;Alwan&lt;/Author&gt;&lt;Year&gt;2022&lt;/Year&gt;&lt;RecNum&gt;2947&lt;/RecNum&gt;&lt;DisplayText&gt;(35)&lt;/DisplayText&gt;&lt;record&gt;&lt;rec-number&gt;2947&lt;/rec-number&gt;&lt;foreign-keys&gt;&lt;key app="EN" db-id="2fstrftxx590ftevrxhpsafxe5wvtzta29tv" timestamp="1668985297"&gt;2947&lt;/key&gt;&lt;/foreign-keys&gt;&lt;ref-type name="Journal Article"&gt;17&lt;/ref-type&gt;&lt;contributors&gt;&lt;authors&gt;&lt;author&gt;Alwan, Nisreen A&lt;/author&gt;&lt;author&gt;Clutterbuck, Donna&lt;/author&gt;&lt;author&gt;Pantelic, Marija&lt;/author&gt;&lt;author&gt;Hayer, Jasmine&lt;/author&gt;&lt;author&gt;Fisher, Lere&lt;/author&gt;&lt;author&gt;Hishmeh, Lyth&lt;/author&gt;&lt;author&gt;Heightman, Melissa&lt;/author&gt;&lt;author&gt;Allsopp, Gail&lt;/author&gt;&lt;author&gt;Wootton, Dan&lt;/author&gt;&lt;author&gt;Khan, Asad&lt;/author&gt;&lt;author&gt;Hastie, Claire&lt;/author&gt;&lt;author&gt;Jackson, Monique&lt;/author&gt;&lt;author&gt;Rayner, Clare&lt;/author&gt;&lt;author&gt;Brown, Darren&lt;/author&gt;&lt;author&gt;Parrett, Emily&lt;/author&gt;&lt;author&gt;Jones, Geraint&lt;/author&gt;&lt;author&gt;Smith, Kerry&lt;/author&gt;&lt;author&gt;Clarke, Rowan&lt;/author&gt;&lt;author&gt;Mcfarland, Sammie&lt;/author&gt;&lt;author&gt;Gabbay, Mark&lt;/author&gt;&lt;author&gt;Banerjee, Amitava&lt;/author&gt;&lt;/authors&gt;&lt;/contributors&gt;&lt;titles&gt;&lt;title&gt;Long Covid active case finding: a co-produced community-based pilot within the STIMULATE-ICP study (Symptoms, Trajectory, Inequalities and Management: Understanding Long-COVID to Address and Transform Existing Integrated Care Pathways)&lt;/title&gt;&lt;secondary-title&gt;medRxiv&lt;/secondary-title&gt;&lt;/titles&gt;&lt;periodical&gt;&lt;full-title&gt;MedRxiv&lt;/full-title&gt;&lt;/periodical&gt;&lt;pages&gt;2022.08.24.22278954&lt;/pages&gt;&lt;dates&gt;&lt;year&gt;2022&lt;/year&gt;&lt;/dates&gt;&lt;urls&gt;&lt;related-urls&gt;&lt;url&gt;https://www.medrxiv.org/content/medrxiv/early/2022/08/25/2022.08.24.22278954.full.pdf&lt;/url&gt;&lt;/related-urls&gt;&lt;/urls&gt;&lt;electronic-resource-num&gt;10.1101/2022.08.24.22278954&lt;/electronic-resource-num&gt;&lt;/record&gt;&lt;/Cite&gt;&lt;/EndNote&gt;</w:instrText>
      </w:r>
      <w:r w:rsidR="00664FDD" w:rsidRPr="00C97456">
        <w:fldChar w:fldCharType="separate"/>
      </w:r>
      <w:r w:rsidR="00E3035E">
        <w:rPr>
          <w:noProof/>
        </w:rPr>
        <w:t>(35)</w:t>
      </w:r>
      <w:r w:rsidR="00664FDD" w:rsidRPr="00C97456">
        <w:fldChar w:fldCharType="end"/>
      </w:r>
      <w:r w:rsidR="009C381C" w:rsidRPr="00C97456">
        <w:t xml:space="preserve"> </w:t>
      </w:r>
    </w:p>
    <w:p w14:paraId="602F270E" w14:textId="77777777" w:rsidR="00885EE2" w:rsidRDefault="00885EE2" w:rsidP="00EC1B75">
      <w:pPr>
        <w:spacing w:line="360" w:lineRule="auto"/>
        <w:jc w:val="both"/>
      </w:pPr>
    </w:p>
    <w:p w14:paraId="7BC7F9B5" w14:textId="08794059" w:rsidR="00846BA8" w:rsidRDefault="00454BD7" w:rsidP="00EC1B75">
      <w:pPr>
        <w:spacing w:line="360" w:lineRule="auto"/>
        <w:jc w:val="both"/>
      </w:pPr>
      <w:r>
        <w:t>Although</w:t>
      </w:r>
      <w:r w:rsidR="00A804BB" w:rsidRPr="00A804BB">
        <w:t xml:space="preserve"> biochemical and </w:t>
      </w:r>
      <w:r>
        <w:t>MRI</w:t>
      </w:r>
      <w:r w:rsidR="00A804BB" w:rsidRPr="00A804BB">
        <w:t xml:space="preserve"> </w:t>
      </w:r>
      <w:r w:rsidR="00A804BB">
        <w:t xml:space="preserve">abnormalities </w:t>
      </w:r>
      <w:r w:rsidR="00A804BB" w:rsidRPr="00A804BB">
        <w:t>were associated</w:t>
      </w:r>
      <w:r w:rsidR="001200ED">
        <w:t xml:space="preserve"> </w:t>
      </w:r>
      <w:r w:rsidR="00913D91">
        <w:t>in some organs</w:t>
      </w:r>
      <w:r w:rsidR="00A804BB" w:rsidRPr="00A804BB">
        <w:t>,</w:t>
      </w:r>
      <w:r w:rsidR="003F4D03">
        <w:t xml:space="preserve"> neither</w:t>
      </w:r>
      <w:r w:rsidR="00A804BB" w:rsidRPr="00A804BB">
        <w:t xml:space="preserve"> biochemistry</w:t>
      </w:r>
      <w:r w:rsidR="003F4D03">
        <w:t xml:space="preserve"> nor </w:t>
      </w:r>
      <w:r w:rsidR="00AD136D">
        <w:t>a</w:t>
      </w:r>
      <w:r w:rsidR="003F4D03">
        <w:t xml:space="preserve"> lack of symptoms</w:t>
      </w:r>
      <w:r w:rsidR="00A804BB" w:rsidRPr="00A804BB">
        <w:t xml:space="preserve"> could exclude underlying </w:t>
      </w:r>
      <w:r w:rsidR="0003737C">
        <w:t>imaging</w:t>
      </w:r>
      <w:r w:rsidR="0067022A">
        <w:t xml:space="preserve"> </w:t>
      </w:r>
      <w:r w:rsidR="00A804BB" w:rsidRPr="00A804BB">
        <w:t>abnormalities</w:t>
      </w:r>
      <w:r w:rsidR="001200ED">
        <w:t xml:space="preserve">, </w:t>
      </w:r>
      <w:r w:rsidR="00913D91">
        <w:lastRenderedPageBreak/>
        <w:t xml:space="preserve">highlighting the value of more </w:t>
      </w:r>
      <w:r w:rsidR="00A804BB" w:rsidRPr="00A804BB">
        <w:t>sensitive imaging-based assessments</w:t>
      </w:r>
      <w:r w:rsidR="001200ED">
        <w:t xml:space="preserve">. </w:t>
      </w:r>
      <w:r w:rsidR="00913D91">
        <w:t>Whilst the</w:t>
      </w:r>
      <w:r w:rsidR="00A804BB" w:rsidRPr="00A804BB">
        <w:t xml:space="preserve"> long-term functional implications of </w:t>
      </w:r>
      <w:r w:rsidR="00913D91">
        <w:t xml:space="preserve">some </w:t>
      </w:r>
      <w:r w:rsidR="0003737C">
        <w:t>MRI</w:t>
      </w:r>
      <w:r w:rsidR="00A804BB" w:rsidRPr="00A804BB">
        <w:t xml:space="preserve"> abnormalities</w:t>
      </w:r>
      <w:r w:rsidR="00846BA8">
        <w:t xml:space="preserve"> </w:t>
      </w:r>
      <w:r w:rsidR="00A804BB" w:rsidRPr="00A804BB">
        <w:t>require clarification</w:t>
      </w:r>
      <w:r w:rsidR="00885EE2">
        <w:t>,</w:t>
      </w:r>
      <w:r w:rsidR="00913D91">
        <w:t xml:space="preserve"> </w:t>
      </w:r>
      <w:r w:rsidR="00846BA8">
        <w:t xml:space="preserve">many of these markers have been </w:t>
      </w:r>
      <w:r w:rsidR="00885EE2">
        <w:t>shown to</w:t>
      </w:r>
      <w:r w:rsidR="00846BA8">
        <w:t xml:space="preserve"> associate with poor clinical outcomes in other diseases </w:t>
      </w:r>
      <w:r w:rsidR="00885EE2">
        <w:t>reminding us to be</w:t>
      </w:r>
      <w:r w:rsidR="00846BA8">
        <w:t xml:space="preserve"> vigilant</w:t>
      </w:r>
      <w:r w:rsidR="00913D91">
        <w:t xml:space="preserve"> of the</w:t>
      </w:r>
      <w:r w:rsidR="00846BA8">
        <w:t xml:space="preserve"> future risk</w:t>
      </w:r>
      <w:r w:rsidR="00885EE2">
        <w:t xml:space="preserve"> of </w:t>
      </w:r>
      <w:r w:rsidR="004924A9">
        <w:t xml:space="preserve">moderate to </w:t>
      </w:r>
      <w:r w:rsidR="00513937">
        <w:t xml:space="preserve">severe </w:t>
      </w:r>
      <w:r w:rsidR="004924A9">
        <w:t>COVID-19</w:t>
      </w:r>
      <w:r w:rsidR="00846BA8">
        <w:t>.</w:t>
      </w:r>
    </w:p>
    <w:p w14:paraId="32798638" w14:textId="77777777" w:rsidR="00A804BB" w:rsidRDefault="00A804BB" w:rsidP="00EC1B75">
      <w:pPr>
        <w:spacing w:line="360" w:lineRule="auto"/>
        <w:jc w:val="both"/>
      </w:pPr>
    </w:p>
    <w:p w14:paraId="67DB7D43" w14:textId="67368AD9" w:rsidR="009C381C" w:rsidRPr="00C97456" w:rsidRDefault="00A908C7" w:rsidP="00EC1B75">
      <w:pPr>
        <w:pStyle w:val="Style2"/>
        <w:spacing w:line="360" w:lineRule="auto"/>
        <w:rPr>
          <w:rFonts w:cs="Times New Roman"/>
          <w:sz w:val="24"/>
          <w:szCs w:val="24"/>
        </w:rPr>
      </w:pPr>
      <w:r w:rsidRPr="00C97456">
        <w:rPr>
          <w:rFonts w:cs="Times New Roman"/>
          <w:sz w:val="24"/>
          <w:szCs w:val="24"/>
        </w:rPr>
        <w:t>Study limitations</w:t>
      </w:r>
    </w:p>
    <w:p w14:paraId="28812F79" w14:textId="587099EA" w:rsidR="006155AD" w:rsidRDefault="00815ED2" w:rsidP="00EC1B75">
      <w:pPr>
        <w:spacing w:line="360" w:lineRule="auto"/>
        <w:jc w:val="both"/>
      </w:pPr>
      <w:r>
        <w:t>Our study is ongoing</w:t>
      </w:r>
      <w:r w:rsidR="00C32616">
        <w:t>,</w:t>
      </w:r>
      <w:r>
        <w:t xml:space="preserve"> and </w:t>
      </w:r>
      <w:r w:rsidR="00250ADE">
        <w:t xml:space="preserve">this early report </w:t>
      </w:r>
      <w:r w:rsidR="00C87E0D">
        <w:t>is</w:t>
      </w:r>
      <w:r w:rsidR="00250ADE">
        <w:t xml:space="preserve"> intended </w:t>
      </w:r>
      <w:r>
        <w:t>to help guide</w:t>
      </w:r>
      <w:r w:rsidR="00D41D57">
        <w:t xml:space="preserve"> </w:t>
      </w:r>
      <w:r w:rsidR="00915C5A">
        <w:t xml:space="preserve">clinical </w:t>
      </w:r>
      <w:r w:rsidR="006527B6">
        <w:t>follow-up</w:t>
      </w:r>
      <w:r w:rsidR="00915C5A">
        <w:t xml:space="preserve"> for patients</w:t>
      </w:r>
      <w:r w:rsidR="002E4116">
        <w:t>.</w:t>
      </w:r>
      <w:r w:rsidR="00915C5A">
        <w:t xml:space="preserve"> </w:t>
      </w:r>
      <w:r w:rsidR="00EE6EA9">
        <w:t>The</w:t>
      </w:r>
      <w:r w:rsidR="00B44D7B">
        <w:t xml:space="preserve"> study</w:t>
      </w:r>
      <w:r w:rsidR="002E4116">
        <w:t xml:space="preserve"> is limited by its small sample size</w:t>
      </w:r>
      <w:r w:rsidR="00B44D7B">
        <w:t>,</w:t>
      </w:r>
      <w:r w:rsidR="00250ADE">
        <w:t xml:space="preserve"> </w:t>
      </w:r>
      <w:r w:rsidR="00C87E0D">
        <w:t>inadequate</w:t>
      </w:r>
      <w:r w:rsidR="009C381C" w:rsidRPr="00C97456">
        <w:t xml:space="preserve"> power to examine multiple associations</w:t>
      </w:r>
      <w:r w:rsidR="00B44D7B">
        <w:t xml:space="preserve">, susceptibility to </w:t>
      </w:r>
      <w:r w:rsidR="00B44D7B" w:rsidRPr="00C97456">
        <w:t>acquisition and survival bias</w:t>
      </w:r>
      <w:r w:rsidR="00F8097A">
        <w:t xml:space="preserve">. </w:t>
      </w:r>
      <w:r w:rsidR="005A74FC">
        <w:t xml:space="preserve">Our controls were not previously </w:t>
      </w:r>
      <w:r w:rsidR="00B44D7B">
        <w:t>hospitalized</w:t>
      </w:r>
      <w:r w:rsidR="002E4116">
        <w:t xml:space="preserve">, but </w:t>
      </w:r>
      <w:r w:rsidR="00B44D7B">
        <w:t>this study aimed to</w:t>
      </w:r>
      <w:r w:rsidR="006527B6">
        <w:t xml:space="preserve"> describe the excess burden of severe infections relative to general </w:t>
      </w:r>
      <w:r w:rsidR="005A74FC">
        <w:t xml:space="preserve">non-COVID-19 </w:t>
      </w:r>
      <w:r w:rsidR="006527B6">
        <w:t>population</w:t>
      </w:r>
      <w:r w:rsidR="00F8097A">
        <w:t>.</w:t>
      </w:r>
      <w:r w:rsidR="0067022A">
        <w:t xml:space="preserve"> </w:t>
      </w:r>
      <w:r w:rsidR="00EE6EA9">
        <w:t>L</w:t>
      </w:r>
      <w:r w:rsidR="00EE6EA9" w:rsidRPr="00EE6EA9">
        <w:t>ung MR</w:t>
      </w:r>
      <w:r w:rsidR="00EE6EA9">
        <w:t>I</w:t>
      </w:r>
      <w:r w:rsidR="00EE6EA9" w:rsidRPr="00EE6EA9">
        <w:t xml:space="preserve"> </w:t>
      </w:r>
      <w:r w:rsidR="00EE6EA9">
        <w:t>is less</w:t>
      </w:r>
      <w:r w:rsidR="00EE6EA9" w:rsidRPr="00EE6EA9">
        <w:t xml:space="preserve"> precise </w:t>
      </w:r>
      <w:r w:rsidR="00EE6EA9">
        <w:t xml:space="preserve">for </w:t>
      </w:r>
      <w:r w:rsidR="00EE6EA9" w:rsidRPr="00EE6EA9">
        <w:t>quantification of lung parenchymal abnormalities</w:t>
      </w:r>
      <w:r w:rsidR="00EE6EA9">
        <w:t xml:space="preserve"> relative to </w:t>
      </w:r>
      <w:r w:rsidR="004924A9">
        <w:t>computed tomography</w:t>
      </w:r>
      <w:r w:rsidR="00EE6EA9">
        <w:t xml:space="preserve"> and may have</w:t>
      </w:r>
      <w:r w:rsidR="00EE6EA9" w:rsidRPr="00EE6EA9">
        <w:t xml:space="preserve"> underestimated prevalence of lung abnormalities.</w:t>
      </w:r>
    </w:p>
    <w:p w14:paraId="00548E2C" w14:textId="77777777" w:rsidR="00C32616" w:rsidRDefault="00C32616" w:rsidP="00EC1B75">
      <w:pPr>
        <w:spacing w:line="360" w:lineRule="auto"/>
        <w:jc w:val="both"/>
        <w:rPr>
          <w:i/>
          <w:iCs/>
        </w:rPr>
      </w:pPr>
    </w:p>
    <w:p w14:paraId="787657AB" w14:textId="1F50BE1E" w:rsidR="00AC0A58" w:rsidRPr="00C174CC" w:rsidRDefault="006155AD" w:rsidP="00EC1B75">
      <w:pPr>
        <w:spacing w:line="360" w:lineRule="auto"/>
        <w:jc w:val="both"/>
        <w:rPr>
          <w:i/>
          <w:iCs/>
        </w:rPr>
      </w:pPr>
      <w:r w:rsidRPr="00C174CC">
        <w:rPr>
          <w:i/>
          <w:iCs/>
        </w:rPr>
        <w:t xml:space="preserve">Generalisability: </w:t>
      </w:r>
      <w:r w:rsidR="00EE6EA9">
        <w:t>O</w:t>
      </w:r>
      <w:r w:rsidR="00F44669" w:rsidRPr="00C97456">
        <w:t>ur patients</w:t>
      </w:r>
      <w:r w:rsidR="009C381C" w:rsidRPr="00C97456">
        <w:t xml:space="preserve"> </w:t>
      </w:r>
      <w:r w:rsidR="002F5C7F">
        <w:t>are</w:t>
      </w:r>
      <w:r w:rsidR="00571CB7" w:rsidRPr="00C97456">
        <w:t xml:space="preserve"> younger</w:t>
      </w:r>
      <w:r w:rsidR="001200ED">
        <w:t>, less obese</w:t>
      </w:r>
      <w:r w:rsidR="002F5C7F">
        <w:t xml:space="preserve">, </w:t>
      </w:r>
      <w:r w:rsidR="001200ED">
        <w:t xml:space="preserve">and </w:t>
      </w:r>
      <w:r w:rsidR="00EE6EA9">
        <w:t xml:space="preserve">were </w:t>
      </w:r>
      <w:r w:rsidR="001200ED">
        <w:t xml:space="preserve">less likely </w:t>
      </w:r>
      <w:r w:rsidR="007A4B4E">
        <w:t xml:space="preserve">to </w:t>
      </w:r>
      <w:r w:rsidR="00EE6EA9">
        <w:t>need</w:t>
      </w:r>
      <w:r w:rsidR="001200ED">
        <w:t xml:space="preserve"> intensive care or mechanical ventilation</w:t>
      </w:r>
      <w:r w:rsidR="002E4116">
        <w:t xml:space="preserve"> </w:t>
      </w:r>
      <w:r w:rsidR="002E4116" w:rsidRPr="00C97456">
        <w:t xml:space="preserve">than individuals </w:t>
      </w:r>
      <w:r w:rsidR="002E4116">
        <w:t xml:space="preserve">currently </w:t>
      </w:r>
      <w:r w:rsidR="002E4116" w:rsidRPr="00C97456">
        <w:t>needing hospital admissio</w:t>
      </w:r>
      <w:r w:rsidR="002E4116">
        <w:t>n</w:t>
      </w:r>
      <w:r w:rsidR="00436123">
        <w:t xml:space="preserve"> following COVID-19</w:t>
      </w:r>
      <w:r w:rsidR="002C3F2C">
        <w:t>; hence</w:t>
      </w:r>
      <w:r w:rsidR="00EE6EA9">
        <w:t xml:space="preserve"> </w:t>
      </w:r>
      <w:r w:rsidR="002F5C7F">
        <w:t xml:space="preserve">the </w:t>
      </w:r>
      <w:r w:rsidR="00E0573B" w:rsidRPr="00C97456">
        <w:t>burden of</w:t>
      </w:r>
      <w:r w:rsidR="009C381C" w:rsidRPr="00C97456">
        <w:t xml:space="preserve"> multiorgan dysfunction</w:t>
      </w:r>
      <w:r w:rsidR="002F5C7F">
        <w:t xml:space="preserve"> </w:t>
      </w:r>
      <w:r w:rsidR="00EE6EA9">
        <w:t xml:space="preserve">is </w:t>
      </w:r>
      <w:r w:rsidR="002F5C7F">
        <w:t xml:space="preserve">likely </w:t>
      </w:r>
      <w:r w:rsidR="00436123">
        <w:t>to be</w:t>
      </w:r>
      <w:r w:rsidR="002F5C7F">
        <w:t xml:space="preserve"> underestimate</w:t>
      </w:r>
      <w:r w:rsidR="00436123">
        <w:t>d</w:t>
      </w:r>
      <w:r w:rsidR="00F8097A">
        <w:t>.</w:t>
      </w:r>
      <w:r w:rsidR="001200ED">
        <w:t xml:space="preserve"> </w:t>
      </w:r>
      <w:r w:rsidR="00571CB7" w:rsidRPr="00C97456">
        <w:t xml:space="preserve">Missing data was variable across parameters, but the study was adequately powered for </w:t>
      </w:r>
      <w:r w:rsidR="00722B91" w:rsidRPr="00C97456">
        <w:t xml:space="preserve">its </w:t>
      </w:r>
      <w:r w:rsidR="00571CB7" w:rsidRPr="00C97456">
        <w:t>primary endpoint</w:t>
      </w:r>
      <w:r w:rsidR="00F8097A">
        <w:t xml:space="preserve">. </w:t>
      </w:r>
      <w:r w:rsidR="002F5C7F">
        <w:t>The study’s cross sectional design</w:t>
      </w:r>
      <w:r w:rsidR="00571CB7" w:rsidRPr="00C97456">
        <w:t xml:space="preserve"> do</w:t>
      </w:r>
      <w:r w:rsidR="002F5C7F">
        <w:t>es</w:t>
      </w:r>
      <w:r w:rsidR="00571CB7" w:rsidRPr="00C97456">
        <w:t xml:space="preserve"> not allow for distinction of pre-morbid disease </w:t>
      </w:r>
      <w:r w:rsidR="00A908C7" w:rsidRPr="00C97456">
        <w:t xml:space="preserve">from </w:t>
      </w:r>
      <w:r w:rsidR="00571CB7" w:rsidRPr="00C97456">
        <w:t>infection-specific emergent manifestations</w:t>
      </w:r>
      <w:r w:rsidR="002E4116">
        <w:t xml:space="preserve"> and only</w:t>
      </w:r>
      <w:r w:rsidR="00B80A42" w:rsidRPr="00C97456">
        <w:t xml:space="preserve"> patients with non-omicron</w:t>
      </w:r>
      <w:r w:rsidR="003203F8" w:rsidRPr="00C97456">
        <w:t xml:space="preserve"> SARS-CoV-2</w:t>
      </w:r>
      <w:r w:rsidR="00B80A42" w:rsidRPr="00C97456">
        <w:t xml:space="preserve"> variants</w:t>
      </w:r>
      <w:r w:rsidR="00436123">
        <w:t xml:space="preserve"> were enrolled</w:t>
      </w:r>
      <w:r w:rsidR="002E4116">
        <w:t>,</w:t>
      </w:r>
      <w:r w:rsidR="002A6FF7">
        <w:t xml:space="preserve"> </w:t>
      </w:r>
      <w:r w:rsidR="00620696" w:rsidRPr="00C97456">
        <w:t>limiting the</w:t>
      </w:r>
      <w:r w:rsidR="003203F8" w:rsidRPr="00C97456">
        <w:t xml:space="preserve"> generalisability of our </w:t>
      </w:r>
      <w:r w:rsidR="007A68C1" w:rsidRPr="00C97456">
        <w:t>findings</w:t>
      </w:r>
      <w:r w:rsidR="00F8097A">
        <w:t>.</w:t>
      </w:r>
    </w:p>
    <w:p w14:paraId="0D30FD1B" w14:textId="77777777" w:rsidR="00C27C12" w:rsidRDefault="00C27C12" w:rsidP="00EC1B75">
      <w:pPr>
        <w:spacing w:line="360" w:lineRule="auto"/>
        <w:jc w:val="both"/>
      </w:pPr>
    </w:p>
    <w:p w14:paraId="09FF1D8A" w14:textId="12590EF2" w:rsidR="00083D31" w:rsidRDefault="00571CB7" w:rsidP="00EC1B75">
      <w:pPr>
        <w:spacing w:line="360" w:lineRule="auto"/>
        <w:jc w:val="both"/>
      </w:pPr>
      <w:r w:rsidRPr="00C97456">
        <w:t xml:space="preserve">In summary, </w:t>
      </w:r>
      <w:r w:rsidR="0007081E">
        <w:t>in our prospective MRI study of</w:t>
      </w:r>
      <w:r w:rsidRPr="00C97456">
        <w:t xml:space="preserve"> </w:t>
      </w:r>
      <w:r w:rsidR="00620696" w:rsidRPr="00C97456">
        <w:t>post-hospitalised</w:t>
      </w:r>
      <w:r w:rsidRPr="00C97456">
        <w:t xml:space="preserve"> COVID-19 patients</w:t>
      </w:r>
      <w:r w:rsidR="0007081E">
        <w:t>,</w:t>
      </w:r>
      <w:r w:rsidR="0067022A">
        <w:t xml:space="preserve"> </w:t>
      </w:r>
      <w:r w:rsidR="0007081E">
        <w:t xml:space="preserve">multiorgan MRI abnormalities were </w:t>
      </w:r>
      <w:r w:rsidR="007A68C1" w:rsidRPr="00C97456">
        <w:t>three</w:t>
      </w:r>
      <w:r w:rsidR="00A357C8">
        <w:t>-</w:t>
      </w:r>
      <w:r w:rsidR="007A68C1" w:rsidRPr="00C97456">
        <w:t>fold more common among patients post-hospital discharge for COVID-19</w:t>
      </w:r>
      <w:r w:rsidR="00B12E5E">
        <w:t xml:space="preserve"> and</w:t>
      </w:r>
      <w:r w:rsidR="007A68C1" w:rsidRPr="00C97456">
        <w:t xml:space="preserve"> linked with</w:t>
      </w:r>
      <w:r w:rsidRPr="00C97456">
        <w:t xml:space="preserve"> poor patient-reported recovery</w:t>
      </w:r>
      <w:r w:rsidR="00F8097A">
        <w:t xml:space="preserve">. </w:t>
      </w:r>
      <w:r w:rsidR="007A68C1" w:rsidRPr="00C97456">
        <w:t>B</w:t>
      </w:r>
      <w:r w:rsidR="007B00A7" w:rsidRPr="00C97456">
        <w:t>oth</w:t>
      </w:r>
      <w:r w:rsidRPr="00C97456">
        <w:t xml:space="preserve"> inflammatory </w:t>
      </w:r>
      <w:r w:rsidR="00A672FA">
        <w:t>and/o</w:t>
      </w:r>
      <w:r w:rsidR="005D6D12">
        <w:t>r vascular/</w:t>
      </w:r>
      <w:r w:rsidRPr="00C97456">
        <w:t>haemostatic patterns</w:t>
      </w:r>
      <w:r w:rsidR="007B00A7" w:rsidRPr="00C97456">
        <w:t xml:space="preserve"> of injury</w:t>
      </w:r>
      <w:r w:rsidR="007A68C1" w:rsidRPr="00C97456">
        <w:t xml:space="preserve"> were</w:t>
      </w:r>
      <w:r w:rsidR="007B00A7" w:rsidRPr="00C97456">
        <w:t xml:space="preserve"> observed</w:t>
      </w:r>
      <w:r w:rsidR="007A68C1" w:rsidRPr="00C97456">
        <w:t xml:space="preserve"> across </w:t>
      </w:r>
      <w:r w:rsidR="00D72835">
        <w:t xml:space="preserve">some </w:t>
      </w:r>
      <w:r w:rsidR="007A68C1" w:rsidRPr="00C97456">
        <w:t>organs</w:t>
      </w:r>
      <w:r w:rsidR="00F8097A">
        <w:t xml:space="preserve">. </w:t>
      </w:r>
      <w:r w:rsidRPr="00C97456">
        <w:t xml:space="preserve">These findings underscore </w:t>
      </w:r>
      <w:r w:rsidR="00280ED9" w:rsidRPr="00C97456">
        <w:t xml:space="preserve">the </w:t>
      </w:r>
      <w:r w:rsidRPr="00C97456">
        <w:t xml:space="preserve">need </w:t>
      </w:r>
      <w:r w:rsidR="002A6FF7">
        <w:t xml:space="preserve">for </w:t>
      </w:r>
      <w:r w:rsidR="005D6D12">
        <w:t xml:space="preserve">multi-targeted therapies and </w:t>
      </w:r>
      <w:r w:rsidR="0007081E">
        <w:t xml:space="preserve">integrated </w:t>
      </w:r>
      <w:r w:rsidR="004924A9">
        <w:t>multi</w:t>
      </w:r>
      <w:r w:rsidR="005D6D12">
        <w:t>dis</w:t>
      </w:r>
      <w:r w:rsidR="002C3F2C">
        <w:t>ci</w:t>
      </w:r>
      <w:r w:rsidR="005D6D12">
        <w:t>plinary</w:t>
      </w:r>
      <w:r w:rsidR="004924A9">
        <w:t xml:space="preserve"> </w:t>
      </w:r>
      <w:r w:rsidR="00436123">
        <w:t xml:space="preserve">follow-up </w:t>
      </w:r>
      <w:r w:rsidR="005D6D12">
        <w:t xml:space="preserve">services </w:t>
      </w:r>
      <w:r w:rsidR="00436123">
        <w:t xml:space="preserve">for </w:t>
      </w:r>
      <w:r w:rsidR="005D6D12">
        <w:t xml:space="preserve">post-hospitalised COVID-19 </w:t>
      </w:r>
      <w:r w:rsidR="00436123">
        <w:t>patients</w:t>
      </w:r>
      <w:r w:rsidR="00F8097A">
        <w:t>.</w:t>
      </w:r>
    </w:p>
    <w:p w14:paraId="5263472F" w14:textId="77777777" w:rsidR="004924A9" w:rsidRDefault="004924A9" w:rsidP="00EC1B75">
      <w:pPr>
        <w:spacing w:line="360" w:lineRule="auto"/>
        <w:jc w:val="both"/>
      </w:pPr>
    </w:p>
    <w:p w14:paraId="3F60D73B" w14:textId="77777777" w:rsidR="004924A9" w:rsidRDefault="004924A9" w:rsidP="00EC1B75">
      <w:pPr>
        <w:spacing w:line="360" w:lineRule="auto"/>
        <w:jc w:val="both"/>
      </w:pPr>
    </w:p>
    <w:p w14:paraId="3E0868F4" w14:textId="77777777" w:rsidR="00D16C5A" w:rsidRDefault="00D16C5A" w:rsidP="00EC1B75">
      <w:pPr>
        <w:spacing w:line="360" w:lineRule="auto"/>
        <w:jc w:val="both"/>
        <w:sectPr w:rsidR="00D16C5A" w:rsidSect="009E1408">
          <w:pgSz w:w="12240" w:h="15840"/>
          <w:pgMar w:top="954" w:right="1440" w:bottom="1440" w:left="1440" w:header="720" w:footer="720" w:gutter="0"/>
          <w:lnNumType w:countBy="1"/>
          <w:cols w:space="720"/>
          <w:docGrid w:linePitch="360"/>
        </w:sectPr>
      </w:pPr>
    </w:p>
    <w:p w14:paraId="00D1E5E3" w14:textId="26EC7B5F" w:rsidR="003627D8" w:rsidRDefault="003627D8" w:rsidP="00EC1B75">
      <w:pPr>
        <w:rPr>
          <w:b/>
          <w:bCs/>
        </w:rPr>
      </w:pPr>
      <w:r>
        <w:rPr>
          <w:b/>
          <w:bCs/>
        </w:rPr>
        <w:lastRenderedPageBreak/>
        <w:t xml:space="preserve">C-MORE/ PHOSP-COVID group authorship </w:t>
      </w:r>
    </w:p>
    <w:p w14:paraId="0F6CDA42" w14:textId="67CEFB9B" w:rsidR="003627D8" w:rsidRPr="00CE53CA" w:rsidRDefault="003627D8" w:rsidP="00EC1B75">
      <w:pPr>
        <w:rPr>
          <w:color w:val="000000"/>
          <w:vertAlign w:val="superscript"/>
        </w:rPr>
      </w:pPr>
      <w:r w:rsidRPr="007002A3">
        <w:rPr>
          <w:color w:val="000000"/>
        </w:rPr>
        <w:t>Betty</w:t>
      </w:r>
      <w:r w:rsidRPr="00737305">
        <w:rPr>
          <w:color w:val="000000"/>
        </w:rPr>
        <w:t xml:space="preserve"> </w:t>
      </w:r>
      <w:r w:rsidRPr="007002A3">
        <w:rPr>
          <w:color w:val="000000"/>
        </w:rPr>
        <w:t>Raman</w:t>
      </w:r>
      <w:r w:rsidR="00BA0E45">
        <w:rPr>
          <w:color w:val="000000"/>
        </w:rPr>
        <w:t xml:space="preserve"> PhD</w:t>
      </w:r>
      <w:r w:rsidRPr="007002A3">
        <w:rPr>
          <w:color w:val="000000"/>
        </w:rPr>
        <w:t>,</w:t>
      </w:r>
      <w:r w:rsidRPr="00737305">
        <w:rPr>
          <w:color w:val="000000"/>
        </w:rPr>
        <w:t xml:space="preserve"> </w:t>
      </w:r>
      <w:r w:rsidRPr="007002A3">
        <w:rPr>
          <w:color w:val="000000"/>
        </w:rPr>
        <w:t>Celeste</w:t>
      </w:r>
      <w:r w:rsidRPr="00737305">
        <w:rPr>
          <w:color w:val="000000"/>
        </w:rPr>
        <w:t xml:space="preserve"> </w:t>
      </w:r>
      <w:r w:rsidRPr="007002A3">
        <w:rPr>
          <w:color w:val="000000"/>
        </w:rPr>
        <w:t>McCracken,</w:t>
      </w:r>
      <w:r w:rsidRPr="00737305">
        <w:rPr>
          <w:color w:val="000000"/>
        </w:rPr>
        <w:t xml:space="preserve"> </w:t>
      </w:r>
      <w:r w:rsidRPr="007002A3">
        <w:rPr>
          <w:color w:val="000000"/>
        </w:rPr>
        <w:t>Mark</w:t>
      </w:r>
      <w:r w:rsidRPr="00737305">
        <w:rPr>
          <w:color w:val="000000"/>
        </w:rPr>
        <w:t xml:space="preserve"> </w:t>
      </w:r>
      <w:r w:rsidRPr="007002A3">
        <w:rPr>
          <w:color w:val="000000"/>
        </w:rPr>
        <w:t>P</w:t>
      </w:r>
      <w:r w:rsidRPr="00737305">
        <w:rPr>
          <w:color w:val="000000"/>
        </w:rPr>
        <w:t xml:space="preserve"> </w:t>
      </w:r>
      <w:r w:rsidRPr="007002A3">
        <w:rPr>
          <w:color w:val="000000"/>
        </w:rPr>
        <w:t>Cassar</w:t>
      </w:r>
      <w:r w:rsidR="004E7826">
        <w:rPr>
          <w:color w:val="000000"/>
        </w:rPr>
        <w:t xml:space="preserve"> MD</w:t>
      </w:r>
      <w:r w:rsidRPr="007002A3">
        <w:rPr>
          <w:color w:val="000000"/>
        </w:rPr>
        <w:t>,</w:t>
      </w:r>
      <w:r w:rsidRPr="00737305">
        <w:rPr>
          <w:color w:val="000000"/>
        </w:rPr>
        <w:t xml:space="preserve"> </w:t>
      </w:r>
      <w:r w:rsidRPr="007002A3">
        <w:rPr>
          <w:color w:val="000000"/>
        </w:rPr>
        <w:t>Alastair</w:t>
      </w:r>
      <w:r w:rsidRPr="00737305">
        <w:rPr>
          <w:color w:val="000000"/>
        </w:rPr>
        <w:t xml:space="preserve"> </w:t>
      </w:r>
      <w:r w:rsidRPr="007002A3">
        <w:rPr>
          <w:color w:val="000000"/>
        </w:rPr>
        <w:t>J</w:t>
      </w:r>
      <w:r w:rsidRPr="00737305">
        <w:rPr>
          <w:color w:val="000000"/>
        </w:rPr>
        <w:t xml:space="preserve"> </w:t>
      </w:r>
      <w:r w:rsidRPr="007002A3">
        <w:rPr>
          <w:color w:val="000000"/>
        </w:rPr>
        <w:t>Moss</w:t>
      </w:r>
      <w:r w:rsidR="00BA0E45">
        <w:rPr>
          <w:color w:val="000000"/>
        </w:rPr>
        <w:t xml:space="preserve"> PhD</w:t>
      </w:r>
      <w:r w:rsidRPr="007002A3">
        <w:rPr>
          <w:color w:val="000000"/>
        </w:rPr>
        <w:t>,</w:t>
      </w:r>
      <w:r w:rsidRPr="00737305">
        <w:rPr>
          <w:color w:val="000000"/>
        </w:rPr>
        <w:t xml:space="preserve"> </w:t>
      </w:r>
      <w:r w:rsidRPr="007002A3">
        <w:rPr>
          <w:color w:val="000000"/>
        </w:rPr>
        <w:t>Lucy</w:t>
      </w:r>
      <w:r w:rsidRPr="00737305">
        <w:rPr>
          <w:color w:val="000000"/>
        </w:rPr>
        <w:t xml:space="preserve"> </w:t>
      </w:r>
      <w:r w:rsidRPr="007002A3">
        <w:rPr>
          <w:color w:val="000000"/>
        </w:rPr>
        <w:t>Finnigan</w:t>
      </w:r>
      <w:r w:rsidR="00BA0E45">
        <w:rPr>
          <w:color w:val="000000"/>
        </w:rPr>
        <w:t xml:space="preserve"> PhD</w:t>
      </w:r>
      <w:r w:rsidRPr="007002A3">
        <w:rPr>
          <w:color w:val="000000"/>
        </w:rPr>
        <w:t>,</w:t>
      </w:r>
      <w:r w:rsidRPr="00737305">
        <w:rPr>
          <w:color w:val="000000"/>
        </w:rPr>
        <w:t xml:space="preserve"> </w:t>
      </w:r>
      <w:r w:rsidRPr="007002A3">
        <w:rPr>
          <w:color w:val="000000"/>
        </w:rPr>
        <w:t>Azlan</w:t>
      </w:r>
      <w:r w:rsidRPr="00737305">
        <w:rPr>
          <w:color w:val="000000"/>
        </w:rPr>
        <w:t xml:space="preserve"> </w:t>
      </w:r>
      <w:r w:rsidRPr="007002A3">
        <w:rPr>
          <w:color w:val="000000"/>
        </w:rPr>
        <w:t>A</w:t>
      </w:r>
      <w:r w:rsidRPr="00737305">
        <w:rPr>
          <w:color w:val="000000"/>
        </w:rPr>
        <w:t xml:space="preserve"> </w:t>
      </w:r>
      <w:r w:rsidRPr="007002A3">
        <w:rPr>
          <w:color w:val="000000"/>
        </w:rPr>
        <w:t>Samat,</w:t>
      </w:r>
      <w:r w:rsidRPr="00737305">
        <w:rPr>
          <w:color w:val="000000"/>
        </w:rPr>
        <w:t xml:space="preserve"> </w:t>
      </w:r>
      <w:r w:rsidR="005D428B">
        <w:rPr>
          <w:color w:val="000000"/>
        </w:rPr>
        <w:t xml:space="preserve">Prof </w:t>
      </w:r>
      <w:r w:rsidRPr="007002A3">
        <w:rPr>
          <w:color w:val="000000"/>
        </w:rPr>
        <w:t>Godwin</w:t>
      </w:r>
      <w:r w:rsidRPr="00737305">
        <w:rPr>
          <w:color w:val="000000"/>
        </w:rPr>
        <w:t xml:space="preserve"> </w:t>
      </w:r>
      <w:r w:rsidRPr="007002A3">
        <w:rPr>
          <w:color w:val="000000"/>
        </w:rPr>
        <w:t>Ogbole,</w:t>
      </w:r>
      <w:r w:rsidRPr="00737305">
        <w:rPr>
          <w:color w:val="000000"/>
        </w:rPr>
        <w:t xml:space="preserve"> </w:t>
      </w:r>
      <w:r w:rsidRPr="007002A3">
        <w:rPr>
          <w:color w:val="000000"/>
        </w:rPr>
        <w:t>Elizabeth</w:t>
      </w:r>
      <w:r w:rsidRPr="00737305">
        <w:rPr>
          <w:color w:val="000000"/>
        </w:rPr>
        <w:t xml:space="preserve"> </w:t>
      </w:r>
      <w:r w:rsidRPr="007002A3">
        <w:rPr>
          <w:color w:val="000000"/>
        </w:rPr>
        <w:t>M</w:t>
      </w:r>
      <w:r w:rsidRPr="00737305">
        <w:rPr>
          <w:color w:val="000000"/>
        </w:rPr>
        <w:t xml:space="preserve"> </w:t>
      </w:r>
      <w:r w:rsidRPr="007002A3">
        <w:rPr>
          <w:color w:val="000000"/>
        </w:rPr>
        <w:t>Tunnicliffe</w:t>
      </w:r>
      <w:r w:rsidR="00BA0E45">
        <w:rPr>
          <w:color w:val="000000"/>
        </w:rPr>
        <w:t xml:space="preserve"> PhD</w:t>
      </w:r>
      <w:r w:rsidRPr="007002A3">
        <w:rPr>
          <w:color w:val="000000"/>
        </w:rPr>
        <w:t>,</w:t>
      </w:r>
      <w:r w:rsidRPr="00737305">
        <w:rPr>
          <w:color w:val="000000"/>
        </w:rPr>
        <w:t xml:space="preserve"> </w:t>
      </w:r>
      <w:r w:rsidRPr="007002A3">
        <w:rPr>
          <w:color w:val="000000"/>
        </w:rPr>
        <w:t>Fidel</w:t>
      </w:r>
      <w:r w:rsidRPr="00737305">
        <w:rPr>
          <w:color w:val="000000"/>
        </w:rPr>
        <w:t xml:space="preserve"> </w:t>
      </w:r>
      <w:r w:rsidRPr="007002A3">
        <w:rPr>
          <w:color w:val="000000"/>
        </w:rPr>
        <w:t>Alfaro-almagro</w:t>
      </w:r>
      <w:r w:rsidR="00BA0E45">
        <w:rPr>
          <w:color w:val="000000"/>
        </w:rPr>
        <w:t xml:space="preserve"> PhD</w:t>
      </w:r>
      <w:r w:rsidRPr="007002A3">
        <w:rPr>
          <w:color w:val="000000"/>
        </w:rPr>
        <w:t>,</w:t>
      </w:r>
      <w:r w:rsidRPr="00737305">
        <w:rPr>
          <w:color w:val="000000"/>
        </w:rPr>
        <w:t xml:space="preserve"> </w:t>
      </w:r>
      <w:r w:rsidRPr="007002A3">
        <w:rPr>
          <w:color w:val="000000"/>
        </w:rPr>
        <w:t>Ricarda</w:t>
      </w:r>
      <w:r w:rsidRPr="00737305">
        <w:rPr>
          <w:color w:val="000000"/>
        </w:rPr>
        <w:t xml:space="preserve"> </w:t>
      </w:r>
      <w:r w:rsidRPr="007002A3">
        <w:rPr>
          <w:color w:val="000000"/>
        </w:rPr>
        <w:t>Menke</w:t>
      </w:r>
      <w:r w:rsidR="00BA0E45">
        <w:rPr>
          <w:color w:val="000000"/>
        </w:rPr>
        <w:t xml:space="preserve"> PhD</w:t>
      </w:r>
      <w:r w:rsidRPr="007002A3">
        <w:rPr>
          <w:color w:val="000000"/>
        </w:rPr>
        <w:t>,</w:t>
      </w:r>
      <w:r w:rsidRPr="00737305">
        <w:rPr>
          <w:color w:val="000000"/>
        </w:rPr>
        <w:t xml:space="preserve"> </w:t>
      </w:r>
      <w:r w:rsidRPr="007002A3">
        <w:rPr>
          <w:color w:val="000000"/>
        </w:rPr>
        <w:t>Cheng</w:t>
      </w:r>
      <w:r w:rsidRPr="00737305">
        <w:rPr>
          <w:color w:val="000000"/>
        </w:rPr>
        <w:t xml:space="preserve"> </w:t>
      </w:r>
      <w:r w:rsidRPr="007002A3">
        <w:rPr>
          <w:color w:val="000000"/>
        </w:rPr>
        <w:t>Xie</w:t>
      </w:r>
      <w:r w:rsidR="004E7826">
        <w:rPr>
          <w:color w:val="000000"/>
        </w:rPr>
        <w:t xml:space="preserve"> MD</w:t>
      </w:r>
      <w:r w:rsidRPr="007002A3">
        <w:rPr>
          <w:color w:val="000000"/>
        </w:rPr>
        <w:t>,</w:t>
      </w:r>
      <w:r w:rsidRPr="00737305">
        <w:rPr>
          <w:color w:val="000000"/>
        </w:rPr>
        <w:t xml:space="preserve"> </w:t>
      </w:r>
      <w:r w:rsidR="005D428B">
        <w:rPr>
          <w:color w:val="000000"/>
        </w:rPr>
        <w:t xml:space="preserve">Prof </w:t>
      </w:r>
      <w:r w:rsidRPr="007002A3">
        <w:rPr>
          <w:color w:val="000000"/>
        </w:rPr>
        <w:t>Fergus</w:t>
      </w:r>
      <w:r w:rsidRPr="00737305">
        <w:rPr>
          <w:color w:val="000000"/>
        </w:rPr>
        <w:t xml:space="preserve"> </w:t>
      </w:r>
      <w:r w:rsidRPr="007002A3">
        <w:rPr>
          <w:color w:val="000000"/>
        </w:rPr>
        <w:t>Gleeson</w:t>
      </w:r>
      <w:r w:rsidR="004E7826">
        <w:rPr>
          <w:color w:val="000000"/>
        </w:rPr>
        <w:t xml:space="preserve"> MD</w:t>
      </w:r>
      <w:r w:rsidRPr="007002A3">
        <w:rPr>
          <w:color w:val="000000"/>
        </w:rPr>
        <w:t>,</w:t>
      </w:r>
      <w:r w:rsidRPr="00737305">
        <w:rPr>
          <w:color w:val="000000"/>
        </w:rPr>
        <w:t xml:space="preserve"> </w:t>
      </w:r>
      <w:r w:rsidRPr="007002A3">
        <w:rPr>
          <w:color w:val="000000"/>
        </w:rPr>
        <w:t>Elena</w:t>
      </w:r>
      <w:r w:rsidRPr="00737305">
        <w:rPr>
          <w:color w:val="000000"/>
        </w:rPr>
        <w:t xml:space="preserve"> </w:t>
      </w:r>
      <w:r w:rsidRPr="007002A3">
        <w:rPr>
          <w:color w:val="000000"/>
        </w:rPr>
        <w:t>Lukaschuk</w:t>
      </w:r>
      <w:r w:rsidR="00C350B0">
        <w:rPr>
          <w:color w:val="000000"/>
        </w:rPr>
        <w:t xml:space="preserve"> MSc</w:t>
      </w:r>
      <w:r w:rsidRPr="007002A3">
        <w:rPr>
          <w:color w:val="000000"/>
        </w:rPr>
        <w:t>,</w:t>
      </w:r>
      <w:r w:rsidRPr="00737305">
        <w:rPr>
          <w:color w:val="000000"/>
        </w:rPr>
        <w:t xml:space="preserve"> </w:t>
      </w:r>
      <w:r w:rsidRPr="007002A3">
        <w:rPr>
          <w:color w:val="000000"/>
        </w:rPr>
        <w:t>Hanan</w:t>
      </w:r>
      <w:r w:rsidRPr="00737305">
        <w:rPr>
          <w:color w:val="000000"/>
        </w:rPr>
        <w:t xml:space="preserve"> </w:t>
      </w:r>
      <w:r w:rsidRPr="007002A3">
        <w:rPr>
          <w:color w:val="000000"/>
        </w:rPr>
        <w:t>Lamlum</w:t>
      </w:r>
      <w:r w:rsidR="004E7826">
        <w:rPr>
          <w:color w:val="000000"/>
        </w:rPr>
        <w:t xml:space="preserve"> DPhil</w:t>
      </w:r>
      <w:r w:rsidRPr="007002A3">
        <w:rPr>
          <w:color w:val="000000"/>
        </w:rPr>
        <w:t>,</w:t>
      </w:r>
      <w:r w:rsidRPr="00737305">
        <w:rPr>
          <w:color w:val="000000"/>
        </w:rPr>
        <w:t xml:space="preserve"> </w:t>
      </w:r>
      <w:r w:rsidRPr="007002A3">
        <w:rPr>
          <w:color w:val="000000"/>
        </w:rPr>
        <w:t>Kevin</w:t>
      </w:r>
      <w:r w:rsidRPr="00737305">
        <w:rPr>
          <w:color w:val="000000"/>
        </w:rPr>
        <w:t xml:space="preserve"> </w:t>
      </w:r>
      <w:r w:rsidRPr="007002A3">
        <w:rPr>
          <w:color w:val="000000"/>
        </w:rPr>
        <w:t>McGlynn</w:t>
      </w:r>
      <w:r w:rsidR="00C350B0">
        <w:rPr>
          <w:color w:val="000000"/>
        </w:rPr>
        <w:t xml:space="preserve"> BSc</w:t>
      </w:r>
      <w:r w:rsidRPr="007002A3">
        <w:rPr>
          <w:color w:val="000000"/>
        </w:rPr>
        <w:t>,</w:t>
      </w:r>
      <w:r w:rsidRPr="00737305">
        <w:rPr>
          <w:color w:val="000000"/>
        </w:rPr>
        <w:t xml:space="preserve"> </w:t>
      </w:r>
      <w:r w:rsidRPr="007002A3">
        <w:rPr>
          <w:color w:val="000000"/>
        </w:rPr>
        <w:t>Iulia</w:t>
      </w:r>
      <w:r w:rsidRPr="00737305">
        <w:rPr>
          <w:color w:val="000000"/>
        </w:rPr>
        <w:t xml:space="preserve"> </w:t>
      </w:r>
      <w:r w:rsidRPr="007002A3">
        <w:rPr>
          <w:color w:val="000000"/>
        </w:rPr>
        <w:t>Propescu</w:t>
      </w:r>
      <w:r w:rsidR="00735FDD">
        <w:rPr>
          <w:color w:val="000000"/>
        </w:rPr>
        <w:t xml:space="preserve"> </w:t>
      </w:r>
      <w:r w:rsidR="00C350B0">
        <w:rPr>
          <w:color w:val="000000"/>
        </w:rPr>
        <w:t>Ph</w:t>
      </w:r>
      <w:r w:rsidR="00735FDD">
        <w:rPr>
          <w:color w:val="000000"/>
        </w:rPr>
        <w:t>D</w:t>
      </w:r>
      <w:r w:rsidRPr="007002A3">
        <w:rPr>
          <w:color w:val="000000"/>
        </w:rPr>
        <w:t>,</w:t>
      </w:r>
      <w:r w:rsidRPr="00737305">
        <w:rPr>
          <w:color w:val="000000"/>
        </w:rPr>
        <w:t xml:space="preserve"> </w:t>
      </w:r>
      <w:r w:rsidRPr="007002A3">
        <w:rPr>
          <w:color w:val="000000"/>
        </w:rPr>
        <w:t>Zeena-Britt</w:t>
      </w:r>
      <w:r w:rsidRPr="00737305">
        <w:rPr>
          <w:color w:val="000000"/>
        </w:rPr>
        <w:t xml:space="preserve"> </w:t>
      </w:r>
      <w:r w:rsidRPr="007002A3">
        <w:rPr>
          <w:color w:val="000000"/>
        </w:rPr>
        <w:t>Sanders</w:t>
      </w:r>
      <w:r w:rsidR="00C350B0">
        <w:rPr>
          <w:color w:val="000000"/>
        </w:rPr>
        <w:t xml:space="preserve"> PhD</w:t>
      </w:r>
      <w:r w:rsidRPr="007002A3">
        <w:rPr>
          <w:color w:val="000000"/>
        </w:rPr>
        <w:t>,</w:t>
      </w:r>
      <w:r w:rsidRPr="00737305">
        <w:rPr>
          <w:color w:val="000000"/>
        </w:rPr>
        <w:t xml:space="preserve"> </w:t>
      </w:r>
      <w:r w:rsidRPr="007002A3">
        <w:rPr>
          <w:color w:val="000000"/>
        </w:rPr>
        <w:t>Laura</w:t>
      </w:r>
      <w:r w:rsidRPr="00737305">
        <w:rPr>
          <w:color w:val="000000"/>
        </w:rPr>
        <w:t xml:space="preserve"> </w:t>
      </w:r>
      <w:r w:rsidRPr="007002A3">
        <w:rPr>
          <w:color w:val="000000"/>
        </w:rPr>
        <w:t>Saunders</w:t>
      </w:r>
      <w:r w:rsidR="004F3CE1">
        <w:rPr>
          <w:color w:val="000000"/>
        </w:rPr>
        <w:t xml:space="preserve"> PhD</w:t>
      </w:r>
      <w:r w:rsidRPr="007002A3">
        <w:rPr>
          <w:color w:val="000000"/>
        </w:rPr>
        <w:t>,</w:t>
      </w:r>
      <w:r w:rsidRPr="00737305">
        <w:rPr>
          <w:color w:val="000000"/>
        </w:rPr>
        <w:t xml:space="preserve"> </w:t>
      </w:r>
      <w:r w:rsidRPr="007002A3">
        <w:rPr>
          <w:color w:val="000000"/>
        </w:rPr>
        <w:t>Stefan</w:t>
      </w:r>
      <w:r w:rsidRPr="00737305">
        <w:rPr>
          <w:color w:val="000000"/>
        </w:rPr>
        <w:t xml:space="preserve"> </w:t>
      </w:r>
      <w:r w:rsidRPr="007002A3">
        <w:rPr>
          <w:color w:val="000000"/>
        </w:rPr>
        <w:t>K</w:t>
      </w:r>
      <w:r w:rsidRPr="00737305">
        <w:rPr>
          <w:color w:val="000000"/>
        </w:rPr>
        <w:t xml:space="preserve"> </w:t>
      </w:r>
      <w:r w:rsidRPr="007002A3">
        <w:rPr>
          <w:color w:val="000000"/>
        </w:rPr>
        <w:t>Piechnik</w:t>
      </w:r>
      <w:r w:rsidR="004F3CE1">
        <w:rPr>
          <w:color w:val="000000"/>
        </w:rPr>
        <w:t xml:space="preserve"> PhD</w:t>
      </w:r>
      <w:r w:rsidRPr="007002A3">
        <w:rPr>
          <w:color w:val="000000"/>
        </w:rPr>
        <w:t>,</w:t>
      </w:r>
      <w:r w:rsidRPr="00737305">
        <w:rPr>
          <w:color w:val="000000"/>
        </w:rPr>
        <w:t xml:space="preserve"> </w:t>
      </w:r>
      <w:r w:rsidRPr="007002A3">
        <w:rPr>
          <w:color w:val="000000"/>
        </w:rPr>
        <w:t>Vanessa</w:t>
      </w:r>
      <w:r w:rsidRPr="00737305">
        <w:rPr>
          <w:color w:val="000000"/>
        </w:rPr>
        <w:t xml:space="preserve"> </w:t>
      </w:r>
      <w:r w:rsidRPr="007002A3">
        <w:rPr>
          <w:color w:val="000000"/>
        </w:rPr>
        <w:t>M</w:t>
      </w:r>
      <w:r w:rsidRPr="00737305">
        <w:rPr>
          <w:color w:val="000000"/>
        </w:rPr>
        <w:t xml:space="preserve"> </w:t>
      </w:r>
      <w:r w:rsidRPr="007002A3">
        <w:rPr>
          <w:color w:val="000000"/>
        </w:rPr>
        <w:t>Ferreira</w:t>
      </w:r>
      <w:r w:rsidR="004F3CE1">
        <w:rPr>
          <w:color w:val="000000"/>
        </w:rPr>
        <w:t xml:space="preserve"> PhD</w:t>
      </w:r>
      <w:r w:rsidRPr="007002A3">
        <w:rPr>
          <w:color w:val="000000"/>
        </w:rPr>
        <w:t>,</w:t>
      </w:r>
      <w:r w:rsidRPr="00737305">
        <w:rPr>
          <w:color w:val="000000"/>
        </w:rPr>
        <w:t xml:space="preserve"> </w:t>
      </w:r>
      <w:r w:rsidRPr="007002A3">
        <w:rPr>
          <w:color w:val="000000"/>
        </w:rPr>
        <w:t>Chrysovalantou</w:t>
      </w:r>
      <w:r w:rsidRPr="00737305">
        <w:rPr>
          <w:color w:val="000000"/>
        </w:rPr>
        <w:t xml:space="preserve"> </w:t>
      </w:r>
      <w:r w:rsidRPr="007002A3">
        <w:rPr>
          <w:color w:val="000000"/>
        </w:rPr>
        <w:t>Nikolaidou</w:t>
      </w:r>
      <w:r w:rsidR="004F3CE1">
        <w:rPr>
          <w:color w:val="000000"/>
        </w:rPr>
        <w:t xml:space="preserve"> PhD</w:t>
      </w:r>
      <w:r w:rsidRPr="007002A3">
        <w:rPr>
          <w:color w:val="000000"/>
        </w:rPr>
        <w:t>,</w:t>
      </w:r>
      <w:r w:rsidRPr="00737305">
        <w:rPr>
          <w:color w:val="000000"/>
        </w:rPr>
        <w:t xml:space="preserve"> </w:t>
      </w:r>
      <w:r w:rsidR="005D428B">
        <w:rPr>
          <w:color w:val="000000"/>
        </w:rPr>
        <w:t xml:space="preserve">Prof </w:t>
      </w:r>
      <w:r w:rsidRPr="007002A3">
        <w:rPr>
          <w:color w:val="000000"/>
        </w:rPr>
        <w:t>Najib</w:t>
      </w:r>
      <w:r w:rsidRPr="00737305">
        <w:rPr>
          <w:color w:val="000000"/>
        </w:rPr>
        <w:t xml:space="preserve"> </w:t>
      </w:r>
      <w:r w:rsidRPr="007002A3">
        <w:rPr>
          <w:color w:val="000000"/>
        </w:rPr>
        <w:t>M</w:t>
      </w:r>
      <w:r w:rsidRPr="00737305">
        <w:rPr>
          <w:color w:val="000000"/>
        </w:rPr>
        <w:t xml:space="preserve"> </w:t>
      </w:r>
      <w:r w:rsidRPr="007002A3">
        <w:rPr>
          <w:color w:val="000000"/>
        </w:rPr>
        <w:t>Rahman</w:t>
      </w:r>
      <w:r w:rsidR="004F3CE1">
        <w:rPr>
          <w:color w:val="000000"/>
        </w:rPr>
        <w:t xml:space="preserve"> PhD</w:t>
      </w:r>
      <w:r w:rsidRPr="007002A3">
        <w:rPr>
          <w:color w:val="000000"/>
        </w:rPr>
        <w:t>,</w:t>
      </w:r>
      <w:r w:rsidRPr="00737305">
        <w:rPr>
          <w:color w:val="000000"/>
        </w:rPr>
        <w:t xml:space="preserve"> </w:t>
      </w:r>
      <w:r w:rsidR="005D428B">
        <w:rPr>
          <w:color w:val="000000"/>
        </w:rPr>
        <w:t xml:space="preserve">Prof </w:t>
      </w:r>
      <w:r w:rsidRPr="007002A3">
        <w:rPr>
          <w:color w:val="000000"/>
        </w:rPr>
        <w:t>Ling</w:t>
      </w:r>
      <w:r w:rsidRPr="00737305">
        <w:rPr>
          <w:color w:val="000000"/>
        </w:rPr>
        <w:t>-</w:t>
      </w:r>
      <w:r w:rsidRPr="007002A3">
        <w:rPr>
          <w:color w:val="000000"/>
        </w:rPr>
        <w:t>Pei</w:t>
      </w:r>
      <w:r w:rsidRPr="00737305">
        <w:rPr>
          <w:color w:val="000000"/>
        </w:rPr>
        <w:t xml:space="preserve"> </w:t>
      </w:r>
      <w:r w:rsidRPr="007002A3">
        <w:rPr>
          <w:color w:val="000000"/>
        </w:rPr>
        <w:t>Ho</w:t>
      </w:r>
      <w:r w:rsidR="00B05CB3">
        <w:rPr>
          <w:color w:val="000000"/>
        </w:rPr>
        <w:t xml:space="preserve"> DPhil</w:t>
      </w:r>
      <w:r w:rsidRPr="007002A3">
        <w:rPr>
          <w:color w:val="000000"/>
        </w:rPr>
        <w:t>,</w:t>
      </w:r>
      <w:r w:rsidRPr="00737305">
        <w:rPr>
          <w:color w:val="000000"/>
        </w:rPr>
        <w:t xml:space="preserve"> </w:t>
      </w:r>
      <w:r w:rsidRPr="007002A3">
        <w:rPr>
          <w:color w:val="000000"/>
        </w:rPr>
        <w:t>Victoria</w:t>
      </w:r>
      <w:r w:rsidRPr="00737305">
        <w:rPr>
          <w:color w:val="000000"/>
        </w:rPr>
        <w:t xml:space="preserve"> </w:t>
      </w:r>
      <w:r w:rsidRPr="007002A3">
        <w:rPr>
          <w:color w:val="000000"/>
        </w:rPr>
        <w:t>C</w:t>
      </w:r>
      <w:r w:rsidRPr="00737305">
        <w:rPr>
          <w:color w:val="000000"/>
        </w:rPr>
        <w:t xml:space="preserve"> </w:t>
      </w:r>
      <w:r w:rsidRPr="007002A3">
        <w:rPr>
          <w:color w:val="000000"/>
        </w:rPr>
        <w:t>Harris</w:t>
      </w:r>
      <w:r w:rsidR="00B05CB3">
        <w:rPr>
          <w:color w:val="000000"/>
        </w:rPr>
        <w:t xml:space="preserve"> </w:t>
      </w:r>
      <w:r w:rsidR="00C350B0">
        <w:rPr>
          <w:color w:val="000000"/>
        </w:rPr>
        <w:t>MSc</w:t>
      </w:r>
      <w:r w:rsidRPr="007002A3">
        <w:rPr>
          <w:color w:val="000000"/>
        </w:rPr>
        <w:t>,</w:t>
      </w:r>
      <w:r w:rsidRPr="00737305">
        <w:rPr>
          <w:color w:val="000000"/>
        </w:rPr>
        <w:t xml:space="preserve"> </w:t>
      </w:r>
      <w:r w:rsidRPr="007002A3">
        <w:rPr>
          <w:color w:val="000000"/>
        </w:rPr>
        <w:t>Aarti</w:t>
      </w:r>
      <w:r w:rsidRPr="00737305">
        <w:rPr>
          <w:color w:val="000000"/>
        </w:rPr>
        <w:t xml:space="preserve"> </w:t>
      </w:r>
      <w:r w:rsidRPr="007002A3">
        <w:rPr>
          <w:color w:val="000000"/>
        </w:rPr>
        <w:t>Shikotra</w:t>
      </w:r>
      <w:r w:rsidR="00B05CB3">
        <w:rPr>
          <w:color w:val="000000"/>
        </w:rPr>
        <w:t xml:space="preserve"> PhD</w:t>
      </w:r>
      <w:r w:rsidRPr="007002A3">
        <w:rPr>
          <w:color w:val="000000"/>
        </w:rPr>
        <w:t>,</w:t>
      </w:r>
      <w:r w:rsidRPr="00737305">
        <w:rPr>
          <w:color w:val="000000"/>
        </w:rPr>
        <w:t xml:space="preserve"> </w:t>
      </w:r>
      <w:r w:rsidRPr="007002A3">
        <w:rPr>
          <w:color w:val="000000"/>
        </w:rPr>
        <w:t>Amisha</w:t>
      </w:r>
      <w:r w:rsidRPr="00737305">
        <w:rPr>
          <w:color w:val="000000"/>
        </w:rPr>
        <w:t xml:space="preserve"> </w:t>
      </w:r>
      <w:r w:rsidRPr="007002A3">
        <w:rPr>
          <w:color w:val="000000"/>
        </w:rPr>
        <w:t>Singapuri</w:t>
      </w:r>
      <w:r w:rsidR="00B05CB3">
        <w:rPr>
          <w:color w:val="000000"/>
        </w:rPr>
        <w:t xml:space="preserve"> MSc</w:t>
      </w:r>
      <w:r w:rsidRPr="007002A3">
        <w:rPr>
          <w:color w:val="000000"/>
        </w:rPr>
        <w:t>,</w:t>
      </w:r>
      <w:r w:rsidRPr="00737305">
        <w:rPr>
          <w:color w:val="000000"/>
        </w:rPr>
        <w:t xml:space="preserve"> </w:t>
      </w:r>
      <w:r w:rsidRPr="007002A3">
        <w:rPr>
          <w:color w:val="000000"/>
        </w:rPr>
        <w:t>Paul</w:t>
      </w:r>
      <w:r w:rsidRPr="00737305">
        <w:rPr>
          <w:color w:val="000000"/>
        </w:rPr>
        <w:t xml:space="preserve"> </w:t>
      </w:r>
      <w:r w:rsidRPr="007002A3">
        <w:rPr>
          <w:color w:val="000000"/>
        </w:rPr>
        <w:t>Pfeffer</w:t>
      </w:r>
      <w:r w:rsidR="00B05CB3">
        <w:rPr>
          <w:color w:val="000000"/>
        </w:rPr>
        <w:t xml:space="preserve"> PhD</w:t>
      </w:r>
      <w:r w:rsidRPr="007002A3">
        <w:rPr>
          <w:color w:val="000000"/>
        </w:rPr>
        <w:t>,</w:t>
      </w:r>
      <w:r w:rsidRPr="00737305">
        <w:rPr>
          <w:color w:val="000000"/>
        </w:rPr>
        <w:t xml:space="preserve"> </w:t>
      </w:r>
      <w:r w:rsidR="005D428B">
        <w:rPr>
          <w:color w:val="000000"/>
        </w:rPr>
        <w:t xml:space="preserve">Prof </w:t>
      </w:r>
      <w:r w:rsidRPr="007002A3">
        <w:rPr>
          <w:color w:val="000000"/>
        </w:rPr>
        <w:t>Charlotte</w:t>
      </w:r>
      <w:r w:rsidRPr="00737305">
        <w:rPr>
          <w:color w:val="000000"/>
        </w:rPr>
        <w:t xml:space="preserve"> </w:t>
      </w:r>
      <w:r w:rsidRPr="007002A3">
        <w:rPr>
          <w:color w:val="000000"/>
        </w:rPr>
        <w:t>Manisty</w:t>
      </w:r>
      <w:r w:rsidR="00B05CB3">
        <w:rPr>
          <w:color w:val="000000"/>
        </w:rPr>
        <w:t xml:space="preserve"> PhD</w:t>
      </w:r>
      <w:r w:rsidRPr="007002A3">
        <w:rPr>
          <w:color w:val="000000"/>
        </w:rPr>
        <w:t>,</w:t>
      </w:r>
      <w:r w:rsidRPr="00737305">
        <w:rPr>
          <w:color w:val="000000"/>
        </w:rPr>
        <w:t xml:space="preserve"> </w:t>
      </w:r>
      <w:r w:rsidR="005D428B">
        <w:rPr>
          <w:color w:val="000000"/>
        </w:rPr>
        <w:t xml:space="preserve">Prof </w:t>
      </w:r>
      <w:r w:rsidRPr="007002A3">
        <w:rPr>
          <w:color w:val="000000"/>
        </w:rPr>
        <w:t>Onn</w:t>
      </w:r>
      <w:r w:rsidRPr="00737305">
        <w:rPr>
          <w:color w:val="000000"/>
        </w:rPr>
        <w:t xml:space="preserve"> </w:t>
      </w:r>
      <w:r w:rsidRPr="007002A3">
        <w:rPr>
          <w:color w:val="000000"/>
        </w:rPr>
        <w:t>min</w:t>
      </w:r>
      <w:r w:rsidRPr="00737305">
        <w:rPr>
          <w:color w:val="000000"/>
        </w:rPr>
        <w:t xml:space="preserve"> </w:t>
      </w:r>
      <w:r w:rsidRPr="007002A3">
        <w:rPr>
          <w:color w:val="000000"/>
        </w:rPr>
        <w:t>Kon</w:t>
      </w:r>
      <w:r w:rsidR="00B05CB3">
        <w:rPr>
          <w:color w:val="000000"/>
        </w:rPr>
        <w:t xml:space="preserve"> MD</w:t>
      </w:r>
      <w:r w:rsidRPr="007002A3">
        <w:rPr>
          <w:color w:val="000000"/>
        </w:rPr>
        <w:t>,</w:t>
      </w:r>
      <w:r w:rsidRPr="00737305">
        <w:rPr>
          <w:color w:val="000000"/>
        </w:rPr>
        <w:t xml:space="preserve"> </w:t>
      </w:r>
      <w:r w:rsidRPr="007002A3">
        <w:rPr>
          <w:color w:val="000000"/>
        </w:rPr>
        <w:t>Mark</w:t>
      </w:r>
      <w:r w:rsidRPr="00737305">
        <w:rPr>
          <w:color w:val="000000"/>
        </w:rPr>
        <w:t xml:space="preserve"> </w:t>
      </w:r>
      <w:r w:rsidRPr="007002A3">
        <w:rPr>
          <w:color w:val="000000"/>
        </w:rPr>
        <w:t>Beggs,</w:t>
      </w:r>
      <w:r w:rsidRPr="00737305">
        <w:rPr>
          <w:color w:val="000000"/>
        </w:rPr>
        <w:t xml:space="preserve"> </w:t>
      </w:r>
      <w:r w:rsidR="005D428B">
        <w:rPr>
          <w:color w:val="000000"/>
        </w:rPr>
        <w:t xml:space="preserve">Prof </w:t>
      </w:r>
      <w:r w:rsidRPr="007002A3">
        <w:rPr>
          <w:color w:val="000000"/>
        </w:rPr>
        <w:t>Declan</w:t>
      </w:r>
      <w:r w:rsidRPr="00737305">
        <w:rPr>
          <w:color w:val="000000"/>
        </w:rPr>
        <w:t xml:space="preserve"> </w:t>
      </w:r>
      <w:r w:rsidRPr="007002A3">
        <w:rPr>
          <w:color w:val="000000"/>
        </w:rPr>
        <w:t>P</w:t>
      </w:r>
      <w:r w:rsidRPr="00737305">
        <w:rPr>
          <w:color w:val="000000"/>
        </w:rPr>
        <w:t xml:space="preserve"> </w:t>
      </w:r>
      <w:r w:rsidRPr="007002A3">
        <w:rPr>
          <w:color w:val="000000"/>
        </w:rPr>
        <w:t>O’Regan</w:t>
      </w:r>
      <w:r w:rsidR="00B05CB3">
        <w:rPr>
          <w:color w:val="000000"/>
        </w:rPr>
        <w:t xml:space="preserve"> PhD</w:t>
      </w:r>
      <w:r w:rsidRPr="007002A3">
        <w:rPr>
          <w:color w:val="000000"/>
        </w:rPr>
        <w:t>,</w:t>
      </w:r>
      <w:r w:rsidRPr="00737305">
        <w:rPr>
          <w:color w:val="000000"/>
        </w:rPr>
        <w:t xml:space="preserve"> </w:t>
      </w:r>
      <w:r w:rsidRPr="007002A3">
        <w:rPr>
          <w:color w:val="000000"/>
        </w:rPr>
        <w:t>Jonathan</w:t>
      </w:r>
      <w:r w:rsidRPr="00737305">
        <w:rPr>
          <w:color w:val="000000"/>
        </w:rPr>
        <w:t xml:space="preserve"> </w:t>
      </w:r>
      <w:r w:rsidRPr="007002A3">
        <w:rPr>
          <w:color w:val="000000"/>
        </w:rPr>
        <w:t>Fuld</w:t>
      </w:r>
      <w:r w:rsidR="008E5CFD">
        <w:rPr>
          <w:color w:val="000000"/>
        </w:rPr>
        <w:t xml:space="preserve"> PhD</w:t>
      </w:r>
      <w:r w:rsidRPr="007002A3">
        <w:rPr>
          <w:color w:val="000000"/>
        </w:rPr>
        <w:t>,</w:t>
      </w:r>
      <w:r w:rsidRPr="00737305">
        <w:rPr>
          <w:color w:val="000000"/>
        </w:rPr>
        <w:t xml:space="preserve"> </w:t>
      </w:r>
      <w:r w:rsidRPr="007002A3">
        <w:rPr>
          <w:color w:val="000000"/>
        </w:rPr>
        <w:t>Jonathan</w:t>
      </w:r>
      <w:r w:rsidRPr="00737305">
        <w:rPr>
          <w:color w:val="000000"/>
        </w:rPr>
        <w:t xml:space="preserve"> </w:t>
      </w:r>
      <w:r w:rsidRPr="007002A3">
        <w:rPr>
          <w:color w:val="000000"/>
        </w:rPr>
        <w:t>R</w:t>
      </w:r>
      <w:r w:rsidRPr="00737305">
        <w:rPr>
          <w:color w:val="000000"/>
        </w:rPr>
        <w:t xml:space="preserve"> </w:t>
      </w:r>
      <w:r w:rsidRPr="007002A3">
        <w:rPr>
          <w:color w:val="000000"/>
        </w:rPr>
        <w:t>Weir-McCall</w:t>
      </w:r>
      <w:r w:rsidR="008E5CFD">
        <w:rPr>
          <w:color w:val="000000"/>
        </w:rPr>
        <w:t xml:space="preserve"> PhD</w:t>
      </w:r>
      <w:r w:rsidRPr="007002A3">
        <w:rPr>
          <w:color w:val="000000"/>
        </w:rPr>
        <w:t>,</w:t>
      </w:r>
      <w:r w:rsidRPr="00737305">
        <w:rPr>
          <w:color w:val="000000"/>
        </w:rPr>
        <w:t xml:space="preserve"> </w:t>
      </w:r>
      <w:r w:rsidRPr="007002A3">
        <w:rPr>
          <w:color w:val="000000"/>
        </w:rPr>
        <w:t>Dhruv</w:t>
      </w:r>
      <w:r w:rsidRPr="00737305">
        <w:rPr>
          <w:color w:val="000000"/>
        </w:rPr>
        <w:t xml:space="preserve"> </w:t>
      </w:r>
      <w:r w:rsidRPr="007002A3">
        <w:rPr>
          <w:color w:val="000000"/>
        </w:rPr>
        <w:t>Parekh</w:t>
      </w:r>
      <w:r w:rsidR="008E5CFD">
        <w:rPr>
          <w:color w:val="000000"/>
        </w:rPr>
        <w:t xml:space="preserve"> PhD</w:t>
      </w:r>
      <w:r w:rsidRPr="007002A3">
        <w:rPr>
          <w:color w:val="000000"/>
        </w:rPr>
        <w:t>,</w:t>
      </w:r>
      <w:r w:rsidRPr="00737305">
        <w:rPr>
          <w:color w:val="000000"/>
        </w:rPr>
        <w:t xml:space="preserve"> </w:t>
      </w:r>
      <w:r w:rsidR="008E5CFD">
        <w:rPr>
          <w:color w:val="000000"/>
        </w:rPr>
        <w:t xml:space="preserve">Prof </w:t>
      </w:r>
      <w:r w:rsidRPr="007002A3">
        <w:rPr>
          <w:color w:val="000000"/>
        </w:rPr>
        <w:t>Rick</w:t>
      </w:r>
      <w:r>
        <w:rPr>
          <w:color w:val="000000"/>
        </w:rPr>
        <w:t xml:space="preserve"> </w:t>
      </w:r>
      <w:r w:rsidRPr="007002A3">
        <w:rPr>
          <w:color w:val="000000"/>
        </w:rPr>
        <w:t>Steeds</w:t>
      </w:r>
      <w:r w:rsidR="008E5CFD">
        <w:rPr>
          <w:color w:val="000000"/>
        </w:rPr>
        <w:t xml:space="preserve"> MD</w:t>
      </w:r>
      <w:r w:rsidRPr="007002A3">
        <w:rPr>
          <w:color w:val="000000"/>
        </w:rPr>
        <w:t>,</w:t>
      </w:r>
      <w:r w:rsidRPr="00737305">
        <w:rPr>
          <w:color w:val="000000"/>
        </w:rPr>
        <w:t xml:space="preserve"> </w:t>
      </w:r>
      <w:r w:rsidRPr="007002A3">
        <w:rPr>
          <w:color w:val="000000"/>
        </w:rPr>
        <w:t>Krisnah</w:t>
      </w:r>
      <w:r w:rsidRPr="00737305">
        <w:rPr>
          <w:color w:val="000000"/>
        </w:rPr>
        <w:t xml:space="preserve"> </w:t>
      </w:r>
      <w:r w:rsidRPr="007002A3">
        <w:rPr>
          <w:color w:val="000000"/>
        </w:rPr>
        <w:t>Poinasamy</w:t>
      </w:r>
      <w:r w:rsidR="008E5CFD">
        <w:rPr>
          <w:color w:val="000000"/>
        </w:rPr>
        <w:t xml:space="preserve"> MA</w:t>
      </w:r>
      <w:r w:rsidRPr="007002A3">
        <w:rPr>
          <w:color w:val="000000"/>
        </w:rPr>
        <w:t>,</w:t>
      </w:r>
      <w:r w:rsidRPr="00737305">
        <w:rPr>
          <w:color w:val="000000"/>
        </w:rPr>
        <w:t xml:space="preserve"> </w:t>
      </w:r>
      <w:r w:rsidR="00524FCC">
        <w:rPr>
          <w:color w:val="000000"/>
        </w:rPr>
        <w:t xml:space="preserve">Prof </w:t>
      </w:r>
      <w:r w:rsidRPr="007002A3">
        <w:rPr>
          <w:color w:val="000000"/>
        </w:rPr>
        <w:t>Dan</w:t>
      </w:r>
      <w:r w:rsidRPr="00737305">
        <w:rPr>
          <w:color w:val="000000"/>
        </w:rPr>
        <w:t xml:space="preserve"> </w:t>
      </w:r>
      <w:r w:rsidRPr="007002A3">
        <w:rPr>
          <w:color w:val="000000"/>
        </w:rPr>
        <w:t>J</w:t>
      </w:r>
      <w:r w:rsidRPr="00737305">
        <w:rPr>
          <w:color w:val="000000"/>
        </w:rPr>
        <w:t xml:space="preserve"> </w:t>
      </w:r>
      <w:r w:rsidRPr="007002A3">
        <w:rPr>
          <w:color w:val="000000"/>
        </w:rPr>
        <w:t>Cuthbertson</w:t>
      </w:r>
      <w:r w:rsidR="008E5CFD">
        <w:rPr>
          <w:color w:val="000000"/>
        </w:rPr>
        <w:t xml:space="preserve"> PhD</w:t>
      </w:r>
      <w:r w:rsidRPr="007002A3">
        <w:rPr>
          <w:color w:val="000000"/>
        </w:rPr>
        <w:t>,</w:t>
      </w:r>
      <w:r w:rsidRPr="00737305">
        <w:rPr>
          <w:color w:val="000000"/>
        </w:rPr>
        <w:t xml:space="preserve"> </w:t>
      </w:r>
      <w:r w:rsidR="00524FCC">
        <w:rPr>
          <w:color w:val="000000"/>
        </w:rPr>
        <w:t xml:space="preserve">Prof </w:t>
      </w:r>
      <w:r w:rsidRPr="007002A3">
        <w:rPr>
          <w:color w:val="000000"/>
        </w:rPr>
        <w:t>Graham</w:t>
      </w:r>
      <w:r w:rsidRPr="00737305">
        <w:rPr>
          <w:color w:val="000000"/>
        </w:rPr>
        <w:t xml:space="preserve"> </w:t>
      </w:r>
      <w:r w:rsidRPr="007002A3">
        <w:rPr>
          <w:color w:val="000000"/>
        </w:rPr>
        <w:t>J</w:t>
      </w:r>
      <w:r w:rsidRPr="00737305">
        <w:rPr>
          <w:color w:val="000000"/>
        </w:rPr>
        <w:t xml:space="preserve"> </w:t>
      </w:r>
      <w:r w:rsidRPr="007002A3">
        <w:rPr>
          <w:color w:val="000000"/>
        </w:rPr>
        <w:t>Kemp</w:t>
      </w:r>
      <w:r w:rsidR="008E5CFD">
        <w:rPr>
          <w:color w:val="000000"/>
        </w:rPr>
        <w:t xml:space="preserve"> DSc</w:t>
      </w:r>
      <w:r w:rsidRPr="007002A3">
        <w:rPr>
          <w:color w:val="000000"/>
        </w:rPr>
        <w:t>,</w:t>
      </w:r>
      <w:r w:rsidRPr="00737305">
        <w:rPr>
          <w:color w:val="000000"/>
        </w:rPr>
        <w:t xml:space="preserve"> </w:t>
      </w:r>
      <w:r w:rsidR="00524FCC">
        <w:rPr>
          <w:color w:val="000000"/>
        </w:rPr>
        <w:t xml:space="preserve">Prof </w:t>
      </w:r>
      <w:r w:rsidRPr="007002A3">
        <w:rPr>
          <w:color w:val="000000"/>
        </w:rPr>
        <w:t>Malcolm</w:t>
      </w:r>
      <w:r w:rsidRPr="00737305">
        <w:rPr>
          <w:color w:val="000000"/>
        </w:rPr>
        <w:t xml:space="preserve"> </w:t>
      </w:r>
      <w:r w:rsidRPr="007002A3">
        <w:rPr>
          <w:color w:val="000000"/>
        </w:rPr>
        <w:t>G</w:t>
      </w:r>
      <w:r w:rsidRPr="00737305">
        <w:rPr>
          <w:color w:val="000000"/>
        </w:rPr>
        <w:t xml:space="preserve"> </w:t>
      </w:r>
      <w:r w:rsidRPr="007002A3">
        <w:rPr>
          <w:color w:val="000000"/>
        </w:rPr>
        <w:t>Semple</w:t>
      </w:r>
      <w:r w:rsidR="00203AA6">
        <w:rPr>
          <w:color w:val="000000"/>
        </w:rPr>
        <w:t xml:space="preserve"> PhD</w:t>
      </w:r>
      <w:r w:rsidRPr="007002A3">
        <w:rPr>
          <w:color w:val="000000"/>
        </w:rPr>
        <w:t>,</w:t>
      </w:r>
      <w:r w:rsidRPr="00737305">
        <w:rPr>
          <w:color w:val="000000"/>
        </w:rPr>
        <w:t xml:space="preserve"> </w:t>
      </w:r>
      <w:r w:rsidR="00203AA6">
        <w:rPr>
          <w:color w:val="000000"/>
        </w:rPr>
        <w:t xml:space="preserve">Prof </w:t>
      </w:r>
      <w:r w:rsidRPr="007002A3">
        <w:rPr>
          <w:color w:val="000000"/>
        </w:rPr>
        <w:t>Alexander</w:t>
      </w:r>
      <w:r w:rsidRPr="00737305">
        <w:rPr>
          <w:color w:val="000000"/>
        </w:rPr>
        <w:t xml:space="preserve"> </w:t>
      </w:r>
      <w:r w:rsidRPr="007002A3">
        <w:rPr>
          <w:color w:val="000000"/>
        </w:rPr>
        <w:t>Horsley</w:t>
      </w:r>
      <w:r w:rsidR="00203AA6">
        <w:rPr>
          <w:color w:val="000000"/>
        </w:rPr>
        <w:t xml:space="preserve"> PhD</w:t>
      </w:r>
      <w:r w:rsidRPr="007002A3">
        <w:rPr>
          <w:color w:val="000000"/>
        </w:rPr>
        <w:t>,</w:t>
      </w:r>
      <w:r w:rsidRPr="00737305">
        <w:rPr>
          <w:color w:val="000000"/>
        </w:rPr>
        <w:t xml:space="preserve"> </w:t>
      </w:r>
      <w:r w:rsidR="00524FCC">
        <w:rPr>
          <w:color w:val="000000"/>
        </w:rPr>
        <w:t xml:space="preserve">Prof </w:t>
      </w:r>
      <w:r w:rsidRPr="007002A3">
        <w:rPr>
          <w:color w:val="000000"/>
        </w:rPr>
        <w:t>Christopher</w:t>
      </w:r>
      <w:r w:rsidRPr="00737305">
        <w:rPr>
          <w:color w:val="000000"/>
        </w:rPr>
        <w:t xml:space="preserve"> </w:t>
      </w:r>
      <w:r w:rsidRPr="007002A3">
        <w:rPr>
          <w:color w:val="000000"/>
        </w:rPr>
        <w:t>A</w:t>
      </w:r>
      <w:r w:rsidRPr="00737305">
        <w:rPr>
          <w:color w:val="000000"/>
        </w:rPr>
        <w:t xml:space="preserve"> </w:t>
      </w:r>
      <w:r w:rsidRPr="007002A3">
        <w:rPr>
          <w:color w:val="000000"/>
        </w:rPr>
        <w:t>Miller</w:t>
      </w:r>
      <w:r w:rsidR="00203AA6">
        <w:rPr>
          <w:color w:val="000000"/>
        </w:rPr>
        <w:t xml:space="preserve"> PhD</w:t>
      </w:r>
      <w:r w:rsidRPr="007002A3">
        <w:rPr>
          <w:color w:val="000000"/>
        </w:rPr>
        <w:t>,</w:t>
      </w:r>
      <w:r w:rsidRPr="00737305">
        <w:rPr>
          <w:color w:val="000000"/>
        </w:rPr>
        <w:t xml:space="preserve"> </w:t>
      </w:r>
      <w:r w:rsidRPr="007002A3">
        <w:rPr>
          <w:color w:val="000000"/>
        </w:rPr>
        <w:t>Caitlin</w:t>
      </w:r>
      <w:r w:rsidRPr="00737305">
        <w:rPr>
          <w:color w:val="000000"/>
        </w:rPr>
        <w:t xml:space="preserve"> </w:t>
      </w:r>
      <w:r w:rsidRPr="007002A3">
        <w:rPr>
          <w:color w:val="000000"/>
        </w:rPr>
        <w:t>O’Brien</w:t>
      </w:r>
      <w:r w:rsidR="00203AA6">
        <w:rPr>
          <w:color w:val="000000"/>
        </w:rPr>
        <w:t xml:space="preserve"> PhD</w:t>
      </w:r>
      <w:r w:rsidRPr="007002A3">
        <w:rPr>
          <w:color w:val="000000"/>
        </w:rPr>
        <w:t>,</w:t>
      </w:r>
      <w:r w:rsidRPr="00737305">
        <w:rPr>
          <w:color w:val="000000"/>
        </w:rPr>
        <w:t xml:space="preserve"> </w:t>
      </w:r>
      <w:r w:rsidR="00524FCC">
        <w:rPr>
          <w:color w:val="000000"/>
        </w:rPr>
        <w:t xml:space="preserve">Prof </w:t>
      </w:r>
      <w:r w:rsidRPr="007002A3">
        <w:rPr>
          <w:color w:val="000000"/>
        </w:rPr>
        <w:t>Ajay</w:t>
      </w:r>
      <w:r w:rsidRPr="00737305">
        <w:rPr>
          <w:color w:val="000000"/>
        </w:rPr>
        <w:t xml:space="preserve"> </w:t>
      </w:r>
      <w:r w:rsidRPr="007002A3">
        <w:rPr>
          <w:color w:val="000000"/>
        </w:rPr>
        <w:t>M</w:t>
      </w:r>
      <w:r w:rsidRPr="00737305">
        <w:rPr>
          <w:color w:val="000000"/>
        </w:rPr>
        <w:t xml:space="preserve"> </w:t>
      </w:r>
      <w:r w:rsidRPr="007002A3">
        <w:rPr>
          <w:color w:val="000000"/>
        </w:rPr>
        <w:t>Shah</w:t>
      </w:r>
      <w:r w:rsidR="00203AA6">
        <w:rPr>
          <w:color w:val="000000"/>
        </w:rPr>
        <w:t xml:space="preserve"> MD</w:t>
      </w:r>
      <w:r w:rsidRPr="007002A3">
        <w:rPr>
          <w:color w:val="000000"/>
        </w:rPr>
        <w:t>,</w:t>
      </w:r>
      <w:r w:rsidRPr="00737305">
        <w:rPr>
          <w:color w:val="000000"/>
        </w:rPr>
        <w:t xml:space="preserve"> </w:t>
      </w:r>
      <w:r w:rsidR="00816F3C">
        <w:rPr>
          <w:color w:val="000000"/>
        </w:rPr>
        <w:t xml:space="preserve">Prof </w:t>
      </w:r>
      <w:r w:rsidRPr="007002A3">
        <w:rPr>
          <w:color w:val="000000"/>
        </w:rPr>
        <w:t>Amedeo</w:t>
      </w:r>
      <w:r w:rsidRPr="00737305">
        <w:rPr>
          <w:color w:val="000000"/>
        </w:rPr>
        <w:t xml:space="preserve"> </w:t>
      </w:r>
      <w:r w:rsidRPr="007002A3">
        <w:rPr>
          <w:color w:val="000000"/>
        </w:rPr>
        <w:t>Chiribiri</w:t>
      </w:r>
      <w:r w:rsidR="00203AA6">
        <w:rPr>
          <w:color w:val="000000"/>
        </w:rPr>
        <w:t xml:space="preserve"> PhD</w:t>
      </w:r>
      <w:r w:rsidRPr="007002A3">
        <w:rPr>
          <w:color w:val="000000"/>
        </w:rPr>
        <w:t>,</w:t>
      </w:r>
      <w:r w:rsidRPr="00737305">
        <w:rPr>
          <w:color w:val="000000"/>
        </w:rPr>
        <w:t xml:space="preserve"> </w:t>
      </w:r>
      <w:r w:rsidRPr="007002A3">
        <w:rPr>
          <w:color w:val="000000"/>
        </w:rPr>
        <w:t>Olivia</w:t>
      </w:r>
      <w:r w:rsidRPr="00737305">
        <w:rPr>
          <w:color w:val="000000"/>
        </w:rPr>
        <w:t xml:space="preserve"> </w:t>
      </w:r>
      <w:r w:rsidRPr="007002A3">
        <w:rPr>
          <w:color w:val="000000"/>
        </w:rPr>
        <w:t>C</w:t>
      </w:r>
      <w:r w:rsidRPr="00737305">
        <w:rPr>
          <w:color w:val="000000"/>
        </w:rPr>
        <w:t xml:space="preserve"> </w:t>
      </w:r>
      <w:r w:rsidRPr="007002A3">
        <w:rPr>
          <w:color w:val="000000"/>
        </w:rPr>
        <w:t>Leavy</w:t>
      </w:r>
      <w:r w:rsidR="00203AA6">
        <w:rPr>
          <w:color w:val="000000"/>
        </w:rPr>
        <w:t xml:space="preserve"> PhD</w:t>
      </w:r>
      <w:r w:rsidRPr="007002A3">
        <w:rPr>
          <w:color w:val="000000"/>
        </w:rPr>
        <w:t>,</w:t>
      </w:r>
      <w:r w:rsidRPr="00737305">
        <w:rPr>
          <w:color w:val="000000"/>
        </w:rPr>
        <w:t xml:space="preserve"> </w:t>
      </w:r>
      <w:r w:rsidRPr="007002A3">
        <w:rPr>
          <w:color w:val="000000"/>
        </w:rPr>
        <w:t>Matthew</w:t>
      </w:r>
      <w:r w:rsidRPr="00737305">
        <w:rPr>
          <w:color w:val="000000"/>
        </w:rPr>
        <w:t xml:space="preserve"> </w:t>
      </w:r>
      <w:r w:rsidRPr="007002A3">
        <w:rPr>
          <w:color w:val="000000"/>
        </w:rPr>
        <w:t>Richardson</w:t>
      </w:r>
      <w:r w:rsidR="00A63BC1">
        <w:rPr>
          <w:color w:val="000000"/>
        </w:rPr>
        <w:t xml:space="preserve"> PhD</w:t>
      </w:r>
      <w:r w:rsidRPr="007002A3">
        <w:rPr>
          <w:color w:val="000000"/>
        </w:rPr>
        <w:t>,</w:t>
      </w:r>
      <w:r w:rsidRPr="00737305">
        <w:rPr>
          <w:color w:val="000000"/>
        </w:rPr>
        <w:t xml:space="preserve"> </w:t>
      </w:r>
      <w:r w:rsidRPr="007002A3">
        <w:rPr>
          <w:color w:val="000000"/>
        </w:rPr>
        <w:t>Omer</w:t>
      </w:r>
      <w:r w:rsidRPr="00737305">
        <w:rPr>
          <w:color w:val="000000"/>
        </w:rPr>
        <w:t xml:space="preserve"> </w:t>
      </w:r>
      <w:r w:rsidRPr="007002A3">
        <w:rPr>
          <w:color w:val="000000"/>
        </w:rPr>
        <w:t>Elneima</w:t>
      </w:r>
      <w:r w:rsidR="00A63BC1">
        <w:rPr>
          <w:color w:val="000000"/>
        </w:rPr>
        <w:t xml:space="preserve"> MD</w:t>
      </w:r>
      <w:r w:rsidRPr="007002A3">
        <w:rPr>
          <w:color w:val="000000"/>
        </w:rPr>
        <w:t>,</w:t>
      </w:r>
      <w:r w:rsidRPr="00737305">
        <w:rPr>
          <w:color w:val="000000"/>
        </w:rPr>
        <w:t xml:space="preserve"> </w:t>
      </w:r>
      <w:r w:rsidRPr="007002A3">
        <w:rPr>
          <w:color w:val="000000"/>
        </w:rPr>
        <w:t>Hamish</w:t>
      </w:r>
      <w:r w:rsidRPr="00737305">
        <w:rPr>
          <w:color w:val="000000"/>
        </w:rPr>
        <w:t xml:space="preserve"> </w:t>
      </w:r>
      <w:r w:rsidRPr="007002A3">
        <w:rPr>
          <w:color w:val="000000"/>
        </w:rPr>
        <w:t>J</w:t>
      </w:r>
      <w:r w:rsidRPr="00737305">
        <w:rPr>
          <w:color w:val="000000"/>
        </w:rPr>
        <w:t xml:space="preserve"> </w:t>
      </w:r>
      <w:r w:rsidRPr="007002A3">
        <w:rPr>
          <w:color w:val="000000"/>
        </w:rPr>
        <w:t>C</w:t>
      </w:r>
      <w:r w:rsidRPr="00737305">
        <w:rPr>
          <w:color w:val="000000"/>
        </w:rPr>
        <w:t xml:space="preserve"> </w:t>
      </w:r>
      <w:r w:rsidRPr="007002A3">
        <w:rPr>
          <w:color w:val="000000"/>
        </w:rPr>
        <w:t>McAuley</w:t>
      </w:r>
      <w:r w:rsidR="00A63BC1">
        <w:rPr>
          <w:color w:val="000000"/>
        </w:rPr>
        <w:t xml:space="preserve"> MD</w:t>
      </w:r>
      <w:r w:rsidRPr="007002A3">
        <w:rPr>
          <w:color w:val="000000"/>
        </w:rPr>
        <w:t>,</w:t>
      </w:r>
      <w:r w:rsidRPr="00737305">
        <w:rPr>
          <w:color w:val="000000"/>
        </w:rPr>
        <w:t xml:space="preserve"> </w:t>
      </w:r>
      <w:r w:rsidRPr="007002A3">
        <w:rPr>
          <w:color w:val="000000"/>
        </w:rPr>
        <w:t>Marco</w:t>
      </w:r>
      <w:r w:rsidRPr="00737305">
        <w:rPr>
          <w:color w:val="000000"/>
        </w:rPr>
        <w:t xml:space="preserve"> </w:t>
      </w:r>
      <w:r w:rsidRPr="007002A3">
        <w:rPr>
          <w:color w:val="000000"/>
        </w:rPr>
        <w:t>Sereno</w:t>
      </w:r>
      <w:r w:rsidR="00A63BC1">
        <w:rPr>
          <w:color w:val="000000"/>
        </w:rPr>
        <w:t xml:space="preserve"> MD</w:t>
      </w:r>
      <w:r w:rsidRPr="007002A3">
        <w:rPr>
          <w:color w:val="000000"/>
        </w:rPr>
        <w:t>,</w:t>
      </w:r>
      <w:r w:rsidRPr="00737305">
        <w:rPr>
          <w:color w:val="000000"/>
        </w:rPr>
        <w:t xml:space="preserve"> </w:t>
      </w:r>
      <w:r w:rsidRPr="007002A3">
        <w:rPr>
          <w:color w:val="000000"/>
        </w:rPr>
        <w:t>Ruth</w:t>
      </w:r>
      <w:r w:rsidRPr="00737305">
        <w:rPr>
          <w:color w:val="000000"/>
        </w:rPr>
        <w:t xml:space="preserve"> </w:t>
      </w:r>
      <w:r w:rsidRPr="007002A3">
        <w:rPr>
          <w:color w:val="000000"/>
        </w:rPr>
        <w:t>M</w:t>
      </w:r>
      <w:r w:rsidRPr="00737305">
        <w:rPr>
          <w:color w:val="000000"/>
        </w:rPr>
        <w:t xml:space="preserve"> </w:t>
      </w:r>
      <w:r w:rsidRPr="007002A3">
        <w:rPr>
          <w:color w:val="000000"/>
        </w:rPr>
        <w:t>Saunders</w:t>
      </w:r>
      <w:r w:rsidR="00A63BC1">
        <w:rPr>
          <w:color w:val="000000"/>
        </w:rPr>
        <w:t xml:space="preserve"> PhD</w:t>
      </w:r>
      <w:r w:rsidRPr="007002A3">
        <w:rPr>
          <w:color w:val="000000"/>
        </w:rPr>
        <w:t>,</w:t>
      </w:r>
      <w:r w:rsidRPr="00737305">
        <w:rPr>
          <w:color w:val="000000"/>
        </w:rPr>
        <w:t xml:space="preserve"> </w:t>
      </w:r>
      <w:r w:rsidRPr="007002A3">
        <w:rPr>
          <w:color w:val="000000"/>
        </w:rPr>
        <w:t>Linzy</w:t>
      </w:r>
      <w:r w:rsidRPr="00737305">
        <w:rPr>
          <w:color w:val="000000"/>
        </w:rPr>
        <w:t xml:space="preserve"> </w:t>
      </w:r>
      <w:r w:rsidRPr="007002A3">
        <w:rPr>
          <w:color w:val="000000"/>
        </w:rPr>
        <w:t>Houchen-Wolloff</w:t>
      </w:r>
      <w:r w:rsidR="00A63BC1">
        <w:rPr>
          <w:color w:val="000000"/>
        </w:rPr>
        <w:t xml:space="preserve"> PhD</w:t>
      </w:r>
      <w:r w:rsidRPr="007002A3">
        <w:rPr>
          <w:color w:val="000000"/>
        </w:rPr>
        <w:t>,</w:t>
      </w:r>
      <w:r w:rsidRPr="00737305">
        <w:rPr>
          <w:color w:val="000000"/>
        </w:rPr>
        <w:t xml:space="preserve"> </w:t>
      </w:r>
      <w:r w:rsidRPr="007002A3">
        <w:rPr>
          <w:color w:val="000000"/>
        </w:rPr>
        <w:t>Neil</w:t>
      </w:r>
      <w:r w:rsidRPr="00737305">
        <w:rPr>
          <w:color w:val="000000"/>
        </w:rPr>
        <w:t xml:space="preserve"> </w:t>
      </w:r>
      <w:r w:rsidRPr="007002A3">
        <w:rPr>
          <w:color w:val="000000"/>
        </w:rPr>
        <w:t>J</w:t>
      </w:r>
      <w:r w:rsidRPr="00737305">
        <w:rPr>
          <w:color w:val="000000"/>
        </w:rPr>
        <w:t xml:space="preserve"> </w:t>
      </w:r>
      <w:r w:rsidRPr="007002A3">
        <w:rPr>
          <w:color w:val="000000"/>
        </w:rPr>
        <w:t>Greening</w:t>
      </w:r>
      <w:r w:rsidR="00CE40C7">
        <w:rPr>
          <w:color w:val="000000"/>
        </w:rPr>
        <w:t xml:space="preserve"> PhD</w:t>
      </w:r>
      <w:r w:rsidRPr="007002A3">
        <w:rPr>
          <w:color w:val="000000"/>
        </w:rPr>
        <w:t>,</w:t>
      </w:r>
      <w:r w:rsidRPr="00737305">
        <w:rPr>
          <w:color w:val="000000"/>
        </w:rPr>
        <w:t xml:space="preserve"> </w:t>
      </w:r>
      <w:r w:rsidR="00816F3C">
        <w:rPr>
          <w:color w:val="000000"/>
        </w:rPr>
        <w:t xml:space="preserve">Prof </w:t>
      </w:r>
      <w:r w:rsidRPr="007002A3">
        <w:rPr>
          <w:color w:val="000000"/>
        </w:rPr>
        <w:t>Charlotte</w:t>
      </w:r>
      <w:r w:rsidRPr="00737305">
        <w:rPr>
          <w:color w:val="000000"/>
        </w:rPr>
        <w:t xml:space="preserve"> </w:t>
      </w:r>
      <w:r w:rsidRPr="007002A3">
        <w:rPr>
          <w:color w:val="000000"/>
        </w:rPr>
        <w:t>E</w:t>
      </w:r>
      <w:r w:rsidRPr="00737305">
        <w:rPr>
          <w:color w:val="000000"/>
        </w:rPr>
        <w:t xml:space="preserve"> </w:t>
      </w:r>
      <w:r w:rsidRPr="007002A3">
        <w:rPr>
          <w:color w:val="000000"/>
        </w:rPr>
        <w:t>Bolton</w:t>
      </w:r>
      <w:r w:rsidR="00CE40C7">
        <w:rPr>
          <w:color w:val="000000"/>
        </w:rPr>
        <w:t xml:space="preserve"> PhD</w:t>
      </w:r>
      <w:r w:rsidRPr="007002A3">
        <w:rPr>
          <w:color w:val="000000"/>
        </w:rPr>
        <w:t>,</w:t>
      </w:r>
      <w:r w:rsidR="00816F3C">
        <w:rPr>
          <w:color w:val="000000"/>
        </w:rPr>
        <w:t>Prof</w:t>
      </w:r>
      <w:r w:rsidR="0067022A">
        <w:rPr>
          <w:color w:val="000000"/>
        </w:rPr>
        <w:t xml:space="preserve"> </w:t>
      </w:r>
      <w:r w:rsidRPr="007002A3">
        <w:rPr>
          <w:color w:val="000000"/>
        </w:rPr>
        <w:t>Jeremy</w:t>
      </w:r>
      <w:r w:rsidRPr="00737305">
        <w:rPr>
          <w:color w:val="000000"/>
        </w:rPr>
        <w:t xml:space="preserve"> </w:t>
      </w:r>
      <w:r w:rsidRPr="007002A3">
        <w:rPr>
          <w:color w:val="000000"/>
        </w:rPr>
        <w:t>S</w:t>
      </w:r>
      <w:r w:rsidRPr="00737305">
        <w:rPr>
          <w:color w:val="000000"/>
        </w:rPr>
        <w:t xml:space="preserve"> </w:t>
      </w:r>
      <w:r w:rsidRPr="007002A3">
        <w:rPr>
          <w:color w:val="000000"/>
        </w:rPr>
        <w:t>Brown</w:t>
      </w:r>
      <w:r w:rsidR="00CE40C7">
        <w:rPr>
          <w:color w:val="000000"/>
        </w:rPr>
        <w:t xml:space="preserve"> PhD</w:t>
      </w:r>
      <w:r w:rsidRPr="007002A3">
        <w:rPr>
          <w:color w:val="000000"/>
        </w:rPr>
        <w:t>,</w:t>
      </w:r>
      <w:r w:rsidRPr="00737305">
        <w:rPr>
          <w:color w:val="000000"/>
        </w:rPr>
        <w:t xml:space="preserve"> </w:t>
      </w:r>
      <w:r w:rsidRPr="007002A3">
        <w:rPr>
          <w:color w:val="000000"/>
        </w:rPr>
        <w:t>Gourab</w:t>
      </w:r>
      <w:r w:rsidRPr="00737305">
        <w:rPr>
          <w:color w:val="000000"/>
        </w:rPr>
        <w:t xml:space="preserve"> </w:t>
      </w:r>
      <w:r w:rsidRPr="007002A3">
        <w:rPr>
          <w:color w:val="000000"/>
        </w:rPr>
        <w:t>Choudhury</w:t>
      </w:r>
      <w:r w:rsidR="00074F5B">
        <w:rPr>
          <w:color w:val="000000"/>
        </w:rPr>
        <w:t xml:space="preserve"> MD</w:t>
      </w:r>
      <w:r w:rsidRPr="007002A3">
        <w:rPr>
          <w:color w:val="000000"/>
        </w:rPr>
        <w:t>,</w:t>
      </w:r>
      <w:r w:rsidRPr="00737305">
        <w:rPr>
          <w:color w:val="000000"/>
        </w:rPr>
        <w:t xml:space="preserve"> </w:t>
      </w:r>
      <w:r w:rsidR="000775FC">
        <w:rPr>
          <w:color w:val="000000"/>
        </w:rPr>
        <w:t>Prof</w:t>
      </w:r>
      <w:r w:rsidR="00CE40C7">
        <w:rPr>
          <w:color w:val="000000"/>
        </w:rPr>
        <w:t xml:space="preserve"> </w:t>
      </w:r>
      <w:r w:rsidRPr="007002A3">
        <w:rPr>
          <w:color w:val="000000"/>
        </w:rPr>
        <w:t>Nawar</w:t>
      </w:r>
      <w:r w:rsidRPr="00737305">
        <w:rPr>
          <w:color w:val="000000"/>
        </w:rPr>
        <w:t xml:space="preserve"> </w:t>
      </w:r>
      <w:r w:rsidRPr="007002A3">
        <w:rPr>
          <w:color w:val="000000"/>
        </w:rPr>
        <w:t>Diar</w:t>
      </w:r>
      <w:r w:rsidRPr="00737305">
        <w:rPr>
          <w:color w:val="000000"/>
        </w:rPr>
        <w:t xml:space="preserve"> </w:t>
      </w:r>
      <w:r w:rsidRPr="007002A3">
        <w:rPr>
          <w:color w:val="000000"/>
        </w:rPr>
        <w:t>Bakerly</w:t>
      </w:r>
      <w:r w:rsidR="00CE40C7">
        <w:rPr>
          <w:color w:val="000000"/>
        </w:rPr>
        <w:t xml:space="preserve"> MD</w:t>
      </w:r>
      <w:r w:rsidRPr="007002A3">
        <w:rPr>
          <w:color w:val="000000"/>
        </w:rPr>
        <w:t>,</w:t>
      </w:r>
      <w:r w:rsidRPr="00737305">
        <w:rPr>
          <w:color w:val="000000"/>
        </w:rPr>
        <w:t xml:space="preserve"> </w:t>
      </w:r>
      <w:r w:rsidRPr="007002A3">
        <w:rPr>
          <w:color w:val="000000"/>
        </w:rPr>
        <w:t>Nicholas</w:t>
      </w:r>
      <w:r w:rsidRPr="00737305">
        <w:rPr>
          <w:color w:val="000000"/>
        </w:rPr>
        <w:t xml:space="preserve"> </w:t>
      </w:r>
      <w:r w:rsidRPr="007002A3">
        <w:rPr>
          <w:color w:val="000000"/>
        </w:rPr>
        <w:t>Easom</w:t>
      </w:r>
      <w:r w:rsidR="00CE40C7">
        <w:rPr>
          <w:color w:val="000000"/>
        </w:rPr>
        <w:t xml:space="preserve"> PhD</w:t>
      </w:r>
      <w:r w:rsidRPr="007002A3">
        <w:rPr>
          <w:color w:val="000000"/>
        </w:rPr>
        <w:t>,</w:t>
      </w:r>
      <w:r w:rsidRPr="00737305">
        <w:rPr>
          <w:color w:val="000000"/>
        </w:rPr>
        <w:t xml:space="preserve"> </w:t>
      </w:r>
      <w:r w:rsidRPr="007002A3">
        <w:rPr>
          <w:color w:val="000000"/>
        </w:rPr>
        <w:t>Carlos</w:t>
      </w:r>
      <w:r w:rsidRPr="00737305">
        <w:rPr>
          <w:color w:val="000000"/>
        </w:rPr>
        <w:t xml:space="preserve"> </w:t>
      </w:r>
      <w:r w:rsidRPr="007002A3">
        <w:rPr>
          <w:color w:val="000000"/>
        </w:rPr>
        <w:t>Echevarria</w:t>
      </w:r>
      <w:r w:rsidR="00074F5B">
        <w:rPr>
          <w:color w:val="000000"/>
        </w:rPr>
        <w:t xml:space="preserve"> PhD</w:t>
      </w:r>
      <w:r w:rsidR="00CE3D95">
        <w:rPr>
          <w:color w:val="000000"/>
        </w:rPr>
        <w:t>,</w:t>
      </w:r>
      <w:r w:rsidRPr="00737305">
        <w:rPr>
          <w:color w:val="000000"/>
        </w:rPr>
        <w:t xml:space="preserve"> </w:t>
      </w:r>
      <w:r w:rsidRPr="007002A3">
        <w:rPr>
          <w:color w:val="000000"/>
        </w:rPr>
        <w:t>Michael</w:t>
      </w:r>
      <w:r w:rsidRPr="00737305">
        <w:rPr>
          <w:color w:val="000000"/>
        </w:rPr>
        <w:t xml:space="preserve"> </w:t>
      </w:r>
      <w:r w:rsidRPr="007002A3">
        <w:rPr>
          <w:color w:val="000000"/>
        </w:rPr>
        <w:t>Marks</w:t>
      </w:r>
      <w:r w:rsidR="00CE40C7">
        <w:rPr>
          <w:color w:val="000000"/>
        </w:rPr>
        <w:t xml:space="preserve"> PhD</w:t>
      </w:r>
      <w:r w:rsidRPr="007002A3">
        <w:rPr>
          <w:color w:val="000000"/>
        </w:rPr>
        <w:t>,</w:t>
      </w:r>
      <w:r w:rsidRPr="00737305">
        <w:rPr>
          <w:color w:val="000000"/>
        </w:rPr>
        <w:t xml:space="preserve"> </w:t>
      </w:r>
      <w:r w:rsidR="00BA0E45">
        <w:rPr>
          <w:color w:val="000000"/>
        </w:rPr>
        <w:t xml:space="preserve">Prof </w:t>
      </w:r>
      <w:r w:rsidRPr="007002A3">
        <w:rPr>
          <w:color w:val="000000"/>
        </w:rPr>
        <w:t>John</w:t>
      </w:r>
      <w:r w:rsidRPr="00737305">
        <w:rPr>
          <w:color w:val="000000"/>
        </w:rPr>
        <w:t xml:space="preserve"> </w:t>
      </w:r>
      <w:r w:rsidRPr="007002A3">
        <w:rPr>
          <w:color w:val="000000"/>
        </w:rPr>
        <w:t>R</w:t>
      </w:r>
      <w:r w:rsidRPr="00737305">
        <w:rPr>
          <w:color w:val="000000"/>
        </w:rPr>
        <w:t xml:space="preserve"> </w:t>
      </w:r>
      <w:r w:rsidRPr="007002A3">
        <w:rPr>
          <w:color w:val="000000"/>
        </w:rPr>
        <w:t>Hurst</w:t>
      </w:r>
      <w:r w:rsidR="00CE40C7">
        <w:rPr>
          <w:color w:val="000000"/>
        </w:rPr>
        <w:t xml:space="preserve"> MD</w:t>
      </w:r>
      <w:r w:rsidRPr="007002A3">
        <w:rPr>
          <w:color w:val="000000"/>
        </w:rPr>
        <w:t>,</w:t>
      </w:r>
      <w:r w:rsidRPr="00737305">
        <w:rPr>
          <w:color w:val="000000"/>
        </w:rPr>
        <w:t xml:space="preserve"> </w:t>
      </w:r>
      <w:r w:rsidRPr="007002A3">
        <w:rPr>
          <w:color w:val="000000"/>
        </w:rPr>
        <w:t>Mark</w:t>
      </w:r>
      <w:r w:rsidRPr="00737305">
        <w:rPr>
          <w:color w:val="000000"/>
        </w:rPr>
        <w:t xml:space="preserve"> G J</w:t>
      </w:r>
      <w:r w:rsidRPr="007002A3">
        <w:rPr>
          <w:color w:val="000000"/>
        </w:rPr>
        <w:t>ones</w:t>
      </w:r>
      <w:r w:rsidR="00074F5B">
        <w:rPr>
          <w:color w:val="000000"/>
        </w:rPr>
        <w:t xml:space="preserve"> PhD</w:t>
      </w:r>
      <w:r w:rsidRPr="007002A3">
        <w:rPr>
          <w:color w:val="000000"/>
        </w:rPr>
        <w:t>,</w:t>
      </w:r>
      <w:r w:rsidRPr="00737305">
        <w:rPr>
          <w:color w:val="000000"/>
        </w:rPr>
        <w:t xml:space="preserve"> </w:t>
      </w:r>
      <w:r w:rsidRPr="007002A3">
        <w:rPr>
          <w:color w:val="000000"/>
        </w:rPr>
        <w:t>Dan</w:t>
      </w:r>
      <w:r w:rsidR="00074F5B">
        <w:rPr>
          <w:color w:val="000000"/>
        </w:rPr>
        <w:t>iel</w:t>
      </w:r>
      <w:r w:rsidRPr="00F6794F">
        <w:rPr>
          <w:color w:val="000000"/>
        </w:rPr>
        <w:t xml:space="preserve"> </w:t>
      </w:r>
      <w:r w:rsidRPr="007002A3">
        <w:rPr>
          <w:color w:val="000000"/>
        </w:rPr>
        <w:t>G</w:t>
      </w:r>
      <w:r w:rsidRPr="00F6794F">
        <w:rPr>
          <w:color w:val="000000"/>
        </w:rPr>
        <w:t xml:space="preserve"> </w:t>
      </w:r>
      <w:r w:rsidRPr="007002A3">
        <w:rPr>
          <w:color w:val="000000"/>
        </w:rPr>
        <w:t>Wootton</w:t>
      </w:r>
      <w:r w:rsidR="00074F5B">
        <w:rPr>
          <w:color w:val="000000"/>
        </w:rPr>
        <w:t xml:space="preserve"> PhD</w:t>
      </w:r>
      <w:r w:rsidRPr="007002A3">
        <w:rPr>
          <w:color w:val="000000"/>
        </w:rPr>
        <w:t>,</w:t>
      </w:r>
      <w:r w:rsidRPr="00F6794F">
        <w:rPr>
          <w:color w:val="000000"/>
        </w:rPr>
        <w:t xml:space="preserve"> </w:t>
      </w:r>
      <w:r w:rsidR="00524FCC">
        <w:rPr>
          <w:color w:val="000000"/>
        </w:rPr>
        <w:t xml:space="preserve">Prof </w:t>
      </w:r>
      <w:r w:rsidRPr="007002A3">
        <w:rPr>
          <w:color w:val="000000"/>
        </w:rPr>
        <w:t>Trudie</w:t>
      </w:r>
      <w:r w:rsidRPr="00F6794F">
        <w:rPr>
          <w:color w:val="000000"/>
        </w:rPr>
        <w:t xml:space="preserve"> </w:t>
      </w:r>
      <w:r w:rsidRPr="007002A3">
        <w:rPr>
          <w:color w:val="000000"/>
        </w:rPr>
        <w:t>Chalder</w:t>
      </w:r>
      <w:r w:rsidR="00074F5B">
        <w:rPr>
          <w:color w:val="000000"/>
        </w:rPr>
        <w:t xml:space="preserve"> MSc</w:t>
      </w:r>
      <w:r w:rsidRPr="007002A3">
        <w:rPr>
          <w:color w:val="000000"/>
        </w:rPr>
        <w:t>,</w:t>
      </w:r>
      <w:r w:rsidRPr="00F6794F">
        <w:rPr>
          <w:color w:val="000000"/>
        </w:rPr>
        <w:t xml:space="preserve"> </w:t>
      </w:r>
      <w:r w:rsidR="00BA0E45">
        <w:rPr>
          <w:color w:val="000000"/>
        </w:rPr>
        <w:t xml:space="preserve">Prof </w:t>
      </w:r>
      <w:r w:rsidRPr="007002A3">
        <w:rPr>
          <w:color w:val="000000"/>
        </w:rPr>
        <w:t>Melanie</w:t>
      </w:r>
      <w:r w:rsidRPr="00F6794F">
        <w:rPr>
          <w:color w:val="000000"/>
        </w:rPr>
        <w:t xml:space="preserve"> </w:t>
      </w:r>
      <w:r w:rsidRPr="007002A3">
        <w:rPr>
          <w:color w:val="000000"/>
        </w:rPr>
        <w:t>J</w:t>
      </w:r>
      <w:r w:rsidRPr="00F6794F">
        <w:rPr>
          <w:color w:val="000000"/>
        </w:rPr>
        <w:t xml:space="preserve"> </w:t>
      </w:r>
      <w:r w:rsidRPr="007002A3">
        <w:rPr>
          <w:color w:val="000000"/>
        </w:rPr>
        <w:t>Davies</w:t>
      </w:r>
      <w:r w:rsidR="002336E4">
        <w:rPr>
          <w:color w:val="000000"/>
        </w:rPr>
        <w:t xml:space="preserve"> MD</w:t>
      </w:r>
      <w:r w:rsidRPr="007002A3">
        <w:rPr>
          <w:color w:val="000000"/>
        </w:rPr>
        <w:t>,</w:t>
      </w:r>
      <w:r w:rsidRPr="00F6794F">
        <w:rPr>
          <w:color w:val="000000"/>
        </w:rPr>
        <w:t xml:space="preserve"> </w:t>
      </w:r>
      <w:r w:rsidR="000775FC">
        <w:rPr>
          <w:color w:val="000000"/>
        </w:rPr>
        <w:t xml:space="preserve">Prof </w:t>
      </w:r>
      <w:r w:rsidRPr="007002A3">
        <w:rPr>
          <w:color w:val="000000"/>
        </w:rPr>
        <w:t>Anthony</w:t>
      </w:r>
      <w:r w:rsidRPr="00F6794F">
        <w:rPr>
          <w:color w:val="000000"/>
        </w:rPr>
        <w:t xml:space="preserve"> </w:t>
      </w:r>
      <w:r w:rsidRPr="007002A3">
        <w:rPr>
          <w:color w:val="000000"/>
        </w:rPr>
        <w:t>De</w:t>
      </w:r>
      <w:r w:rsidRPr="00F6794F">
        <w:rPr>
          <w:color w:val="000000"/>
        </w:rPr>
        <w:t xml:space="preserve"> </w:t>
      </w:r>
      <w:r w:rsidRPr="007002A3">
        <w:rPr>
          <w:color w:val="000000"/>
        </w:rPr>
        <w:t>Soyza</w:t>
      </w:r>
      <w:r w:rsidR="002336E4">
        <w:rPr>
          <w:color w:val="000000"/>
        </w:rPr>
        <w:t xml:space="preserve"> PhD</w:t>
      </w:r>
      <w:r w:rsidRPr="007002A3">
        <w:rPr>
          <w:color w:val="000000"/>
        </w:rPr>
        <w:t>,</w:t>
      </w:r>
      <w:r w:rsidRPr="00F6794F">
        <w:rPr>
          <w:color w:val="000000"/>
        </w:rPr>
        <w:t xml:space="preserve"> </w:t>
      </w:r>
      <w:r w:rsidR="005755EA">
        <w:rPr>
          <w:color w:val="000000"/>
        </w:rPr>
        <w:t xml:space="preserve">Prof </w:t>
      </w:r>
      <w:r w:rsidRPr="007002A3">
        <w:rPr>
          <w:color w:val="000000"/>
        </w:rPr>
        <w:t>John</w:t>
      </w:r>
      <w:r w:rsidRPr="00F6794F">
        <w:rPr>
          <w:color w:val="000000"/>
        </w:rPr>
        <w:t xml:space="preserve"> </w:t>
      </w:r>
      <w:r w:rsidRPr="007002A3">
        <w:rPr>
          <w:color w:val="000000"/>
        </w:rPr>
        <w:t>R</w:t>
      </w:r>
      <w:r w:rsidRPr="00F6794F">
        <w:rPr>
          <w:color w:val="000000"/>
        </w:rPr>
        <w:t xml:space="preserve"> </w:t>
      </w:r>
      <w:r w:rsidRPr="007002A3">
        <w:rPr>
          <w:color w:val="000000"/>
        </w:rPr>
        <w:t>Geddes</w:t>
      </w:r>
      <w:r w:rsidR="00074F5B">
        <w:rPr>
          <w:color w:val="000000"/>
        </w:rPr>
        <w:t xml:space="preserve"> MD</w:t>
      </w:r>
      <w:r w:rsidRPr="007002A3">
        <w:rPr>
          <w:color w:val="000000"/>
        </w:rPr>
        <w:t>,</w:t>
      </w:r>
      <w:r w:rsidRPr="00CE53CA">
        <w:rPr>
          <w:color w:val="000000"/>
        </w:rPr>
        <w:t xml:space="preserve"> </w:t>
      </w:r>
      <w:r w:rsidR="00BA0E45">
        <w:rPr>
          <w:color w:val="000000"/>
        </w:rPr>
        <w:t xml:space="preserve">Prof </w:t>
      </w:r>
      <w:r w:rsidRPr="007002A3">
        <w:rPr>
          <w:color w:val="000000"/>
        </w:rPr>
        <w:t>William</w:t>
      </w:r>
      <w:r w:rsidRPr="00F6794F">
        <w:rPr>
          <w:color w:val="000000"/>
        </w:rPr>
        <w:t xml:space="preserve"> </w:t>
      </w:r>
      <w:r w:rsidRPr="007002A3">
        <w:rPr>
          <w:color w:val="000000"/>
        </w:rPr>
        <w:t>Greenhalf</w:t>
      </w:r>
      <w:r w:rsidR="002336E4">
        <w:rPr>
          <w:color w:val="000000"/>
        </w:rPr>
        <w:t xml:space="preserve"> PhD</w:t>
      </w:r>
      <w:r w:rsidRPr="007002A3">
        <w:rPr>
          <w:color w:val="000000"/>
        </w:rPr>
        <w:t>,</w:t>
      </w:r>
      <w:r w:rsidRPr="00F6794F">
        <w:rPr>
          <w:color w:val="000000"/>
        </w:rPr>
        <w:t xml:space="preserve"> </w:t>
      </w:r>
      <w:r w:rsidR="00BA0E45">
        <w:rPr>
          <w:color w:val="000000"/>
        </w:rPr>
        <w:t xml:space="preserve">Prof </w:t>
      </w:r>
      <w:r w:rsidRPr="007002A3">
        <w:rPr>
          <w:color w:val="000000"/>
        </w:rPr>
        <w:t>Luke</w:t>
      </w:r>
      <w:r w:rsidRPr="00F6794F">
        <w:rPr>
          <w:color w:val="000000"/>
        </w:rPr>
        <w:t xml:space="preserve"> </w:t>
      </w:r>
      <w:r w:rsidRPr="007002A3">
        <w:rPr>
          <w:color w:val="000000"/>
        </w:rPr>
        <w:t>Howard</w:t>
      </w:r>
      <w:r w:rsidR="002336E4">
        <w:rPr>
          <w:color w:val="000000"/>
        </w:rPr>
        <w:t xml:space="preserve"> DPhil</w:t>
      </w:r>
      <w:r w:rsidRPr="007002A3">
        <w:rPr>
          <w:color w:val="000000"/>
        </w:rPr>
        <w:t>,</w:t>
      </w:r>
      <w:r w:rsidRPr="00F6794F">
        <w:rPr>
          <w:color w:val="000000"/>
        </w:rPr>
        <w:t xml:space="preserve"> </w:t>
      </w:r>
      <w:r w:rsidRPr="007002A3">
        <w:rPr>
          <w:color w:val="000000"/>
        </w:rPr>
        <w:t>Joseph</w:t>
      </w:r>
      <w:r w:rsidRPr="00DD31D9">
        <w:rPr>
          <w:color w:val="000000"/>
        </w:rPr>
        <w:t xml:space="preserve"> </w:t>
      </w:r>
      <w:r w:rsidRPr="007002A3">
        <w:rPr>
          <w:color w:val="000000"/>
        </w:rPr>
        <w:t>Jacob</w:t>
      </w:r>
      <w:r w:rsidR="002336E4">
        <w:rPr>
          <w:color w:val="000000"/>
        </w:rPr>
        <w:t xml:space="preserve"> MD</w:t>
      </w:r>
      <w:r w:rsidRPr="007002A3">
        <w:rPr>
          <w:color w:val="000000"/>
        </w:rPr>
        <w:t>,</w:t>
      </w:r>
      <w:r w:rsidRPr="00DD31D9">
        <w:rPr>
          <w:color w:val="000000"/>
        </w:rPr>
        <w:t xml:space="preserve"> </w:t>
      </w:r>
      <w:r w:rsidRPr="007002A3">
        <w:rPr>
          <w:color w:val="000000"/>
        </w:rPr>
        <w:t>Will</w:t>
      </w:r>
      <w:r w:rsidRPr="00DD31D9">
        <w:rPr>
          <w:color w:val="000000"/>
        </w:rPr>
        <w:t xml:space="preserve">iam </w:t>
      </w:r>
      <w:r w:rsidRPr="007002A3">
        <w:rPr>
          <w:color w:val="000000"/>
        </w:rPr>
        <w:t>D-C</w:t>
      </w:r>
      <w:r w:rsidRPr="00DD31D9">
        <w:rPr>
          <w:color w:val="000000"/>
        </w:rPr>
        <w:t xml:space="preserve"> </w:t>
      </w:r>
      <w:r w:rsidRPr="007002A3">
        <w:rPr>
          <w:color w:val="000000"/>
        </w:rPr>
        <w:t>Man</w:t>
      </w:r>
      <w:r w:rsidR="002336E4">
        <w:rPr>
          <w:color w:val="000000"/>
        </w:rPr>
        <w:t xml:space="preserve"> PhD</w:t>
      </w:r>
      <w:r w:rsidRPr="007002A3">
        <w:rPr>
          <w:color w:val="000000"/>
        </w:rPr>
        <w:t>,</w:t>
      </w:r>
      <w:r w:rsidRPr="00DD31D9">
        <w:rPr>
          <w:color w:val="000000"/>
        </w:rPr>
        <w:t xml:space="preserve"> </w:t>
      </w:r>
      <w:r w:rsidR="00524FCC">
        <w:rPr>
          <w:color w:val="000000"/>
        </w:rPr>
        <w:t xml:space="preserve">Prof </w:t>
      </w:r>
      <w:r w:rsidRPr="007002A3">
        <w:rPr>
          <w:color w:val="000000"/>
        </w:rPr>
        <w:t>Peter</w:t>
      </w:r>
      <w:r w:rsidRPr="00DD31D9">
        <w:rPr>
          <w:color w:val="000000"/>
        </w:rPr>
        <w:t xml:space="preserve"> </w:t>
      </w:r>
      <w:r w:rsidRPr="007002A3">
        <w:rPr>
          <w:color w:val="000000"/>
        </w:rPr>
        <w:t>J</w:t>
      </w:r>
      <w:r w:rsidRPr="00DD31D9">
        <w:rPr>
          <w:color w:val="000000"/>
        </w:rPr>
        <w:t xml:space="preserve"> </w:t>
      </w:r>
      <w:r w:rsidRPr="007002A3">
        <w:rPr>
          <w:color w:val="000000"/>
        </w:rPr>
        <w:t>M</w:t>
      </w:r>
      <w:r w:rsidRPr="00DD31D9">
        <w:rPr>
          <w:color w:val="000000"/>
        </w:rPr>
        <w:t xml:space="preserve"> </w:t>
      </w:r>
      <w:r w:rsidRPr="007002A3">
        <w:rPr>
          <w:color w:val="000000"/>
        </w:rPr>
        <w:t>Openshaw</w:t>
      </w:r>
      <w:r w:rsidR="002336E4">
        <w:rPr>
          <w:color w:val="000000"/>
        </w:rPr>
        <w:t xml:space="preserve"> MD</w:t>
      </w:r>
      <w:r w:rsidRPr="007002A3">
        <w:rPr>
          <w:color w:val="000000"/>
        </w:rPr>
        <w:t>,</w:t>
      </w:r>
      <w:r w:rsidRPr="00DD31D9">
        <w:rPr>
          <w:color w:val="000000"/>
        </w:rPr>
        <w:t xml:space="preserve"> </w:t>
      </w:r>
      <w:r w:rsidRPr="007002A3">
        <w:rPr>
          <w:color w:val="000000"/>
        </w:rPr>
        <w:t>Joanna</w:t>
      </w:r>
      <w:r>
        <w:rPr>
          <w:color w:val="000000"/>
        </w:rPr>
        <w:t xml:space="preserve"> C</w:t>
      </w:r>
      <w:r w:rsidRPr="00DD31D9">
        <w:rPr>
          <w:color w:val="000000"/>
        </w:rPr>
        <w:t xml:space="preserve"> </w:t>
      </w:r>
      <w:r w:rsidRPr="007002A3">
        <w:rPr>
          <w:color w:val="000000"/>
        </w:rPr>
        <w:t>Porter</w:t>
      </w:r>
      <w:r w:rsidR="002336E4">
        <w:rPr>
          <w:color w:val="000000"/>
        </w:rPr>
        <w:t xml:space="preserve"> PhD</w:t>
      </w:r>
      <w:r w:rsidRPr="007002A3">
        <w:rPr>
          <w:color w:val="000000"/>
        </w:rPr>
        <w:t>,</w:t>
      </w:r>
      <w:r w:rsidRPr="00DD31D9">
        <w:rPr>
          <w:color w:val="000000"/>
        </w:rPr>
        <w:t xml:space="preserve"> </w:t>
      </w:r>
      <w:r w:rsidRPr="007002A3">
        <w:rPr>
          <w:color w:val="000000"/>
        </w:rPr>
        <w:t>Matthew</w:t>
      </w:r>
      <w:r w:rsidRPr="00DD31D9">
        <w:rPr>
          <w:color w:val="000000"/>
        </w:rPr>
        <w:t xml:space="preserve"> </w:t>
      </w:r>
      <w:r w:rsidRPr="007002A3">
        <w:rPr>
          <w:color w:val="000000"/>
        </w:rPr>
        <w:t>J</w:t>
      </w:r>
      <w:r w:rsidRPr="00DD31D9">
        <w:rPr>
          <w:color w:val="000000"/>
        </w:rPr>
        <w:t xml:space="preserve"> </w:t>
      </w:r>
      <w:r w:rsidRPr="007002A3">
        <w:rPr>
          <w:color w:val="000000"/>
        </w:rPr>
        <w:t>Rowland</w:t>
      </w:r>
      <w:r w:rsidR="002336E4">
        <w:rPr>
          <w:color w:val="000000"/>
        </w:rPr>
        <w:t xml:space="preserve"> MD</w:t>
      </w:r>
      <w:r w:rsidRPr="007002A3">
        <w:rPr>
          <w:color w:val="000000"/>
        </w:rPr>
        <w:t>,</w:t>
      </w:r>
      <w:r w:rsidR="000775FC">
        <w:rPr>
          <w:color w:val="000000"/>
        </w:rPr>
        <w:t xml:space="preserve"> Prof</w:t>
      </w:r>
      <w:r w:rsidRPr="00DD31D9">
        <w:rPr>
          <w:color w:val="000000"/>
        </w:rPr>
        <w:t xml:space="preserve"> </w:t>
      </w:r>
      <w:r w:rsidRPr="007002A3">
        <w:rPr>
          <w:color w:val="000000"/>
        </w:rPr>
        <w:t>Janet</w:t>
      </w:r>
      <w:r w:rsidRPr="00DD31D9">
        <w:rPr>
          <w:color w:val="000000"/>
        </w:rPr>
        <w:t xml:space="preserve"> </w:t>
      </w:r>
      <w:r w:rsidRPr="007002A3">
        <w:rPr>
          <w:color w:val="000000"/>
        </w:rPr>
        <w:t>T</w:t>
      </w:r>
      <w:r w:rsidRPr="00DD31D9">
        <w:rPr>
          <w:color w:val="000000"/>
        </w:rPr>
        <w:t xml:space="preserve"> </w:t>
      </w:r>
      <w:r w:rsidRPr="007002A3">
        <w:rPr>
          <w:color w:val="000000"/>
        </w:rPr>
        <w:t>Scott</w:t>
      </w:r>
      <w:r w:rsidR="002336E4">
        <w:rPr>
          <w:color w:val="000000"/>
        </w:rPr>
        <w:t xml:space="preserve"> PhD</w:t>
      </w:r>
      <w:r w:rsidRPr="007002A3">
        <w:rPr>
          <w:color w:val="000000"/>
        </w:rPr>
        <w:t>,</w:t>
      </w:r>
      <w:r w:rsidRPr="00CE53CA">
        <w:rPr>
          <w:color w:val="000000"/>
        </w:rPr>
        <w:t xml:space="preserve"> </w:t>
      </w:r>
      <w:r w:rsidR="00524FCC">
        <w:rPr>
          <w:color w:val="000000"/>
        </w:rPr>
        <w:t xml:space="preserve">Prof </w:t>
      </w:r>
      <w:r w:rsidRPr="007002A3">
        <w:rPr>
          <w:color w:val="000000"/>
        </w:rPr>
        <w:t>Sally</w:t>
      </w:r>
      <w:r w:rsidRPr="00193088">
        <w:rPr>
          <w:color w:val="000000"/>
        </w:rPr>
        <w:t xml:space="preserve"> </w:t>
      </w:r>
      <w:r w:rsidRPr="007002A3">
        <w:rPr>
          <w:color w:val="000000"/>
        </w:rPr>
        <w:t>J</w:t>
      </w:r>
      <w:r w:rsidRPr="00193088">
        <w:rPr>
          <w:color w:val="000000"/>
        </w:rPr>
        <w:t xml:space="preserve"> </w:t>
      </w:r>
      <w:r w:rsidRPr="007002A3">
        <w:rPr>
          <w:color w:val="000000"/>
        </w:rPr>
        <w:t>Singh</w:t>
      </w:r>
      <w:r w:rsidR="002336E4">
        <w:rPr>
          <w:color w:val="000000"/>
        </w:rPr>
        <w:t xml:space="preserve"> PhD</w:t>
      </w:r>
      <w:r w:rsidRPr="007002A3">
        <w:rPr>
          <w:color w:val="000000"/>
        </w:rPr>
        <w:t>,</w:t>
      </w:r>
      <w:r w:rsidRPr="00193088">
        <w:rPr>
          <w:color w:val="000000"/>
        </w:rPr>
        <w:t xml:space="preserve"> </w:t>
      </w:r>
      <w:r w:rsidRPr="007002A3">
        <w:rPr>
          <w:color w:val="000000"/>
        </w:rPr>
        <w:t>David</w:t>
      </w:r>
      <w:r w:rsidRPr="00193088">
        <w:rPr>
          <w:color w:val="000000"/>
        </w:rPr>
        <w:t xml:space="preserve"> </w:t>
      </w:r>
      <w:r w:rsidRPr="007002A3">
        <w:rPr>
          <w:color w:val="000000"/>
        </w:rPr>
        <w:t>C</w:t>
      </w:r>
      <w:r w:rsidRPr="00193088">
        <w:rPr>
          <w:color w:val="000000"/>
        </w:rPr>
        <w:t xml:space="preserve"> </w:t>
      </w:r>
      <w:r w:rsidRPr="007002A3">
        <w:rPr>
          <w:color w:val="000000"/>
        </w:rPr>
        <w:t>Thomas</w:t>
      </w:r>
      <w:r w:rsidR="002336E4">
        <w:rPr>
          <w:color w:val="000000"/>
        </w:rPr>
        <w:t xml:space="preserve"> PhD</w:t>
      </w:r>
      <w:r w:rsidRPr="007002A3">
        <w:rPr>
          <w:color w:val="000000"/>
        </w:rPr>
        <w:t>,</w:t>
      </w:r>
      <w:r w:rsidRPr="00193088">
        <w:rPr>
          <w:color w:val="000000"/>
        </w:rPr>
        <w:t xml:space="preserve"> </w:t>
      </w:r>
      <w:r w:rsidRPr="007002A3">
        <w:rPr>
          <w:color w:val="000000"/>
        </w:rPr>
        <w:t>Mark</w:t>
      </w:r>
      <w:r w:rsidRPr="00193088">
        <w:rPr>
          <w:color w:val="000000"/>
        </w:rPr>
        <w:t xml:space="preserve"> </w:t>
      </w:r>
      <w:r w:rsidRPr="007002A3">
        <w:rPr>
          <w:color w:val="000000"/>
        </w:rPr>
        <w:t>Toshner</w:t>
      </w:r>
      <w:r w:rsidR="0068747D">
        <w:rPr>
          <w:color w:val="000000"/>
        </w:rPr>
        <w:t xml:space="preserve"> MD</w:t>
      </w:r>
      <w:r w:rsidRPr="007002A3">
        <w:rPr>
          <w:color w:val="000000"/>
        </w:rPr>
        <w:t>,</w:t>
      </w:r>
      <w:r w:rsidRPr="00193088">
        <w:rPr>
          <w:color w:val="000000"/>
        </w:rPr>
        <w:t xml:space="preserve"> </w:t>
      </w:r>
      <w:r w:rsidR="000775FC">
        <w:rPr>
          <w:color w:val="000000"/>
        </w:rPr>
        <w:t xml:space="preserve">Prof </w:t>
      </w:r>
      <w:r w:rsidRPr="007002A3">
        <w:rPr>
          <w:color w:val="000000"/>
        </w:rPr>
        <w:t>Keir</w:t>
      </w:r>
      <w:r w:rsidRPr="00193088">
        <w:rPr>
          <w:color w:val="000000"/>
        </w:rPr>
        <w:t xml:space="preserve"> </w:t>
      </w:r>
      <w:r w:rsidRPr="007002A3">
        <w:rPr>
          <w:color w:val="000000"/>
        </w:rPr>
        <w:t>Lewis</w:t>
      </w:r>
      <w:r w:rsidR="0068747D">
        <w:rPr>
          <w:color w:val="000000"/>
        </w:rPr>
        <w:t xml:space="preserve"> MD</w:t>
      </w:r>
      <w:r w:rsidRPr="007002A3">
        <w:rPr>
          <w:color w:val="000000"/>
        </w:rPr>
        <w:t>,</w:t>
      </w:r>
      <w:r w:rsidRPr="00A54F75">
        <w:rPr>
          <w:color w:val="000000"/>
        </w:rPr>
        <w:t xml:space="preserve"> </w:t>
      </w:r>
      <w:r w:rsidR="000775FC">
        <w:rPr>
          <w:color w:val="000000"/>
        </w:rPr>
        <w:t xml:space="preserve">Prof </w:t>
      </w:r>
      <w:r w:rsidRPr="007002A3">
        <w:rPr>
          <w:color w:val="000000"/>
        </w:rPr>
        <w:t>Liam</w:t>
      </w:r>
      <w:r w:rsidRPr="00193088">
        <w:rPr>
          <w:color w:val="000000"/>
        </w:rPr>
        <w:t xml:space="preserve"> </w:t>
      </w:r>
      <w:r w:rsidRPr="007002A3">
        <w:rPr>
          <w:color w:val="000000"/>
        </w:rPr>
        <w:t>G</w:t>
      </w:r>
      <w:r w:rsidRPr="00193088">
        <w:rPr>
          <w:color w:val="000000"/>
        </w:rPr>
        <w:t xml:space="preserve"> </w:t>
      </w:r>
      <w:r w:rsidRPr="007002A3">
        <w:rPr>
          <w:color w:val="000000"/>
        </w:rPr>
        <w:t>Heaney</w:t>
      </w:r>
      <w:r w:rsidR="0068747D">
        <w:rPr>
          <w:color w:val="000000"/>
        </w:rPr>
        <w:t xml:space="preserve"> MD</w:t>
      </w:r>
      <w:r w:rsidRPr="007002A3">
        <w:rPr>
          <w:color w:val="000000"/>
        </w:rPr>
        <w:t>,</w:t>
      </w:r>
      <w:r w:rsidRPr="00193088">
        <w:rPr>
          <w:color w:val="000000"/>
        </w:rPr>
        <w:t xml:space="preserve"> </w:t>
      </w:r>
      <w:r w:rsidR="000775FC">
        <w:rPr>
          <w:color w:val="000000"/>
        </w:rPr>
        <w:t xml:space="preserve">Prof </w:t>
      </w:r>
      <w:r w:rsidRPr="007002A3">
        <w:rPr>
          <w:color w:val="000000"/>
        </w:rPr>
        <w:t>Ewen</w:t>
      </w:r>
      <w:r w:rsidRPr="00193088">
        <w:rPr>
          <w:color w:val="000000"/>
        </w:rPr>
        <w:t xml:space="preserve"> </w:t>
      </w:r>
      <w:r w:rsidRPr="007002A3">
        <w:rPr>
          <w:color w:val="000000"/>
        </w:rPr>
        <w:t>M</w:t>
      </w:r>
      <w:r w:rsidRPr="00193088">
        <w:rPr>
          <w:color w:val="000000"/>
        </w:rPr>
        <w:t xml:space="preserve"> </w:t>
      </w:r>
      <w:r w:rsidRPr="007002A3">
        <w:rPr>
          <w:color w:val="000000"/>
        </w:rPr>
        <w:t>Harrison</w:t>
      </w:r>
      <w:r w:rsidR="0068747D">
        <w:rPr>
          <w:color w:val="000000"/>
        </w:rPr>
        <w:t xml:space="preserve"> PhD</w:t>
      </w:r>
      <w:r w:rsidRPr="007002A3">
        <w:rPr>
          <w:color w:val="000000"/>
        </w:rPr>
        <w:t>,</w:t>
      </w:r>
      <w:r w:rsidRPr="00193088">
        <w:rPr>
          <w:color w:val="000000"/>
        </w:rPr>
        <w:t xml:space="preserve"> </w:t>
      </w:r>
      <w:r w:rsidRPr="007002A3">
        <w:rPr>
          <w:color w:val="000000"/>
        </w:rPr>
        <w:t>Steven</w:t>
      </w:r>
      <w:r w:rsidRPr="00193088">
        <w:rPr>
          <w:color w:val="000000"/>
        </w:rPr>
        <w:t xml:space="preserve"> </w:t>
      </w:r>
      <w:r w:rsidRPr="007002A3">
        <w:rPr>
          <w:color w:val="000000"/>
        </w:rPr>
        <w:t>Kerr</w:t>
      </w:r>
      <w:r w:rsidR="0068747D">
        <w:rPr>
          <w:color w:val="000000"/>
        </w:rPr>
        <w:t xml:space="preserve"> PhD</w:t>
      </w:r>
      <w:r w:rsidRPr="007002A3">
        <w:rPr>
          <w:color w:val="000000"/>
        </w:rPr>
        <w:t>,</w:t>
      </w:r>
      <w:r w:rsidRPr="00193088">
        <w:rPr>
          <w:color w:val="000000"/>
        </w:rPr>
        <w:t xml:space="preserve"> </w:t>
      </w:r>
      <w:r>
        <w:rPr>
          <w:color w:val="000000"/>
        </w:rPr>
        <w:t>Annemarie B Docherty</w:t>
      </w:r>
      <w:r w:rsidR="0068747D">
        <w:rPr>
          <w:color w:val="000000"/>
        </w:rPr>
        <w:t xml:space="preserve"> PhD</w:t>
      </w:r>
      <w:r>
        <w:rPr>
          <w:color w:val="000000"/>
        </w:rPr>
        <w:t>,</w:t>
      </w:r>
      <w:r w:rsidR="005755EA">
        <w:rPr>
          <w:color w:val="000000"/>
        </w:rPr>
        <w:t xml:space="preserve"> </w:t>
      </w:r>
      <w:r w:rsidRPr="007002A3">
        <w:rPr>
          <w:color w:val="000000"/>
        </w:rPr>
        <w:t>Nazir</w:t>
      </w:r>
      <w:r w:rsidRPr="00193088">
        <w:rPr>
          <w:color w:val="000000"/>
        </w:rPr>
        <w:t xml:space="preserve"> </w:t>
      </w:r>
      <w:r w:rsidRPr="007002A3">
        <w:rPr>
          <w:color w:val="000000"/>
        </w:rPr>
        <w:t>I</w:t>
      </w:r>
      <w:r w:rsidRPr="00193088">
        <w:rPr>
          <w:color w:val="000000"/>
        </w:rPr>
        <w:t xml:space="preserve"> </w:t>
      </w:r>
      <w:r w:rsidRPr="007002A3">
        <w:rPr>
          <w:color w:val="000000"/>
        </w:rPr>
        <w:t>Lone</w:t>
      </w:r>
      <w:r w:rsidR="0068747D">
        <w:rPr>
          <w:color w:val="000000"/>
        </w:rPr>
        <w:t xml:space="preserve"> PhD</w:t>
      </w:r>
      <w:r w:rsidRPr="007002A3">
        <w:rPr>
          <w:color w:val="000000"/>
        </w:rPr>
        <w:t>,</w:t>
      </w:r>
      <w:r w:rsidRPr="00193088">
        <w:rPr>
          <w:color w:val="000000"/>
        </w:rPr>
        <w:t xml:space="preserve"> </w:t>
      </w:r>
      <w:r w:rsidR="005755EA">
        <w:rPr>
          <w:color w:val="000000"/>
        </w:rPr>
        <w:t xml:space="preserve">Prof </w:t>
      </w:r>
      <w:r w:rsidRPr="007002A3">
        <w:rPr>
          <w:color w:val="000000"/>
        </w:rPr>
        <w:t>Jennifer</w:t>
      </w:r>
      <w:r w:rsidRPr="00193088">
        <w:rPr>
          <w:color w:val="000000"/>
        </w:rPr>
        <w:t xml:space="preserve"> </w:t>
      </w:r>
      <w:r w:rsidRPr="007002A3">
        <w:rPr>
          <w:color w:val="000000"/>
        </w:rPr>
        <w:t>Quint,</w:t>
      </w:r>
      <w:r w:rsidRPr="00193088">
        <w:rPr>
          <w:color w:val="000000"/>
        </w:rPr>
        <w:t xml:space="preserve"> </w:t>
      </w:r>
      <w:r w:rsidR="005755EA">
        <w:rPr>
          <w:color w:val="000000"/>
        </w:rPr>
        <w:t xml:space="preserve">Prof </w:t>
      </w:r>
      <w:r w:rsidRPr="007002A3">
        <w:rPr>
          <w:color w:val="000000"/>
        </w:rPr>
        <w:t>Aziz</w:t>
      </w:r>
      <w:r w:rsidRPr="00A55AE0">
        <w:rPr>
          <w:color w:val="000000"/>
        </w:rPr>
        <w:t xml:space="preserve"> </w:t>
      </w:r>
      <w:r w:rsidRPr="007002A3">
        <w:rPr>
          <w:color w:val="000000"/>
        </w:rPr>
        <w:t>Sheikh</w:t>
      </w:r>
      <w:r w:rsidR="00C66434">
        <w:rPr>
          <w:color w:val="000000"/>
        </w:rPr>
        <w:t xml:space="preserve"> MD</w:t>
      </w:r>
      <w:r w:rsidRPr="007002A3">
        <w:rPr>
          <w:color w:val="000000"/>
        </w:rPr>
        <w:t>,</w:t>
      </w:r>
      <w:r w:rsidRPr="00A55AE0">
        <w:rPr>
          <w:color w:val="000000"/>
        </w:rPr>
        <w:t xml:space="preserve"> </w:t>
      </w:r>
      <w:r w:rsidRPr="007002A3">
        <w:rPr>
          <w:color w:val="000000"/>
        </w:rPr>
        <w:t>Bang</w:t>
      </w:r>
      <w:r w:rsidRPr="00A55AE0">
        <w:rPr>
          <w:color w:val="000000"/>
        </w:rPr>
        <w:t xml:space="preserve"> </w:t>
      </w:r>
      <w:r w:rsidRPr="007002A3">
        <w:rPr>
          <w:color w:val="000000"/>
        </w:rPr>
        <w:t>Zheng,</w:t>
      </w:r>
      <w:r w:rsidRPr="00A55AE0">
        <w:rPr>
          <w:color w:val="000000"/>
        </w:rPr>
        <w:t xml:space="preserve"> </w:t>
      </w:r>
      <w:r w:rsidR="005755EA">
        <w:rPr>
          <w:color w:val="000000"/>
        </w:rPr>
        <w:t xml:space="preserve">Prof </w:t>
      </w:r>
      <w:r w:rsidRPr="007002A3">
        <w:rPr>
          <w:color w:val="000000"/>
        </w:rPr>
        <w:t>Gisli</w:t>
      </w:r>
      <w:r w:rsidRPr="00A55AE0">
        <w:rPr>
          <w:color w:val="000000"/>
        </w:rPr>
        <w:t xml:space="preserve"> </w:t>
      </w:r>
      <w:r w:rsidRPr="007002A3">
        <w:rPr>
          <w:color w:val="000000"/>
        </w:rPr>
        <w:t>Jenkins</w:t>
      </w:r>
      <w:r w:rsidR="00C66434">
        <w:rPr>
          <w:color w:val="000000"/>
        </w:rPr>
        <w:t xml:space="preserve"> MD</w:t>
      </w:r>
      <w:r w:rsidRPr="007002A3">
        <w:rPr>
          <w:color w:val="000000"/>
        </w:rPr>
        <w:t>,</w:t>
      </w:r>
      <w:r w:rsidRPr="00A55AE0">
        <w:rPr>
          <w:color w:val="000000"/>
        </w:rPr>
        <w:t xml:space="preserve"> </w:t>
      </w:r>
      <w:r w:rsidRPr="007002A3">
        <w:rPr>
          <w:color w:val="000000"/>
        </w:rPr>
        <w:t>El</w:t>
      </w:r>
      <w:r w:rsidRPr="00A55AE0">
        <w:rPr>
          <w:color w:val="000000"/>
        </w:rPr>
        <w:t xml:space="preserve">eanor </w:t>
      </w:r>
      <w:r w:rsidRPr="007002A3">
        <w:rPr>
          <w:color w:val="000000"/>
        </w:rPr>
        <w:t>Cox</w:t>
      </w:r>
      <w:r w:rsidR="00C66434">
        <w:rPr>
          <w:color w:val="000000"/>
        </w:rPr>
        <w:t xml:space="preserve"> PhD</w:t>
      </w:r>
      <w:r w:rsidRPr="007002A3">
        <w:rPr>
          <w:color w:val="000000"/>
        </w:rPr>
        <w:t>,</w:t>
      </w:r>
      <w:r w:rsidRPr="00A55AE0">
        <w:rPr>
          <w:color w:val="000000"/>
        </w:rPr>
        <w:t xml:space="preserve"> </w:t>
      </w:r>
      <w:r w:rsidR="005755EA">
        <w:rPr>
          <w:color w:val="000000"/>
        </w:rPr>
        <w:t xml:space="preserve">Prof </w:t>
      </w:r>
      <w:r w:rsidRPr="007002A3">
        <w:rPr>
          <w:color w:val="000000"/>
        </w:rPr>
        <w:t>Susan</w:t>
      </w:r>
      <w:r w:rsidRPr="00A55AE0">
        <w:rPr>
          <w:color w:val="000000"/>
        </w:rPr>
        <w:t xml:space="preserve"> </w:t>
      </w:r>
      <w:r w:rsidRPr="007002A3">
        <w:rPr>
          <w:color w:val="000000"/>
        </w:rPr>
        <w:t>Francis</w:t>
      </w:r>
      <w:r w:rsidR="00C66434">
        <w:rPr>
          <w:color w:val="000000"/>
        </w:rPr>
        <w:t xml:space="preserve"> PhD</w:t>
      </w:r>
      <w:r w:rsidRPr="007002A3">
        <w:rPr>
          <w:color w:val="000000"/>
        </w:rPr>
        <w:t>,</w:t>
      </w:r>
      <w:r w:rsidRPr="00A55AE0">
        <w:rPr>
          <w:color w:val="000000"/>
        </w:rPr>
        <w:t xml:space="preserve"> </w:t>
      </w:r>
      <w:r w:rsidRPr="007002A3">
        <w:rPr>
          <w:color w:val="000000"/>
        </w:rPr>
        <w:t>Mark</w:t>
      </w:r>
      <w:r w:rsidRPr="00A55AE0">
        <w:rPr>
          <w:color w:val="000000"/>
        </w:rPr>
        <w:t xml:space="preserve"> </w:t>
      </w:r>
      <w:r w:rsidRPr="007002A3">
        <w:rPr>
          <w:color w:val="000000"/>
        </w:rPr>
        <w:t>Halling-Brown</w:t>
      </w:r>
      <w:r w:rsidR="00C66434">
        <w:rPr>
          <w:color w:val="000000"/>
        </w:rPr>
        <w:t xml:space="preserve"> PhD</w:t>
      </w:r>
      <w:r w:rsidRPr="007002A3">
        <w:rPr>
          <w:color w:val="000000"/>
        </w:rPr>
        <w:t>,</w:t>
      </w:r>
      <w:r w:rsidRPr="00A55AE0">
        <w:rPr>
          <w:color w:val="000000"/>
        </w:rPr>
        <w:t xml:space="preserve"> </w:t>
      </w:r>
      <w:r w:rsidR="00816F3C">
        <w:rPr>
          <w:color w:val="000000"/>
        </w:rPr>
        <w:t xml:space="preserve">Prof </w:t>
      </w:r>
      <w:r w:rsidRPr="007002A3">
        <w:rPr>
          <w:color w:val="000000"/>
        </w:rPr>
        <w:t>James</w:t>
      </w:r>
      <w:r w:rsidRPr="00A55AE0">
        <w:rPr>
          <w:color w:val="000000"/>
        </w:rPr>
        <w:t xml:space="preserve"> </w:t>
      </w:r>
      <w:r w:rsidRPr="007002A3">
        <w:rPr>
          <w:color w:val="000000"/>
        </w:rPr>
        <w:t>D</w:t>
      </w:r>
      <w:r w:rsidRPr="00A55AE0">
        <w:rPr>
          <w:color w:val="000000"/>
        </w:rPr>
        <w:t xml:space="preserve"> </w:t>
      </w:r>
      <w:r w:rsidRPr="007002A3">
        <w:rPr>
          <w:color w:val="000000"/>
        </w:rPr>
        <w:t>Chalmers</w:t>
      </w:r>
      <w:r w:rsidR="00C66434">
        <w:rPr>
          <w:color w:val="000000"/>
        </w:rPr>
        <w:t xml:space="preserve"> PhD</w:t>
      </w:r>
      <w:r w:rsidRPr="007002A3">
        <w:rPr>
          <w:color w:val="000000"/>
        </w:rPr>
        <w:t>,</w:t>
      </w:r>
      <w:r w:rsidRPr="00A54F75">
        <w:rPr>
          <w:color w:val="000000"/>
        </w:rPr>
        <w:t xml:space="preserve"> </w:t>
      </w:r>
      <w:r w:rsidR="000775FC">
        <w:rPr>
          <w:color w:val="000000"/>
        </w:rPr>
        <w:t xml:space="preserve">Prof </w:t>
      </w:r>
      <w:r w:rsidRPr="007002A3">
        <w:rPr>
          <w:color w:val="000000"/>
        </w:rPr>
        <w:t>John</w:t>
      </w:r>
      <w:r w:rsidRPr="00CE53CA">
        <w:rPr>
          <w:color w:val="000000"/>
        </w:rPr>
        <w:t xml:space="preserve"> </w:t>
      </w:r>
      <w:r w:rsidRPr="007002A3">
        <w:rPr>
          <w:color w:val="000000"/>
        </w:rPr>
        <w:t>P</w:t>
      </w:r>
      <w:r w:rsidRPr="00CE53CA">
        <w:rPr>
          <w:color w:val="000000"/>
        </w:rPr>
        <w:t xml:space="preserve"> </w:t>
      </w:r>
      <w:r w:rsidRPr="007002A3">
        <w:rPr>
          <w:color w:val="000000"/>
        </w:rPr>
        <w:t>Greenwood</w:t>
      </w:r>
      <w:r w:rsidR="00C66434">
        <w:rPr>
          <w:color w:val="000000"/>
        </w:rPr>
        <w:t xml:space="preserve"> PhD</w:t>
      </w:r>
      <w:r w:rsidRPr="007002A3">
        <w:rPr>
          <w:color w:val="000000"/>
        </w:rPr>
        <w:t>,</w:t>
      </w:r>
      <w:r w:rsidRPr="00CE53CA">
        <w:rPr>
          <w:color w:val="000000"/>
        </w:rPr>
        <w:t xml:space="preserve"> </w:t>
      </w:r>
      <w:r w:rsidR="000775FC">
        <w:rPr>
          <w:color w:val="000000"/>
        </w:rPr>
        <w:t xml:space="preserve">Prof </w:t>
      </w:r>
      <w:r w:rsidRPr="007002A3">
        <w:rPr>
          <w:color w:val="000000"/>
        </w:rPr>
        <w:t>Sven</w:t>
      </w:r>
      <w:r w:rsidRPr="00CE53CA">
        <w:rPr>
          <w:color w:val="000000"/>
        </w:rPr>
        <w:t xml:space="preserve"> </w:t>
      </w:r>
      <w:r w:rsidRPr="007002A3">
        <w:rPr>
          <w:color w:val="000000"/>
        </w:rPr>
        <w:t>Plein</w:t>
      </w:r>
      <w:r w:rsidR="00C66434">
        <w:rPr>
          <w:color w:val="000000"/>
        </w:rPr>
        <w:t xml:space="preserve"> PhD</w:t>
      </w:r>
      <w:r w:rsidRPr="007002A3">
        <w:rPr>
          <w:color w:val="000000"/>
        </w:rPr>
        <w:t>,</w:t>
      </w:r>
      <w:r w:rsidRPr="00CE53CA">
        <w:rPr>
          <w:color w:val="000000"/>
        </w:rPr>
        <w:t xml:space="preserve"> </w:t>
      </w:r>
      <w:r w:rsidRPr="007002A3">
        <w:rPr>
          <w:color w:val="000000"/>
        </w:rPr>
        <w:t>Paul</w:t>
      </w:r>
      <w:r w:rsidRPr="00CE53CA">
        <w:rPr>
          <w:color w:val="000000"/>
        </w:rPr>
        <w:t xml:space="preserve"> </w:t>
      </w:r>
      <w:r w:rsidRPr="007002A3">
        <w:rPr>
          <w:color w:val="000000"/>
        </w:rPr>
        <w:t>J</w:t>
      </w:r>
      <w:r>
        <w:rPr>
          <w:color w:val="000000"/>
        </w:rPr>
        <w:t xml:space="preserve"> </w:t>
      </w:r>
      <w:r w:rsidRPr="00CE53CA">
        <w:rPr>
          <w:color w:val="000000"/>
        </w:rPr>
        <w:t xml:space="preserve">C </w:t>
      </w:r>
      <w:r w:rsidRPr="007002A3">
        <w:rPr>
          <w:color w:val="000000"/>
        </w:rPr>
        <w:t>Hughes</w:t>
      </w:r>
      <w:r w:rsidR="00C66434">
        <w:rPr>
          <w:color w:val="000000"/>
        </w:rPr>
        <w:t xml:space="preserve"> PhD</w:t>
      </w:r>
      <w:r w:rsidRPr="007002A3">
        <w:rPr>
          <w:color w:val="000000"/>
        </w:rPr>
        <w:t>,</w:t>
      </w:r>
      <w:r w:rsidRPr="00CE53CA">
        <w:rPr>
          <w:color w:val="000000"/>
        </w:rPr>
        <w:t xml:space="preserve"> </w:t>
      </w:r>
      <w:r w:rsidRPr="007002A3">
        <w:rPr>
          <w:color w:val="000000"/>
        </w:rPr>
        <w:t>AA</w:t>
      </w:r>
      <w:r w:rsidRPr="00CE53CA">
        <w:rPr>
          <w:color w:val="000000"/>
        </w:rPr>
        <w:t xml:space="preserve"> </w:t>
      </w:r>
      <w:r w:rsidRPr="007002A3">
        <w:rPr>
          <w:color w:val="000000"/>
        </w:rPr>
        <w:t>Roger</w:t>
      </w:r>
      <w:r w:rsidRPr="00CE53CA">
        <w:rPr>
          <w:color w:val="000000"/>
        </w:rPr>
        <w:t xml:space="preserve"> </w:t>
      </w:r>
      <w:r w:rsidRPr="007002A3">
        <w:rPr>
          <w:color w:val="000000"/>
        </w:rPr>
        <w:t>Thompson</w:t>
      </w:r>
      <w:r w:rsidR="00F71800">
        <w:rPr>
          <w:color w:val="000000"/>
        </w:rPr>
        <w:t xml:space="preserve"> PhD</w:t>
      </w:r>
      <w:r w:rsidRPr="007002A3">
        <w:rPr>
          <w:color w:val="000000"/>
        </w:rPr>
        <w:t>,</w:t>
      </w:r>
      <w:r w:rsidRPr="00CE53CA">
        <w:rPr>
          <w:color w:val="000000"/>
        </w:rPr>
        <w:t xml:space="preserve"> </w:t>
      </w:r>
      <w:r w:rsidRPr="007002A3">
        <w:rPr>
          <w:color w:val="000000"/>
        </w:rPr>
        <w:t>Sarah</w:t>
      </w:r>
      <w:r w:rsidRPr="00CE53CA">
        <w:rPr>
          <w:color w:val="000000"/>
        </w:rPr>
        <w:t xml:space="preserve"> </w:t>
      </w:r>
      <w:r w:rsidRPr="007002A3">
        <w:rPr>
          <w:color w:val="000000"/>
        </w:rPr>
        <w:t>Rowland-jones</w:t>
      </w:r>
      <w:r w:rsidR="00F71800">
        <w:rPr>
          <w:color w:val="000000"/>
        </w:rPr>
        <w:t xml:space="preserve"> PhD</w:t>
      </w:r>
      <w:r w:rsidRPr="007002A3">
        <w:rPr>
          <w:color w:val="000000"/>
        </w:rPr>
        <w:t>,</w:t>
      </w:r>
      <w:r w:rsidRPr="00CE53CA">
        <w:rPr>
          <w:color w:val="000000"/>
        </w:rPr>
        <w:t xml:space="preserve"> </w:t>
      </w:r>
      <w:r w:rsidR="00816F3C">
        <w:rPr>
          <w:color w:val="000000"/>
        </w:rPr>
        <w:t xml:space="preserve">Prof </w:t>
      </w:r>
      <w:r w:rsidRPr="007002A3">
        <w:rPr>
          <w:color w:val="000000"/>
        </w:rPr>
        <w:t>James</w:t>
      </w:r>
      <w:r w:rsidRPr="00CE53CA">
        <w:rPr>
          <w:color w:val="000000"/>
        </w:rPr>
        <w:t xml:space="preserve"> </w:t>
      </w:r>
      <w:r w:rsidRPr="007002A3">
        <w:rPr>
          <w:color w:val="000000"/>
        </w:rPr>
        <w:t>M</w:t>
      </w:r>
      <w:r w:rsidRPr="00CE53CA">
        <w:rPr>
          <w:color w:val="000000"/>
        </w:rPr>
        <w:t xml:space="preserve"> </w:t>
      </w:r>
      <w:r w:rsidRPr="007002A3">
        <w:rPr>
          <w:color w:val="000000"/>
        </w:rPr>
        <w:t>Wild</w:t>
      </w:r>
      <w:r w:rsidR="00F71800">
        <w:rPr>
          <w:color w:val="000000"/>
        </w:rPr>
        <w:t xml:space="preserve"> PhD</w:t>
      </w:r>
      <w:r w:rsidRPr="007002A3">
        <w:rPr>
          <w:color w:val="000000"/>
        </w:rPr>
        <w:t>,</w:t>
      </w:r>
      <w:r w:rsidRPr="00CE53CA">
        <w:rPr>
          <w:color w:val="000000"/>
        </w:rPr>
        <w:t xml:space="preserve"> </w:t>
      </w:r>
      <w:r w:rsidRPr="007002A3">
        <w:rPr>
          <w:color w:val="000000"/>
        </w:rPr>
        <w:t>Matthew</w:t>
      </w:r>
      <w:r w:rsidRPr="00CE53CA">
        <w:rPr>
          <w:color w:val="000000"/>
        </w:rPr>
        <w:t xml:space="preserve"> </w:t>
      </w:r>
      <w:r w:rsidRPr="007002A3">
        <w:rPr>
          <w:color w:val="000000"/>
        </w:rPr>
        <w:t>Kelly</w:t>
      </w:r>
      <w:r w:rsidR="00F71800">
        <w:rPr>
          <w:color w:val="000000"/>
        </w:rPr>
        <w:t xml:space="preserve"> PhD</w:t>
      </w:r>
      <w:r w:rsidRPr="007002A3">
        <w:rPr>
          <w:color w:val="000000"/>
        </w:rPr>
        <w:t>,</w:t>
      </w:r>
      <w:r w:rsidRPr="00CE53CA">
        <w:rPr>
          <w:color w:val="000000"/>
        </w:rPr>
        <w:t xml:space="preserve"> </w:t>
      </w:r>
      <w:r w:rsidRPr="007002A3">
        <w:rPr>
          <w:color w:val="000000"/>
        </w:rPr>
        <w:t>Thomas</w:t>
      </w:r>
      <w:r w:rsidRPr="00CE53CA">
        <w:rPr>
          <w:color w:val="000000"/>
        </w:rPr>
        <w:t xml:space="preserve"> A </w:t>
      </w:r>
      <w:r w:rsidRPr="007002A3">
        <w:rPr>
          <w:color w:val="000000"/>
        </w:rPr>
        <w:t>Treibel</w:t>
      </w:r>
      <w:r w:rsidR="00A421DD">
        <w:rPr>
          <w:color w:val="000000"/>
        </w:rPr>
        <w:t xml:space="preserve"> PhD</w:t>
      </w:r>
      <w:r w:rsidRPr="007002A3">
        <w:rPr>
          <w:color w:val="000000"/>
        </w:rPr>
        <w:t>,</w:t>
      </w:r>
      <w:r w:rsidRPr="00CE53CA">
        <w:rPr>
          <w:color w:val="000000"/>
        </w:rPr>
        <w:t xml:space="preserve"> </w:t>
      </w:r>
      <w:r w:rsidRPr="007002A3">
        <w:rPr>
          <w:color w:val="000000"/>
        </w:rPr>
        <w:t>Steven</w:t>
      </w:r>
      <w:r w:rsidRPr="00CE53CA">
        <w:rPr>
          <w:color w:val="000000"/>
        </w:rPr>
        <w:t xml:space="preserve"> </w:t>
      </w:r>
      <w:r w:rsidRPr="007002A3">
        <w:rPr>
          <w:color w:val="000000"/>
        </w:rPr>
        <w:t>Bandula</w:t>
      </w:r>
      <w:r w:rsidR="00A421DD">
        <w:rPr>
          <w:color w:val="000000"/>
        </w:rPr>
        <w:t xml:space="preserve"> MD</w:t>
      </w:r>
      <w:r w:rsidRPr="007002A3">
        <w:rPr>
          <w:color w:val="000000"/>
        </w:rPr>
        <w:t>,</w:t>
      </w:r>
      <w:r w:rsidRPr="00CE53CA">
        <w:rPr>
          <w:color w:val="000000"/>
        </w:rPr>
        <w:t xml:space="preserve"> </w:t>
      </w:r>
      <w:r>
        <w:rPr>
          <w:color w:val="000000"/>
        </w:rPr>
        <w:t>Raminder Aul</w:t>
      </w:r>
      <w:r w:rsidR="00A421DD">
        <w:rPr>
          <w:color w:val="000000"/>
        </w:rPr>
        <w:t xml:space="preserve"> MD</w:t>
      </w:r>
      <w:r>
        <w:rPr>
          <w:color w:val="000000"/>
        </w:rPr>
        <w:t xml:space="preserve">, </w:t>
      </w:r>
      <w:r w:rsidR="000775FC">
        <w:rPr>
          <w:color w:val="000000"/>
        </w:rPr>
        <w:t xml:space="preserve">Prof </w:t>
      </w:r>
      <w:r w:rsidRPr="007002A3">
        <w:rPr>
          <w:color w:val="000000"/>
        </w:rPr>
        <w:t>Karla</w:t>
      </w:r>
      <w:r w:rsidRPr="00CE53CA">
        <w:rPr>
          <w:color w:val="000000"/>
        </w:rPr>
        <w:t xml:space="preserve"> </w:t>
      </w:r>
      <w:r w:rsidRPr="007002A3">
        <w:rPr>
          <w:color w:val="000000"/>
        </w:rPr>
        <w:t>Miller</w:t>
      </w:r>
      <w:r w:rsidR="00A421DD">
        <w:rPr>
          <w:color w:val="000000"/>
        </w:rPr>
        <w:t xml:space="preserve"> DPhil</w:t>
      </w:r>
      <w:r w:rsidRPr="007002A3">
        <w:rPr>
          <w:color w:val="000000"/>
        </w:rPr>
        <w:t>,</w:t>
      </w:r>
      <w:r w:rsidRPr="00CE53CA">
        <w:rPr>
          <w:color w:val="000000"/>
        </w:rPr>
        <w:t xml:space="preserve"> </w:t>
      </w:r>
      <w:r w:rsidR="000775FC">
        <w:rPr>
          <w:color w:val="000000"/>
        </w:rPr>
        <w:t xml:space="preserve">Prof </w:t>
      </w:r>
      <w:r w:rsidRPr="007002A3">
        <w:rPr>
          <w:color w:val="000000"/>
        </w:rPr>
        <w:t>Peter</w:t>
      </w:r>
      <w:r w:rsidRPr="00CE53CA">
        <w:rPr>
          <w:color w:val="000000"/>
        </w:rPr>
        <w:t xml:space="preserve"> </w:t>
      </w:r>
      <w:r w:rsidRPr="007002A3">
        <w:rPr>
          <w:color w:val="000000"/>
        </w:rPr>
        <w:t>Jezzard</w:t>
      </w:r>
      <w:r w:rsidR="00A421DD">
        <w:rPr>
          <w:color w:val="000000"/>
        </w:rPr>
        <w:t xml:space="preserve"> DPhil</w:t>
      </w:r>
      <w:r w:rsidRPr="007002A3">
        <w:rPr>
          <w:color w:val="000000"/>
        </w:rPr>
        <w:t>,</w:t>
      </w:r>
      <w:r w:rsidRPr="00CE53CA">
        <w:rPr>
          <w:color w:val="000000"/>
        </w:rPr>
        <w:t xml:space="preserve"> </w:t>
      </w:r>
      <w:r w:rsidR="000775FC">
        <w:rPr>
          <w:color w:val="000000"/>
        </w:rPr>
        <w:t xml:space="preserve">Prof </w:t>
      </w:r>
      <w:r w:rsidRPr="007002A3">
        <w:rPr>
          <w:color w:val="000000"/>
        </w:rPr>
        <w:t>Stephen</w:t>
      </w:r>
      <w:r w:rsidRPr="00CE53CA">
        <w:rPr>
          <w:color w:val="000000"/>
        </w:rPr>
        <w:t xml:space="preserve"> </w:t>
      </w:r>
      <w:r w:rsidRPr="007002A3">
        <w:rPr>
          <w:color w:val="000000"/>
        </w:rPr>
        <w:t>Smith</w:t>
      </w:r>
      <w:r w:rsidR="00A421DD">
        <w:rPr>
          <w:color w:val="000000"/>
        </w:rPr>
        <w:t xml:space="preserve"> DPhil</w:t>
      </w:r>
      <w:r w:rsidRPr="007002A3">
        <w:rPr>
          <w:color w:val="000000"/>
        </w:rPr>
        <w:t>,</w:t>
      </w:r>
      <w:r w:rsidRPr="00CE53CA">
        <w:rPr>
          <w:color w:val="000000"/>
        </w:rPr>
        <w:t xml:space="preserve"> </w:t>
      </w:r>
      <w:r w:rsidR="000775FC">
        <w:rPr>
          <w:color w:val="000000"/>
        </w:rPr>
        <w:t xml:space="preserve">Prof </w:t>
      </w:r>
      <w:r w:rsidRPr="007002A3">
        <w:rPr>
          <w:color w:val="000000"/>
        </w:rPr>
        <w:t>Thomas</w:t>
      </w:r>
      <w:r w:rsidRPr="00CE53CA">
        <w:rPr>
          <w:color w:val="000000"/>
        </w:rPr>
        <w:t xml:space="preserve"> </w:t>
      </w:r>
      <w:r w:rsidRPr="007002A3">
        <w:rPr>
          <w:color w:val="000000"/>
        </w:rPr>
        <w:t>E</w:t>
      </w:r>
      <w:r w:rsidRPr="00CE53CA">
        <w:rPr>
          <w:color w:val="000000"/>
        </w:rPr>
        <w:t xml:space="preserve"> </w:t>
      </w:r>
      <w:r w:rsidRPr="007002A3">
        <w:rPr>
          <w:color w:val="000000"/>
        </w:rPr>
        <w:t>Nichols</w:t>
      </w:r>
      <w:r w:rsidR="00A421DD">
        <w:rPr>
          <w:color w:val="000000"/>
        </w:rPr>
        <w:t xml:space="preserve"> PhD</w:t>
      </w:r>
      <w:r w:rsidRPr="007002A3">
        <w:rPr>
          <w:color w:val="000000"/>
        </w:rPr>
        <w:t>,</w:t>
      </w:r>
      <w:r w:rsidRPr="00CE53CA">
        <w:rPr>
          <w:color w:val="000000"/>
        </w:rPr>
        <w:t xml:space="preserve"> </w:t>
      </w:r>
      <w:r w:rsidR="000775FC">
        <w:rPr>
          <w:color w:val="000000"/>
        </w:rPr>
        <w:t xml:space="preserve">Prof </w:t>
      </w:r>
      <w:r w:rsidRPr="007002A3">
        <w:rPr>
          <w:color w:val="000000"/>
        </w:rPr>
        <w:t>Gerry</w:t>
      </w:r>
      <w:r w:rsidRPr="00CE53CA">
        <w:rPr>
          <w:color w:val="000000"/>
        </w:rPr>
        <w:t xml:space="preserve"> </w:t>
      </w:r>
      <w:r w:rsidRPr="007002A3">
        <w:rPr>
          <w:color w:val="000000"/>
        </w:rPr>
        <w:t>P</w:t>
      </w:r>
      <w:r w:rsidRPr="00CE53CA">
        <w:rPr>
          <w:color w:val="000000"/>
        </w:rPr>
        <w:t xml:space="preserve"> </w:t>
      </w:r>
      <w:r w:rsidRPr="007002A3">
        <w:rPr>
          <w:color w:val="000000"/>
        </w:rPr>
        <w:t>McCann</w:t>
      </w:r>
      <w:r w:rsidR="006F0B0F">
        <w:rPr>
          <w:color w:val="000000"/>
        </w:rPr>
        <w:t xml:space="preserve"> MD</w:t>
      </w:r>
      <w:r w:rsidRPr="007002A3">
        <w:rPr>
          <w:color w:val="000000"/>
        </w:rPr>
        <w:t>,</w:t>
      </w:r>
      <w:r w:rsidRPr="00CE53CA">
        <w:rPr>
          <w:color w:val="000000"/>
        </w:rPr>
        <w:t xml:space="preserve"> </w:t>
      </w:r>
      <w:r w:rsidRPr="007002A3">
        <w:rPr>
          <w:color w:val="000000"/>
        </w:rPr>
        <w:t>Rachael</w:t>
      </w:r>
      <w:r w:rsidRPr="00CE53CA">
        <w:rPr>
          <w:color w:val="000000"/>
        </w:rPr>
        <w:t xml:space="preserve"> </w:t>
      </w:r>
      <w:r w:rsidRPr="007002A3">
        <w:rPr>
          <w:color w:val="000000"/>
        </w:rPr>
        <w:t>A</w:t>
      </w:r>
      <w:r w:rsidRPr="00CE53CA">
        <w:rPr>
          <w:color w:val="000000"/>
        </w:rPr>
        <w:t xml:space="preserve"> </w:t>
      </w:r>
      <w:r w:rsidRPr="007002A3">
        <w:rPr>
          <w:color w:val="000000"/>
        </w:rPr>
        <w:t>Evans</w:t>
      </w:r>
      <w:r w:rsidR="006F0B0F">
        <w:rPr>
          <w:color w:val="000000"/>
        </w:rPr>
        <w:t xml:space="preserve"> PhD</w:t>
      </w:r>
      <w:r w:rsidRPr="007002A3">
        <w:rPr>
          <w:color w:val="000000"/>
        </w:rPr>
        <w:t>,</w:t>
      </w:r>
      <w:r w:rsidRPr="00CE53CA">
        <w:rPr>
          <w:color w:val="000000"/>
        </w:rPr>
        <w:t xml:space="preserve"> </w:t>
      </w:r>
      <w:r w:rsidR="00816F3C">
        <w:rPr>
          <w:color w:val="000000"/>
        </w:rPr>
        <w:t xml:space="preserve">Prof </w:t>
      </w:r>
      <w:r w:rsidRPr="007002A3">
        <w:rPr>
          <w:color w:val="000000"/>
        </w:rPr>
        <w:t>Louise</w:t>
      </w:r>
      <w:r w:rsidRPr="00CE53CA">
        <w:rPr>
          <w:color w:val="000000"/>
        </w:rPr>
        <w:t xml:space="preserve"> </w:t>
      </w:r>
      <w:r w:rsidRPr="007002A3">
        <w:rPr>
          <w:color w:val="000000"/>
        </w:rPr>
        <w:t>V</w:t>
      </w:r>
      <w:r w:rsidRPr="00CE53CA">
        <w:rPr>
          <w:color w:val="000000"/>
        </w:rPr>
        <w:t xml:space="preserve"> </w:t>
      </w:r>
      <w:r w:rsidRPr="007002A3">
        <w:rPr>
          <w:color w:val="000000"/>
        </w:rPr>
        <w:t>Wain</w:t>
      </w:r>
      <w:r w:rsidR="006F0B0F">
        <w:rPr>
          <w:color w:val="000000"/>
        </w:rPr>
        <w:t xml:space="preserve"> PhD</w:t>
      </w:r>
      <w:r w:rsidRPr="007002A3">
        <w:rPr>
          <w:color w:val="000000"/>
        </w:rPr>
        <w:t>,</w:t>
      </w:r>
      <w:r w:rsidRPr="00CE53CA">
        <w:rPr>
          <w:color w:val="000000"/>
        </w:rPr>
        <w:t xml:space="preserve"> </w:t>
      </w:r>
      <w:r w:rsidR="00D71322">
        <w:rPr>
          <w:color w:val="000000"/>
        </w:rPr>
        <w:t xml:space="preserve">Prof </w:t>
      </w:r>
      <w:r w:rsidRPr="007002A3">
        <w:rPr>
          <w:color w:val="000000"/>
        </w:rPr>
        <w:t>Christopher</w:t>
      </w:r>
      <w:r w:rsidRPr="00CE53CA">
        <w:rPr>
          <w:color w:val="000000"/>
        </w:rPr>
        <w:t xml:space="preserve"> </w:t>
      </w:r>
      <w:r w:rsidRPr="007002A3">
        <w:rPr>
          <w:color w:val="000000"/>
        </w:rPr>
        <w:t>E</w:t>
      </w:r>
      <w:r w:rsidRPr="00CE53CA">
        <w:rPr>
          <w:color w:val="000000"/>
        </w:rPr>
        <w:t xml:space="preserve"> </w:t>
      </w:r>
      <w:r w:rsidRPr="007002A3">
        <w:rPr>
          <w:color w:val="000000"/>
        </w:rPr>
        <w:t>Brightling</w:t>
      </w:r>
      <w:r w:rsidR="006F0B0F">
        <w:rPr>
          <w:color w:val="000000"/>
        </w:rPr>
        <w:t xml:space="preserve"> PhD</w:t>
      </w:r>
      <w:r w:rsidRPr="007002A3">
        <w:rPr>
          <w:color w:val="000000"/>
        </w:rPr>
        <w:t>,</w:t>
      </w:r>
      <w:r w:rsidRPr="00CE53CA">
        <w:rPr>
          <w:color w:val="000000"/>
        </w:rPr>
        <w:t xml:space="preserve"> </w:t>
      </w:r>
      <w:r w:rsidR="00D71322">
        <w:rPr>
          <w:color w:val="000000"/>
        </w:rPr>
        <w:t xml:space="preserve">Prof </w:t>
      </w:r>
      <w:r w:rsidRPr="007002A3">
        <w:rPr>
          <w:color w:val="000000"/>
        </w:rPr>
        <w:t>Stefan</w:t>
      </w:r>
      <w:r w:rsidRPr="00CE53CA">
        <w:rPr>
          <w:color w:val="000000"/>
        </w:rPr>
        <w:t xml:space="preserve"> </w:t>
      </w:r>
      <w:r w:rsidRPr="007002A3">
        <w:rPr>
          <w:color w:val="000000"/>
        </w:rPr>
        <w:t>Neubauer</w:t>
      </w:r>
      <w:r w:rsidR="006F0B0F">
        <w:rPr>
          <w:color w:val="000000"/>
        </w:rPr>
        <w:t xml:space="preserve"> MD</w:t>
      </w:r>
    </w:p>
    <w:p w14:paraId="499CFEC2" w14:textId="77777777" w:rsidR="003627D8" w:rsidRDefault="003627D8" w:rsidP="00EC1B75">
      <w:pPr>
        <w:spacing w:line="360" w:lineRule="auto"/>
        <w:jc w:val="both"/>
        <w:rPr>
          <w:b/>
          <w:bCs/>
        </w:rPr>
      </w:pPr>
    </w:p>
    <w:p w14:paraId="27CE5FEC" w14:textId="0B4EFE54" w:rsidR="00422560" w:rsidRDefault="00422560" w:rsidP="00EC1B75">
      <w:pPr>
        <w:spacing w:line="360" w:lineRule="auto"/>
        <w:jc w:val="both"/>
        <w:rPr>
          <w:b/>
          <w:bCs/>
        </w:rPr>
      </w:pPr>
      <w:r>
        <w:rPr>
          <w:b/>
          <w:bCs/>
        </w:rPr>
        <w:t>Contribut</w:t>
      </w:r>
      <w:r w:rsidR="00570A17">
        <w:rPr>
          <w:b/>
          <w:bCs/>
        </w:rPr>
        <w:t>ion of writing group authors.</w:t>
      </w:r>
    </w:p>
    <w:p w14:paraId="3342AED0" w14:textId="4B7EFAAC" w:rsidR="00422560" w:rsidRPr="00957618" w:rsidRDefault="00422560" w:rsidP="00EC1B75">
      <w:pPr>
        <w:spacing w:line="360" w:lineRule="auto"/>
        <w:jc w:val="both"/>
      </w:pPr>
      <w:r w:rsidRPr="00957618">
        <w:t xml:space="preserve">The manuscript was initially drafted by </w:t>
      </w:r>
      <w:r>
        <w:t>BR and SN, with support from CM</w:t>
      </w:r>
      <w:r w:rsidRPr="00957618">
        <w:t xml:space="preserve">, and further developed by the writing committee. </w:t>
      </w:r>
      <w:r>
        <w:t xml:space="preserve">BR, SN, </w:t>
      </w:r>
      <w:r w:rsidR="000D3794">
        <w:t xml:space="preserve">CM, </w:t>
      </w:r>
      <w:r>
        <w:t xml:space="preserve">SM, KM, EMT, PZ, SF, MK, JW, SKP, </w:t>
      </w:r>
      <w:r w:rsidRPr="00957618">
        <w:t xml:space="preserve">CEB, </w:t>
      </w:r>
      <w:r>
        <w:t xml:space="preserve">MC, </w:t>
      </w:r>
      <w:r w:rsidRPr="00957618">
        <w:t>RAE, LVW, OE, HJCM, ASi, MJD, ABD, NIL,</w:t>
      </w:r>
      <w:r>
        <w:t xml:space="preserve"> </w:t>
      </w:r>
      <w:r w:rsidRPr="00957618">
        <w:t>JDC, L-PH, AH, MM</w:t>
      </w:r>
      <w:r>
        <w:t xml:space="preserve"> and</w:t>
      </w:r>
      <w:r w:rsidRPr="00957618">
        <w:t xml:space="preserve"> KP, made substantial contributions to the conception and design of the work. All authors contributed to data interpretation, critical review and revision of the manuscript, and final approval of the version to </w:t>
      </w:r>
      <w:r w:rsidRPr="00957618">
        <w:lastRenderedPageBreak/>
        <w:t xml:space="preserve">be published. </w:t>
      </w:r>
      <w:r>
        <w:t xml:space="preserve">BR, CM and RAE </w:t>
      </w:r>
      <w:r w:rsidRPr="00957618">
        <w:t xml:space="preserve">have accessed and verified the data. </w:t>
      </w:r>
      <w:r>
        <w:t>All authors are</w:t>
      </w:r>
      <w:r w:rsidRPr="00957618">
        <w:t xml:space="preserve"> responsible for the decision to submit the manuscript, and are accountable for all aspects of the work in ensuring that questions related to the accuracy or integrity of any part of the work are appropriately investigated and resolved.</w:t>
      </w:r>
    </w:p>
    <w:p w14:paraId="20391F61" w14:textId="77777777" w:rsidR="00422560" w:rsidRDefault="00422560" w:rsidP="00EC1B75">
      <w:pPr>
        <w:spacing w:line="360" w:lineRule="auto"/>
        <w:jc w:val="both"/>
        <w:rPr>
          <w:b/>
          <w:bCs/>
        </w:rPr>
      </w:pPr>
    </w:p>
    <w:p w14:paraId="2D7EA283" w14:textId="235A46E2" w:rsidR="00614B24" w:rsidRPr="00422560" w:rsidRDefault="00614B24" w:rsidP="00EC1B75">
      <w:pPr>
        <w:spacing w:line="360" w:lineRule="auto"/>
        <w:jc w:val="both"/>
        <w:rPr>
          <w:b/>
          <w:bCs/>
        </w:rPr>
      </w:pPr>
      <w:r w:rsidRPr="00422560">
        <w:rPr>
          <w:b/>
          <w:bCs/>
        </w:rPr>
        <w:t>Declaration of interest</w:t>
      </w:r>
    </w:p>
    <w:p w14:paraId="3F456E0B" w14:textId="12D8F9C3" w:rsidR="00A31194" w:rsidRPr="00422560" w:rsidRDefault="005A0567" w:rsidP="00EC1B75">
      <w:pPr>
        <w:spacing w:line="360" w:lineRule="auto"/>
        <w:jc w:val="both"/>
      </w:pPr>
      <w:r w:rsidRPr="00422560">
        <w:t>BR received funding support from the BHF Oxford CRE and NIHR Oxford BRC</w:t>
      </w:r>
      <w:r w:rsidR="00F46601" w:rsidRPr="00422560">
        <w:t xml:space="preserve">. </w:t>
      </w:r>
      <w:r w:rsidR="00B963A8" w:rsidRPr="00422560">
        <w:t xml:space="preserve">In the past 3 years, </w:t>
      </w:r>
      <w:r w:rsidR="00F46601" w:rsidRPr="00422560">
        <w:t xml:space="preserve">BR </w:t>
      </w:r>
      <w:r w:rsidR="00B963A8" w:rsidRPr="00422560">
        <w:t>received payment or honoraria for lectures/presentations or educational events</w:t>
      </w:r>
      <w:r w:rsidR="00F46601" w:rsidRPr="00422560">
        <w:t xml:space="preserve"> from Axcella Therapeutics.</w:t>
      </w:r>
      <w:r w:rsidR="00F83AC6" w:rsidRPr="00422560">
        <w:t xml:space="preserve"> </w:t>
      </w:r>
      <w:r w:rsidR="001D5EA8" w:rsidRPr="001D5EA8">
        <w:t xml:space="preserve">In the past 3 years, SN received grants funding from NIHR Oxford BRC, BHF, UKRI. SN received consulting fees from Perspectum. SN has/had shares in Perspectum Ltd. </w:t>
      </w:r>
      <w:r w:rsidR="00846D33" w:rsidRPr="00422560">
        <w:t>In the past 3 years, PF, DW received grants funding from NIHR. DW received payment or honoraria for lectures/presentations or educational events from Biomerieux.</w:t>
      </w:r>
      <w:r w:rsidR="009528FF" w:rsidRPr="00BB58EE">
        <w:t xml:space="preserve"> </w:t>
      </w:r>
      <w:r w:rsidR="009528FF" w:rsidRPr="00422560">
        <w:t>AD received grants funding from Bayer, Gilead, Pfizer, Astrazeneca, Novartis. AD received consulting fees from Boehringer, Bayer, Gilead, Pfizer,</w:t>
      </w:r>
      <w:r w:rsidR="003151B2" w:rsidRPr="00422560">
        <w:t xml:space="preserve"> GSK, </w:t>
      </w:r>
      <w:r w:rsidR="009528FF" w:rsidRPr="00422560">
        <w:t>Astrazeneca, Novartis. AD received support from attending meetings and or travel forAstra Zeneca, Chiesi, GSK. AD has participated on the data safety monitoring board or advisory board for Bayer.</w:t>
      </w:r>
      <w:r w:rsidR="00412488" w:rsidRPr="00422560">
        <w:t xml:space="preserve"> LH received grants funding from GSK, Schering Plough, Synairgen, Novartis and Roche/Genentech, MedImmune. LH received consulting fees from Astra Zeneca, Novartis, Roche/Genentech, Sanofi, Circassia, GlaxoSmithKline, Chiesi, Teva. LH received support from attending meetings and or travel for AstraZeneca, Chiesi, Novartis, Boehringer Ingelheim, Teva and GSK. LH has participated on the data safety monitoring board or advisory board for Novartis, Roche/Genentech, GSK, Evelo Biosciences, Teva, Theravance and Vectura.</w:t>
      </w:r>
      <w:r w:rsidR="00B22168" w:rsidRPr="00422560">
        <w:t xml:space="preserve"> GC received payment or honoraria for lectures/presentations or educational events from GSK, Chiesi, Astra Zeneca, BI .GC has participated on the data safety monitoring board or advisory board for AZ act on COPD Group chair.</w:t>
      </w:r>
      <w:r w:rsidR="00016338" w:rsidRPr="00422560">
        <w:t xml:space="preserve"> GC had a leadership role in </w:t>
      </w:r>
      <w:r w:rsidR="00B22168" w:rsidRPr="00422560">
        <w:t>Scottish Government Respiratory Unscheduled Care Group and Lothian respiratory managed clinical network.</w:t>
      </w:r>
      <w:r w:rsidR="00A16CFF" w:rsidRPr="00422560">
        <w:t xml:space="preserve"> DP received support for the present manuscript from the NIHR and UKRI.</w:t>
      </w:r>
      <w:r w:rsidR="00016338" w:rsidRPr="00422560">
        <w:t xml:space="preserve"> </w:t>
      </w:r>
      <w:r w:rsidR="004A5C7F" w:rsidRPr="00422560">
        <w:t xml:space="preserve">In the past 3 years , MGS has participated on the data safety monitoring </w:t>
      </w:r>
      <w:r w:rsidR="004A5C7F" w:rsidRPr="00422560">
        <w:lastRenderedPageBreak/>
        <w:t>board or advisory board for Pfizer. MGS had a leadership or fiduciary role in Integrum Scientific LLC, Greensboro, NC, USA, MedEx Solutions Ltd.</w:t>
      </w:r>
      <w:r w:rsidR="00310F87" w:rsidRPr="00422560">
        <w:t xml:space="preserve"> </w:t>
      </w:r>
      <w:r w:rsidR="004A5C7F" w:rsidRPr="00422560">
        <w:t>MGS has/had stocks or stock options in</w:t>
      </w:r>
      <w:r w:rsidR="00310F87" w:rsidRPr="00422560">
        <w:t xml:space="preserve"> </w:t>
      </w:r>
      <w:r w:rsidR="004A5C7F" w:rsidRPr="00422560">
        <w:t>Integrum Scientific LLC, Greensboro, NC, USA, MedEx Solutions Ltd. MGS has received funding for equipment/ material/ medical drugs from Chiesi Farmaceutici S.p.A.</w:t>
      </w:r>
      <w:r w:rsidR="00310F87" w:rsidRPr="00422560">
        <w:t xml:space="preserve"> </w:t>
      </w:r>
      <w:r w:rsidR="004A5C7F" w:rsidRPr="00422560">
        <w:t>MGS has been non-ren</w:t>
      </w:r>
      <w:r w:rsidR="00310F87" w:rsidRPr="00422560">
        <w:t>ume</w:t>
      </w:r>
      <w:r w:rsidR="004A5C7F" w:rsidRPr="00422560">
        <w:t>rated independent member of the</w:t>
      </w:r>
      <w:r w:rsidR="00310F87" w:rsidRPr="00422560">
        <w:t xml:space="preserve"> </w:t>
      </w:r>
      <w:r w:rsidR="004A5C7F" w:rsidRPr="00422560">
        <w:t>HMG UK Scientific Advisory Group for Emergencies (SAGE), COVID-19 Response and HMG UK New Emerging Respiratory Virus Threats Advisory Group (NERVTAG). MGJ received grants funding from Medical Research Council, British Lung Foundation, Royal Society,</w:t>
      </w:r>
      <w:r w:rsidR="00FD3867">
        <w:t xml:space="preserve"> </w:t>
      </w:r>
      <w:r w:rsidR="004A5C7F" w:rsidRPr="00422560">
        <w:t>Boehringer Ingelheim, AAIR Charity</w:t>
      </w:r>
      <w:r w:rsidR="00402D19" w:rsidRPr="00422560">
        <w:t>. MGJ received grants funding from Medical Research Council, British Lung Foundation, Royal Society,</w:t>
      </w:r>
      <w:r w:rsidR="00FD3867">
        <w:t xml:space="preserve"> </w:t>
      </w:r>
      <w:r w:rsidR="00402D19" w:rsidRPr="00422560">
        <w:t>Boehringer Ingelheim, AAIR Charity.</w:t>
      </w:r>
      <w:r w:rsidR="006B657D" w:rsidRPr="00422560">
        <w:t xml:space="preserve"> C</w:t>
      </w:r>
      <w:r w:rsidR="00483AE3">
        <w:t>h</w:t>
      </w:r>
      <w:r w:rsidR="006B657D" w:rsidRPr="00422560">
        <w:t>M was partly funded by the UCL NIHR Biomedical Research Centre.</w:t>
      </w:r>
      <w:r w:rsidR="004D24AB" w:rsidRPr="00422560">
        <w:t xml:space="preserve"> SS is supported by grants from NIHR and Wellcome. In the past 3 years, SS received payment or honoraria for lectures/presentations or educational events from GSK, Ministry of Justice,</w:t>
      </w:r>
      <w:r w:rsidR="00FD3867">
        <w:t xml:space="preserve"> </w:t>
      </w:r>
      <w:r w:rsidR="004D24AB" w:rsidRPr="00422560">
        <w:t>CIPLA, Sherbourne Gibbs. S</w:t>
      </w:r>
      <w:r w:rsidR="00483AE3">
        <w:t>a</w:t>
      </w:r>
      <w:r w:rsidR="004D24AB" w:rsidRPr="00422560">
        <w:t>S has participated on the data safety monitoring board or advisory board for NICE, Wales Long COVID advisory board. S</w:t>
      </w:r>
      <w:r w:rsidR="00483AE3">
        <w:t>a</w:t>
      </w:r>
      <w:r w:rsidR="004D24AB" w:rsidRPr="00422560">
        <w:t>S has/had a leadership or fiduciary role in ATS pulmonary rehabilitation assembly, RCP pulmonary rehabilitation accreditation s</w:t>
      </w:r>
      <w:r w:rsidR="00310F87" w:rsidRPr="00422560">
        <w:t>c</w:t>
      </w:r>
      <w:r w:rsidR="004D24AB" w:rsidRPr="00422560">
        <w:t xml:space="preserve">heme, NACAP audit for pulmonary </w:t>
      </w:r>
      <w:r w:rsidR="00310F87" w:rsidRPr="00422560">
        <w:t>rehabilitation</w:t>
      </w:r>
      <w:r w:rsidR="004D24AB" w:rsidRPr="00422560">
        <w:t>.</w:t>
      </w:r>
      <w:r w:rsidR="00310F87" w:rsidRPr="00422560">
        <w:t xml:space="preserve"> J</w:t>
      </w:r>
      <w:r w:rsidR="003151B2" w:rsidRPr="00422560">
        <w:t>K</w:t>
      </w:r>
      <w:r w:rsidR="00310F87" w:rsidRPr="00422560">
        <w:t>Q received grants funding from MRC, HDR UK, GSK, Bayer, BI, asthma and lung, Chiesi and A</w:t>
      </w:r>
      <w:r w:rsidR="00483AE3">
        <w:t>stra</w:t>
      </w:r>
      <w:r w:rsidR="00310F87" w:rsidRPr="00422560">
        <w:t>Z</w:t>
      </w:r>
      <w:r w:rsidR="00483AE3">
        <w:t>eneca</w:t>
      </w:r>
      <w:r w:rsidR="00310F87" w:rsidRPr="00422560">
        <w:t>. JKQ received consulting fees from GlaxoSmithKline, AstraZeneca. JKQ received payment or honoraria for lectures/presentations or educational events from GlaxoSmithKline, Boehringer Ingelheim, AstraZeneca, Chiesi, Teva, Insmed.</w:t>
      </w:r>
      <w:r w:rsidR="00411C53" w:rsidRPr="00422560">
        <w:t xml:space="preserve"> In the past 3 years, JC received grants funding from Astrazeneca, Boehringer Ingelheim, Grifols, Insmed, Gilead Science, Genentech, Novartis. JC received consulting fees from Astra</w:t>
      </w:r>
      <w:r w:rsidR="003151B2" w:rsidRPr="00422560">
        <w:t>Z</w:t>
      </w:r>
      <w:r w:rsidR="00411C53" w:rsidRPr="00422560">
        <w:t>eneca, Boehringer Ingelheim, Janssen, Insmed, Chiesi, Grifols, Novartis, Zambon.</w:t>
      </w:r>
      <w:r w:rsidR="005D1FA1" w:rsidRPr="00422560">
        <w:t xml:space="preserve"> MS received support for the present manuscript from the UKRI -MRC / DHSC-NIHR.</w:t>
      </w:r>
      <w:r w:rsidR="00BA26D7" w:rsidRPr="00422560">
        <w:t xml:space="preserve"> PJ received support for the present manuscript from the NIHR Oxford BRC. </w:t>
      </w:r>
      <w:r w:rsidR="006216F7" w:rsidRPr="00BB58EE">
        <w:t>MB and KB were supported by UKRI Project</w:t>
      </w:r>
      <w:r w:rsidR="00FD3867">
        <w:t xml:space="preserve"> </w:t>
      </w:r>
      <w:r w:rsidR="006216F7" w:rsidRPr="00BB58EE">
        <w:t>number 104688; D2ED&amp;PM Challenge as the National Consortium for Intelligent Medical Imaging</w:t>
      </w:r>
      <w:r w:rsidR="00E709CE" w:rsidRPr="00BB58EE">
        <w:t xml:space="preserve">. </w:t>
      </w:r>
      <w:r w:rsidR="00E822AC" w:rsidRPr="00BB58EE">
        <w:t xml:space="preserve">CAM was supported by an advanced Fellowship, NIHR301338 funded by the NIHR; CAM also acknowledges support from the University of </w:t>
      </w:r>
      <w:r w:rsidR="00E822AC" w:rsidRPr="00BB58EE">
        <w:lastRenderedPageBreak/>
        <w:t xml:space="preserve">Manchester British Heart Foundation Accelerator Award (AA/18/4/34221) and the NIHR Manchester Biomedical Research Centre (NIHR203308). </w:t>
      </w:r>
      <w:r w:rsidR="00E709CE" w:rsidRPr="00BB58EE">
        <w:t>CAM received support from the University of Manchester British Heart Foundation Accelerator Award (AA/18/4/34221) and the NIHR Manchester Biomedical Research Centre (NIHR203308);</w:t>
      </w:r>
      <w:r w:rsidR="002949B1" w:rsidRPr="00BB58EE">
        <w:t xml:space="preserve"> CAM received grants funding from NIHR Clinician scientist award, Roche Products Limited, Univar Solutions B.V., Amicus Therapeutics, Guerbet Laboratories Limited, Roche Diagnostics. CAM received consulting fees from PureTech Health.</w:t>
      </w:r>
      <w:r w:rsidR="003151B2" w:rsidRPr="00BB58EE">
        <w:t xml:space="preserve"> </w:t>
      </w:r>
      <w:r w:rsidR="002949B1" w:rsidRPr="00BB58EE">
        <w:t>CAM received payment or honoraria for lectures/presentations or educational events from Novo Nordisk, Boehringer Ingelheim. CAM received support fo</w:t>
      </w:r>
      <w:r w:rsidR="003151B2" w:rsidRPr="00BB58EE">
        <w:t xml:space="preserve"> </w:t>
      </w:r>
      <w:r w:rsidR="002949B1" w:rsidRPr="00BB58EE">
        <w:t>rattending meetings and or travel for AstraZeneca. CAM has participated on the data safety monitoring board or advisory board for Boehringer Ingelheim and Lilly Alliance, AstraZeneca, HAYA therapeutics.</w:t>
      </w:r>
      <w:r w:rsidR="00E300A0" w:rsidRPr="00BB58EE">
        <w:t xml:space="preserve"> </w:t>
      </w:r>
      <w:r w:rsidR="00A64409" w:rsidRPr="00A64409">
        <w:t>In the past 3 years, GJ received grants funding from Astra Zeneca, Biogen, Galecto, GlaxoSmithKline, Nordic Biosciences, RedX, Pliant.GJ received consulting fees from Astra Zeneca, Brainomix, Bristol Myers Squibb, Chiesi, Cohbar, Daewoong, GlaxoSmithKline, Veracyte, Resolution Therapeutics, Pliant. GJ received payment or honoraria for lectures/presentations or educational events from Boehringer Ingelheim, Chiesi, Roche, PatientMPower, AstraZeneca. GJ has participated on the data safety monitoring board or advisory board for Boehringer Ingelheim, Galapagos, Vicore. GJ has/had a leadership or fiduciary role in NuMedii, Action for Pulmonary Fibrosis.</w:t>
      </w:r>
      <w:r w:rsidR="00A64409">
        <w:t xml:space="preserve"> </w:t>
      </w:r>
      <w:r w:rsidR="00BB58EE" w:rsidRPr="00422560">
        <w:t xml:space="preserve">VCH and AH received support for the present manuscript from the Joint funding UKRI &amp; NIHR - grant references: MR/V027859/1 and COV0319. </w:t>
      </w:r>
      <w:r w:rsidR="00E300A0" w:rsidRPr="00BB58EE">
        <w:t>SP is supported by a grant from BHF.</w:t>
      </w:r>
      <w:r w:rsidR="00A31194" w:rsidRPr="00BB58EE">
        <w:t xml:space="preserve"> JCP received support for the present manuscript from the Breathing Matters, UCL/H BRC (NIHR). JCP received payment or honoraria for lectures/presentations or educational events from The limbic.</w:t>
      </w:r>
      <w:r w:rsidR="003904F9" w:rsidRPr="00BB58EE">
        <w:t xml:space="preserve"> EMT hold a patent with Oxford University Innovation. EMT has/had stocks or stock options in Perspectum.</w:t>
      </w:r>
      <w:r w:rsidR="005107C5" w:rsidRPr="00BB58EE">
        <w:t xml:space="preserve"> AZ received grants funding from HDRUK BREATHE Hub. AZ has participated on the data safety monitoring board or advisory board for Astra-Zeneca’s Thrombotic Thrombocytopenic Advisory Board. AZ had a leadership or fiduciary role in various UK and Scottish Government COVID-19 advisory bodies.</w:t>
      </w:r>
      <w:r w:rsidR="002B55A6" w:rsidRPr="00BB58EE">
        <w:t xml:space="preserve"> MT received consulting fees from Morphogen</w:t>
      </w:r>
      <w:r w:rsidR="003151B2" w:rsidRPr="00BB58EE">
        <w:t xml:space="preserve"> </w:t>
      </w:r>
      <w:r w:rsidR="002B55A6" w:rsidRPr="00BB58EE">
        <w:t xml:space="preserve">IX, Jansen. MT received support from attending </w:t>
      </w:r>
      <w:r w:rsidR="002B55A6" w:rsidRPr="00BB58EE">
        <w:lastRenderedPageBreak/>
        <w:t>meetings and or travel for</w:t>
      </w:r>
      <w:r w:rsidR="003151B2" w:rsidRPr="00BB58EE">
        <w:t xml:space="preserve"> </w:t>
      </w:r>
      <w:r w:rsidR="002B55A6" w:rsidRPr="00BB58EE">
        <w:t>GSK, Jansen. MT has participated on the data safety monitoring board or advisory board for ComCov, FluCov.</w:t>
      </w:r>
      <w:r w:rsidR="0087531C" w:rsidRPr="00BB58EE">
        <w:t xml:space="preserve"> SRJ received grants funding from UKRI, EDCTP, MRC, Rosetrees Trust, GCRF. SRJ received payment or honoraria for lectures/presentations or educational events from FEAM. </w:t>
      </w:r>
      <w:r w:rsidR="00E017EA" w:rsidRPr="00BB58EE">
        <w:t>VMF acknowledges</w:t>
      </w:r>
      <w:r w:rsidR="00741E81" w:rsidRPr="00BB58EE">
        <w:t xml:space="preserve"> </w:t>
      </w:r>
      <w:r w:rsidR="00E017EA" w:rsidRPr="00BB58EE">
        <w:t xml:space="preserve">support from the British Heart Foundation (BHF, CH/16/1/32013). SKP acknowledges indirect support from the Oxford BHF CRE and NIHR Oxford BRC. </w:t>
      </w:r>
      <w:r w:rsidR="0087531C" w:rsidRPr="00BB58EE">
        <w:t>SRJ has participated on the data safety monitoring board or advisory board for Bexero trial. SRJ had a leadership or fiduciary role in AIDS journal.</w:t>
      </w:r>
      <w:r w:rsidR="004A34F6" w:rsidRPr="00BB58EE">
        <w:t xml:space="preserve"> MK has/had stocks or stock options inPerspectum Ltd.</w:t>
      </w:r>
      <w:r w:rsidR="003151B2" w:rsidRPr="00BB58EE">
        <w:t xml:space="preserve"> </w:t>
      </w:r>
      <w:r w:rsidR="004A34F6" w:rsidRPr="00BB58EE">
        <w:t>MK has financial or non-financial interests Perspectum Ltd.</w:t>
      </w:r>
      <w:r w:rsidR="00F97674" w:rsidRPr="00BB58EE">
        <w:t xml:space="preserve"> In the past 3 years, CEB received grants funding from GSK, AZ, Sanofi, BI, Chiesi, Novartis, Roche, Genentech, Mologic, 4DPharma. CEB received consulting fees from GSK, AZ, Sanofi, BI, Chiesi, Novartis, Roche, Genentech, Mologic, 4DPharma, TEVA.</w:t>
      </w:r>
      <w:r w:rsidR="00AF0A56" w:rsidRPr="00BB58EE">
        <w:t xml:space="preserve"> </w:t>
      </w:r>
      <w:r w:rsidR="00AF0A56" w:rsidRPr="00422560">
        <w:t xml:space="preserve">In the past 3 years, GPM received grants funding from BHF and MRC.GM had a leadership or fiduciary role in Wellcome Trust Early Career Committee and BSCMR. GPM has received funding for equipment/ material/ medical drugs from Circle CVi42. </w:t>
      </w:r>
      <w:r w:rsidR="00791545" w:rsidRPr="00BB58EE">
        <w:t xml:space="preserve">. </w:t>
      </w:r>
      <w:r w:rsidR="00791545" w:rsidRPr="00422560">
        <w:t xml:space="preserve">In the past 3 years, </w:t>
      </w:r>
      <w:r w:rsidR="00AF0A56" w:rsidRPr="00422560">
        <w:t>RAE received grants funding from NIHR / UKRI / Wolfson Foundation. RAE received consulting fees from Astrazen</w:t>
      </w:r>
      <w:r w:rsidR="001D5EA8">
        <w:t>e</w:t>
      </w:r>
      <w:r w:rsidR="00AF0A56" w:rsidRPr="00422560">
        <w:t xml:space="preserve">ca for Long COVID. RAE received payment or honoraria for lectures/presentations or educational events from Boehringher. RAE received support from attending meetings and or travel for Chiesi. RAE had a leadership or fiduciary role in ERS Pulmonary Rehabilitation Group. </w:t>
      </w:r>
      <w:r w:rsidR="00791545" w:rsidRPr="00422560">
        <w:t xml:space="preserve">In the past 3 years, </w:t>
      </w:r>
      <w:r w:rsidR="00AF0A56" w:rsidRPr="00422560">
        <w:t>JH received consulting fees from AstraZeneca, Boehringer Ingelheim, Chiesi, GlaxoSmithKline. JH received support from attending meetings and or travel forAstraZeneca. JH participated on the data safety monitoring board or advisory board for the study called 'HEAL COVID'.</w:t>
      </w:r>
      <w:r w:rsidR="00791545" w:rsidRPr="00422560">
        <w:t xml:space="preserve"> LVW received support for the present manuscript from the UK Research and Innovation GSK/Asthma and Lung UK National Institute of Health Research. In the past 3 years, LVW received grants funding from Orion Pharma, GSK, Genentech, AstraZeneca. LVW received consulting fees from Galapagos, Boehringer Ingelheim. LVW received support from attending meetings and or travel for</w:t>
      </w:r>
      <w:r w:rsidR="00BF724C" w:rsidRPr="00422560">
        <w:t xml:space="preserve"> </w:t>
      </w:r>
      <w:r w:rsidR="00791545" w:rsidRPr="00422560">
        <w:t>Genentech.</w:t>
      </w:r>
      <w:r w:rsidR="00BF724C" w:rsidRPr="00422560">
        <w:t xml:space="preserve"> </w:t>
      </w:r>
      <w:r w:rsidR="00791545" w:rsidRPr="00422560">
        <w:t>LVW has participated on the data safety monitoring board or advisory board for Galapagos. LVW had a leadership (associate editor)</w:t>
      </w:r>
      <w:r w:rsidR="00FD3867">
        <w:t xml:space="preserve"> </w:t>
      </w:r>
      <w:r w:rsidR="00791545" w:rsidRPr="00422560">
        <w:t>in European Respiratory Journal.</w:t>
      </w:r>
      <w:r w:rsidR="00ED6F17" w:rsidRPr="00422560">
        <w:t xml:space="preserve"> </w:t>
      </w:r>
      <w:r w:rsidR="00BF724C" w:rsidRPr="00422560">
        <w:t xml:space="preserve">In the past </w:t>
      </w:r>
      <w:r w:rsidR="00BF724C" w:rsidRPr="00422560">
        <w:lastRenderedPageBreak/>
        <w:t>3 years, JJ received consulting fees from Boehringer Ingelheim, Roche, GlaxoSmithKline, NHSX. JJ received payment or honoraria for lectures/presentations or educational events from Boehringer Ingelheim, Roche, GlaxoSmithKline, Takeda. JJ received support from attending meetings and or travel for Boehringer Ingelheim. JJ holds a patent with UK patent application number 2113765.8. JJ has participated on the data safety monitoring board or advisory board for Boehringer Ingelheim, Roche.</w:t>
      </w:r>
    </w:p>
    <w:p w14:paraId="4C0B95D3" w14:textId="77777777" w:rsidR="00846D33" w:rsidRPr="00BB58EE" w:rsidRDefault="00846D33" w:rsidP="00EC1B75">
      <w:pPr>
        <w:jc w:val="both"/>
        <w:rPr>
          <w:color w:val="000000"/>
        </w:rPr>
      </w:pPr>
    </w:p>
    <w:p w14:paraId="00DB46E2" w14:textId="561CE4B4" w:rsidR="00614B24" w:rsidRDefault="00614B24" w:rsidP="00EC1B75">
      <w:pPr>
        <w:spacing w:line="360" w:lineRule="auto"/>
        <w:jc w:val="both"/>
        <w:rPr>
          <w:b/>
          <w:bCs/>
        </w:rPr>
      </w:pPr>
      <w:r>
        <w:rPr>
          <w:b/>
          <w:bCs/>
        </w:rPr>
        <w:t xml:space="preserve">Data sharing </w:t>
      </w:r>
    </w:p>
    <w:p w14:paraId="5D44F971" w14:textId="64817972" w:rsidR="00614B24" w:rsidRDefault="00614B24" w:rsidP="00EC1B75">
      <w:pPr>
        <w:spacing w:line="360" w:lineRule="auto"/>
        <w:jc w:val="both"/>
      </w:pPr>
      <w:r w:rsidRPr="00614B24">
        <w:t xml:space="preserve">Data sharing The protocol, consent form, definition and derivation of clinical characteristics and outcomes, training materials, regulatory documents, requests for data access and other relevant study materials are available online at </w:t>
      </w:r>
      <w:hyperlink r:id="rId14" w:history="1">
        <w:r w:rsidRPr="00A92D8A">
          <w:rPr>
            <w:rStyle w:val="Hyperlink"/>
          </w:rPr>
          <w:t>https://www.phosp.org</w:t>
        </w:r>
      </w:hyperlink>
      <w:r w:rsidRPr="00614B24">
        <w:t>.</w:t>
      </w:r>
    </w:p>
    <w:p w14:paraId="0E7BA412" w14:textId="77777777" w:rsidR="00614B24" w:rsidRPr="00614B24" w:rsidRDefault="00614B24" w:rsidP="00EC1B75">
      <w:pPr>
        <w:spacing w:line="360" w:lineRule="auto"/>
        <w:jc w:val="both"/>
      </w:pPr>
    </w:p>
    <w:p w14:paraId="51EB21CB" w14:textId="0C5A577E" w:rsidR="006D0D9B" w:rsidRPr="006D0D9B" w:rsidRDefault="006D0D9B" w:rsidP="00EC1B75">
      <w:pPr>
        <w:spacing w:line="360" w:lineRule="auto"/>
        <w:jc w:val="both"/>
        <w:rPr>
          <w:b/>
          <w:bCs/>
        </w:rPr>
      </w:pPr>
      <w:r w:rsidRPr="006D0D9B">
        <w:rPr>
          <w:b/>
          <w:bCs/>
        </w:rPr>
        <w:t>Acknowledgments</w:t>
      </w:r>
    </w:p>
    <w:p w14:paraId="49E58B8E" w14:textId="538D6EF3" w:rsidR="009533DC" w:rsidRDefault="006D0D9B" w:rsidP="00EC1B75">
      <w:pPr>
        <w:spacing w:line="360" w:lineRule="auto"/>
        <w:jc w:val="both"/>
      </w:pPr>
      <w:r w:rsidRPr="006D0D9B">
        <w:t xml:space="preserve">This study would not be possible without all the participants who have given their time and support. We thank all the participants and their families. We thank the many </w:t>
      </w:r>
      <w:r w:rsidR="00FE51AE">
        <w:t xml:space="preserve">radiographers, </w:t>
      </w:r>
      <w:r w:rsidR="008F32B9">
        <w:t xml:space="preserve">research nurses, </w:t>
      </w:r>
      <w:r w:rsidRPr="006D0D9B">
        <w:t>research administrators</w:t>
      </w:r>
      <w:r w:rsidR="00FE51AE">
        <w:t>,</w:t>
      </w:r>
      <w:r w:rsidRPr="006D0D9B">
        <w:t xml:space="preserve"> health-care and social-care professionals who contributed to setting up and delivering the study at all of the NHS trusts and research institutions across the UK, as well as all the supporting staff at the NIHR Clinical Research Network, Health Research Authority, Research Ethics Committee, Department of Health and Social Care Public Health Scotland, Public Health England, and support from the ISARIC Coronavirus Clinical Characterisation Consortium. We are very grateful to all the charities that have provided insight to the study—Action Pulmonary Fibrosis, Alzheimer's Research UK, Asthma UK, British Lung Foundation UK, British Heart Foundation</w:t>
      </w:r>
      <w:r w:rsidR="00224F21">
        <w:t xml:space="preserve"> (BHF)</w:t>
      </w:r>
      <w:r w:rsidRPr="006D0D9B">
        <w:t xml:space="preserve">, </w:t>
      </w:r>
      <w:r w:rsidR="00224F21">
        <w:t xml:space="preserve">BHF Oxford Centre of Research Excellence </w:t>
      </w:r>
      <w:r w:rsidR="00614B24">
        <w:t>(</w:t>
      </w:r>
      <w:r w:rsidR="00614B24" w:rsidRPr="00614B24">
        <w:t>RE/18/3/34214)</w:t>
      </w:r>
      <w:r w:rsidR="00614B24">
        <w:t>,</w:t>
      </w:r>
      <w:r w:rsidR="00614B24" w:rsidRPr="006D0D9B">
        <w:t xml:space="preserve"> </w:t>
      </w:r>
      <w:r w:rsidRPr="006D0D9B">
        <w:t xml:space="preserve">Diabetes UK, Cystic Fibrosis Trust, Kidney Research UK, MQ Mental Health, Muscular Dystrophy UK, Stroke Association Blood Cancer UK, McPin Foundations, and Versus Arthritis. We thank the NIHR </w:t>
      </w:r>
      <w:r w:rsidR="00FE51AE">
        <w:t xml:space="preserve">Oxford and </w:t>
      </w:r>
      <w:r w:rsidRPr="006D0D9B">
        <w:t xml:space="preserve">Leicester Biomedical Research Centre patient and public involvement group and the Long Covid Support Group. </w:t>
      </w:r>
      <w:r w:rsidR="00FE51AE">
        <w:t xml:space="preserve">The </w:t>
      </w:r>
      <w:r w:rsidRPr="006D0D9B">
        <w:t>PHOSP-COVID</w:t>
      </w:r>
      <w:r w:rsidR="00FE51AE">
        <w:t xml:space="preserve"> and C-MORE study</w:t>
      </w:r>
      <w:r w:rsidRPr="006D0D9B">
        <w:t xml:space="preserve"> </w:t>
      </w:r>
      <w:r w:rsidR="008F32B9">
        <w:lastRenderedPageBreak/>
        <w:t>are</w:t>
      </w:r>
      <w:r w:rsidR="00957618">
        <w:t xml:space="preserve"> jointly</w:t>
      </w:r>
      <w:r w:rsidRPr="006D0D9B">
        <w:t xml:space="preserve"> supported by a grant from MRC Research and Innovation and the Department of Health and Social Care through the NIHR rapid response panel to tackle COVID-19 (MR/V027859/1 and COV0319). </w:t>
      </w:r>
      <w:r w:rsidR="00FE51AE">
        <w:t xml:space="preserve">Funding of controls participants was provided by </w:t>
      </w:r>
      <w:r w:rsidRPr="006D0D9B">
        <w:t xml:space="preserve">NIHR </w:t>
      </w:r>
      <w:r w:rsidR="00FE51AE">
        <w:t>Oxford</w:t>
      </w:r>
      <w:r w:rsidRPr="006D0D9B">
        <w:t xml:space="preserve"> Biomedical Research Centre. </w:t>
      </w:r>
      <w:r w:rsidR="00224F21">
        <w:t>BR is funded by the BHF Oxford CRE (</w:t>
      </w:r>
      <w:r w:rsidRPr="006D0D9B">
        <w:t xml:space="preserve">ABD is funded by a Wellcome Trust grant (216606/Z/19/Z); </w:t>
      </w:r>
      <w:r w:rsidR="00A16CFF">
        <w:t xml:space="preserve">AMS acknowledges funding from the BHF; </w:t>
      </w:r>
      <w:r w:rsidR="005B4B4E">
        <w:t>GP</w:t>
      </w:r>
      <w:r w:rsidR="00C2445D">
        <w:t>M</w:t>
      </w:r>
      <w:r w:rsidR="005B4B4E">
        <w:t xml:space="preserve"> is funded by an NIHR professorship; </w:t>
      </w:r>
      <w:r w:rsidR="00E017EA" w:rsidRPr="00871F71">
        <w:t>VMF acknowledges support from the British Heart Foundation (BHF, CH/16/1/32013)</w:t>
      </w:r>
      <w:r w:rsidR="00E017EA">
        <w:t xml:space="preserve">; </w:t>
      </w:r>
      <w:r w:rsidRPr="006D0D9B">
        <w:t xml:space="preserve">RAE holds an NIHR clinician scientist fellowship (CS-2016-16-020); NJG holds an NIHR post-doctoral fellowship (PDF-2017-10-052); </w:t>
      </w:r>
      <w:r w:rsidR="006B657D">
        <w:t xml:space="preserve">CHM was partly funded by the UCL NIHR Biomedical Research Centre. </w:t>
      </w:r>
      <w:r w:rsidR="006216F7" w:rsidRPr="006216F7">
        <w:t>JRWM is supported by the NIHR Cambridge Biomedical Research Centre (BRC-1215-20014</w:t>
      </w:r>
      <w:r w:rsidR="006216F7">
        <w:t xml:space="preserve">). </w:t>
      </w:r>
      <w:r w:rsidRPr="006D0D9B">
        <w:t xml:space="preserve">JJ was supported by a Wellcome Trust Clinical Research Career Development Fellowship (209553/Z/17/Z) and by the NIHR University College London Hospital Biomedical Research Centre, UK; </w:t>
      </w:r>
      <w:r w:rsidR="006216F7">
        <w:t xml:space="preserve">MB and KB were supported by </w:t>
      </w:r>
      <w:r w:rsidR="006216F7" w:rsidRPr="006216F7">
        <w:t>UKRI Project</w:t>
      </w:r>
      <w:r w:rsidR="00FD3867">
        <w:t xml:space="preserve"> </w:t>
      </w:r>
      <w:r w:rsidR="006216F7" w:rsidRPr="006216F7">
        <w:t>number 104688; D2ED&amp;PM Challenge as the National Consortium for Intelligent Medical Imaging</w:t>
      </w:r>
      <w:r w:rsidR="006216F7">
        <w:t xml:space="preserve">; </w:t>
      </w:r>
      <w:r w:rsidR="00A16CFF" w:rsidRPr="00A16CFF">
        <w:t>MGS is sup</w:t>
      </w:r>
      <w:r w:rsidR="00A16CFF">
        <w:t>p</w:t>
      </w:r>
      <w:r w:rsidR="00A16CFF" w:rsidRPr="00A16CFF">
        <w:t xml:space="preserve">orted by The Pandemic Institute Liverpool and </w:t>
      </w:r>
      <w:r w:rsidR="004A5C7F">
        <w:t>t</w:t>
      </w:r>
      <w:r w:rsidR="00A16CFF" w:rsidRPr="00A16CFF">
        <w:t>he NIHR Health NIHR Health Protection Research Unit in Emerging and Zoonotic Infections, Institute of Infection, Veterinary and Ecological Sciences, University of Liverpool, UK</w:t>
      </w:r>
      <w:r w:rsidR="00A16CFF">
        <w:t>;</w:t>
      </w:r>
      <w:r w:rsidR="00A16CFF" w:rsidRPr="00A16CFF">
        <w:t xml:space="preserve"> </w:t>
      </w:r>
      <w:r w:rsidR="006216F7" w:rsidRPr="006216F7">
        <w:t>CAM</w:t>
      </w:r>
      <w:r w:rsidR="006216F7">
        <w:t xml:space="preserve"> was supported by an</w:t>
      </w:r>
      <w:r w:rsidR="006216F7" w:rsidRPr="006216F7">
        <w:t xml:space="preserve"> </w:t>
      </w:r>
      <w:r w:rsidR="006216F7">
        <w:t>a</w:t>
      </w:r>
      <w:r w:rsidR="006216F7" w:rsidRPr="006216F7">
        <w:t>dvanced Fellowship, NIHR301338 funded by the NIHR</w:t>
      </w:r>
      <w:r w:rsidR="006216F7">
        <w:t xml:space="preserve">; </w:t>
      </w:r>
      <w:r w:rsidR="006A4186" w:rsidRPr="006A4186">
        <w:t xml:space="preserve">CAM </w:t>
      </w:r>
      <w:r w:rsidR="006A4186">
        <w:t xml:space="preserve">also </w:t>
      </w:r>
      <w:r w:rsidR="006A4186" w:rsidRPr="006A4186">
        <w:t>acknowledges support from the University of Manchester British Heart Foundation Accelerator Award (AA/18/4/34221) and the NIHR Manchester Biomedical Research Centre (NIHR203308</w:t>
      </w:r>
      <w:r w:rsidR="006A4186">
        <w:t>);</w:t>
      </w:r>
      <w:r w:rsidR="006A4186" w:rsidRPr="006A4186">
        <w:t xml:space="preserve"> </w:t>
      </w:r>
      <w:r w:rsidRPr="006D0D9B">
        <w:t>LVW was supported by a GlaxoSmithKline and British Lung Foundation chair in respiratory research (C17-1); and DGW is supported by an NIHR advanced fellowship (NIHR300669). The views expressed in this publication are those of the author(s) and not necessarily those of the MRC, NIHR, or the UK Department of Health and Social Care. No form of payment was given to anyone to produce the manuscript.</w:t>
      </w:r>
    </w:p>
    <w:p w14:paraId="38791053" w14:textId="63AF32A1" w:rsidR="009533DC" w:rsidRDefault="009533DC" w:rsidP="00EC1B75">
      <w:pPr>
        <w:spacing w:line="360" w:lineRule="auto"/>
        <w:jc w:val="both"/>
      </w:pPr>
    </w:p>
    <w:p w14:paraId="5FF9D23A" w14:textId="77777777" w:rsidR="00D16C5A" w:rsidRDefault="00D16C5A" w:rsidP="00EC1B75">
      <w:pPr>
        <w:spacing w:line="360" w:lineRule="auto"/>
        <w:jc w:val="both"/>
        <w:sectPr w:rsidR="00D16C5A" w:rsidSect="009E1408">
          <w:pgSz w:w="12240" w:h="15840"/>
          <w:pgMar w:top="3195" w:right="1440" w:bottom="1440" w:left="1440" w:header="720" w:footer="720" w:gutter="0"/>
          <w:lnNumType w:countBy="1"/>
          <w:cols w:space="720"/>
          <w:docGrid w:linePitch="360"/>
        </w:sectPr>
      </w:pPr>
    </w:p>
    <w:p w14:paraId="11238410" w14:textId="2A29849A" w:rsidR="00083D31" w:rsidRPr="00E3035E" w:rsidRDefault="00083D31" w:rsidP="00EC1B75">
      <w:pPr>
        <w:spacing w:line="360" w:lineRule="auto"/>
        <w:jc w:val="both"/>
        <w:rPr>
          <w:b/>
          <w:bCs/>
        </w:rPr>
      </w:pPr>
      <w:r w:rsidRPr="00E3035E">
        <w:rPr>
          <w:b/>
          <w:bCs/>
        </w:rPr>
        <w:lastRenderedPageBreak/>
        <w:t>References</w:t>
      </w:r>
    </w:p>
    <w:p w14:paraId="3CF9A636" w14:textId="77777777" w:rsidR="00E3035E" w:rsidRPr="00E3035E" w:rsidRDefault="00114F3B" w:rsidP="00E3035E">
      <w:pPr>
        <w:pStyle w:val="EndNoteBibliography"/>
        <w:rPr>
          <w:rFonts w:ascii="Times New Roman" w:hAnsi="Times New Roman" w:cs="Times New Roman"/>
          <w:noProof/>
        </w:rPr>
      </w:pPr>
      <w:r w:rsidRPr="00E3035E">
        <w:rPr>
          <w:rFonts w:ascii="Times New Roman" w:hAnsi="Times New Roman" w:cs="Times New Roman"/>
        </w:rPr>
        <w:fldChar w:fldCharType="begin"/>
      </w:r>
      <w:r w:rsidRPr="00E3035E">
        <w:rPr>
          <w:rFonts w:ascii="Times New Roman" w:hAnsi="Times New Roman" w:cs="Times New Roman"/>
        </w:rPr>
        <w:instrText xml:space="preserve"> ADDIN EN.REFLIST </w:instrText>
      </w:r>
      <w:r w:rsidRPr="00E3035E">
        <w:rPr>
          <w:rFonts w:ascii="Times New Roman" w:hAnsi="Times New Roman" w:cs="Times New Roman"/>
        </w:rPr>
        <w:fldChar w:fldCharType="separate"/>
      </w:r>
      <w:r w:rsidR="00E3035E" w:rsidRPr="00E3035E">
        <w:rPr>
          <w:rFonts w:ascii="Times New Roman" w:hAnsi="Times New Roman" w:cs="Times New Roman"/>
          <w:noProof/>
        </w:rPr>
        <w:t>1.</w:t>
      </w:r>
      <w:r w:rsidR="00E3035E" w:rsidRPr="00E3035E">
        <w:rPr>
          <w:rFonts w:ascii="Times New Roman" w:hAnsi="Times New Roman" w:cs="Times New Roman"/>
          <w:noProof/>
        </w:rPr>
        <w:tab/>
        <w:t>Xie Y, Xu E, Bowe B, Al-Aly Z. Long-term cardiovascular outcomes of COVID-19. Nature Medicine. 2022;28(3):583-90.</w:t>
      </w:r>
    </w:p>
    <w:p w14:paraId="1841EF78" w14:textId="77777777" w:rsidR="00E3035E" w:rsidRPr="00E3035E" w:rsidRDefault="00E3035E" w:rsidP="00E3035E">
      <w:pPr>
        <w:pStyle w:val="EndNoteBibliography"/>
        <w:rPr>
          <w:rFonts w:ascii="Times New Roman" w:hAnsi="Times New Roman" w:cs="Times New Roman"/>
          <w:noProof/>
        </w:rPr>
      </w:pPr>
      <w:r w:rsidRPr="00E3035E">
        <w:rPr>
          <w:rFonts w:ascii="Times New Roman" w:hAnsi="Times New Roman" w:cs="Times New Roman"/>
          <w:noProof/>
        </w:rPr>
        <w:t>2.</w:t>
      </w:r>
      <w:r w:rsidRPr="00E3035E">
        <w:rPr>
          <w:rFonts w:ascii="Times New Roman" w:hAnsi="Times New Roman" w:cs="Times New Roman"/>
          <w:noProof/>
        </w:rPr>
        <w:tab/>
        <w:t>Xu E, Xie Y, Al-Aly Z. Long-term neurologic outcomes of COVID-19. Nature Medicine. 2022;28(11):2406-15.</w:t>
      </w:r>
    </w:p>
    <w:p w14:paraId="66535D54" w14:textId="77777777" w:rsidR="00E3035E" w:rsidRPr="00E3035E" w:rsidRDefault="00E3035E" w:rsidP="00E3035E">
      <w:pPr>
        <w:pStyle w:val="EndNoteBibliography"/>
        <w:rPr>
          <w:rFonts w:ascii="Times New Roman" w:hAnsi="Times New Roman" w:cs="Times New Roman"/>
          <w:noProof/>
        </w:rPr>
      </w:pPr>
      <w:r w:rsidRPr="00E3035E">
        <w:rPr>
          <w:rFonts w:ascii="Times New Roman" w:hAnsi="Times New Roman" w:cs="Times New Roman"/>
          <w:noProof/>
        </w:rPr>
        <w:t>3.</w:t>
      </w:r>
      <w:r w:rsidRPr="00E3035E">
        <w:rPr>
          <w:rFonts w:ascii="Times New Roman" w:hAnsi="Times New Roman" w:cs="Times New Roman"/>
          <w:noProof/>
        </w:rPr>
        <w:tab/>
        <w:t>Puelles VG, Lütgehetmann M, Lindenmeyer MT, Sperhake JP, Wong MN, Allweiss L, et al. Multiorgan and Renal Tropism of SARS-CoV-2. New England Journal of Medicine. 2020;383(6):590-2.</w:t>
      </w:r>
    </w:p>
    <w:p w14:paraId="483A16DA" w14:textId="77777777" w:rsidR="00E3035E" w:rsidRPr="00E3035E" w:rsidRDefault="00E3035E" w:rsidP="00E3035E">
      <w:pPr>
        <w:pStyle w:val="EndNoteBibliography"/>
        <w:rPr>
          <w:rFonts w:ascii="Times New Roman" w:hAnsi="Times New Roman" w:cs="Times New Roman"/>
          <w:noProof/>
        </w:rPr>
      </w:pPr>
      <w:r w:rsidRPr="00E3035E">
        <w:rPr>
          <w:rFonts w:ascii="Times New Roman" w:hAnsi="Times New Roman" w:cs="Times New Roman"/>
          <w:noProof/>
        </w:rPr>
        <w:t>4.</w:t>
      </w:r>
      <w:r w:rsidRPr="00E3035E">
        <w:rPr>
          <w:rFonts w:ascii="Times New Roman" w:hAnsi="Times New Roman" w:cs="Times New Roman"/>
          <w:noProof/>
        </w:rPr>
        <w:tab/>
        <w:t>Buonsenso D, Piazza M, Boner AL, Bellanti JA, editors. Long COVID: A proposed hypothesis-driven model of viral persistence for the pathophysiology of the syndrome. Allergy and Asthma Proceedings; 2022: OceanSide Publications.</w:t>
      </w:r>
    </w:p>
    <w:p w14:paraId="3E2E3B7A" w14:textId="77777777" w:rsidR="00E3035E" w:rsidRPr="00E3035E" w:rsidRDefault="00E3035E" w:rsidP="00E3035E">
      <w:pPr>
        <w:pStyle w:val="EndNoteBibliography"/>
        <w:rPr>
          <w:rFonts w:ascii="Times New Roman" w:hAnsi="Times New Roman" w:cs="Times New Roman"/>
          <w:noProof/>
        </w:rPr>
      </w:pPr>
      <w:r w:rsidRPr="00E3035E">
        <w:rPr>
          <w:rFonts w:ascii="Times New Roman" w:hAnsi="Times New Roman" w:cs="Times New Roman"/>
          <w:noProof/>
        </w:rPr>
        <w:t>5.</w:t>
      </w:r>
      <w:r w:rsidRPr="00E3035E">
        <w:rPr>
          <w:rFonts w:ascii="Times New Roman" w:hAnsi="Times New Roman" w:cs="Times New Roman"/>
          <w:noProof/>
        </w:rPr>
        <w:tab/>
        <w:t>Pretorius E, Vlok M, Venter C, Bezuidenhout JA, Laubscher GJ, Steenkamp J, et al. Persistent clotting protein pathology in Long COVID/ Post-Acute Sequelae of COVID-19 (PASC) is accompanied by increased levels of antiplasmin. medRxiv. 2021:2021.05.21.21257578.</w:t>
      </w:r>
    </w:p>
    <w:p w14:paraId="1466ABAD" w14:textId="77777777" w:rsidR="00E3035E" w:rsidRPr="00E3035E" w:rsidRDefault="00E3035E" w:rsidP="00E3035E">
      <w:pPr>
        <w:pStyle w:val="EndNoteBibliography"/>
        <w:rPr>
          <w:rFonts w:ascii="Times New Roman" w:hAnsi="Times New Roman" w:cs="Times New Roman"/>
          <w:noProof/>
        </w:rPr>
      </w:pPr>
      <w:r w:rsidRPr="00E3035E">
        <w:rPr>
          <w:rFonts w:ascii="Times New Roman" w:hAnsi="Times New Roman" w:cs="Times New Roman"/>
          <w:noProof/>
        </w:rPr>
        <w:t>6.</w:t>
      </w:r>
      <w:r w:rsidRPr="00E3035E">
        <w:rPr>
          <w:rFonts w:ascii="Times New Roman" w:hAnsi="Times New Roman" w:cs="Times New Roman"/>
          <w:noProof/>
        </w:rPr>
        <w:tab/>
        <w:t>Su Y, Yuan D, Chen DG, Ng RH, Wang K, Choi J, et al. Multiple early factors anticipate post-acute COVID-19 sequelae. Cell. 2022;185(5):881-95.e20.</w:t>
      </w:r>
    </w:p>
    <w:p w14:paraId="51D71A09" w14:textId="77777777" w:rsidR="00E3035E" w:rsidRPr="00E3035E" w:rsidRDefault="00E3035E" w:rsidP="00E3035E">
      <w:pPr>
        <w:pStyle w:val="EndNoteBibliography"/>
        <w:rPr>
          <w:rFonts w:ascii="Times New Roman" w:hAnsi="Times New Roman" w:cs="Times New Roman"/>
          <w:noProof/>
        </w:rPr>
      </w:pPr>
      <w:r w:rsidRPr="00E3035E">
        <w:rPr>
          <w:rFonts w:ascii="Times New Roman" w:hAnsi="Times New Roman" w:cs="Times New Roman"/>
          <w:noProof/>
        </w:rPr>
        <w:t>7.</w:t>
      </w:r>
      <w:r w:rsidRPr="00E3035E">
        <w:rPr>
          <w:rFonts w:ascii="Times New Roman" w:hAnsi="Times New Roman" w:cs="Times New Roman"/>
          <w:noProof/>
        </w:rPr>
        <w:tab/>
        <w:t>Leiner T, Bogaert J, Friedrich MG, Mohiaddin R, Muthurangu V, Myerson S, et al. SCMR Position Paper (2020) on clinical indications for cardiovascular magnetic resonance. Journal of Cardiovascular Magnetic Resonance. 2020;22(1):76.</w:t>
      </w:r>
    </w:p>
    <w:p w14:paraId="761A94D1" w14:textId="77777777" w:rsidR="00E3035E" w:rsidRPr="00E3035E" w:rsidRDefault="00E3035E" w:rsidP="00E3035E">
      <w:pPr>
        <w:pStyle w:val="EndNoteBibliography"/>
        <w:rPr>
          <w:rFonts w:ascii="Times New Roman" w:hAnsi="Times New Roman" w:cs="Times New Roman"/>
          <w:noProof/>
        </w:rPr>
      </w:pPr>
      <w:r w:rsidRPr="00E3035E">
        <w:rPr>
          <w:rFonts w:ascii="Times New Roman" w:hAnsi="Times New Roman" w:cs="Times New Roman"/>
          <w:noProof/>
        </w:rPr>
        <w:t>8.</w:t>
      </w:r>
      <w:r w:rsidRPr="00E3035E">
        <w:rPr>
          <w:rFonts w:ascii="Times New Roman" w:hAnsi="Times New Roman" w:cs="Times New Roman"/>
          <w:noProof/>
        </w:rPr>
        <w:tab/>
        <w:t>Raman B, Cassar MP, Tunnicliffe EM, Filippini N, Griffanti L, Alfaro-Almagro F, et al. Medium-term effects of SARS-CoV-2 infection on multiple vital organs, exercise capacity, cognition, quality of life and mental health, post-hospital discharge. EClinicalMedicine. 2021;31:100683.</w:t>
      </w:r>
    </w:p>
    <w:p w14:paraId="54180622" w14:textId="77777777" w:rsidR="00E3035E" w:rsidRPr="00E3035E" w:rsidRDefault="00E3035E" w:rsidP="00E3035E">
      <w:pPr>
        <w:pStyle w:val="EndNoteBibliography"/>
        <w:rPr>
          <w:rFonts w:ascii="Times New Roman" w:hAnsi="Times New Roman" w:cs="Times New Roman"/>
          <w:noProof/>
        </w:rPr>
      </w:pPr>
      <w:r w:rsidRPr="00E3035E">
        <w:rPr>
          <w:rFonts w:ascii="Times New Roman" w:hAnsi="Times New Roman" w:cs="Times New Roman"/>
          <w:noProof/>
        </w:rPr>
        <w:t>9.</w:t>
      </w:r>
      <w:r w:rsidRPr="00E3035E">
        <w:rPr>
          <w:rFonts w:ascii="Times New Roman" w:hAnsi="Times New Roman" w:cs="Times New Roman"/>
          <w:noProof/>
        </w:rPr>
        <w:tab/>
        <w:t>Fogarty H, Townsend L, Morrin H, Ahmad A, Comerford C, Karampini E, et al. Persistent endotheliopathy in the pathogenesis of long COVID syndrome. J Thromb Haemost. 2021;19(10):2546-53.</w:t>
      </w:r>
    </w:p>
    <w:p w14:paraId="14AFC631" w14:textId="77777777" w:rsidR="00E3035E" w:rsidRPr="00E3035E" w:rsidRDefault="00E3035E" w:rsidP="00E3035E">
      <w:pPr>
        <w:pStyle w:val="EndNoteBibliography"/>
        <w:rPr>
          <w:rFonts w:ascii="Times New Roman" w:hAnsi="Times New Roman" w:cs="Times New Roman"/>
          <w:noProof/>
        </w:rPr>
      </w:pPr>
      <w:r w:rsidRPr="00E3035E">
        <w:rPr>
          <w:rFonts w:ascii="Times New Roman" w:hAnsi="Times New Roman" w:cs="Times New Roman"/>
          <w:noProof/>
        </w:rPr>
        <w:t>10.</w:t>
      </w:r>
      <w:r w:rsidRPr="00E3035E">
        <w:rPr>
          <w:rFonts w:ascii="Times New Roman" w:hAnsi="Times New Roman" w:cs="Times New Roman"/>
          <w:noProof/>
        </w:rPr>
        <w:tab/>
        <w:t>Evans RA, McAuley H, Harrison EM, Shikotra A, Singapuri A, Sereno M, et al. Physical, cognitive, and mental health impacts of COVID-19 after hospitalisation (PHOSP-COVID): a UK multicentre, prospective cohort study. The Lancet Respiratory Medicine. 2021.</w:t>
      </w:r>
    </w:p>
    <w:p w14:paraId="4F576F21" w14:textId="77777777" w:rsidR="00E3035E" w:rsidRPr="00E3035E" w:rsidRDefault="00E3035E" w:rsidP="00E3035E">
      <w:pPr>
        <w:pStyle w:val="EndNoteBibliography"/>
        <w:rPr>
          <w:rFonts w:ascii="Times New Roman" w:hAnsi="Times New Roman" w:cs="Times New Roman"/>
          <w:noProof/>
        </w:rPr>
      </w:pPr>
      <w:r w:rsidRPr="00E3035E">
        <w:rPr>
          <w:rFonts w:ascii="Times New Roman" w:hAnsi="Times New Roman" w:cs="Times New Roman"/>
          <w:noProof/>
        </w:rPr>
        <w:t>11.</w:t>
      </w:r>
      <w:r w:rsidRPr="00E3035E">
        <w:rPr>
          <w:rFonts w:ascii="Times New Roman" w:hAnsi="Times New Roman" w:cs="Times New Roman"/>
          <w:noProof/>
        </w:rPr>
        <w:tab/>
        <w:t>Evans RA, Leavy OC, Richardson M, Elneima O, McAuley HJC, Shikotra A, et al. Clinical characteristics with inflammation profiling of Long-COVID and association with one-year recovery following hospitalisation in the UK: a prospective observational study. Lancet Respir Med. 2021:Accepted.</w:t>
      </w:r>
    </w:p>
    <w:p w14:paraId="43D041D1" w14:textId="77777777" w:rsidR="00E3035E" w:rsidRPr="00E3035E" w:rsidRDefault="00E3035E" w:rsidP="00E3035E">
      <w:pPr>
        <w:pStyle w:val="EndNoteBibliography"/>
        <w:rPr>
          <w:rFonts w:ascii="Times New Roman" w:hAnsi="Times New Roman" w:cs="Times New Roman"/>
          <w:noProof/>
        </w:rPr>
      </w:pPr>
      <w:r w:rsidRPr="00E3035E">
        <w:rPr>
          <w:rFonts w:ascii="Times New Roman" w:hAnsi="Times New Roman" w:cs="Times New Roman"/>
          <w:noProof/>
        </w:rPr>
        <w:t>12.</w:t>
      </w:r>
      <w:r w:rsidRPr="00E3035E">
        <w:rPr>
          <w:rFonts w:ascii="Times New Roman" w:hAnsi="Times New Roman" w:cs="Times New Roman"/>
          <w:noProof/>
        </w:rPr>
        <w:tab/>
        <w:t>Cassar MP, Tunnicliffe EM, Petousi N, Lewandowski AJ, Xie C, Mahmod M, et al. Symptom Persistence Despite Improvement in Cardiopulmonary Health - Insights from longitudinal CMR, CPET and lung function testing post-COVID-19. EClinicalMedicine. 2021;41:101159.</w:t>
      </w:r>
    </w:p>
    <w:p w14:paraId="6C17EC21" w14:textId="77777777" w:rsidR="00E3035E" w:rsidRPr="00E3035E" w:rsidRDefault="00E3035E" w:rsidP="00E3035E">
      <w:pPr>
        <w:pStyle w:val="EndNoteBibliography"/>
        <w:rPr>
          <w:rFonts w:ascii="Times New Roman" w:hAnsi="Times New Roman" w:cs="Times New Roman"/>
          <w:noProof/>
        </w:rPr>
      </w:pPr>
      <w:r w:rsidRPr="00E3035E">
        <w:rPr>
          <w:rFonts w:ascii="Times New Roman" w:hAnsi="Times New Roman" w:cs="Times New Roman"/>
          <w:noProof/>
        </w:rPr>
        <w:t>13.</w:t>
      </w:r>
      <w:r w:rsidRPr="00E3035E">
        <w:rPr>
          <w:rFonts w:ascii="Times New Roman" w:hAnsi="Times New Roman" w:cs="Times New Roman"/>
          <w:noProof/>
        </w:rPr>
        <w:tab/>
        <w:t>Dennis A, Kelly MD, Fernandes C, Mouchti S, Fallowfield JA, Hirschfield G, et al. Correlations Between MRI Biomarkers PDFF and cT1 With Histopathological Features of Non-Alcoholic Steatohepatitis. Frontiers in Endocrinology. 2021;11.</w:t>
      </w:r>
    </w:p>
    <w:p w14:paraId="3344E51C" w14:textId="77777777" w:rsidR="00E3035E" w:rsidRPr="00E3035E" w:rsidRDefault="00E3035E" w:rsidP="00E3035E">
      <w:pPr>
        <w:pStyle w:val="EndNoteBibliography"/>
        <w:rPr>
          <w:rFonts w:ascii="Times New Roman" w:hAnsi="Times New Roman" w:cs="Times New Roman"/>
          <w:noProof/>
        </w:rPr>
      </w:pPr>
      <w:r w:rsidRPr="00E3035E">
        <w:rPr>
          <w:rFonts w:ascii="Times New Roman" w:hAnsi="Times New Roman" w:cs="Times New Roman"/>
          <w:noProof/>
        </w:rPr>
        <w:t>14.</w:t>
      </w:r>
      <w:r w:rsidRPr="00E3035E">
        <w:rPr>
          <w:rFonts w:ascii="Times New Roman" w:hAnsi="Times New Roman" w:cs="Times New Roman"/>
          <w:noProof/>
        </w:rPr>
        <w:tab/>
        <w:t>McCracken C, Raisi-Estabragh Z, Veldsman M, Raman B, Dennis A, Husain M, et al. Multi-organ imaging demonstrates the heart-brain-liver axis in UK Biobank participants. Nature Communications. 2022;13(1):7839.</w:t>
      </w:r>
    </w:p>
    <w:p w14:paraId="59F3D55D" w14:textId="77777777" w:rsidR="00E3035E" w:rsidRPr="00E3035E" w:rsidRDefault="00E3035E" w:rsidP="00E3035E">
      <w:pPr>
        <w:pStyle w:val="EndNoteBibliography"/>
        <w:rPr>
          <w:rFonts w:ascii="Times New Roman" w:hAnsi="Times New Roman" w:cs="Times New Roman"/>
          <w:noProof/>
        </w:rPr>
      </w:pPr>
      <w:r w:rsidRPr="00E3035E">
        <w:rPr>
          <w:rFonts w:ascii="Times New Roman" w:hAnsi="Times New Roman" w:cs="Times New Roman"/>
          <w:noProof/>
        </w:rPr>
        <w:t>15.</w:t>
      </w:r>
      <w:r w:rsidRPr="00E3035E">
        <w:rPr>
          <w:rFonts w:ascii="Times New Roman" w:hAnsi="Times New Roman" w:cs="Times New Roman"/>
          <w:noProof/>
        </w:rPr>
        <w:tab/>
        <w:t>Ferreira VM, Schulz-Menger J, Holmvang G, Kramer CM, Carbone I, Sechtem U, et al. Cardiovascular magnetic resonance in nonischemic myocardial inflammation: expert recommendations. Journal of the American College of Cardiology. 2018;72(24):3158-76.</w:t>
      </w:r>
    </w:p>
    <w:p w14:paraId="2E455328" w14:textId="77777777" w:rsidR="00E3035E" w:rsidRPr="00E3035E" w:rsidRDefault="00E3035E" w:rsidP="00E3035E">
      <w:pPr>
        <w:pStyle w:val="EndNoteBibliography"/>
        <w:rPr>
          <w:rFonts w:ascii="Times New Roman" w:hAnsi="Times New Roman" w:cs="Times New Roman"/>
          <w:noProof/>
        </w:rPr>
      </w:pPr>
      <w:r w:rsidRPr="00E3035E">
        <w:rPr>
          <w:rFonts w:ascii="Times New Roman" w:hAnsi="Times New Roman" w:cs="Times New Roman"/>
          <w:noProof/>
        </w:rPr>
        <w:t>16.</w:t>
      </w:r>
      <w:r w:rsidRPr="00E3035E">
        <w:rPr>
          <w:rFonts w:ascii="Times New Roman" w:hAnsi="Times New Roman" w:cs="Times New Roman"/>
          <w:noProof/>
        </w:rPr>
        <w:tab/>
        <w:t>Huang C, Huang L, Wang Y, Li X, Ren L, Gu X, et al. 6-month consequences of COVID-19 in patients discharged from hospital: a cohort study. The Lancet. 2021;397(10270):220-32.</w:t>
      </w:r>
    </w:p>
    <w:p w14:paraId="0FA2C676" w14:textId="77777777" w:rsidR="00E3035E" w:rsidRPr="00E3035E" w:rsidRDefault="00E3035E" w:rsidP="00E3035E">
      <w:pPr>
        <w:pStyle w:val="EndNoteBibliography"/>
        <w:rPr>
          <w:rFonts w:ascii="Times New Roman" w:hAnsi="Times New Roman" w:cs="Times New Roman"/>
          <w:noProof/>
        </w:rPr>
      </w:pPr>
      <w:r w:rsidRPr="00E3035E">
        <w:rPr>
          <w:rFonts w:ascii="Times New Roman" w:hAnsi="Times New Roman" w:cs="Times New Roman"/>
          <w:noProof/>
        </w:rPr>
        <w:lastRenderedPageBreak/>
        <w:t>17.</w:t>
      </w:r>
      <w:r w:rsidRPr="00E3035E">
        <w:rPr>
          <w:rFonts w:ascii="Times New Roman" w:hAnsi="Times New Roman" w:cs="Times New Roman"/>
          <w:noProof/>
        </w:rPr>
        <w:tab/>
        <w:t>Watanabe A, So M, Iwagami M, Fukunaga K, Takagi H, Kabata H, et al. One-year follow-up CT findings in COVID-19 patients: A systematic review and meta-analysis. Respirology. 2022;27(8):605-16.</w:t>
      </w:r>
    </w:p>
    <w:p w14:paraId="23A57D69" w14:textId="77777777" w:rsidR="00E3035E" w:rsidRPr="00E3035E" w:rsidRDefault="00E3035E" w:rsidP="00E3035E">
      <w:pPr>
        <w:pStyle w:val="EndNoteBibliography"/>
        <w:rPr>
          <w:rFonts w:ascii="Times New Roman" w:hAnsi="Times New Roman" w:cs="Times New Roman"/>
          <w:noProof/>
        </w:rPr>
      </w:pPr>
      <w:r w:rsidRPr="00E3035E">
        <w:rPr>
          <w:rFonts w:ascii="Times New Roman" w:hAnsi="Times New Roman" w:cs="Times New Roman"/>
          <w:noProof/>
        </w:rPr>
        <w:t>18.</w:t>
      </w:r>
      <w:r w:rsidRPr="00E3035E">
        <w:rPr>
          <w:rFonts w:ascii="Times New Roman" w:hAnsi="Times New Roman" w:cs="Times New Roman"/>
          <w:noProof/>
        </w:rPr>
        <w:tab/>
        <w:t>Huang L, Yao Q, Gu X, Wang Q, Ren L, Wang Y, et al. 1-year outcomes in hospital survivors with COVID-19: a longitudinal cohort study. Lancet. 2021;398(10302):747-58.</w:t>
      </w:r>
    </w:p>
    <w:p w14:paraId="5EE729DA" w14:textId="77777777" w:rsidR="00E3035E" w:rsidRPr="00E3035E" w:rsidRDefault="00E3035E" w:rsidP="00E3035E">
      <w:pPr>
        <w:pStyle w:val="EndNoteBibliography"/>
        <w:rPr>
          <w:rFonts w:ascii="Times New Roman" w:hAnsi="Times New Roman" w:cs="Times New Roman"/>
          <w:noProof/>
        </w:rPr>
      </w:pPr>
      <w:r w:rsidRPr="00E3035E">
        <w:rPr>
          <w:rFonts w:ascii="Times New Roman" w:hAnsi="Times New Roman" w:cs="Times New Roman"/>
          <w:noProof/>
        </w:rPr>
        <w:t>19.</w:t>
      </w:r>
      <w:r w:rsidRPr="00E3035E">
        <w:rPr>
          <w:rFonts w:ascii="Times New Roman" w:hAnsi="Times New Roman" w:cs="Times New Roman"/>
          <w:noProof/>
        </w:rPr>
        <w:tab/>
        <w:t>Wu X, Liu X, Zhou Y, Yu H, Li R, Zhan Q, et al. 3-month, 6-month, 9-month, and 12-month respiratory outcomes in patients following COVID-19-related hospitalisation: a prospective study. Lancet Respir Med. 2021;9(7):747-54.</w:t>
      </w:r>
    </w:p>
    <w:p w14:paraId="5409B787" w14:textId="77777777" w:rsidR="00E3035E" w:rsidRPr="00E3035E" w:rsidRDefault="00E3035E" w:rsidP="00E3035E">
      <w:pPr>
        <w:pStyle w:val="EndNoteBibliography"/>
        <w:rPr>
          <w:rFonts w:ascii="Times New Roman" w:hAnsi="Times New Roman" w:cs="Times New Roman"/>
          <w:noProof/>
        </w:rPr>
      </w:pPr>
      <w:r w:rsidRPr="00E3035E">
        <w:rPr>
          <w:rFonts w:ascii="Times New Roman" w:hAnsi="Times New Roman" w:cs="Times New Roman"/>
          <w:noProof/>
        </w:rPr>
        <w:t>20.</w:t>
      </w:r>
      <w:r w:rsidRPr="00E3035E">
        <w:rPr>
          <w:rFonts w:ascii="Times New Roman" w:hAnsi="Times New Roman" w:cs="Times New Roman"/>
          <w:noProof/>
        </w:rPr>
        <w:tab/>
        <w:t>Udwadia ZF, Koul PA, Richeldi L. Post-COVID lung fibrosis: The tsunami that will follow the earthquake. Lung India. 2021;38(Suppl 1):S41-S7.</w:t>
      </w:r>
    </w:p>
    <w:p w14:paraId="231A8178" w14:textId="77777777" w:rsidR="00E3035E" w:rsidRPr="00E3035E" w:rsidRDefault="00E3035E" w:rsidP="00E3035E">
      <w:pPr>
        <w:pStyle w:val="EndNoteBibliography"/>
        <w:rPr>
          <w:rFonts w:ascii="Times New Roman" w:hAnsi="Times New Roman" w:cs="Times New Roman"/>
          <w:noProof/>
        </w:rPr>
      </w:pPr>
      <w:r w:rsidRPr="00E3035E">
        <w:rPr>
          <w:rFonts w:ascii="Times New Roman" w:hAnsi="Times New Roman" w:cs="Times New Roman"/>
          <w:noProof/>
        </w:rPr>
        <w:t>21.</w:t>
      </w:r>
      <w:r w:rsidRPr="00E3035E">
        <w:rPr>
          <w:rFonts w:ascii="Times New Roman" w:hAnsi="Times New Roman" w:cs="Times New Roman"/>
          <w:noProof/>
        </w:rPr>
        <w:tab/>
        <w:t>Varga Z, Flammer AJ, Steiger P, Haberecker M, Andermatt R, Zinkernagel AS, et al. Endothelial cell infection and endotheliitis in COVID-19. The Lancet. 2020;395(10234):1417-8.</w:t>
      </w:r>
    </w:p>
    <w:p w14:paraId="652F89B5" w14:textId="77777777" w:rsidR="00E3035E" w:rsidRPr="00E3035E" w:rsidRDefault="00E3035E" w:rsidP="00E3035E">
      <w:pPr>
        <w:pStyle w:val="EndNoteBibliography"/>
        <w:rPr>
          <w:rFonts w:ascii="Times New Roman" w:hAnsi="Times New Roman" w:cs="Times New Roman"/>
          <w:noProof/>
        </w:rPr>
      </w:pPr>
      <w:r w:rsidRPr="00E3035E">
        <w:rPr>
          <w:rFonts w:ascii="Times New Roman" w:hAnsi="Times New Roman" w:cs="Times New Roman"/>
          <w:noProof/>
        </w:rPr>
        <w:t>22.</w:t>
      </w:r>
      <w:r w:rsidRPr="00E3035E">
        <w:rPr>
          <w:rFonts w:ascii="Times New Roman" w:hAnsi="Times New Roman" w:cs="Times New Roman"/>
          <w:noProof/>
        </w:rPr>
        <w:tab/>
        <w:t>Chen L, Li X, Chen M, Feng Y, Xiong C. The ACE2 expression in human heart indicates new potential mechanism of heart injury among patients infected with SARS-CoV-2. Cardiovascular research. 2020;116(6):1097-100.</w:t>
      </w:r>
    </w:p>
    <w:p w14:paraId="5DA949BF" w14:textId="77777777" w:rsidR="00E3035E" w:rsidRPr="00E3035E" w:rsidRDefault="00E3035E" w:rsidP="00E3035E">
      <w:pPr>
        <w:pStyle w:val="EndNoteBibliography"/>
        <w:rPr>
          <w:rFonts w:ascii="Times New Roman" w:hAnsi="Times New Roman" w:cs="Times New Roman"/>
          <w:noProof/>
        </w:rPr>
      </w:pPr>
      <w:r w:rsidRPr="00E3035E">
        <w:rPr>
          <w:rFonts w:ascii="Times New Roman" w:hAnsi="Times New Roman" w:cs="Times New Roman"/>
          <w:noProof/>
        </w:rPr>
        <w:t>23.</w:t>
      </w:r>
      <w:r w:rsidRPr="00E3035E">
        <w:rPr>
          <w:rFonts w:ascii="Times New Roman" w:hAnsi="Times New Roman" w:cs="Times New Roman"/>
          <w:noProof/>
        </w:rPr>
        <w:tab/>
        <w:t>Burn E, Duarte-Salles T, Fernandez-Bertolin S, Reyes C, Kostka K, Delmestri A, et al. Venous or arterial thrombosis and deaths among COVID-19 cases: a European network cohort study. The Lancet Infectious Diseases. 2022.</w:t>
      </w:r>
    </w:p>
    <w:p w14:paraId="4B3E61E8" w14:textId="77777777" w:rsidR="00E3035E" w:rsidRPr="00E3035E" w:rsidRDefault="00E3035E" w:rsidP="00E3035E">
      <w:pPr>
        <w:pStyle w:val="EndNoteBibliography"/>
        <w:rPr>
          <w:rFonts w:ascii="Times New Roman" w:hAnsi="Times New Roman" w:cs="Times New Roman"/>
          <w:noProof/>
        </w:rPr>
      </w:pPr>
      <w:r w:rsidRPr="00E3035E">
        <w:rPr>
          <w:rFonts w:ascii="Times New Roman" w:hAnsi="Times New Roman" w:cs="Times New Roman"/>
          <w:noProof/>
        </w:rPr>
        <w:t>24.</w:t>
      </w:r>
      <w:r w:rsidRPr="00E3035E">
        <w:rPr>
          <w:rFonts w:ascii="Times New Roman" w:hAnsi="Times New Roman" w:cs="Times New Roman"/>
          <w:noProof/>
        </w:rPr>
        <w:tab/>
        <w:t>Raisi-Estabragh Z, Cooper J, Salih A, Raman B, Lee AM, Neubauer S, et al. Cardiovascular disease and mortality sequelae of COVID-19 in the UK Biobank. Heart (British Cardiac Society). 2022:heartjnl-2022-321492.</w:t>
      </w:r>
    </w:p>
    <w:p w14:paraId="1C7ED399" w14:textId="77777777" w:rsidR="00E3035E" w:rsidRPr="00E3035E" w:rsidRDefault="00E3035E" w:rsidP="00E3035E">
      <w:pPr>
        <w:pStyle w:val="EndNoteBibliography"/>
        <w:rPr>
          <w:rFonts w:ascii="Times New Roman" w:hAnsi="Times New Roman" w:cs="Times New Roman"/>
          <w:noProof/>
        </w:rPr>
      </w:pPr>
      <w:r w:rsidRPr="00E3035E">
        <w:rPr>
          <w:rFonts w:ascii="Times New Roman" w:hAnsi="Times New Roman" w:cs="Times New Roman"/>
          <w:noProof/>
        </w:rPr>
        <w:t>25.</w:t>
      </w:r>
      <w:r w:rsidRPr="00E3035E">
        <w:rPr>
          <w:rFonts w:ascii="Times New Roman" w:hAnsi="Times New Roman" w:cs="Times New Roman"/>
          <w:noProof/>
        </w:rPr>
        <w:tab/>
        <w:t>Raman B, Bluemke DA, Lüscher TF, Neubauer S. Long COVID: post-acute sequelae of COVID-19 with a cardiovascular focus. European heart journal. 2022;43(11):1157-72.</w:t>
      </w:r>
    </w:p>
    <w:p w14:paraId="5BD2087E" w14:textId="77777777" w:rsidR="00E3035E" w:rsidRPr="00E3035E" w:rsidRDefault="00E3035E" w:rsidP="00E3035E">
      <w:pPr>
        <w:pStyle w:val="EndNoteBibliography"/>
        <w:rPr>
          <w:rFonts w:ascii="Times New Roman" w:hAnsi="Times New Roman" w:cs="Times New Roman"/>
          <w:noProof/>
        </w:rPr>
      </w:pPr>
      <w:r w:rsidRPr="00E3035E">
        <w:rPr>
          <w:rFonts w:ascii="Times New Roman" w:hAnsi="Times New Roman" w:cs="Times New Roman"/>
          <w:noProof/>
        </w:rPr>
        <w:t>26.</w:t>
      </w:r>
      <w:r w:rsidRPr="00E3035E">
        <w:rPr>
          <w:rFonts w:ascii="Times New Roman" w:hAnsi="Times New Roman" w:cs="Times New Roman"/>
          <w:noProof/>
        </w:rPr>
        <w:tab/>
        <w:t>Puntmann VO, Carerj ML, Wieters I, Fahim M, Arendt C, Hoffmann J, et al. Outcomes of cardiovascular magnetic resonance imaging in patients recently recovered from coronavirus disease 2019 (COVID-19). JAMA cardiology. 2020;5(11):1265-73.</w:t>
      </w:r>
    </w:p>
    <w:p w14:paraId="2E9D9F41" w14:textId="77777777" w:rsidR="00E3035E" w:rsidRPr="00E3035E" w:rsidRDefault="00E3035E" w:rsidP="00E3035E">
      <w:pPr>
        <w:pStyle w:val="EndNoteBibliography"/>
        <w:rPr>
          <w:rFonts w:ascii="Times New Roman" w:hAnsi="Times New Roman" w:cs="Times New Roman"/>
          <w:noProof/>
        </w:rPr>
      </w:pPr>
      <w:r w:rsidRPr="00E3035E">
        <w:rPr>
          <w:rFonts w:ascii="Times New Roman" w:hAnsi="Times New Roman" w:cs="Times New Roman"/>
          <w:noProof/>
        </w:rPr>
        <w:t>27.</w:t>
      </w:r>
      <w:r w:rsidRPr="00E3035E">
        <w:rPr>
          <w:rFonts w:ascii="Times New Roman" w:hAnsi="Times New Roman" w:cs="Times New Roman"/>
          <w:noProof/>
        </w:rPr>
        <w:tab/>
        <w:t>Kawakami R, Sakamoto A, Kawai K, Gianatti A, Pellegrini D, Nasr A, et al. Pathological Evidence for SARS-CoV-2 as a Cause of Myocarditis: JACC Review Topic of the Week. J Am Coll Cardiol. 2021;77(3):314-25.</w:t>
      </w:r>
    </w:p>
    <w:p w14:paraId="34A27870" w14:textId="77777777" w:rsidR="00E3035E" w:rsidRPr="00E3035E" w:rsidRDefault="00E3035E" w:rsidP="00E3035E">
      <w:pPr>
        <w:pStyle w:val="EndNoteBibliography"/>
        <w:rPr>
          <w:rFonts w:ascii="Times New Roman" w:hAnsi="Times New Roman" w:cs="Times New Roman"/>
          <w:noProof/>
        </w:rPr>
      </w:pPr>
      <w:r w:rsidRPr="00E3035E">
        <w:rPr>
          <w:rFonts w:ascii="Times New Roman" w:hAnsi="Times New Roman" w:cs="Times New Roman"/>
          <w:noProof/>
        </w:rPr>
        <w:t>28.</w:t>
      </w:r>
      <w:r w:rsidRPr="00E3035E">
        <w:rPr>
          <w:rFonts w:ascii="Times New Roman" w:hAnsi="Times New Roman" w:cs="Times New Roman"/>
          <w:noProof/>
        </w:rPr>
        <w:tab/>
        <w:t>Petersen EL, Goßling A, Adam G, Aepfelbacher M, Behrendt C-A, Cavus E, et al. Multi-organ assessment in mainly non-hospitalized individuals after SARS-CoV-2 infection: The Hamburg City Health Study COVID programme. European Heart Journal. 2022;43(11):1124-37.</w:t>
      </w:r>
    </w:p>
    <w:p w14:paraId="7D332AC0" w14:textId="77777777" w:rsidR="00E3035E" w:rsidRPr="00E3035E" w:rsidRDefault="00E3035E" w:rsidP="00E3035E">
      <w:pPr>
        <w:pStyle w:val="EndNoteBibliography"/>
        <w:rPr>
          <w:rFonts w:ascii="Times New Roman" w:hAnsi="Times New Roman" w:cs="Times New Roman"/>
          <w:noProof/>
        </w:rPr>
      </w:pPr>
      <w:r w:rsidRPr="00E3035E">
        <w:rPr>
          <w:rFonts w:ascii="Times New Roman" w:hAnsi="Times New Roman" w:cs="Times New Roman"/>
          <w:noProof/>
        </w:rPr>
        <w:t>29.</w:t>
      </w:r>
      <w:r w:rsidRPr="00E3035E">
        <w:rPr>
          <w:rFonts w:ascii="Times New Roman" w:hAnsi="Times New Roman" w:cs="Times New Roman"/>
          <w:noProof/>
        </w:rPr>
        <w:tab/>
        <w:t>Gluckman TJ, Bhave NM, Allen LA, Chung EH, Spatz ES, Ammirati E, et al. 2022 ACC Expert Consensus Decision Pathway on Cardiovascular Sequelae of COVID-19 in Adults: Myocarditis and Other Myocardial Involvement, Post-Acute Sequelae of SARS-CoV-2 Infection, and Return to Play: A Report of the American College of Cardiology Solution Set Oversight Committee. J Am Coll Cardiol. 2022;79(17):1717-56.</w:t>
      </w:r>
    </w:p>
    <w:p w14:paraId="72FD3CB9" w14:textId="77777777" w:rsidR="00E3035E" w:rsidRPr="00E3035E" w:rsidRDefault="00E3035E" w:rsidP="00E3035E">
      <w:pPr>
        <w:pStyle w:val="EndNoteBibliography"/>
        <w:rPr>
          <w:rFonts w:ascii="Times New Roman" w:hAnsi="Times New Roman" w:cs="Times New Roman"/>
          <w:noProof/>
        </w:rPr>
      </w:pPr>
      <w:r w:rsidRPr="00E3035E">
        <w:rPr>
          <w:rFonts w:ascii="Times New Roman" w:hAnsi="Times New Roman" w:cs="Times New Roman"/>
          <w:noProof/>
        </w:rPr>
        <w:t>30.</w:t>
      </w:r>
      <w:r w:rsidRPr="00E3035E">
        <w:rPr>
          <w:rFonts w:ascii="Times New Roman" w:hAnsi="Times New Roman" w:cs="Times New Roman"/>
          <w:noProof/>
        </w:rPr>
        <w:tab/>
        <w:t>Douaud G, Lee S, Alfaro-Almagro F, Arthofer C, Wang C, McCarthy P, et al. SARS-CoV-2 is associated with changes in brain structure in UK Biobank. Nature. 2022;604(7907):697-707.</w:t>
      </w:r>
    </w:p>
    <w:p w14:paraId="02A7BF43" w14:textId="77777777" w:rsidR="00E3035E" w:rsidRPr="00E3035E" w:rsidRDefault="00E3035E" w:rsidP="00E3035E">
      <w:pPr>
        <w:pStyle w:val="EndNoteBibliography"/>
        <w:rPr>
          <w:rFonts w:ascii="Times New Roman" w:hAnsi="Times New Roman" w:cs="Times New Roman"/>
          <w:noProof/>
        </w:rPr>
      </w:pPr>
      <w:r w:rsidRPr="00E3035E">
        <w:rPr>
          <w:rFonts w:ascii="Times New Roman" w:hAnsi="Times New Roman" w:cs="Times New Roman"/>
          <w:noProof/>
        </w:rPr>
        <w:t>31.</w:t>
      </w:r>
      <w:r w:rsidRPr="00E3035E">
        <w:rPr>
          <w:rFonts w:ascii="Times New Roman" w:hAnsi="Times New Roman" w:cs="Times New Roman"/>
          <w:noProof/>
        </w:rPr>
        <w:tab/>
        <w:t>Dennis A, Cuthbertson DJ, Wootton D, Crooks M, Gabbay M, Eichert N, et al. Multi-organ impairment and Long COVID: a 1-year prospective, longitudinal cohort study. medRxiv. 2022:2022.03.18.22272607.</w:t>
      </w:r>
    </w:p>
    <w:p w14:paraId="3E748349" w14:textId="77777777" w:rsidR="00E3035E" w:rsidRPr="00E3035E" w:rsidRDefault="00E3035E" w:rsidP="00E3035E">
      <w:pPr>
        <w:pStyle w:val="EndNoteBibliography"/>
        <w:rPr>
          <w:rFonts w:ascii="Times New Roman" w:hAnsi="Times New Roman" w:cs="Times New Roman"/>
          <w:noProof/>
        </w:rPr>
      </w:pPr>
      <w:r w:rsidRPr="00E3035E">
        <w:rPr>
          <w:rFonts w:ascii="Times New Roman" w:hAnsi="Times New Roman" w:cs="Times New Roman"/>
          <w:noProof/>
        </w:rPr>
        <w:t>32.</w:t>
      </w:r>
      <w:r w:rsidRPr="00E3035E">
        <w:rPr>
          <w:rFonts w:ascii="Times New Roman" w:hAnsi="Times New Roman" w:cs="Times New Roman"/>
          <w:noProof/>
        </w:rPr>
        <w:tab/>
        <w:t>Bowe B, Xie Y, Xu E, Al-Aly Z. Kidney outcomes in long COVID. Journal of the American Society of Nephrology. 2021;32(11):2851-62.</w:t>
      </w:r>
    </w:p>
    <w:p w14:paraId="7CF70F5A" w14:textId="77777777" w:rsidR="00E3035E" w:rsidRPr="00E3035E" w:rsidRDefault="00E3035E" w:rsidP="00E3035E">
      <w:pPr>
        <w:pStyle w:val="EndNoteBibliography"/>
        <w:rPr>
          <w:rFonts w:ascii="Times New Roman" w:hAnsi="Times New Roman" w:cs="Times New Roman"/>
          <w:noProof/>
        </w:rPr>
      </w:pPr>
      <w:r w:rsidRPr="00E3035E">
        <w:rPr>
          <w:rFonts w:ascii="Times New Roman" w:hAnsi="Times New Roman" w:cs="Times New Roman"/>
          <w:noProof/>
        </w:rPr>
        <w:t>33.</w:t>
      </w:r>
      <w:r w:rsidRPr="00E3035E">
        <w:rPr>
          <w:rFonts w:ascii="Times New Roman" w:hAnsi="Times New Roman" w:cs="Times New Roman"/>
          <w:noProof/>
        </w:rPr>
        <w:tab/>
        <w:t>Morrow AJ, Sykes R, McIntosh A, Kamdar A, Bagot C, Bayes HK, et al. A multisystem, cardio-renal investigation of post-COVID-19 illness. Nature Medicine. 2022.</w:t>
      </w:r>
    </w:p>
    <w:p w14:paraId="112A1BAC" w14:textId="77777777" w:rsidR="00E3035E" w:rsidRPr="00E3035E" w:rsidRDefault="00E3035E" w:rsidP="00E3035E">
      <w:pPr>
        <w:pStyle w:val="EndNoteBibliography"/>
        <w:rPr>
          <w:rFonts w:ascii="Times New Roman" w:hAnsi="Times New Roman" w:cs="Times New Roman"/>
          <w:noProof/>
        </w:rPr>
      </w:pPr>
      <w:r w:rsidRPr="00E3035E">
        <w:rPr>
          <w:rFonts w:ascii="Times New Roman" w:hAnsi="Times New Roman" w:cs="Times New Roman"/>
          <w:noProof/>
        </w:rPr>
        <w:t>34.</w:t>
      </w:r>
      <w:r w:rsidRPr="00E3035E">
        <w:rPr>
          <w:rFonts w:ascii="Times New Roman" w:hAnsi="Times New Roman" w:cs="Times New Roman"/>
          <w:noProof/>
        </w:rPr>
        <w:tab/>
        <w:t>Tan BWL, Tan BWQ, Tan ALM, Schriver ER, Gutiérrez-Sacristán A, Das P, et al. Long-term kidney function recovery and mortality after COVID-19-associated acute kidney injury: An international multi-centre observational cohort study. EClinicalMedicine. 2023;55:101724.</w:t>
      </w:r>
    </w:p>
    <w:p w14:paraId="04FB88FE" w14:textId="77777777" w:rsidR="00E3035E" w:rsidRPr="00E3035E" w:rsidRDefault="00E3035E" w:rsidP="00E3035E">
      <w:pPr>
        <w:pStyle w:val="EndNoteBibliography"/>
        <w:rPr>
          <w:rFonts w:ascii="Times New Roman" w:hAnsi="Times New Roman" w:cs="Times New Roman"/>
          <w:noProof/>
        </w:rPr>
      </w:pPr>
      <w:r w:rsidRPr="00E3035E">
        <w:rPr>
          <w:rFonts w:ascii="Times New Roman" w:hAnsi="Times New Roman" w:cs="Times New Roman"/>
          <w:noProof/>
        </w:rPr>
        <w:lastRenderedPageBreak/>
        <w:t>35.</w:t>
      </w:r>
      <w:r w:rsidRPr="00E3035E">
        <w:rPr>
          <w:rFonts w:ascii="Times New Roman" w:hAnsi="Times New Roman" w:cs="Times New Roman"/>
          <w:noProof/>
        </w:rPr>
        <w:tab/>
        <w:t>Alwan NA, Clutterbuck D, Pantelic M, Hayer J, Fisher L, Hishmeh L, et al. Long Covid active case finding: a co-produced community-based pilot within the STIMULATE-ICP study (Symptoms, Trajectory, Inequalities and Management: Understanding Long-COVID to Address and Transform Existing Integrated Care Pathways). medRxiv. 2022:2022.08.24.22278954.</w:t>
      </w:r>
    </w:p>
    <w:p w14:paraId="560ABA6B" w14:textId="7814EFB5" w:rsidR="00E3035E" w:rsidRPr="00E3035E" w:rsidRDefault="00E3035E" w:rsidP="00E3035E">
      <w:pPr>
        <w:pStyle w:val="EndNoteBibliography"/>
        <w:rPr>
          <w:rFonts w:ascii="Times New Roman" w:hAnsi="Times New Roman" w:cs="Times New Roman"/>
          <w:noProof/>
        </w:rPr>
      </w:pPr>
      <w:r w:rsidRPr="00E3035E">
        <w:rPr>
          <w:rFonts w:ascii="Times New Roman" w:hAnsi="Times New Roman" w:cs="Times New Roman"/>
          <w:noProof/>
        </w:rPr>
        <w:t>36.</w:t>
      </w:r>
      <w:r w:rsidRPr="00E3035E">
        <w:rPr>
          <w:rFonts w:ascii="Times New Roman" w:hAnsi="Times New Roman" w:cs="Times New Roman"/>
          <w:noProof/>
        </w:rPr>
        <w:tab/>
        <w:t xml:space="preserve">CDC. Laboratory-confirmed COVID-19 associated hospitalisation. 2022 [cited 2022. Available from: </w:t>
      </w:r>
      <w:hyperlink r:id="rId15" w:history="1">
        <w:r w:rsidRPr="00E3035E">
          <w:rPr>
            <w:rStyle w:val="Hyperlink"/>
            <w:rFonts w:ascii="Times New Roman" w:hAnsi="Times New Roman" w:cs="Times New Roman"/>
            <w:noProof/>
          </w:rPr>
          <w:t>https://gis.cdc.gov/grasp/covidnet/covid19_5.html</w:t>
        </w:r>
      </w:hyperlink>
      <w:r w:rsidRPr="00E3035E">
        <w:rPr>
          <w:rFonts w:ascii="Times New Roman" w:hAnsi="Times New Roman" w:cs="Times New Roman"/>
          <w:noProof/>
        </w:rPr>
        <w:t>.</w:t>
      </w:r>
    </w:p>
    <w:p w14:paraId="7EF8AFE3" w14:textId="20008B98" w:rsidR="00E3035E" w:rsidRPr="00E3035E" w:rsidRDefault="00E3035E" w:rsidP="00E3035E">
      <w:pPr>
        <w:pStyle w:val="EndNoteBibliography"/>
        <w:rPr>
          <w:rFonts w:ascii="Times New Roman" w:hAnsi="Times New Roman" w:cs="Times New Roman"/>
          <w:noProof/>
        </w:rPr>
      </w:pPr>
      <w:r w:rsidRPr="00E3035E">
        <w:rPr>
          <w:rFonts w:ascii="Times New Roman" w:hAnsi="Times New Roman" w:cs="Times New Roman"/>
          <w:noProof/>
        </w:rPr>
        <w:t>37.</w:t>
      </w:r>
      <w:r w:rsidRPr="00E3035E">
        <w:rPr>
          <w:rFonts w:ascii="Times New Roman" w:hAnsi="Times New Roman" w:cs="Times New Roman"/>
          <w:noProof/>
        </w:rPr>
        <w:tab/>
        <w:t xml:space="preserve">England N. Healthcare in the United Kingdom 2022 [Available from: </w:t>
      </w:r>
      <w:hyperlink r:id="rId16" w:history="1">
        <w:r w:rsidRPr="00E3035E">
          <w:rPr>
            <w:rStyle w:val="Hyperlink"/>
            <w:rFonts w:ascii="Times New Roman" w:hAnsi="Times New Roman" w:cs="Times New Roman"/>
            <w:noProof/>
          </w:rPr>
          <w:t>https://coronavirus.data.gov.uk/details/healthcare</w:t>
        </w:r>
      </w:hyperlink>
      <w:r w:rsidRPr="00E3035E">
        <w:rPr>
          <w:rFonts w:ascii="Times New Roman" w:hAnsi="Times New Roman" w:cs="Times New Roman"/>
          <w:noProof/>
        </w:rPr>
        <w:t>.</w:t>
      </w:r>
    </w:p>
    <w:p w14:paraId="3074787B" w14:textId="749E7B9A" w:rsidR="00A94B61" w:rsidRPr="00C97456" w:rsidRDefault="00114F3B" w:rsidP="00EC1B75">
      <w:pPr>
        <w:spacing w:line="360" w:lineRule="auto"/>
        <w:jc w:val="both"/>
      </w:pPr>
      <w:r w:rsidRPr="00E3035E">
        <w:fldChar w:fldCharType="end"/>
      </w:r>
    </w:p>
    <w:p w14:paraId="5C53E88B" w14:textId="1A0D0DA4" w:rsidR="003C78A7" w:rsidRPr="00C97456" w:rsidRDefault="003C78A7" w:rsidP="00EC1B75">
      <w:pPr>
        <w:spacing w:line="360" w:lineRule="auto"/>
        <w:jc w:val="both"/>
      </w:pPr>
    </w:p>
    <w:p w14:paraId="05A22FE9" w14:textId="77777777" w:rsidR="00CC46B7" w:rsidRPr="00C97456" w:rsidRDefault="00CC46B7" w:rsidP="00EC1B75">
      <w:pPr>
        <w:spacing w:line="360" w:lineRule="auto"/>
        <w:jc w:val="both"/>
        <w:sectPr w:rsidR="00CC46B7" w:rsidRPr="00C97456" w:rsidSect="00964635">
          <w:pgSz w:w="12240" w:h="15840"/>
          <w:pgMar w:top="639" w:right="1440" w:bottom="1440" w:left="1440" w:header="720" w:footer="720" w:gutter="0"/>
          <w:lnNumType w:countBy="1"/>
          <w:cols w:space="720"/>
          <w:docGrid w:linePitch="360"/>
        </w:sectPr>
      </w:pPr>
    </w:p>
    <w:p w14:paraId="01D10AB3" w14:textId="221671BD" w:rsidR="003C78A7" w:rsidRPr="00C97456" w:rsidRDefault="003C78A7" w:rsidP="00EC1B75">
      <w:pPr>
        <w:pStyle w:val="Style2"/>
        <w:rPr>
          <w:rFonts w:cs="Times New Roman"/>
          <w:sz w:val="24"/>
          <w:szCs w:val="24"/>
        </w:rPr>
      </w:pPr>
      <w:r w:rsidRPr="00C97456">
        <w:rPr>
          <w:rFonts w:cs="Times New Roman"/>
          <w:sz w:val="24"/>
          <w:szCs w:val="24"/>
        </w:rPr>
        <w:lastRenderedPageBreak/>
        <w:t>Figure</w:t>
      </w:r>
      <w:r w:rsidR="00CC46B7" w:rsidRPr="00C97456">
        <w:rPr>
          <w:rFonts w:cs="Times New Roman"/>
          <w:sz w:val="24"/>
          <w:szCs w:val="24"/>
        </w:rPr>
        <w:t xml:space="preserve"> Legend</w:t>
      </w:r>
      <w:r w:rsidR="00C97456" w:rsidRPr="00C97456">
        <w:rPr>
          <w:rFonts w:cs="Times New Roman"/>
          <w:sz w:val="24"/>
          <w:szCs w:val="24"/>
        </w:rPr>
        <w:t>s</w:t>
      </w:r>
      <w:r w:rsidR="00BD77B7">
        <w:rPr>
          <w:rFonts w:cs="Times New Roman"/>
          <w:sz w:val="24"/>
          <w:szCs w:val="24"/>
        </w:rPr>
        <w:t>:</w:t>
      </w:r>
    </w:p>
    <w:p w14:paraId="54964EC8" w14:textId="77777777" w:rsidR="00CC46B7" w:rsidRPr="00C97456" w:rsidRDefault="00CC46B7" w:rsidP="00EC1B75">
      <w:pPr>
        <w:spacing w:line="360" w:lineRule="auto"/>
        <w:jc w:val="both"/>
        <w:rPr>
          <w:b/>
          <w:bCs/>
        </w:rPr>
      </w:pPr>
    </w:p>
    <w:p w14:paraId="19488E07" w14:textId="09F0DA5B" w:rsidR="00CC46B7" w:rsidRDefault="00AE7C1F" w:rsidP="00EC1B75">
      <w:pPr>
        <w:spacing w:line="360" w:lineRule="auto"/>
        <w:jc w:val="both"/>
      </w:pPr>
      <w:r w:rsidRPr="00C97456">
        <w:rPr>
          <w:b/>
          <w:bCs/>
        </w:rPr>
        <w:t>Figure 1</w:t>
      </w:r>
      <w:r w:rsidR="00BD77B7">
        <w:rPr>
          <w:b/>
          <w:bCs/>
        </w:rPr>
        <w:t>.</w:t>
      </w:r>
      <w:r w:rsidRPr="00C97456">
        <w:t xml:space="preserve"> </w:t>
      </w:r>
      <w:r w:rsidRPr="005C3733">
        <w:rPr>
          <w:b/>
          <w:bCs/>
        </w:rPr>
        <w:t>CONSORT diagram of recruitment</w:t>
      </w:r>
      <w:r>
        <w:rPr>
          <w:b/>
          <w:bCs/>
        </w:rPr>
        <w:t xml:space="preserve">. </w:t>
      </w:r>
      <w:r>
        <w:t>SARS-CoV-2 Severe acute coronavirus-2, COVID coronavirus disease.</w:t>
      </w:r>
    </w:p>
    <w:p w14:paraId="4E1DD244" w14:textId="77777777" w:rsidR="00AE7C1F" w:rsidRPr="00C97456" w:rsidRDefault="00AE7C1F" w:rsidP="00EC1B75">
      <w:pPr>
        <w:spacing w:line="360" w:lineRule="auto"/>
        <w:jc w:val="both"/>
        <w:rPr>
          <w:b/>
          <w:bCs/>
        </w:rPr>
      </w:pPr>
    </w:p>
    <w:p w14:paraId="4C82FF47" w14:textId="2485F6C6" w:rsidR="00CC46B7" w:rsidRPr="00C97456" w:rsidRDefault="00CC46B7" w:rsidP="00EC1B75">
      <w:pPr>
        <w:spacing w:line="360" w:lineRule="auto"/>
        <w:jc w:val="both"/>
      </w:pPr>
      <w:r w:rsidRPr="00C97456">
        <w:rPr>
          <w:b/>
          <w:bCs/>
        </w:rPr>
        <w:t>Figure 2</w:t>
      </w:r>
      <w:r w:rsidR="00F8097A">
        <w:rPr>
          <w:b/>
          <w:bCs/>
        </w:rPr>
        <w:t xml:space="preserve">. </w:t>
      </w:r>
      <w:r w:rsidRPr="00C97456">
        <w:rPr>
          <w:b/>
          <w:bCs/>
        </w:rPr>
        <w:t xml:space="preserve">Factors </w:t>
      </w:r>
      <w:r w:rsidR="00F059DE">
        <w:rPr>
          <w:b/>
          <w:bCs/>
        </w:rPr>
        <w:t>associated</w:t>
      </w:r>
      <w:r w:rsidRPr="00C97456">
        <w:rPr>
          <w:b/>
          <w:bCs/>
        </w:rPr>
        <w:t xml:space="preserve"> with single organ injury at follow-up with corresponding effect size</w:t>
      </w:r>
      <w:r w:rsidR="00F8097A">
        <w:rPr>
          <w:b/>
          <w:bCs/>
        </w:rPr>
        <w:t xml:space="preserve">. </w:t>
      </w:r>
      <w:r w:rsidRPr="00C97456">
        <w:t>Figure summarising the key clinical characteristics of patients that associate with single organ injury, including follow-up clinical measures</w:t>
      </w:r>
      <w:r w:rsidR="00F8097A">
        <w:t xml:space="preserve">. </w:t>
      </w:r>
    </w:p>
    <w:p w14:paraId="6A5505E1" w14:textId="77777777" w:rsidR="00CC46B7" w:rsidRPr="00C97456" w:rsidRDefault="00CC46B7" w:rsidP="00EC1B75">
      <w:pPr>
        <w:spacing w:line="360" w:lineRule="auto"/>
        <w:jc w:val="both"/>
        <w:rPr>
          <w:b/>
          <w:bCs/>
        </w:rPr>
      </w:pPr>
    </w:p>
    <w:p w14:paraId="5C469EC2" w14:textId="77777777" w:rsidR="00AE7C1F" w:rsidRPr="00C97456" w:rsidRDefault="00AE7C1F" w:rsidP="00EC1B75">
      <w:pPr>
        <w:spacing w:line="360" w:lineRule="auto"/>
        <w:jc w:val="both"/>
      </w:pPr>
      <w:r w:rsidRPr="00C97456">
        <w:rPr>
          <w:b/>
          <w:bCs/>
        </w:rPr>
        <w:t>Figure 3</w:t>
      </w:r>
      <w:r>
        <w:rPr>
          <w:b/>
          <w:bCs/>
        </w:rPr>
        <w:t xml:space="preserve">. </w:t>
      </w:r>
      <w:r w:rsidRPr="00C97456">
        <w:rPr>
          <w:b/>
          <w:bCs/>
        </w:rPr>
        <w:t>Venn diagram depicting overlap of organ abnormalities post-hospitalisation for COVID-19</w:t>
      </w:r>
      <w:r>
        <w:rPr>
          <w:b/>
          <w:bCs/>
        </w:rPr>
        <w:t xml:space="preserve"> and depicting the most common triad of organ abnormalities. </w:t>
      </w:r>
      <w:r w:rsidRPr="00C174CC">
        <w:t xml:space="preserve">Numbers in brackets represent the </w:t>
      </w:r>
      <w:r>
        <w:t>absolute</w:t>
      </w:r>
      <w:r w:rsidRPr="00C174CC">
        <w:t xml:space="preserve"> number of </w:t>
      </w:r>
      <w:r>
        <w:t xml:space="preserve">people with relevant </w:t>
      </w:r>
      <w:r w:rsidRPr="00C174CC">
        <w:t>organ</w:t>
      </w:r>
      <w:r>
        <w:t xml:space="preserve"> </w:t>
      </w:r>
      <w:r w:rsidRPr="00C174CC">
        <w:t>abnormalities</w:t>
      </w:r>
      <w:r>
        <w:t xml:space="preserve"> on MRI</w:t>
      </w:r>
      <w:r>
        <w:rPr>
          <w:b/>
          <w:bCs/>
        </w:rPr>
        <w:t>.</w:t>
      </w:r>
    </w:p>
    <w:p w14:paraId="4F318223" w14:textId="395A4AC3" w:rsidR="00CC46B7" w:rsidRPr="00C97456" w:rsidRDefault="00CC46B7" w:rsidP="00EC1B75">
      <w:pPr>
        <w:spacing w:line="360" w:lineRule="auto"/>
        <w:jc w:val="both"/>
      </w:pPr>
    </w:p>
    <w:p w14:paraId="57F2F0B5" w14:textId="646D9676" w:rsidR="00CC46B7" w:rsidRDefault="00CC46B7" w:rsidP="00BD77B7">
      <w:pPr>
        <w:spacing w:line="360" w:lineRule="auto"/>
        <w:jc w:val="both"/>
      </w:pPr>
      <w:r w:rsidRPr="00C97456">
        <w:rPr>
          <w:b/>
          <w:bCs/>
        </w:rPr>
        <w:t xml:space="preserve">Figure </w:t>
      </w:r>
      <w:r w:rsidR="00EE56B8">
        <w:rPr>
          <w:b/>
          <w:bCs/>
        </w:rPr>
        <w:t>4</w:t>
      </w:r>
      <w:r w:rsidR="00F8097A">
        <w:rPr>
          <w:b/>
          <w:bCs/>
        </w:rPr>
        <w:t xml:space="preserve">. </w:t>
      </w:r>
      <w:r w:rsidRPr="00C97456">
        <w:rPr>
          <w:b/>
          <w:bCs/>
        </w:rPr>
        <w:t>Determinants of multiorgan injury on MRI among post-hospitalised patients recovering from COVID-19</w:t>
      </w:r>
      <w:r w:rsidR="00F8097A">
        <w:rPr>
          <w:b/>
          <w:bCs/>
        </w:rPr>
        <w:t xml:space="preserve">. </w:t>
      </w:r>
      <w:r w:rsidRPr="00C97456">
        <w:t xml:space="preserve">Forest plot </w:t>
      </w:r>
      <w:r w:rsidR="00696CE2" w:rsidRPr="00C97456">
        <w:t>depict</w:t>
      </w:r>
      <w:r w:rsidR="00696CE2">
        <w:t>ing</w:t>
      </w:r>
      <w:r w:rsidR="00696CE2" w:rsidRPr="00C97456">
        <w:t xml:space="preserve"> </w:t>
      </w:r>
      <w:r w:rsidRPr="00C97456">
        <w:t xml:space="preserve">the </w:t>
      </w:r>
      <w:r w:rsidR="00696CE2" w:rsidRPr="00C97456">
        <w:t xml:space="preserve">medium-term </w:t>
      </w:r>
      <w:r w:rsidRPr="00C97456">
        <w:t xml:space="preserve">effect of hospitalisation for COVID-19 on multiorgan health stratified by </w:t>
      </w:r>
      <w:r w:rsidR="00696CE2" w:rsidRPr="00C97456">
        <w:t>inflammatory burden</w:t>
      </w:r>
      <w:r w:rsidR="00696CE2">
        <w:t>,</w:t>
      </w:r>
      <w:r w:rsidR="00696CE2" w:rsidRPr="00C97456">
        <w:t xml:space="preserve"> </w:t>
      </w:r>
      <w:r w:rsidRPr="00C97456">
        <w:t>WHO severity, comorbidity status, severity of acute infection, and recovery status relative to control</w:t>
      </w:r>
      <w:r w:rsidR="00FC50B5">
        <w:t>.</w:t>
      </w:r>
      <w:r w:rsidR="00696CE2">
        <w:t xml:space="preserve"> (p value</w:t>
      </w:r>
      <w:r w:rsidR="00B978D4">
        <w:t>s</w:t>
      </w:r>
      <w:r w:rsidR="00811D6F">
        <w:t xml:space="preserve"> from multivariate analyses adjusted for age, sex, body mass index, smoking, hypertension, hypercholesterolemia, diabetes, pre-existing comorbidities and scanner manufacturer</w:t>
      </w:r>
      <w:r w:rsidR="00B978D4">
        <w:t xml:space="preserve"> are displayed</w:t>
      </w:r>
      <w:r w:rsidR="00811D6F">
        <w:t>).</w:t>
      </w:r>
    </w:p>
    <w:p w14:paraId="3FB0AC42" w14:textId="77777777" w:rsidR="00696CE2" w:rsidRDefault="00696CE2" w:rsidP="00BD77B7">
      <w:pPr>
        <w:spacing w:line="360" w:lineRule="auto"/>
        <w:jc w:val="both"/>
        <w:rPr>
          <w:b/>
          <w:bCs/>
        </w:rPr>
      </w:pPr>
    </w:p>
    <w:p w14:paraId="635C0946" w14:textId="4459AF8E" w:rsidR="00BD77B7" w:rsidRPr="009E1408" w:rsidRDefault="00BD77B7" w:rsidP="00BD77B7">
      <w:pPr>
        <w:spacing w:line="360" w:lineRule="auto"/>
        <w:jc w:val="both"/>
        <w:rPr>
          <w:b/>
          <w:bCs/>
        </w:rPr>
      </w:pPr>
      <w:r>
        <w:rPr>
          <w:b/>
          <w:bCs/>
        </w:rPr>
        <w:t xml:space="preserve">Tables: </w:t>
      </w:r>
    </w:p>
    <w:p w14:paraId="3038031F" w14:textId="77777777" w:rsidR="00325F43" w:rsidRPr="00DF411F" w:rsidRDefault="00325F43" w:rsidP="00D87120">
      <w:pPr>
        <w:spacing w:line="360" w:lineRule="auto"/>
        <w:jc w:val="both"/>
        <w:rPr>
          <w:bCs/>
        </w:rPr>
      </w:pPr>
      <w:r w:rsidRPr="00D87120">
        <w:rPr>
          <w:b/>
          <w:bCs/>
        </w:rPr>
        <w:t>Table 1: Baseline characteristics of post-hospitalised COVID-19 patients and non-COVID-19 controls.</w:t>
      </w:r>
    </w:p>
    <w:p w14:paraId="22E762F4" w14:textId="63471E53" w:rsidR="00325F43" w:rsidRPr="00D87120" w:rsidRDefault="00325F43" w:rsidP="00D87120">
      <w:pPr>
        <w:spacing w:line="360" w:lineRule="auto"/>
        <w:jc w:val="both"/>
      </w:pPr>
      <w:r w:rsidRPr="00D87120">
        <w:rPr>
          <w:b/>
          <w:bCs/>
        </w:rPr>
        <w:t>Table 2: Comparison of clinical and selected MRI findings of post-hospitalised COVID-19 patients and non-COVID-19 controls.</w:t>
      </w:r>
    </w:p>
    <w:p w14:paraId="6D1A1F67" w14:textId="77777777" w:rsidR="00325F43" w:rsidRPr="009E1408" w:rsidRDefault="00325F43" w:rsidP="009E1408">
      <w:pPr>
        <w:spacing w:line="360" w:lineRule="auto"/>
        <w:jc w:val="both"/>
      </w:pPr>
    </w:p>
    <w:p w14:paraId="34F9049A" w14:textId="70CBD4A2" w:rsidR="00BD77B7" w:rsidRPr="00BD77B7" w:rsidRDefault="00BD77B7" w:rsidP="00BD77B7">
      <w:pPr>
        <w:spacing w:line="360" w:lineRule="auto"/>
        <w:jc w:val="both"/>
      </w:pPr>
    </w:p>
    <w:sectPr w:rsidR="00BD77B7" w:rsidRPr="00BD77B7" w:rsidSect="00BD77B7">
      <w:pgSz w:w="15840" w:h="12240" w:orient="landscape"/>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35D1D7" w14:textId="77777777" w:rsidR="003E467A" w:rsidRDefault="003E467A" w:rsidP="0030163B">
      <w:r>
        <w:separator/>
      </w:r>
    </w:p>
  </w:endnote>
  <w:endnote w:type="continuationSeparator" w:id="0">
    <w:p w14:paraId="50A3569A" w14:textId="77777777" w:rsidR="003E467A" w:rsidRDefault="003E467A" w:rsidP="003016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18210908"/>
      <w:docPartObj>
        <w:docPartGallery w:val="Page Numbers (Bottom of Page)"/>
        <w:docPartUnique/>
      </w:docPartObj>
    </w:sdtPr>
    <w:sdtEndPr>
      <w:rPr>
        <w:rStyle w:val="PageNumber"/>
      </w:rPr>
    </w:sdtEndPr>
    <w:sdtContent>
      <w:p w14:paraId="41C5EC4D" w14:textId="6E8E6E0E" w:rsidR="0082459F" w:rsidRDefault="0082459F" w:rsidP="0082459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5</w:t>
        </w:r>
        <w:r>
          <w:rPr>
            <w:rStyle w:val="PageNumber"/>
          </w:rPr>
          <w:fldChar w:fldCharType="end"/>
        </w:r>
      </w:p>
    </w:sdtContent>
  </w:sdt>
  <w:p w14:paraId="25BC3EE7" w14:textId="77777777" w:rsidR="0082459F" w:rsidRDefault="0082459F" w:rsidP="00FB131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59787699"/>
      <w:docPartObj>
        <w:docPartGallery w:val="Page Numbers (Bottom of Page)"/>
        <w:docPartUnique/>
      </w:docPartObj>
    </w:sdtPr>
    <w:sdtEndPr>
      <w:rPr>
        <w:rStyle w:val="PageNumber"/>
      </w:rPr>
    </w:sdtEndPr>
    <w:sdtContent>
      <w:p w14:paraId="67D8FEF6" w14:textId="32123F37" w:rsidR="0082459F" w:rsidRDefault="0082459F" w:rsidP="0082459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B48EDD5" w14:textId="77777777" w:rsidR="0082459F" w:rsidRDefault="0082459F" w:rsidP="00FB131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9D18F3" w14:textId="77777777" w:rsidR="003E467A" w:rsidRDefault="003E467A" w:rsidP="0030163B">
      <w:r>
        <w:separator/>
      </w:r>
    </w:p>
  </w:footnote>
  <w:footnote w:type="continuationSeparator" w:id="0">
    <w:p w14:paraId="349307F8" w14:textId="77777777" w:rsidR="003E467A" w:rsidRDefault="003E467A" w:rsidP="0030163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67577C"/>
    <w:multiLevelType w:val="hybridMultilevel"/>
    <w:tmpl w:val="15908F90"/>
    <w:lvl w:ilvl="0" w:tplc="6FA8F52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1DF2C6C"/>
    <w:multiLevelType w:val="hybridMultilevel"/>
    <w:tmpl w:val="0E120CD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7"/>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E1A7D"/>
    <w:rsid w:val="00000E8F"/>
    <w:rsid w:val="000011E2"/>
    <w:rsid w:val="000014F8"/>
    <w:rsid w:val="00001C22"/>
    <w:rsid w:val="00002467"/>
    <w:rsid w:val="0000246E"/>
    <w:rsid w:val="000057FB"/>
    <w:rsid w:val="000122E8"/>
    <w:rsid w:val="00013084"/>
    <w:rsid w:val="0001314E"/>
    <w:rsid w:val="00014F7A"/>
    <w:rsid w:val="00016338"/>
    <w:rsid w:val="00020E26"/>
    <w:rsid w:val="0002126D"/>
    <w:rsid w:val="0002188C"/>
    <w:rsid w:val="00021A13"/>
    <w:rsid w:val="0002424D"/>
    <w:rsid w:val="00024288"/>
    <w:rsid w:val="0002456E"/>
    <w:rsid w:val="000253B9"/>
    <w:rsid w:val="0002583E"/>
    <w:rsid w:val="00025BF3"/>
    <w:rsid w:val="00027934"/>
    <w:rsid w:val="00032689"/>
    <w:rsid w:val="00033CE9"/>
    <w:rsid w:val="000365EE"/>
    <w:rsid w:val="00036C99"/>
    <w:rsid w:val="00036DD6"/>
    <w:rsid w:val="0003737C"/>
    <w:rsid w:val="000400BD"/>
    <w:rsid w:val="00042BC9"/>
    <w:rsid w:val="00044F92"/>
    <w:rsid w:val="00050EEA"/>
    <w:rsid w:val="000516F2"/>
    <w:rsid w:val="000604E3"/>
    <w:rsid w:val="00061B9E"/>
    <w:rsid w:val="0006257F"/>
    <w:rsid w:val="00062A25"/>
    <w:rsid w:val="0006427F"/>
    <w:rsid w:val="00066365"/>
    <w:rsid w:val="00066509"/>
    <w:rsid w:val="00066610"/>
    <w:rsid w:val="0007081E"/>
    <w:rsid w:val="00070BE9"/>
    <w:rsid w:val="00070F9E"/>
    <w:rsid w:val="00071124"/>
    <w:rsid w:val="00071346"/>
    <w:rsid w:val="000727E8"/>
    <w:rsid w:val="000733A6"/>
    <w:rsid w:val="00074F5B"/>
    <w:rsid w:val="00076869"/>
    <w:rsid w:val="000775FC"/>
    <w:rsid w:val="00080CDE"/>
    <w:rsid w:val="00083915"/>
    <w:rsid w:val="00083939"/>
    <w:rsid w:val="00083D31"/>
    <w:rsid w:val="00085650"/>
    <w:rsid w:val="000859F8"/>
    <w:rsid w:val="00087661"/>
    <w:rsid w:val="0009316D"/>
    <w:rsid w:val="00093EEC"/>
    <w:rsid w:val="00096484"/>
    <w:rsid w:val="00097748"/>
    <w:rsid w:val="000A2D8A"/>
    <w:rsid w:val="000A2FD6"/>
    <w:rsid w:val="000A4E18"/>
    <w:rsid w:val="000A561D"/>
    <w:rsid w:val="000B148C"/>
    <w:rsid w:val="000B45FE"/>
    <w:rsid w:val="000B6081"/>
    <w:rsid w:val="000B6C43"/>
    <w:rsid w:val="000B75C7"/>
    <w:rsid w:val="000C10A6"/>
    <w:rsid w:val="000C2ADA"/>
    <w:rsid w:val="000C3E81"/>
    <w:rsid w:val="000C513A"/>
    <w:rsid w:val="000D0E4C"/>
    <w:rsid w:val="000D1333"/>
    <w:rsid w:val="000D2BAD"/>
    <w:rsid w:val="000D3794"/>
    <w:rsid w:val="000D6509"/>
    <w:rsid w:val="000E0032"/>
    <w:rsid w:val="000E32A7"/>
    <w:rsid w:val="000E4081"/>
    <w:rsid w:val="000E73A7"/>
    <w:rsid w:val="000E7604"/>
    <w:rsid w:val="000E7C05"/>
    <w:rsid w:val="000E7E0A"/>
    <w:rsid w:val="000F17B4"/>
    <w:rsid w:val="000F1CC8"/>
    <w:rsid w:val="000F368D"/>
    <w:rsid w:val="000F44C4"/>
    <w:rsid w:val="000F4668"/>
    <w:rsid w:val="000F5F7D"/>
    <w:rsid w:val="00101F54"/>
    <w:rsid w:val="00102860"/>
    <w:rsid w:val="001038AD"/>
    <w:rsid w:val="00104E2F"/>
    <w:rsid w:val="00106512"/>
    <w:rsid w:val="001068F8"/>
    <w:rsid w:val="001069AB"/>
    <w:rsid w:val="00106CDB"/>
    <w:rsid w:val="00106F96"/>
    <w:rsid w:val="00110712"/>
    <w:rsid w:val="0011091D"/>
    <w:rsid w:val="001114A3"/>
    <w:rsid w:val="00111BC0"/>
    <w:rsid w:val="00112458"/>
    <w:rsid w:val="00112C44"/>
    <w:rsid w:val="00113EC9"/>
    <w:rsid w:val="00114F3B"/>
    <w:rsid w:val="00114F53"/>
    <w:rsid w:val="00116BE1"/>
    <w:rsid w:val="00117DF5"/>
    <w:rsid w:val="001200ED"/>
    <w:rsid w:val="00122C66"/>
    <w:rsid w:val="001239A0"/>
    <w:rsid w:val="00123DE9"/>
    <w:rsid w:val="00123E31"/>
    <w:rsid w:val="00125FA9"/>
    <w:rsid w:val="00130FD1"/>
    <w:rsid w:val="00131212"/>
    <w:rsid w:val="00131ED1"/>
    <w:rsid w:val="0013433D"/>
    <w:rsid w:val="00135244"/>
    <w:rsid w:val="00137AC2"/>
    <w:rsid w:val="00140787"/>
    <w:rsid w:val="00140ADE"/>
    <w:rsid w:val="00142785"/>
    <w:rsid w:val="00142D32"/>
    <w:rsid w:val="00144F36"/>
    <w:rsid w:val="00145532"/>
    <w:rsid w:val="00145886"/>
    <w:rsid w:val="00146FB2"/>
    <w:rsid w:val="00150A44"/>
    <w:rsid w:val="00150D0D"/>
    <w:rsid w:val="001528D3"/>
    <w:rsid w:val="00153001"/>
    <w:rsid w:val="00154A3F"/>
    <w:rsid w:val="001565AC"/>
    <w:rsid w:val="001567D3"/>
    <w:rsid w:val="001568CD"/>
    <w:rsid w:val="00157985"/>
    <w:rsid w:val="001646E5"/>
    <w:rsid w:val="00165E9C"/>
    <w:rsid w:val="00166484"/>
    <w:rsid w:val="001665B4"/>
    <w:rsid w:val="00167877"/>
    <w:rsid w:val="00167893"/>
    <w:rsid w:val="00167FC7"/>
    <w:rsid w:val="00172C62"/>
    <w:rsid w:val="0017475A"/>
    <w:rsid w:val="00174F65"/>
    <w:rsid w:val="00174FA6"/>
    <w:rsid w:val="001773D9"/>
    <w:rsid w:val="00177EA9"/>
    <w:rsid w:val="00182163"/>
    <w:rsid w:val="0018480F"/>
    <w:rsid w:val="00185B8E"/>
    <w:rsid w:val="0018732F"/>
    <w:rsid w:val="001919D7"/>
    <w:rsid w:val="00191B20"/>
    <w:rsid w:val="00191B8F"/>
    <w:rsid w:val="00192E01"/>
    <w:rsid w:val="00193088"/>
    <w:rsid w:val="00193853"/>
    <w:rsid w:val="0019563A"/>
    <w:rsid w:val="001965A6"/>
    <w:rsid w:val="001A05BC"/>
    <w:rsid w:val="001A13AE"/>
    <w:rsid w:val="001A168D"/>
    <w:rsid w:val="001A2415"/>
    <w:rsid w:val="001A2881"/>
    <w:rsid w:val="001B0A71"/>
    <w:rsid w:val="001B1950"/>
    <w:rsid w:val="001B3E46"/>
    <w:rsid w:val="001C0086"/>
    <w:rsid w:val="001C0410"/>
    <w:rsid w:val="001C197D"/>
    <w:rsid w:val="001C1C44"/>
    <w:rsid w:val="001C2022"/>
    <w:rsid w:val="001C23E1"/>
    <w:rsid w:val="001C33D5"/>
    <w:rsid w:val="001C3F9C"/>
    <w:rsid w:val="001C5B03"/>
    <w:rsid w:val="001C6B83"/>
    <w:rsid w:val="001C7505"/>
    <w:rsid w:val="001D0DAF"/>
    <w:rsid w:val="001D4042"/>
    <w:rsid w:val="001D5EA8"/>
    <w:rsid w:val="001D6BC4"/>
    <w:rsid w:val="001D7225"/>
    <w:rsid w:val="001D77CA"/>
    <w:rsid w:val="001E20DE"/>
    <w:rsid w:val="001E361F"/>
    <w:rsid w:val="001E41ED"/>
    <w:rsid w:val="001E7C3B"/>
    <w:rsid w:val="001F5129"/>
    <w:rsid w:val="001F56E8"/>
    <w:rsid w:val="001F6126"/>
    <w:rsid w:val="002010FB"/>
    <w:rsid w:val="00202C48"/>
    <w:rsid w:val="00203505"/>
    <w:rsid w:val="00203AA6"/>
    <w:rsid w:val="00203C99"/>
    <w:rsid w:val="002059C6"/>
    <w:rsid w:val="00206EAF"/>
    <w:rsid w:val="002077F2"/>
    <w:rsid w:val="00214047"/>
    <w:rsid w:val="00215904"/>
    <w:rsid w:val="00216306"/>
    <w:rsid w:val="00216D07"/>
    <w:rsid w:val="00217CF4"/>
    <w:rsid w:val="00220661"/>
    <w:rsid w:val="00220A12"/>
    <w:rsid w:val="00220A45"/>
    <w:rsid w:val="002217BD"/>
    <w:rsid w:val="00222088"/>
    <w:rsid w:val="00224E01"/>
    <w:rsid w:val="00224F21"/>
    <w:rsid w:val="00225825"/>
    <w:rsid w:val="0022700D"/>
    <w:rsid w:val="002271EA"/>
    <w:rsid w:val="00227531"/>
    <w:rsid w:val="00227738"/>
    <w:rsid w:val="00227864"/>
    <w:rsid w:val="002320CE"/>
    <w:rsid w:val="002336E4"/>
    <w:rsid w:val="002340DA"/>
    <w:rsid w:val="00234B45"/>
    <w:rsid w:val="00237050"/>
    <w:rsid w:val="002401D0"/>
    <w:rsid w:val="00240281"/>
    <w:rsid w:val="0024049E"/>
    <w:rsid w:val="002405A0"/>
    <w:rsid w:val="00243224"/>
    <w:rsid w:val="00243392"/>
    <w:rsid w:val="00243C53"/>
    <w:rsid w:val="00244F75"/>
    <w:rsid w:val="00245C44"/>
    <w:rsid w:val="0024626C"/>
    <w:rsid w:val="002479F5"/>
    <w:rsid w:val="00247D28"/>
    <w:rsid w:val="00250318"/>
    <w:rsid w:val="00250ADE"/>
    <w:rsid w:val="002516F0"/>
    <w:rsid w:val="00251799"/>
    <w:rsid w:val="002531DC"/>
    <w:rsid w:val="00253B9A"/>
    <w:rsid w:val="0025444D"/>
    <w:rsid w:val="002545E0"/>
    <w:rsid w:val="00254C5B"/>
    <w:rsid w:val="00255C11"/>
    <w:rsid w:val="002571A5"/>
    <w:rsid w:val="002571AE"/>
    <w:rsid w:val="0026224D"/>
    <w:rsid w:val="00262B52"/>
    <w:rsid w:val="0026305B"/>
    <w:rsid w:val="00263DFE"/>
    <w:rsid w:val="00265C90"/>
    <w:rsid w:val="002710B5"/>
    <w:rsid w:val="00272F93"/>
    <w:rsid w:val="002734FF"/>
    <w:rsid w:val="00274365"/>
    <w:rsid w:val="00275459"/>
    <w:rsid w:val="002765CA"/>
    <w:rsid w:val="00280ED9"/>
    <w:rsid w:val="00281236"/>
    <w:rsid w:val="00281C5D"/>
    <w:rsid w:val="00283D87"/>
    <w:rsid w:val="00284198"/>
    <w:rsid w:val="00284D84"/>
    <w:rsid w:val="00287769"/>
    <w:rsid w:val="0028780A"/>
    <w:rsid w:val="00292352"/>
    <w:rsid w:val="002926AE"/>
    <w:rsid w:val="002945C4"/>
    <w:rsid w:val="00294600"/>
    <w:rsid w:val="002949B1"/>
    <w:rsid w:val="002A07A5"/>
    <w:rsid w:val="002A179F"/>
    <w:rsid w:val="002A26BE"/>
    <w:rsid w:val="002A4914"/>
    <w:rsid w:val="002A54DC"/>
    <w:rsid w:val="002A6FF7"/>
    <w:rsid w:val="002A7709"/>
    <w:rsid w:val="002B0A5F"/>
    <w:rsid w:val="002B159F"/>
    <w:rsid w:val="002B1D4D"/>
    <w:rsid w:val="002B38B6"/>
    <w:rsid w:val="002B403C"/>
    <w:rsid w:val="002B55A6"/>
    <w:rsid w:val="002B7102"/>
    <w:rsid w:val="002C0B58"/>
    <w:rsid w:val="002C2DD1"/>
    <w:rsid w:val="002C3281"/>
    <w:rsid w:val="002C38ED"/>
    <w:rsid w:val="002C3F2C"/>
    <w:rsid w:val="002C5BD8"/>
    <w:rsid w:val="002C64B5"/>
    <w:rsid w:val="002D100F"/>
    <w:rsid w:val="002D15D2"/>
    <w:rsid w:val="002D1735"/>
    <w:rsid w:val="002D30B6"/>
    <w:rsid w:val="002D3E80"/>
    <w:rsid w:val="002E1A7D"/>
    <w:rsid w:val="002E2116"/>
    <w:rsid w:val="002E2FF6"/>
    <w:rsid w:val="002E4116"/>
    <w:rsid w:val="002E4FFD"/>
    <w:rsid w:val="002F1568"/>
    <w:rsid w:val="002F1E41"/>
    <w:rsid w:val="002F341F"/>
    <w:rsid w:val="002F3B39"/>
    <w:rsid w:val="002F412D"/>
    <w:rsid w:val="002F5C7F"/>
    <w:rsid w:val="00301504"/>
    <w:rsid w:val="0030163B"/>
    <w:rsid w:val="00301D3D"/>
    <w:rsid w:val="003072C4"/>
    <w:rsid w:val="00307F6C"/>
    <w:rsid w:val="00310F87"/>
    <w:rsid w:val="0031172A"/>
    <w:rsid w:val="003138AF"/>
    <w:rsid w:val="003151B2"/>
    <w:rsid w:val="00315BEC"/>
    <w:rsid w:val="00316067"/>
    <w:rsid w:val="003161F1"/>
    <w:rsid w:val="003163EB"/>
    <w:rsid w:val="00316EE4"/>
    <w:rsid w:val="00317EED"/>
    <w:rsid w:val="003203F8"/>
    <w:rsid w:val="0032112F"/>
    <w:rsid w:val="0032184F"/>
    <w:rsid w:val="00321C38"/>
    <w:rsid w:val="00325F43"/>
    <w:rsid w:val="003315C3"/>
    <w:rsid w:val="0033183C"/>
    <w:rsid w:val="00331A87"/>
    <w:rsid w:val="00332691"/>
    <w:rsid w:val="00333DA7"/>
    <w:rsid w:val="003340DA"/>
    <w:rsid w:val="00334FC3"/>
    <w:rsid w:val="00340AF5"/>
    <w:rsid w:val="00341C6B"/>
    <w:rsid w:val="0034557D"/>
    <w:rsid w:val="003457C7"/>
    <w:rsid w:val="00350C9C"/>
    <w:rsid w:val="0035248F"/>
    <w:rsid w:val="00352DE2"/>
    <w:rsid w:val="003536B9"/>
    <w:rsid w:val="003548B5"/>
    <w:rsid w:val="00361050"/>
    <w:rsid w:val="003627D8"/>
    <w:rsid w:val="00364903"/>
    <w:rsid w:val="00366108"/>
    <w:rsid w:val="003675EF"/>
    <w:rsid w:val="00370A21"/>
    <w:rsid w:val="00371CE5"/>
    <w:rsid w:val="00371ED4"/>
    <w:rsid w:val="003726B7"/>
    <w:rsid w:val="00381C70"/>
    <w:rsid w:val="0038320A"/>
    <w:rsid w:val="00383AAB"/>
    <w:rsid w:val="00383E67"/>
    <w:rsid w:val="003904F9"/>
    <w:rsid w:val="00390D75"/>
    <w:rsid w:val="00392CAE"/>
    <w:rsid w:val="00397E8B"/>
    <w:rsid w:val="003A16D0"/>
    <w:rsid w:val="003A199A"/>
    <w:rsid w:val="003A1AD9"/>
    <w:rsid w:val="003A2EA0"/>
    <w:rsid w:val="003A53D5"/>
    <w:rsid w:val="003A6A44"/>
    <w:rsid w:val="003A6DC7"/>
    <w:rsid w:val="003A7AF4"/>
    <w:rsid w:val="003B12C6"/>
    <w:rsid w:val="003B1F76"/>
    <w:rsid w:val="003B206E"/>
    <w:rsid w:val="003B3589"/>
    <w:rsid w:val="003B3F19"/>
    <w:rsid w:val="003B641C"/>
    <w:rsid w:val="003B64DD"/>
    <w:rsid w:val="003B683F"/>
    <w:rsid w:val="003B77A2"/>
    <w:rsid w:val="003C0364"/>
    <w:rsid w:val="003C33F1"/>
    <w:rsid w:val="003C37A6"/>
    <w:rsid w:val="003C3B01"/>
    <w:rsid w:val="003C5424"/>
    <w:rsid w:val="003C78A7"/>
    <w:rsid w:val="003D0252"/>
    <w:rsid w:val="003D2051"/>
    <w:rsid w:val="003D20C1"/>
    <w:rsid w:val="003D2C72"/>
    <w:rsid w:val="003D2E80"/>
    <w:rsid w:val="003D3728"/>
    <w:rsid w:val="003E467A"/>
    <w:rsid w:val="003F1073"/>
    <w:rsid w:val="003F1F9F"/>
    <w:rsid w:val="003F35AF"/>
    <w:rsid w:val="003F4C22"/>
    <w:rsid w:val="003F4D03"/>
    <w:rsid w:val="003F5009"/>
    <w:rsid w:val="003F5741"/>
    <w:rsid w:val="00400F51"/>
    <w:rsid w:val="004017DA"/>
    <w:rsid w:val="00402073"/>
    <w:rsid w:val="00402570"/>
    <w:rsid w:val="00402D19"/>
    <w:rsid w:val="00402D9C"/>
    <w:rsid w:val="00403C13"/>
    <w:rsid w:val="0040488E"/>
    <w:rsid w:val="004056CD"/>
    <w:rsid w:val="00405DE0"/>
    <w:rsid w:val="00410CF9"/>
    <w:rsid w:val="004113B8"/>
    <w:rsid w:val="00411C53"/>
    <w:rsid w:val="00412488"/>
    <w:rsid w:val="00412892"/>
    <w:rsid w:val="0041378F"/>
    <w:rsid w:val="00414D92"/>
    <w:rsid w:val="004209AC"/>
    <w:rsid w:val="004210DC"/>
    <w:rsid w:val="00421E44"/>
    <w:rsid w:val="00422560"/>
    <w:rsid w:val="00424EC5"/>
    <w:rsid w:val="004259D6"/>
    <w:rsid w:val="0043198B"/>
    <w:rsid w:val="004325F7"/>
    <w:rsid w:val="004331D5"/>
    <w:rsid w:val="00433460"/>
    <w:rsid w:val="00433976"/>
    <w:rsid w:val="004341E0"/>
    <w:rsid w:val="0043500D"/>
    <w:rsid w:val="00436123"/>
    <w:rsid w:val="00436169"/>
    <w:rsid w:val="0043722F"/>
    <w:rsid w:val="00437F22"/>
    <w:rsid w:val="00441099"/>
    <w:rsid w:val="0044509B"/>
    <w:rsid w:val="0044595D"/>
    <w:rsid w:val="0045173F"/>
    <w:rsid w:val="00451E48"/>
    <w:rsid w:val="004541A2"/>
    <w:rsid w:val="00454BD7"/>
    <w:rsid w:val="00454CB1"/>
    <w:rsid w:val="00461B54"/>
    <w:rsid w:val="00464C7B"/>
    <w:rsid w:val="00466D40"/>
    <w:rsid w:val="00466D82"/>
    <w:rsid w:val="004732FA"/>
    <w:rsid w:val="00477426"/>
    <w:rsid w:val="0048077D"/>
    <w:rsid w:val="00480846"/>
    <w:rsid w:val="00481325"/>
    <w:rsid w:val="00482D8B"/>
    <w:rsid w:val="00483AE3"/>
    <w:rsid w:val="004867F3"/>
    <w:rsid w:val="00486FD4"/>
    <w:rsid w:val="00490B38"/>
    <w:rsid w:val="00491FC0"/>
    <w:rsid w:val="004924A9"/>
    <w:rsid w:val="00495A15"/>
    <w:rsid w:val="004A2213"/>
    <w:rsid w:val="004A34F6"/>
    <w:rsid w:val="004A5C7F"/>
    <w:rsid w:val="004C01CC"/>
    <w:rsid w:val="004C03D4"/>
    <w:rsid w:val="004C056B"/>
    <w:rsid w:val="004C0A00"/>
    <w:rsid w:val="004C17BD"/>
    <w:rsid w:val="004C5190"/>
    <w:rsid w:val="004C7012"/>
    <w:rsid w:val="004C7733"/>
    <w:rsid w:val="004D1647"/>
    <w:rsid w:val="004D24AB"/>
    <w:rsid w:val="004D25ED"/>
    <w:rsid w:val="004D6623"/>
    <w:rsid w:val="004E18EA"/>
    <w:rsid w:val="004E464B"/>
    <w:rsid w:val="004E4FD3"/>
    <w:rsid w:val="004E59DD"/>
    <w:rsid w:val="004E7826"/>
    <w:rsid w:val="004F0413"/>
    <w:rsid w:val="004F0482"/>
    <w:rsid w:val="004F27D6"/>
    <w:rsid w:val="004F2C7A"/>
    <w:rsid w:val="004F2DA4"/>
    <w:rsid w:val="004F3CE1"/>
    <w:rsid w:val="004F4DF3"/>
    <w:rsid w:val="004F5AD4"/>
    <w:rsid w:val="004F6123"/>
    <w:rsid w:val="004F6D83"/>
    <w:rsid w:val="004F7AE6"/>
    <w:rsid w:val="00500EEB"/>
    <w:rsid w:val="00501245"/>
    <w:rsid w:val="00501F57"/>
    <w:rsid w:val="00505818"/>
    <w:rsid w:val="005100DC"/>
    <w:rsid w:val="005107C5"/>
    <w:rsid w:val="005116D7"/>
    <w:rsid w:val="00513937"/>
    <w:rsid w:val="00514A1C"/>
    <w:rsid w:val="00515235"/>
    <w:rsid w:val="00515AF1"/>
    <w:rsid w:val="00517170"/>
    <w:rsid w:val="00521829"/>
    <w:rsid w:val="00522840"/>
    <w:rsid w:val="005229B4"/>
    <w:rsid w:val="00522EA7"/>
    <w:rsid w:val="00524FCC"/>
    <w:rsid w:val="00530CCA"/>
    <w:rsid w:val="00531B58"/>
    <w:rsid w:val="00531DD0"/>
    <w:rsid w:val="00532138"/>
    <w:rsid w:val="00532403"/>
    <w:rsid w:val="005334C8"/>
    <w:rsid w:val="0053450A"/>
    <w:rsid w:val="00535419"/>
    <w:rsid w:val="00535751"/>
    <w:rsid w:val="00537C7D"/>
    <w:rsid w:val="005452E5"/>
    <w:rsid w:val="005455C2"/>
    <w:rsid w:val="00545A9E"/>
    <w:rsid w:val="00545DBB"/>
    <w:rsid w:val="0054745A"/>
    <w:rsid w:val="005474AD"/>
    <w:rsid w:val="00550437"/>
    <w:rsid w:val="005511E8"/>
    <w:rsid w:val="00553595"/>
    <w:rsid w:val="00554A55"/>
    <w:rsid w:val="00556C52"/>
    <w:rsid w:val="00560BF9"/>
    <w:rsid w:val="00564705"/>
    <w:rsid w:val="005650E9"/>
    <w:rsid w:val="005653A3"/>
    <w:rsid w:val="00565431"/>
    <w:rsid w:val="00567056"/>
    <w:rsid w:val="00567D61"/>
    <w:rsid w:val="00567DEE"/>
    <w:rsid w:val="00567F57"/>
    <w:rsid w:val="00570A17"/>
    <w:rsid w:val="005717E5"/>
    <w:rsid w:val="00571CB7"/>
    <w:rsid w:val="005755EA"/>
    <w:rsid w:val="00576025"/>
    <w:rsid w:val="00577BDC"/>
    <w:rsid w:val="0058234D"/>
    <w:rsid w:val="005823F2"/>
    <w:rsid w:val="005834C8"/>
    <w:rsid w:val="005850C1"/>
    <w:rsid w:val="00585415"/>
    <w:rsid w:val="00585E7C"/>
    <w:rsid w:val="0059090F"/>
    <w:rsid w:val="00591CD7"/>
    <w:rsid w:val="005965A3"/>
    <w:rsid w:val="005A0548"/>
    <w:rsid w:val="005A0567"/>
    <w:rsid w:val="005A29DC"/>
    <w:rsid w:val="005A3383"/>
    <w:rsid w:val="005A49BC"/>
    <w:rsid w:val="005A6845"/>
    <w:rsid w:val="005A74FC"/>
    <w:rsid w:val="005A7E10"/>
    <w:rsid w:val="005B0AD9"/>
    <w:rsid w:val="005B2618"/>
    <w:rsid w:val="005B2C32"/>
    <w:rsid w:val="005B378D"/>
    <w:rsid w:val="005B4B4E"/>
    <w:rsid w:val="005B530B"/>
    <w:rsid w:val="005B693F"/>
    <w:rsid w:val="005B7DF2"/>
    <w:rsid w:val="005C1B7D"/>
    <w:rsid w:val="005C2027"/>
    <w:rsid w:val="005C3733"/>
    <w:rsid w:val="005C4CE3"/>
    <w:rsid w:val="005D0563"/>
    <w:rsid w:val="005D146A"/>
    <w:rsid w:val="005D1FA1"/>
    <w:rsid w:val="005D2C87"/>
    <w:rsid w:val="005D3166"/>
    <w:rsid w:val="005D367D"/>
    <w:rsid w:val="005D428B"/>
    <w:rsid w:val="005D4999"/>
    <w:rsid w:val="005D5E77"/>
    <w:rsid w:val="005D6D12"/>
    <w:rsid w:val="005D7846"/>
    <w:rsid w:val="005E3B19"/>
    <w:rsid w:val="005E4796"/>
    <w:rsid w:val="005F4B32"/>
    <w:rsid w:val="0060197F"/>
    <w:rsid w:val="00601C55"/>
    <w:rsid w:val="0060380C"/>
    <w:rsid w:val="006049D9"/>
    <w:rsid w:val="00604FCA"/>
    <w:rsid w:val="00605187"/>
    <w:rsid w:val="006059EF"/>
    <w:rsid w:val="00605B32"/>
    <w:rsid w:val="006074A8"/>
    <w:rsid w:val="00611386"/>
    <w:rsid w:val="00611CC7"/>
    <w:rsid w:val="00614B24"/>
    <w:rsid w:val="006155AD"/>
    <w:rsid w:val="006155E6"/>
    <w:rsid w:val="00617C9F"/>
    <w:rsid w:val="00620696"/>
    <w:rsid w:val="0062128D"/>
    <w:rsid w:val="0062164F"/>
    <w:rsid w:val="006216F7"/>
    <w:rsid w:val="00621C10"/>
    <w:rsid w:val="006227C4"/>
    <w:rsid w:val="00624CAD"/>
    <w:rsid w:val="00625659"/>
    <w:rsid w:val="00630BC6"/>
    <w:rsid w:val="00631AFF"/>
    <w:rsid w:val="00632E1A"/>
    <w:rsid w:val="00634D13"/>
    <w:rsid w:val="00635993"/>
    <w:rsid w:val="00637C39"/>
    <w:rsid w:val="00640E84"/>
    <w:rsid w:val="00644442"/>
    <w:rsid w:val="0064540D"/>
    <w:rsid w:val="00647AEF"/>
    <w:rsid w:val="006527B6"/>
    <w:rsid w:val="00654F3B"/>
    <w:rsid w:val="00657511"/>
    <w:rsid w:val="00657CB5"/>
    <w:rsid w:val="00663032"/>
    <w:rsid w:val="006631AB"/>
    <w:rsid w:val="006632E2"/>
    <w:rsid w:val="00663FB8"/>
    <w:rsid w:val="00663FC1"/>
    <w:rsid w:val="00664FDD"/>
    <w:rsid w:val="00666CDD"/>
    <w:rsid w:val="0067022A"/>
    <w:rsid w:val="00671D66"/>
    <w:rsid w:val="00672B37"/>
    <w:rsid w:val="0067461F"/>
    <w:rsid w:val="00676E16"/>
    <w:rsid w:val="00681D66"/>
    <w:rsid w:val="00682D8A"/>
    <w:rsid w:val="00682ED4"/>
    <w:rsid w:val="006848BF"/>
    <w:rsid w:val="006852F9"/>
    <w:rsid w:val="006856A9"/>
    <w:rsid w:val="006859C5"/>
    <w:rsid w:val="00685B1C"/>
    <w:rsid w:val="00685B41"/>
    <w:rsid w:val="0068637F"/>
    <w:rsid w:val="0068747D"/>
    <w:rsid w:val="00690F1F"/>
    <w:rsid w:val="00693512"/>
    <w:rsid w:val="00695ACC"/>
    <w:rsid w:val="00696926"/>
    <w:rsid w:val="00696CE2"/>
    <w:rsid w:val="00697393"/>
    <w:rsid w:val="006A00F2"/>
    <w:rsid w:val="006A0273"/>
    <w:rsid w:val="006A0552"/>
    <w:rsid w:val="006A0B11"/>
    <w:rsid w:val="006A174A"/>
    <w:rsid w:val="006A24F7"/>
    <w:rsid w:val="006A36D6"/>
    <w:rsid w:val="006A3E33"/>
    <w:rsid w:val="006A4186"/>
    <w:rsid w:val="006A61D6"/>
    <w:rsid w:val="006A67A8"/>
    <w:rsid w:val="006A7CEE"/>
    <w:rsid w:val="006B015D"/>
    <w:rsid w:val="006B332E"/>
    <w:rsid w:val="006B4D09"/>
    <w:rsid w:val="006B657D"/>
    <w:rsid w:val="006B72E8"/>
    <w:rsid w:val="006B7950"/>
    <w:rsid w:val="006B7DC6"/>
    <w:rsid w:val="006C257A"/>
    <w:rsid w:val="006C33E5"/>
    <w:rsid w:val="006C51BC"/>
    <w:rsid w:val="006C570F"/>
    <w:rsid w:val="006D0D9B"/>
    <w:rsid w:val="006D34BC"/>
    <w:rsid w:val="006D4F74"/>
    <w:rsid w:val="006D551E"/>
    <w:rsid w:val="006D79C9"/>
    <w:rsid w:val="006E0262"/>
    <w:rsid w:val="006E120F"/>
    <w:rsid w:val="006E1924"/>
    <w:rsid w:val="006E2400"/>
    <w:rsid w:val="006E2697"/>
    <w:rsid w:val="006E2A32"/>
    <w:rsid w:val="006E2AE8"/>
    <w:rsid w:val="006E32F7"/>
    <w:rsid w:val="006E35D7"/>
    <w:rsid w:val="006E414B"/>
    <w:rsid w:val="006E7E77"/>
    <w:rsid w:val="006F0B0F"/>
    <w:rsid w:val="006F17DB"/>
    <w:rsid w:val="006F464E"/>
    <w:rsid w:val="006F4B28"/>
    <w:rsid w:val="006F6CBC"/>
    <w:rsid w:val="006F7CF2"/>
    <w:rsid w:val="0070038C"/>
    <w:rsid w:val="00701A23"/>
    <w:rsid w:val="0070218C"/>
    <w:rsid w:val="00702221"/>
    <w:rsid w:val="00702C08"/>
    <w:rsid w:val="0070360C"/>
    <w:rsid w:val="00711BC7"/>
    <w:rsid w:val="0071252E"/>
    <w:rsid w:val="007131EF"/>
    <w:rsid w:val="0071506C"/>
    <w:rsid w:val="007169D9"/>
    <w:rsid w:val="00722B91"/>
    <w:rsid w:val="00724223"/>
    <w:rsid w:val="007250E1"/>
    <w:rsid w:val="0072545E"/>
    <w:rsid w:val="00726E17"/>
    <w:rsid w:val="00727A4E"/>
    <w:rsid w:val="00727EE4"/>
    <w:rsid w:val="007302CC"/>
    <w:rsid w:val="00734921"/>
    <w:rsid w:val="00734D1B"/>
    <w:rsid w:val="00734F00"/>
    <w:rsid w:val="007350F7"/>
    <w:rsid w:val="00735FDD"/>
    <w:rsid w:val="00740C4B"/>
    <w:rsid w:val="00741E81"/>
    <w:rsid w:val="00742532"/>
    <w:rsid w:val="00742B28"/>
    <w:rsid w:val="0074461C"/>
    <w:rsid w:val="00745629"/>
    <w:rsid w:val="0074586C"/>
    <w:rsid w:val="00745ABF"/>
    <w:rsid w:val="007461E0"/>
    <w:rsid w:val="00750BD9"/>
    <w:rsid w:val="00751C5C"/>
    <w:rsid w:val="00751FAF"/>
    <w:rsid w:val="00753383"/>
    <w:rsid w:val="0075431D"/>
    <w:rsid w:val="00756A54"/>
    <w:rsid w:val="00757B26"/>
    <w:rsid w:val="007617CD"/>
    <w:rsid w:val="00762A9C"/>
    <w:rsid w:val="00762AB7"/>
    <w:rsid w:val="00763479"/>
    <w:rsid w:val="00763923"/>
    <w:rsid w:val="007639D3"/>
    <w:rsid w:val="00766A14"/>
    <w:rsid w:val="00767E0D"/>
    <w:rsid w:val="00770563"/>
    <w:rsid w:val="007706D7"/>
    <w:rsid w:val="0077184C"/>
    <w:rsid w:val="0077198A"/>
    <w:rsid w:val="00774F8F"/>
    <w:rsid w:val="00775CC1"/>
    <w:rsid w:val="007766BC"/>
    <w:rsid w:val="0077678F"/>
    <w:rsid w:val="007770E3"/>
    <w:rsid w:val="00777EB0"/>
    <w:rsid w:val="00782077"/>
    <w:rsid w:val="0078395D"/>
    <w:rsid w:val="0078416D"/>
    <w:rsid w:val="00786E55"/>
    <w:rsid w:val="00791545"/>
    <w:rsid w:val="007928F8"/>
    <w:rsid w:val="00793B63"/>
    <w:rsid w:val="00793D25"/>
    <w:rsid w:val="00795AB1"/>
    <w:rsid w:val="007962D8"/>
    <w:rsid w:val="00796694"/>
    <w:rsid w:val="00796D51"/>
    <w:rsid w:val="00797766"/>
    <w:rsid w:val="007A0AB8"/>
    <w:rsid w:val="007A12FA"/>
    <w:rsid w:val="007A1B46"/>
    <w:rsid w:val="007A2419"/>
    <w:rsid w:val="007A4B4E"/>
    <w:rsid w:val="007A68C1"/>
    <w:rsid w:val="007B00A7"/>
    <w:rsid w:val="007B031D"/>
    <w:rsid w:val="007B051D"/>
    <w:rsid w:val="007B137E"/>
    <w:rsid w:val="007B168E"/>
    <w:rsid w:val="007B175F"/>
    <w:rsid w:val="007B56A8"/>
    <w:rsid w:val="007B5F6E"/>
    <w:rsid w:val="007B7BD8"/>
    <w:rsid w:val="007C1800"/>
    <w:rsid w:val="007C25D2"/>
    <w:rsid w:val="007C3591"/>
    <w:rsid w:val="007C42FB"/>
    <w:rsid w:val="007C55B7"/>
    <w:rsid w:val="007C56FB"/>
    <w:rsid w:val="007C79D2"/>
    <w:rsid w:val="007D1A88"/>
    <w:rsid w:val="007D1BA5"/>
    <w:rsid w:val="007D2502"/>
    <w:rsid w:val="007D3ED8"/>
    <w:rsid w:val="007D3EE3"/>
    <w:rsid w:val="007D4EB1"/>
    <w:rsid w:val="007E1FF5"/>
    <w:rsid w:val="007E5B77"/>
    <w:rsid w:val="007E7A65"/>
    <w:rsid w:val="007F08BD"/>
    <w:rsid w:val="007F0DAD"/>
    <w:rsid w:val="007F1FA5"/>
    <w:rsid w:val="007F32D5"/>
    <w:rsid w:val="007F3423"/>
    <w:rsid w:val="007F3A7F"/>
    <w:rsid w:val="007F3EBC"/>
    <w:rsid w:val="007F40D5"/>
    <w:rsid w:val="007F64EE"/>
    <w:rsid w:val="007F6871"/>
    <w:rsid w:val="007F7DCC"/>
    <w:rsid w:val="00800575"/>
    <w:rsid w:val="00800C26"/>
    <w:rsid w:val="00800E19"/>
    <w:rsid w:val="00801925"/>
    <w:rsid w:val="0080628C"/>
    <w:rsid w:val="008077B9"/>
    <w:rsid w:val="008104F0"/>
    <w:rsid w:val="00811D6F"/>
    <w:rsid w:val="00814C49"/>
    <w:rsid w:val="008155DF"/>
    <w:rsid w:val="00815ED2"/>
    <w:rsid w:val="00816F3C"/>
    <w:rsid w:val="008176C7"/>
    <w:rsid w:val="00821147"/>
    <w:rsid w:val="0082273C"/>
    <w:rsid w:val="008238C6"/>
    <w:rsid w:val="0082459F"/>
    <w:rsid w:val="00827633"/>
    <w:rsid w:val="0083044C"/>
    <w:rsid w:val="00831908"/>
    <w:rsid w:val="008320B3"/>
    <w:rsid w:val="0083263B"/>
    <w:rsid w:val="00833A0F"/>
    <w:rsid w:val="00835469"/>
    <w:rsid w:val="008369B6"/>
    <w:rsid w:val="0084054F"/>
    <w:rsid w:val="00840E0A"/>
    <w:rsid w:val="008428FD"/>
    <w:rsid w:val="008433B6"/>
    <w:rsid w:val="00844E79"/>
    <w:rsid w:val="00846BA8"/>
    <w:rsid w:val="00846D33"/>
    <w:rsid w:val="00847728"/>
    <w:rsid w:val="008529CF"/>
    <w:rsid w:val="00853A25"/>
    <w:rsid w:val="0085458C"/>
    <w:rsid w:val="00855043"/>
    <w:rsid w:val="00861929"/>
    <w:rsid w:val="008623E9"/>
    <w:rsid w:val="0086339B"/>
    <w:rsid w:val="008636B8"/>
    <w:rsid w:val="00865029"/>
    <w:rsid w:val="00866126"/>
    <w:rsid w:val="0086673B"/>
    <w:rsid w:val="0086679A"/>
    <w:rsid w:val="008670AC"/>
    <w:rsid w:val="008709B6"/>
    <w:rsid w:val="008712B1"/>
    <w:rsid w:val="00871F71"/>
    <w:rsid w:val="0087259F"/>
    <w:rsid w:val="00874465"/>
    <w:rsid w:val="0087468D"/>
    <w:rsid w:val="0087531C"/>
    <w:rsid w:val="00875415"/>
    <w:rsid w:val="00876199"/>
    <w:rsid w:val="00884A57"/>
    <w:rsid w:val="00885973"/>
    <w:rsid w:val="00885EE2"/>
    <w:rsid w:val="00886C6B"/>
    <w:rsid w:val="00887D67"/>
    <w:rsid w:val="00890BC5"/>
    <w:rsid w:val="00891859"/>
    <w:rsid w:val="00893F98"/>
    <w:rsid w:val="00896875"/>
    <w:rsid w:val="00897133"/>
    <w:rsid w:val="008972CE"/>
    <w:rsid w:val="008A0D48"/>
    <w:rsid w:val="008A23D8"/>
    <w:rsid w:val="008A3707"/>
    <w:rsid w:val="008A47B4"/>
    <w:rsid w:val="008A4F8B"/>
    <w:rsid w:val="008A5084"/>
    <w:rsid w:val="008B0012"/>
    <w:rsid w:val="008B31DD"/>
    <w:rsid w:val="008B49FE"/>
    <w:rsid w:val="008B4B5C"/>
    <w:rsid w:val="008C622A"/>
    <w:rsid w:val="008C6CD6"/>
    <w:rsid w:val="008D0E47"/>
    <w:rsid w:val="008D133E"/>
    <w:rsid w:val="008D161B"/>
    <w:rsid w:val="008D2BA2"/>
    <w:rsid w:val="008D2CEC"/>
    <w:rsid w:val="008D3696"/>
    <w:rsid w:val="008D462F"/>
    <w:rsid w:val="008D5BE4"/>
    <w:rsid w:val="008D5F65"/>
    <w:rsid w:val="008D6015"/>
    <w:rsid w:val="008E1BB5"/>
    <w:rsid w:val="008E24E1"/>
    <w:rsid w:val="008E303A"/>
    <w:rsid w:val="008E3250"/>
    <w:rsid w:val="008E5CFD"/>
    <w:rsid w:val="008E7C67"/>
    <w:rsid w:val="008F1153"/>
    <w:rsid w:val="008F2077"/>
    <w:rsid w:val="008F309E"/>
    <w:rsid w:val="008F32B9"/>
    <w:rsid w:val="008F5BE1"/>
    <w:rsid w:val="008F728F"/>
    <w:rsid w:val="00902406"/>
    <w:rsid w:val="00903E8D"/>
    <w:rsid w:val="00904E3E"/>
    <w:rsid w:val="009063C2"/>
    <w:rsid w:val="009065A2"/>
    <w:rsid w:val="00906717"/>
    <w:rsid w:val="00907A65"/>
    <w:rsid w:val="0091104E"/>
    <w:rsid w:val="009116BF"/>
    <w:rsid w:val="00911911"/>
    <w:rsid w:val="009119E5"/>
    <w:rsid w:val="00913B73"/>
    <w:rsid w:val="00913D91"/>
    <w:rsid w:val="00915C5A"/>
    <w:rsid w:val="009161D8"/>
    <w:rsid w:val="00922AA7"/>
    <w:rsid w:val="009232C2"/>
    <w:rsid w:val="00925F68"/>
    <w:rsid w:val="00927682"/>
    <w:rsid w:val="00931AB4"/>
    <w:rsid w:val="0093285E"/>
    <w:rsid w:val="009349D5"/>
    <w:rsid w:val="0093547F"/>
    <w:rsid w:val="00935AA5"/>
    <w:rsid w:val="00935CBC"/>
    <w:rsid w:val="0093669E"/>
    <w:rsid w:val="009407FE"/>
    <w:rsid w:val="00940E9E"/>
    <w:rsid w:val="0094200A"/>
    <w:rsid w:val="009438F9"/>
    <w:rsid w:val="00946F34"/>
    <w:rsid w:val="00946FEE"/>
    <w:rsid w:val="00952133"/>
    <w:rsid w:val="00952185"/>
    <w:rsid w:val="009528FF"/>
    <w:rsid w:val="00952BCE"/>
    <w:rsid w:val="009533DC"/>
    <w:rsid w:val="00954751"/>
    <w:rsid w:val="00956205"/>
    <w:rsid w:val="00957618"/>
    <w:rsid w:val="0095771D"/>
    <w:rsid w:val="00960101"/>
    <w:rsid w:val="00960216"/>
    <w:rsid w:val="00960DDC"/>
    <w:rsid w:val="00964635"/>
    <w:rsid w:val="00965E54"/>
    <w:rsid w:val="00967744"/>
    <w:rsid w:val="009701AC"/>
    <w:rsid w:val="0097116F"/>
    <w:rsid w:val="00971560"/>
    <w:rsid w:val="00972259"/>
    <w:rsid w:val="00972DD6"/>
    <w:rsid w:val="00974FA6"/>
    <w:rsid w:val="009772D2"/>
    <w:rsid w:val="00977D6A"/>
    <w:rsid w:val="00981CF2"/>
    <w:rsid w:val="00981FEA"/>
    <w:rsid w:val="00982210"/>
    <w:rsid w:val="009828C8"/>
    <w:rsid w:val="00982FDF"/>
    <w:rsid w:val="0098466F"/>
    <w:rsid w:val="0098616C"/>
    <w:rsid w:val="0099141F"/>
    <w:rsid w:val="0099182E"/>
    <w:rsid w:val="00991D5E"/>
    <w:rsid w:val="00993A75"/>
    <w:rsid w:val="00993BDC"/>
    <w:rsid w:val="00993C60"/>
    <w:rsid w:val="009952BD"/>
    <w:rsid w:val="00995B3D"/>
    <w:rsid w:val="00995C5E"/>
    <w:rsid w:val="0099630F"/>
    <w:rsid w:val="00996A09"/>
    <w:rsid w:val="00997130"/>
    <w:rsid w:val="009A1133"/>
    <w:rsid w:val="009A27F0"/>
    <w:rsid w:val="009A419B"/>
    <w:rsid w:val="009A56C3"/>
    <w:rsid w:val="009A5F34"/>
    <w:rsid w:val="009A60BB"/>
    <w:rsid w:val="009B013A"/>
    <w:rsid w:val="009B0245"/>
    <w:rsid w:val="009B1C8E"/>
    <w:rsid w:val="009B4BB4"/>
    <w:rsid w:val="009B4D2A"/>
    <w:rsid w:val="009B5723"/>
    <w:rsid w:val="009C0114"/>
    <w:rsid w:val="009C04B5"/>
    <w:rsid w:val="009C17EC"/>
    <w:rsid w:val="009C35DE"/>
    <w:rsid w:val="009C381C"/>
    <w:rsid w:val="009C4019"/>
    <w:rsid w:val="009C4A17"/>
    <w:rsid w:val="009C4B50"/>
    <w:rsid w:val="009C583F"/>
    <w:rsid w:val="009C6FC2"/>
    <w:rsid w:val="009C7381"/>
    <w:rsid w:val="009D0335"/>
    <w:rsid w:val="009D1CF3"/>
    <w:rsid w:val="009D2C7C"/>
    <w:rsid w:val="009D3153"/>
    <w:rsid w:val="009D5CAF"/>
    <w:rsid w:val="009E1408"/>
    <w:rsid w:val="009E212E"/>
    <w:rsid w:val="009E2F0A"/>
    <w:rsid w:val="009E3C7F"/>
    <w:rsid w:val="009E5372"/>
    <w:rsid w:val="009E5635"/>
    <w:rsid w:val="009F03A0"/>
    <w:rsid w:val="009F0789"/>
    <w:rsid w:val="009F1146"/>
    <w:rsid w:val="009F2E85"/>
    <w:rsid w:val="009F4561"/>
    <w:rsid w:val="009F502A"/>
    <w:rsid w:val="009F52D8"/>
    <w:rsid w:val="009F6ABD"/>
    <w:rsid w:val="009F6BFD"/>
    <w:rsid w:val="009F78F6"/>
    <w:rsid w:val="00A011AB"/>
    <w:rsid w:val="00A01F1D"/>
    <w:rsid w:val="00A03149"/>
    <w:rsid w:val="00A0423B"/>
    <w:rsid w:val="00A05672"/>
    <w:rsid w:val="00A065EF"/>
    <w:rsid w:val="00A066EF"/>
    <w:rsid w:val="00A106C4"/>
    <w:rsid w:val="00A1197F"/>
    <w:rsid w:val="00A11E9E"/>
    <w:rsid w:val="00A12124"/>
    <w:rsid w:val="00A14090"/>
    <w:rsid w:val="00A14224"/>
    <w:rsid w:val="00A14CDE"/>
    <w:rsid w:val="00A14DB6"/>
    <w:rsid w:val="00A15A58"/>
    <w:rsid w:val="00A16CFF"/>
    <w:rsid w:val="00A17595"/>
    <w:rsid w:val="00A17798"/>
    <w:rsid w:val="00A229B4"/>
    <w:rsid w:val="00A22C28"/>
    <w:rsid w:val="00A2320F"/>
    <w:rsid w:val="00A23933"/>
    <w:rsid w:val="00A23D2B"/>
    <w:rsid w:val="00A24429"/>
    <w:rsid w:val="00A24C30"/>
    <w:rsid w:val="00A259C5"/>
    <w:rsid w:val="00A27D31"/>
    <w:rsid w:val="00A31194"/>
    <w:rsid w:val="00A31FA9"/>
    <w:rsid w:val="00A33195"/>
    <w:rsid w:val="00A35655"/>
    <w:rsid w:val="00A357C8"/>
    <w:rsid w:val="00A35DC8"/>
    <w:rsid w:val="00A421DD"/>
    <w:rsid w:val="00A44088"/>
    <w:rsid w:val="00A46DBD"/>
    <w:rsid w:val="00A471E5"/>
    <w:rsid w:val="00A502FA"/>
    <w:rsid w:val="00A54F75"/>
    <w:rsid w:val="00A55AE0"/>
    <w:rsid w:val="00A5603D"/>
    <w:rsid w:val="00A609CA"/>
    <w:rsid w:val="00A62D1E"/>
    <w:rsid w:val="00A63BC1"/>
    <w:rsid w:val="00A64409"/>
    <w:rsid w:val="00A64CFC"/>
    <w:rsid w:val="00A65CF3"/>
    <w:rsid w:val="00A6708D"/>
    <w:rsid w:val="00A672FA"/>
    <w:rsid w:val="00A701E9"/>
    <w:rsid w:val="00A718CA"/>
    <w:rsid w:val="00A72C4D"/>
    <w:rsid w:val="00A74CDC"/>
    <w:rsid w:val="00A75BC1"/>
    <w:rsid w:val="00A77638"/>
    <w:rsid w:val="00A77C8F"/>
    <w:rsid w:val="00A80084"/>
    <w:rsid w:val="00A804BB"/>
    <w:rsid w:val="00A908C7"/>
    <w:rsid w:val="00A9094E"/>
    <w:rsid w:val="00A91135"/>
    <w:rsid w:val="00A91EAB"/>
    <w:rsid w:val="00A9479E"/>
    <w:rsid w:val="00A94B61"/>
    <w:rsid w:val="00A97D0D"/>
    <w:rsid w:val="00AA154B"/>
    <w:rsid w:val="00AA4BB2"/>
    <w:rsid w:val="00AA7C89"/>
    <w:rsid w:val="00AB02CE"/>
    <w:rsid w:val="00AB0B76"/>
    <w:rsid w:val="00AB46D1"/>
    <w:rsid w:val="00AB667A"/>
    <w:rsid w:val="00AB68F7"/>
    <w:rsid w:val="00AB6AE9"/>
    <w:rsid w:val="00AB6C51"/>
    <w:rsid w:val="00AC0A58"/>
    <w:rsid w:val="00AC5495"/>
    <w:rsid w:val="00AC5633"/>
    <w:rsid w:val="00AC614B"/>
    <w:rsid w:val="00AC7D45"/>
    <w:rsid w:val="00AD1276"/>
    <w:rsid w:val="00AD136D"/>
    <w:rsid w:val="00AD1F37"/>
    <w:rsid w:val="00AD38B6"/>
    <w:rsid w:val="00AD5B77"/>
    <w:rsid w:val="00AD5F07"/>
    <w:rsid w:val="00AD67B6"/>
    <w:rsid w:val="00AD74C1"/>
    <w:rsid w:val="00AE171C"/>
    <w:rsid w:val="00AE19DF"/>
    <w:rsid w:val="00AE25AB"/>
    <w:rsid w:val="00AE31AA"/>
    <w:rsid w:val="00AE5B10"/>
    <w:rsid w:val="00AE7BF3"/>
    <w:rsid w:val="00AE7C1F"/>
    <w:rsid w:val="00AF075F"/>
    <w:rsid w:val="00AF0A56"/>
    <w:rsid w:val="00AF2396"/>
    <w:rsid w:val="00AF4ED9"/>
    <w:rsid w:val="00AF5337"/>
    <w:rsid w:val="00B01134"/>
    <w:rsid w:val="00B01DFD"/>
    <w:rsid w:val="00B03A05"/>
    <w:rsid w:val="00B03E7E"/>
    <w:rsid w:val="00B040FF"/>
    <w:rsid w:val="00B05CB3"/>
    <w:rsid w:val="00B05FDF"/>
    <w:rsid w:val="00B0725A"/>
    <w:rsid w:val="00B12A3B"/>
    <w:rsid w:val="00B12E5E"/>
    <w:rsid w:val="00B13C0C"/>
    <w:rsid w:val="00B13E47"/>
    <w:rsid w:val="00B14408"/>
    <w:rsid w:val="00B14ED8"/>
    <w:rsid w:val="00B1608D"/>
    <w:rsid w:val="00B178F7"/>
    <w:rsid w:val="00B20716"/>
    <w:rsid w:val="00B22168"/>
    <w:rsid w:val="00B22B1C"/>
    <w:rsid w:val="00B23F8D"/>
    <w:rsid w:val="00B25335"/>
    <w:rsid w:val="00B2606D"/>
    <w:rsid w:val="00B26762"/>
    <w:rsid w:val="00B31AB3"/>
    <w:rsid w:val="00B33A7D"/>
    <w:rsid w:val="00B345AA"/>
    <w:rsid w:val="00B36398"/>
    <w:rsid w:val="00B365C7"/>
    <w:rsid w:val="00B369FE"/>
    <w:rsid w:val="00B37287"/>
    <w:rsid w:val="00B37A72"/>
    <w:rsid w:val="00B40D3F"/>
    <w:rsid w:val="00B41ED8"/>
    <w:rsid w:val="00B421BB"/>
    <w:rsid w:val="00B42AA8"/>
    <w:rsid w:val="00B43549"/>
    <w:rsid w:val="00B435FA"/>
    <w:rsid w:val="00B44924"/>
    <w:rsid w:val="00B44D7B"/>
    <w:rsid w:val="00B458DB"/>
    <w:rsid w:val="00B45E3D"/>
    <w:rsid w:val="00B4710F"/>
    <w:rsid w:val="00B47751"/>
    <w:rsid w:val="00B51552"/>
    <w:rsid w:val="00B51C31"/>
    <w:rsid w:val="00B526DA"/>
    <w:rsid w:val="00B52D60"/>
    <w:rsid w:val="00B53188"/>
    <w:rsid w:val="00B538A8"/>
    <w:rsid w:val="00B5570C"/>
    <w:rsid w:val="00B572F9"/>
    <w:rsid w:val="00B577B8"/>
    <w:rsid w:val="00B60EC8"/>
    <w:rsid w:val="00B64383"/>
    <w:rsid w:val="00B64DEE"/>
    <w:rsid w:val="00B6703B"/>
    <w:rsid w:val="00B6793D"/>
    <w:rsid w:val="00B70430"/>
    <w:rsid w:val="00B709B9"/>
    <w:rsid w:val="00B712CC"/>
    <w:rsid w:val="00B71E60"/>
    <w:rsid w:val="00B7288B"/>
    <w:rsid w:val="00B73ABF"/>
    <w:rsid w:val="00B760AB"/>
    <w:rsid w:val="00B76DBE"/>
    <w:rsid w:val="00B80034"/>
    <w:rsid w:val="00B80A42"/>
    <w:rsid w:val="00B80F8A"/>
    <w:rsid w:val="00B81D73"/>
    <w:rsid w:val="00B82C85"/>
    <w:rsid w:val="00B86C55"/>
    <w:rsid w:val="00B90E7F"/>
    <w:rsid w:val="00B91AB6"/>
    <w:rsid w:val="00B93B8C"/>
    <w:rsid w:val="00B9414D"/>
    <w:rsid w:val="00B948F2"/>
    <w:rsid w:val="00B9505F"/>
    <w:rsid w:val="00B958D3"/>
    <w:rsid w:val="00B963A8"/>
    <w:rsid w:val="00B978D4"/>
    <w:rsid w:val="00B97E7A"/>
    <w:rsid w:val="00BA0533"/>
    <w:rsid w:val="00BA0AA9"/>
    <w:rsid w:val="00BA0E45"/>
    <w:rsid w:val="00BA1965"/>
    <w:rsid w:val="00BA1C3D"/>
    <w:rsid w:val="00BA1CFC"/>
    <w:rsid w:val="00BA1FE6"/>
    <w:rsid w:val="00BA26D7"/>
    <w:rsid w:val="00BA6B63"/>
    <w:rsid w:val="00BA6C86"/>
    <w:rsid w:val="00BA7A85"/>
    <w:rsid w:val="00BB0065"/>
    <w:rsid w:val="00BB2527"/>
    <w:rsid w:val="00BB28D5"/>
    <w:rsid w:val="00BB4109"/>
    <w:rsid w:val="00BB58EE"/>
    <w:rsid w:val="00BB5C1D"/>
    <w:rsid w:val="00BB605C"/>
    <w:rsid w:val="00BB632A"/>
    <w:rsid w:val="00BC0528"/>
    <w:rsid w:val="00BC1F93"/>
    <w:rsid w:val="00BC2263"/>
    <w:rsid w:val="00BC3A85"/>
    <w:rsid w:val="00BC6C3B"/>
    <w:rsid w:val="00BC7376"/>
    <w:rsid w:val="00BD0545"/>
    <w:rsid w:val="00BD353B"/>
    <w:rsid w:val="00BD474C"/>
    <w:rsid w:val="00BD4ED1"/>
    <w:rsid w:val="00BD54D3"/>
    <w:rsid w:val="00BD592E"/>
    <w:rsid w:val="00BD5A93"/>
    <w:rsid w:val="00BD5E04"/>
    <w:rsid w:val="00BD76E3"/>
    <w:rsid w:val="00BD77B7"/>
    <w:rsid w:val="00BE06D0"/>
    <w:rsid w:val="00BE0C2B"/>
    <w:rsid w:val="00BE38E6"/>
    <w:rsid w:val="00BE466F"/>
    <w:rsid w:val="00BE5F3D"/>
    <w:rsid w:val="00BE7199"/>
    <w:rsid w:val="00BF0C3E"/>
    <w:rsid w:val="00BF10C8"/>
    <w:rsid w:val="00BF36BD"/>
    <w:rsid w:val="00BF3BF9"/>
    <w:rsid w:val="00BF446A"/>
    <w:rsid w:val="00BF53D1"/>
    <w:rsid w:val="00BF66A5"/>
    <w:rsid w:val="00BF6DB0"/>
    <w:rsid w:val="00BF724C"/>
    <w:rsid w:val="00C014BA"/>
    <w:rsid w:val="00C04CB5"/>
    <w:rsid w:val="00C05894"/>
    <w:rsid w:val="00C05F5D"/>
    <w:rsid w:val="00C06E08"/>
    <w:rsid w:val="00C110B3"/>
    <w:rsid w:val="00C12870"/>
    <w:rsid w:val="00C13159"/>
    <w:rsid w:val="00C162F8"/>
    <w:rsid w:val="00C1693B"/>
    <w:rsid w:val="00C174CC"/>
    <w:rsid w:val="00C17671"/>
    <w:rsid w:val="00C20048"/>
    <w:rsid w:val="00C212CF"/>
    <w:rsid w:val="00C21A2D"/>
    <w:rsid w:val="00C22A03"/>
    <w:rsid w:val="00C22D0E"/>
    <w:rsid w:val="00C2323C"/>
    <w:rsid w:val="00C2445D"/>
    <w:rsid w:val="00C25406"/>
    <w:rsid w:val="00C25490"/>
    <w:rsid w:val="00C26DD2"/>
    <w:rsid w:val="00C27C12"/>
    <w:rsid w:val="00C32616"/>
    <w:rsid w:val="00C3350D"/>
    <w:rsid w:val="00C3439A"/>
    <w:rsid w:val="00C350B0"/>
    <w:rsid w:val="00C36BC5"/>
    <w:rsid w:val="00C455B8"/>
    <w:rsid w:val="00C46A32"/>
    <w:rsid w:val="00C475B4"/>
    <w:rsid w:val="00C522FA"/>
    <w:rsid w:val="00C56D19"/>
    <w:rsid w:val="00C60B26"/>
    <w:rsid w:val="00C63F02"/>
    <w:rsid w:val="00C66434"/>
    <w:rsid w:val="00C66FF4"/>
    <w:rsid w:val="00C67925"/>
    <w:rsid w:val="00C71129"/>
    <w:rsid w:val="00C711C3"/>
    <w:rsid w:val="00C74D47"/>
    <w:rsid w:val="00C75F2A"/>
    <w:rsid w:val="00C77359"/>
    <w:rsid w:val="00C77763"/>
    <w:rsid w:val="00C81CC1"/>
    <w:rsid w:val="00C833F6"/>
    <w:rsid w:val="00C84F33"/>
    <w:rsid w:val="00C85444"/>
    <w:rsid w:val="00C86A3A"/>
    <w:rsid w:val="00C87E0D"/>
    <w:rsid w:val="00C93730"/>
    <w:rsid w:val="00C94ECD"/>
    <w:rsid w:val="00C9548C"/>
    <w:rsid w:val="00C96286"/>
    <w:rsid w:val="00C97456"/>
    <w:rsid w:val="00C97851"/>
    <w:rsid w:val="00CA460B"/>
    <w:rsid w:val="00CA4D8D"/>
    <w:rsid w:val="00CB0348"/>
    <w:rsid w:val="00CB0914"/>
    <w:rsid w:val="00CB1EDC"/>
    <w:rsid w:val="00CB23E4"/>
    <w:rsid w:val="00CB26DD"/>
    <w:rsid w:val="00CB4586"/>
    <w:rsid w:val="00CB5A2E"/>
    <w:rsid w:val="00CB5EA5"/>
    <w:rsid w:val="00CC09EA"/>
    <w:rsid w:val="00CC2D92"/>
    <w:rsid w:val="00CC352F"/>
    <w:rsid w:val="00CC375D"/>
    <w:rsid w:val="00CC46B7"/>
    <w:rsid w:val="00CC5DED"/>
    <w:rsid w:val="00CD1E0E"/>
    <w:rsid w:val="00CD3ECD"/>
    <w:rsid w:val="00CD3FD3"/>
    <w:rsid w:val="00CD4A79"/>
    <w:rsid w:val="00CD5E06"/>
    <w:rsid w:val="00CE1535"/>
    <w:rsid w:val="00CE1684"/>
    <w:rsid w:val="00CE18D7"/>
    <w:rsid w:val="00CE29B4"/>
    <w:rsid w:val="00CE3D95"/>
    <w:rsid w:val="00CE40C7"/>
    <w:rsid w:val="00CE53CA"/>
    <w:rsid w:val="00CE545F"/>
    <w:rsid w:val="00CF0841"/>
    <w:rsid w:val="00CF0EE4"/>
    <w:rsid w:val="00CF10A0"/>
    <w:rsid w:val="00CF1E06"/>
    <w:rsid w:val="00CF2475"/>
    <w:rsid w:val="00CF2C5B"/>
    <w:rsid w:val="00CF3AC3"/>
    <w:rsid w:val="00CF549F"/>
    <w:rsid w:val="00CF55EE"/>
    <w:rsid w:val="00CF5DFC"/>
    <w:rsid w:val="00CF6114"/>
    <w:rsid w:val="00CF7143"/>
    <w:rsid w:val="00D0066D"/>
    <w:rsid w:val="00D01C5F"/>
    <w:rsid w:val="00D02F5E"/>
    <w:rsid w:val="00D040FE"/>
    <w:rsid w:val="00D053C4"/>
    <w:rsid w:val="00D05449"/>
    <w:rsid w:val="00D05965"/>
    <w:rsid w:val="00D06126"/>
    <w:rsid w:val="00D065B8"/>
    <w:rsid w:val="00D11BCD"/>
    <w:rsid w:val="00D1376D"/>
    <w:rsid w:val="00D14118"/>
    <w:rsid w:val="00D168AF"/>
    <w:rsid w:val="00D16C5A"/>
    <w:rsid w:val="00D201E9"/>
    <w:rsid w:val="00D20E5A"/>
    <w:rsid w:val="00D21CD4"/>
    <w:rsid w:val="00D2362F"/>
    <w:rsid w:val="00D24DE7"/>
    <w:rsid w:val="00D26B35"/>
    <w:rsid w:val="00D319D8"/>
    <w:rsid w:val="00D344BB"/>
    <w:rsid w:val="00D349BD"/>
    <w:rsid w:val="00D34C30"/>
    <w:rsid w:val="00D35206"/>
    <w:rsid w:val="00D36F4A"/>
    <w:rsid w:val="00D372D7"/>
    <w:rsid w:val="00D37A10"/>
    <w:rsid w:val="00D37A7E"/>
    <w:rsid w:val="00D37B6F"/>
    <w:rsid w:val="00D4054F"/>
    <w:rsid w:val="00D408AB"/>
    <w:rsid w:val="00D40E98"/>
    <w:rsid w:val="00D40EC6"/>
    <w:rsid w:val="00D41C6F"/>
    <w:rsid w:val="00D41D57"/>
    <w:rsid w:val="00D43C51"/>
    <w:rsid w:val="00D4571C"/>
    <w:rsid w:val="00D45A44"/>
    <w:rsid w:val="00D50AB2"/>
    <w:rsid w:val="00D511BE"/>
    <w:rsid w:val="00D5158D"/>
    <w:rsid w:val="00D51D2E"/>
    <w:rsid w:val="00D523D7"/>
    <w:rsid w:val="00D52DAC"/>
    <w:rsid w:val="00D52FBC"/>
    <w:rsid w:val="00D533B4"/>
    <w:rsid w:val="00D53858"/>
    <w:rsid w:val="00D543DE"/>
    <w:rsid w:val="00D6079E"/>
    <w:rsid w:val="00D60BC7"/>
    <w:rsid w:val="00D64816"/>
    <w:rsid w:val="00D6772C"/>
    <w:rsid w:val="00D70EE7"/>
    <w:rsid w:val="00D71322"/>
    <w:rsid w:val="00D72835"/>
    <w:rsid w:val="00D76B9C"/>
    <w:rsid w:val="00D77A24"/>
    <w:rsid w:val="00D77D23"/>
    <w:rsid w:val="00D8261F"/>
    <w:rsid w:val="00D84FAF"/>
    <w:rsid w:val="00D857D2"/>
    <w:rsid w:val="00D85BD7"/>
    <w:rsid w:val="00D86907"/>
    <w:rsid w:val="00D87120"/>
    <w:rsid w:val="00D876C0"/>
    <w:rsid w:val="00D879F9"/>
    <w:rsid w:val="00D9364E"/>
    <w:rsid w:val="00D940C7"/>
    <w:rsid w:val="00D94677"/>
    <w:rsid w:val="00DA3D62"/>
    <w:rsid w:val="00DA5A92"/>
    <w:rsid w:val="00DA67FE"/>
    <w:rsid w:val="00DB147C"/>
    <w:rsid w:val="00DB1696"/>
    <w:rsid w:val="00DB1971"/>
    <w:rsid w:val="00DB1D8E"/>
    <w:rsid w:val="00DB1E8E"/>
    <w:rsid w:val="00DB292F"/>
    <w:rsid w:val="00DB29D6"/>
    <w:rsid w:val="00DB2AA5"/>
    <w:rsid w:val="00DB4CE9"/>
    <w:rsid w:val="00DB4F8D"/>
    <w:rsid w:val="00DB5586"/>
    <w:rsid w:val="00DB6525"/>
    <w:rsid w:val="00DB7182"/>
    <w:rsid w:val="00DB741E"/>
    <w:rsid w:val="00DB7587"/>
    <w:rsid w:val="00DC057A"/>
    <w:rsid w:val="00DC57D3"/>
    <w:rsid w:val="00DC5FE8"/>
    <w:rsid w:val="00DC73F5"/>
    <w:rsid w:val="00DD00BC"/>
    <w:rsid w:val="00DD16C1"/>
    <w:rsid w:val="00DD2E64"/>
    <w:rsid w:val="00DD31D9"/>
    <w:rsid w:val="00DD3502"/>
    <w:rsid w:val="00DD3F41"/>
    <w:rsid w:val="00DD4341"/>
    <w:rsid w:val="00DD4709"/>
    <w:rsid w:val="00DD5B31"/>
    <w:rsid w:val="00DD6AFC"/>
    <w:rsid w:val="00DD7347"/>
    <w:rsid w:val="00DE03DA"/>
    <w:rsid w:val="00DE05A2"/>
    <w:rsid w:val="00DE2872"/>
    <w:rsid w:val="00DE4915"/>
    <w:rsid w:val="00DE6D40"/>
    <w:rsid w:val="00DE76B8"/>
    <w:rsid w:val="00DE7DDD"/>
    <w:rsid w:val="00DF079F"/>
    <w:rsid w:val="00DF1C68"/>
    <w:rsid w:val="00DF31D2"/>
    <w:rsid w:val="00DF336D"/>
    <w:rsid w:val="00DF3E9C"/>
    <w:rsid w:val="00DF411F"/>
    <w:rsid w:val="00DF50F6"/>
    <w:rsid w:val="00DF65D0"/>
    <w:rsid w:val="00DF6C3C"/>
    <w:rsid w:val="00DF7E10"/>
    <w:rsid w:val="00E017EA"/>
    <w:rsid w:val="00E018DE"/>
    <w:rsid w:val="00E03080"/>
    <w:rsid w:val="00E04869"/>
    <w:rsid w:val="00E0573B"/>
    <w:rsid w:val="00E06292"/>
    <w:rsid w:val="00E06BD9"/>
    <w:rsid w:val="00E07A55"/>
    <w:rsid w:val="00E10BB4"/>
    <w:rsid w:val="00E13588"/>
    <w:rsid w:val="00E13617"/>
    <w:rsid w:val="00E137CC"/>
    <w:rsid w:val="00E17E20"/>
    <w:rsid w:val="00E17FF0"/>
    <w:rsid w:val="00E20C0C"/>
    <w:rsid w:val="00E23BA5"/>
    <w:rsid w:val="00E23D16"/>
    <w:rsid w:val="00E266BF"/>
    <w:rsid w:val="00E26FBC"/>
    <w:rsid w:val="00E300A0"/>
    <w:rsid w:val="00E3035E"/>
    <w:rsid w:val="00E308B0"/>
    <w:rsid w:val="00E31195"/>
    <w:rsid w:val="00E3683E"/>
    <w:rsid w:val="00E36997"/>
    <w:rsid w:val="00E3724A"/>
    <w:rsid w:val="00E409E2"/>
    <w:rsid w:val="00E40AAB"/>
    <w:rsid w:val="00E40BFA"/>
    <w:rsid w:val="00E413F4"/>
    <w:rsid w:val="00E41D8A"/>
    <w:rsid w:val="00E42DD8"/>
    <w:rsid w:val="00E4308B"/>
    <w:rsid w:val="00E43AB2"/>
    <w:rsid w:val="00E44384"/>
    <w:rsid w:val="00E44D70"/>
    <w:rsid w:val="00E4576D"/>
    <w:rsid w:val="00E457D1"/>
    <w:rsid w:val="00E4639D"/>
    <w:rsid w:val="00E4703E"/>
    <w:rsid w:val="00E506C6"/>
    <w:rsid w:val="00E5159F"/>
    <w:rsid w:val="00E53D9E"/>
    <w:rsid w:val="00E54E74"/>
    <w:rsid w:val="00E551EC"/>
    <w:rsid w:val="00E57124"/>
    <w:rsid w:val="00E6072D"/>
    <w:rsid w:val="00E61610"/>
    <w:rsid w:val="00E618E8"/>
    <w:rsid w:val="00E63AE2"/>
    <w:rsid w:val="00E6443C"/>
    <w:rsid w:val="00E646A6"/>
    <w:rsid w:val="00E64D31"/>
    <w:rsid w:val="00E67765"/>
    <w:rsid w:val="00E709CE"/>
    <w:rsid w:val="00E70C2E"/>
    <w:rsid w:val="00E70E6E"/>
    <w:rsid w:val="00E728E3"/>
    <w:rsid w:val="00E738DE"/>
    <w:rsid w:val="00E73A50"/>
    <w:rsid w:val="00E767C7"/>
    <w:rsid w:val="00E81A51"/>
    <w:rsid w:val="00E81B69"/>
    <w:rsid w:val="00E822AC"/>
    <w:rsid w:val="00E83BD8"/>
    <w:rsid w:val="00E85160"/>
    <w:rsid w:val="00E851AB"/>
    <w:rsid w:val="00E86E9A"/>
    <w:rsid w:val="00E877C2"/>
    <w:rsid w:val="00E90938"/>
    <w:rsid w:val="00E91E45"/>
    <w:rsid w:val="00E929E6"/>
    <w:rsid w:val="00E94236"/>
    <w:rsid w:val="00E96155"/>
    <w:rsid w:val="00E9651C"/>
    <w:rsid w:val="00EA0530"/>
    <w:rsid w:val="00EA144C"/>
    <w:rsid w:val="00EA4BBD"/>
    <w:rsid w:val="00EA5DE9"/>
    <w:rsid w:val="00EA6C67"/>
    <w:rsid w:val="00EB25EE"/>
    <w:rsid w:val="00EB4F06"/>
    <w:rsid w:val="00EB5F43"/>
    <w:rsid w:val="00EB7AB2"/>
    <w:rsid w:val="00EB7C11"/>
    <w:rsid w:val="00EC1B75"/>
    <w:rsid w:val="00EC208C"/>
    <w:rsid w:val="00EC2F38"/>
    <w:rsid w:val="00EC7FCA"/>
    <w:rsid w:val="00ED0312"/>
    <w:rsid w:val="00ED14F6"/>
    <w:rsid w:val="00ED4CBF"/>
    <w:rsid w:val="00ED6F17"/>
    <w:rsid w:val="00EE2546"/>
    <w:rsid w:val="00EE2A2F"/>
    <w:rsid w:val="00EE31FD"/>
    <w:rsid w:val="00EE56B8"/>
    <w:rsid w:val="00EE6EA9"/>
    <w:rsid w:val="00EE7521"/>
    <w:rsid w:val="00EF1C3B"/>
    <w:rsid w:val="00EF1F95"/>
    <w:rsid w:val="00EF20E2"/>
    <w:rsid w:val="00EF33E5"/>
    <w:rsid w:val="00EF4C06"/>
    <w:rsid w:val="00EF5534"/>
    <w:rsid w:val="00F005A7"/>
    <w:rsid w:val="00F01010"/>
    <w:rsid w:val="00F02F69"/>
    <w:rsid w:val="00F037CE"/>
    <w:rsid w:val="00F0419A"/>
    <w:rsid w:val="00F0478F"/>
    <w:rsid w:val="00F04AFC"/>
    <w:rsid w:val="00F05565"/>
    <w:rsid w:val="00F059DE"/>
    <w:rsid w:val="00F07642"/>
    <w:rsid w:val="00F07AE2"/>
    <w:rsid w:val="00F13268"/>
    <w:rsid w:val="00F13519"/>
    <w:rsid w:val="00F15C87"/>
    <w:rsid w:val="00F15D87"/>
    <w:rsid w:val="00F16885"/>
    <w:rsid w:val="00F23281"/>
    <w:rsid w:val="00F23528"/>
    <w:rsid w:val="00F24FEF"/>
    <w:rsid w:val="00F2618C"/>
    <w:rsid w:val="00F272D4"/>
    <w:rsid w:val="00F27D5F"/>
    <w:rsid w:val="00F3053D"/>
    <w:rsid w:val="00F30F44"/>
    <w:rsid w:val="00F325FA"/>
    <w:rsid w:val="00F349D0"/>
    <w:rsid w:val="00F3525E"/>
    <w:rsid w:val="00F355DC"/>
    <w:rsid w:val="00F3585C"/>
    <w:rsid w:val="00F37BBB"/>
    <w:rsid w:val="00F411E2"/>
    <w:rsid w:val="00F427FF"/>
    <w:rsid w:val="00F42AB7"/>
    <w:rsid w:val="00F43631"/>
    <w:rsid w:val="00F44669"/>
    <w:rsid w:val="00F45961"/>
    <w:rsid w:val="00F46601"/>
    <w:rsid w:val="00F47620"/>
    <w:rsid w:val="00F51835"/>
    <w:rsid w:val="00F533D2"/>
    <w:rsid w:val="00F54CEE"/>
    <w:rsid w:val="00F55345"/>
    <w:rsid w:val="00F56748"/>
    <w:rsid w:val="00F62199"/>
    <w:rsid w:val="00F62CF8"/>
    <w:rsid w:val="00F65068"/>
    <w:rsid w:val="00F657A0"/>
    <w:rsid w:val="00F6794F"/>
    <w:rsid w:val="00F70F3F"/>
    <w:rsid w:val="00F71800"/>
    <w:rsid w:val="00F7225C"/>
    <w:rsid w:val="00F7244D"/>
    <w:rsid w:val="00F73969"/>
    <w:rsid w:val="00F76643"/>
    <w:rsid w:val="00F7665F"/>
    <w:rsid w:val="00F8097A"/>
    <w:rsid w:val="00F81406"/>
    <w:rsid w:val="00F83AC6"/>
    <w:rsid w:val="00F840F3"/>
    <w:rsid w:val="00F84790"/>
    <w:rsid w:val="00F849CD"/>
    <w:rsid w:val="00F84C14"/>
    <w:rsid w:val="00F85D3B"/>
    <w:rsid w:val="00F86052"/>
    <w:rsid w:val="00F86CCF"/>
    <w:rsid w:val="00F90E17"/>
    <w:rsid w:val="00F9397D"/>
    <w:rsid w:val="00F9601D"/>
    <w:rsid w:val="00F96A5A"/>
    <w:rsid w:val="00F97674"/>
    <w:rsid w:val="00FA0A49"/>
    <w:rsid w:val="00FA17B0"/>
    <w:rsid w:val="00FA2381"/>
    <w:rsid w:val="00FA26E7"/>
    <w:rsid w:val="00FA39B7"/>
    <w:rsid w:val="00FA432C"/>
    <w:rsid w:val="00FA56EB"/>
    <w:rsid w:val="00FA6230"/>
    <w:rsid w:val="00FB0961"/>
    <w:rsid w:val="00FB131B"/>
    <w:rsid w:val="00FB2F19"/>
    <w:rsid w:val="00FB32AC"/>
    <w:rsid w:val="00FB496F"/>
    <w:rsid w:val="00FB4FCF"/>
    <w:rsid w:val="00FB5C35"/>
    <w:rsid w:val="00FB667F"/>
    <w:rsid w:val="00FB73F2"/>
    <w:rsid w:val="00FC193C"/>
    <w:rsid w:val="00FC19A8"/>
    <w:rsid w:val="00FC2835"/>
    <w:rsid w:val="00FC2E4D"/>
    <w:rsid w:val="00FC31B0"/>
    <w:rsid w:val="00FC33E5"/>
    <w:rsid w:val="00FC375C"/>
    <w:rsid w:val="00FC4742"/>
    <w:rsid w:val="00FC50B5"/>
    <w:rsid w:val="00FC5146"/>
    <w:rsid w:val="00FC5903"/>
    <w:rsid w:val="00FC635A"/>
    <w:rsid w:val="00FD0F28"/>
    <w:rsid w:val="00FD16DE"/>
    <w:rsid w:val="00FD1763"/>
    <w:rsid w:val="00FD2460"/>
    <w:rsid w:val="00FD2D09"/>
    <w:rsid w:val="00FD2D39"/>
    <w:rsid w:val="00FD2E3C"/>
    <w:rsid w:val="00FD3867"/>
    <w:rsid w:val="00FD3900"/>
    <w:rsid w:val="00FD4457"/>
    <w:rsid w:val="00FD5230"/>
    <w:rsid w:val="00FD6D7F"/>
    <w:rsid w:val="00FD77FF"/>
    <w:rsid w:val="00FE27D1"/>
    <w:rsid w:val="00FE51AE"/>
    <w:rsid w:val="00FE6AF6"/>
    <w:rsid w:val="00FE6D57"/>
    <w:rsid w:val="00FE7F85"/>
    <w:rsid w:val="00FF1889"/>
    <w:rsid w:val="00FF4A75"/>
    <w:rsid w:val="00FF617B"/>
    <w:rsid w:val="00FF6C0F"/>
    <w:rsid w:val="00FF74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8EEA8C"/>
  <w15:docId w15:val="{A84BAAA2-6943-1A41-8C8E-238B9D7D4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1545"/>
    <w:rPr>
      <w:rFonts w:ascii="Times New Roman" w:eastAsia="Times New Roman" w:hAnsi="Times New Roman" w:cs="Times New Roman"/>
    </w:rPr>
  </w:style>
  <w:style w:type="paragraph" w:styleId="Heading1">
    <w:name w:val="heading 1"/>
    <w:basedOn w:val="Normal"/>
    <w:next w:val="Normal"/>
    <w:link w:val="Heading1Char"/>
    <w:autoRedefine/>
    <w:uiPriority w:val="9"/>
    <w:qFormat/>
    <w:rsid w:val="002E2116"/>
    <w:pPr>
      <w:keepNext/>
      <w:keepLines/>
      <w:spacing w:before="240"/>
      <w:outlineLvl w:val="0"/>
    </w:pPr>
    <w:rPr>
      <w:rFonts w:ascii="Arial" w:eastAsiaTheme="majorEastAsia" w:hAnsi="Arial"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E2116"/>
    <w:pPr>
      <w:keepNext/>
      <w:keepLines/>
      <w:spacing w:before="40"/>
      <w:outlineLvl w:val="1"/>
    </w:pPr>
    <w:rPr>
      <w:rFonts w:ascii="Arial" w:eastAsiaTheme="majorEastAsia" w:hAnsi="Arial" w:cstheme="majorBidi"/>
      <w:b/>
      <w:color w:val="000000" w:themeColor="text1"/>
      <w:szCs w:val="26"/>
    </w:rPr>
  </w:style>
  <w:style w:type="paragraph" w:styleId="Heading3">
    <w:name w:val="heading 3"/>
    <w:basedOn w:val="Normal"/>
    <w:next w:val="Normal"/>
    <w:link w:val="Heading3Char"/>
    <w:autoRedefine/>
    <w:uiPriority w:val="9"/>
    <w:unhideWhenUsed/>
    <w:qFormat/>
    <w:rsid w:val="00DF7E10"/>
    <w:pPr>
      <w:keepNext/>
      <w:keepLines/>
      <w:spacing w:before="40"/>
      <w:outlineLvl w:val="2"/>
    </w:pPr>
    <w:rPr>
      <w:rFonts w:asciiTheme="majorHAnsi" w:eastAsiaTheme="majorEastAsia" w:hAnsiTheme="majorHAnsi" w:cstheme="majorBidi"/>
      <w:b/>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2116"/>
    <w:rPr>
      <w:rFonts w:ascii="Arial" w:eastAsiaTheme="majorEastAsia" w:hAnsi="Arial" w:cstheme="majorBidi"/>
      <w:b/>
      <w:color w:val="000000" w:themeColor="text1"/>
      <w:sz w:val="32"/>
      <w:szCs w:val="32"/>
    </w:rPr>
  </w:style>
  <w:style w:type="character" w:customStyle="1" w:styleId="Heading2Char">
    <w:name w:val="Heading 2 Char"/>
    <w:basedOn w:val="DefaultParagraphFont"/>
    <w:link w:val="Heading2"/>
    <w:uiPriority w:val="9"/>
    <w:rsid w:val="002E2116"/>
    <w:rPr>
      <w:rFonts w:ascii="Arial" w:eastAsiaTheme="majorEastAsia" w:hAnsi="Arial" w:cstheme="majorBidi"/>
      <w:b/>
      <w:color w:val="000000" w:themeColor="text1"/>
      <w:szCs w:val="26"/>
    </w:rPr>
  </w:style>
  <w:style w:type="character" w:customStyle="1" w:styleId="Heading3Char">
    <w:name w:val="Heading 3 Char"/>
    <w:basedOn w:val="DefaultParagraphFont"/>
    <w:link w:val="Heading3"/>
    <w:uiPriority w:val="9"/>
    <w:rsid w:val="00DF7E10"/>
    <w:rPr>
      <w:rFonts w:asciiTheme="majorHAnsi" w:eastAsiaTheme="majorEastAsia" w:hAnsiTheme="majorHAnsi" w:cstheme="majorBidi"/>
      <w:b/>
      <w:color w:val="000000" w:themeColor="text1"/>
      <w:sz w:val="22"/>
    </w:rPr>
  </w:style>
  <w:style w:type="paragraph" w:styleId="IntenseQuote">
    <w:name w:val="Intense Quote"/>
    <w:basedOn w:val="Normal"/>
    <w:next w:val="Normal"/>
    <w:link w:val="IntenseQuoteChar"/>
    <w:autoRedefine/>
    <w:uiPriority w:val="30"/>
    <w:qFormat/>
    <w:rsid w:val="00DF7E10"/>
    <w:pPr>
      <w:pBdr>
        <w:top w:val="single" w:sz="4" w:space="10" w:color="4472C4" w:themeColor="accent1"/>
        <w:bottom w:val="single" w:sz="4" w:space="10" w:color="4472C4" w:themeColor="accent1"/>
      </w:pBdr>
      <w:spacing w:before="360" w:after="360" w:line="360" w:lineRule="auto"/>
      <w:ind w:left="864" w:right="864"/>
      <w:jc w:val="center"/>
    </w:pPr>
    <w:rPr>
      <w:b/>
      <w:iCs/>
      <w:color w:val="4472C4" w:themeColor="accent1"/>
    </w:rPr>
  </w:style>
  <w:style w:type="character" w:customStyle="1" w:styleId="IntenseQuoteChar">
    <w:name w:val="Intense Quote Char"/>
    <w:basedOn w:val="DefaultParagraphFont"/>
    <w:link w:val="IntenseQuote"/>
    <w:uiPriority w:val="30"/>
    <w:rsid w:val="00DF7E10"/>
    <w:rPr>
      <w:b/>
      <w:iCs/>
      <w:color w:val="4472C4" w:themeColor="accent1"/>
    </w:rPr>
  </w:style>
  <w:style w:type="paragraph" w:customStyle="1" w:styleId="Style3">
    <w:name w:val="Style3"/>
    <w:basedOn w:val="Heading1"/>
    <w:autoRedefine/>
    <w:qFormat/>
    <w:rsid w:val="00DF7E10"/>
    <w:pPr>
      <w:pBdr>
        <w:top w:val="single" w:sz="4" w:space="1" w:color="auto"/>
        <w:bottom w:val="single" w:sz="4" w:space="1" w:color="auto"/>
      </w:pBdr>
      <w:ind w:right="-630"/>
      <w:jc w:val="both"/>
    </w:pPr>
    <w:rPr>
      <w:sz w:val="44"/>
      <w:szCs w:val="24"/>
    </w:rPr>
  </w:style>
  <w:style w:type="paragraph" w:customStyle="1" w:styleId="Style1">
    <w:name w:val="Style1"/>
    <w:basedOn w:val="Heading1"/>
    <w:autoRedefine/>
    <w:qFormat/>
    <w:rsid w:val="002E2116"/>
    <w:rPr>
      <w:rFonts w:eastAsia="Times New Roman"/>
      <w:sz w:val="24"/>
      <w:lang w:val="en-GB" w:eastAsia="en-GB"/>
    </w:rPr>
  </w:style>
  <w:style w:type="character" w:styleId="Hyperlink">
    <w:name w:val="Hyperlink"/>
    <w:basedOn w:val="DefaultParagraphFont"/>
    <w:uiPriority w:val="99"/>
    <w:unhideWhenUsed/>
    <w:rsid w:val="007C79D2"/>
    <w:rPr>
      <w:color w:val="0000FF"/>
      <w:u w:val="single"/>
    </w:rPr>
  </w:style>
  <w:style w:type="character" w:styleId="CommentReference">
    <w:name w:val="annotation reference"/>
    <w:basedOn w:val="DefaultParagraphFont"/>
    <w:uiPriority w:val="99"/>
    <w:semiHidden/>
    <w:unhideWhenUsed/>
    <w:rsid w:val="009F6ABD"/>
    <w:rPr>
      <w:sz w:val="16"/>
      <w:szCs w:val="16"/>
    </w:rPr>
  </w:style>
  <w:style w:type="paragraph" w:styleId="CommentText">
    <w:name w:val="annotation text"/>
    <w:basedOn w:val="Normal"/>
    <w:link w:val="CommentTextChar"/>
    <w:uiPriority w:val="99"/>
    <w:unhideWhenUsed/>
    <w:rsid w:val="009F6ABD"/>
    <w:rPr>
      <w:sz w:val="20"/>
      <w:szCs w:val="20"/>
    </w:rPr>
  </w:style>
  <w:style w:type="character" w:customStyle="1" w:styleId="CommentTextChar">
    <w:name w:val="Comment Text Char"/>
    <w:basedOn w:val="DefaultParagraphFont"/>
    <w:link w:val="CommentText"/>
    <w:uiPriority w:val="99"/>
    <w:rsid w:val="009F6ABD"/>
    <w:rPr>
      <w:sz w:val="20"/>
      <w:szCs w:val="20"/>
      <w:lang w:val="en-GB"/>
    </w:rPr>
  </w:style>
  <w:style w:type="paragraph" w:styleId="CommentSubject">
    <w:name w:val="annotation subject"/>
    <w:basedOn w:val="CommentText"/>
    <w:next w:val="CommentText"/>
    <w:link w:val="CommentSubjectChar"/>
    <w:uiPriority w:val="99"/>
    <w:semiHidden/>
    <w:unhideWhenUsed/>
    <w:rsid w:val="009F6ABD"/>
    <w:rPr>
      <w:b/>
      <w:bCs/>
    </w:rPr>
  </w:style>
  <w:style w:type="character" w:customStyle="1" w:styleId="CommentSubjectChar">
    <w:name w:val="Comment Subject Char"/>
    <w:basedOn w:val="CommentTextChar"/>
    <w:link w:val="CommentSubject"/>
    <w:uiPriority w:val="99"/>
    <w:semiHidden/>
    <w:rsid w:val="009F6ABD"/>
    <w:rPr>
      <w:b/>
      <w:bCs/>
      <w:sz w:val="20"/>
      <w:szCs w:val="20"/>
      <w:lang w:val="en-GB"/>
    </w:rPr>
  </w:style>
  <w:style w:type="paragraph" w:styleId="ListParagraph">
    <w:name w:val="List Paragraph"/>
    <w:basedOn w:val="Normal"/>
    <w:uiPriority w:val="34"/>
    <w:qFormat/>
    <w:rsid w:val="00CF549F"/>
    <w:pPr>
      <w:ind w:left="720"/>
      <w:contextualSpacing/>
    </w:pPr>
  </w:style>
  <w:style w:type="character" w:styleId="UnresolvedMention">
    <w:name w:val="Unresolved Mention"/>
    <w:basedOn w:val="DefaultParagraphFont"/>
    <w:uiPriority w:val="99"/>
    <w:semiHidden/>
    <w:unhideWhenUsed/>
    <w:rsid w:val="00AC0A58"/>
    <w:rPr>
      <w:color w:val="605E5C"/>
      <w:shd w:val="clear" w:color="auto" w:fill="E1DFDD"/>
    </w:rPr>
  </w:style>
  <w:style w:type="paragraph" w:styleId="Header">
    <w:name w:val="header"/>
    <w:basedOn w:val="Normal"/>
    <w:link w:val="HeaderChar"/>
    <w:uiPriority w:val="99"/>
    <w:unhideWhenUsed/>
    <w:rsid w:val="0030163B"/>
    <w:pPr>
      <w:tabs>
        <w:tab w:val="center" w:pos="4680"/>
        <w:tab w:val="right" w:pos="9360"/>
      </w:tabs>
    </w:pPr>
  </w:style>
  <w:style w:type="character" w:customStyle="1" w:styleId="HeaderChar">
    <w:name w:val="Header Char"/>
    <w:basedOn w:val="DefaultParagraphFont"/>
    <w:link w:val="Header"/>
    <w:uiPriority w:val="99"/>
    <w:rsid w:val="0030163B"/>
    <w:rPr>
      <w:lang w:val="en-GB"/>
    </w:rPr>
  </w:style>
  <w:style w:type="paragraph" w:styleId="Footer">
    <w:name w:val="footer"/>
    <w:basedOn w:val="Normal"/>
    <w:link w:val="FooterChar"/>
    <w:uiPriority w:val="99"/>
    <w:unhideWhenUsed/>
    <w:rsid w:val="0030163B"/>
    <w:pPr>
      <w:tabs>
        <w:tab w:val="center" w:pos="4680"/>
        <w:tab w:val="right" w:pos="9360"/>
      </w:tabs>
    </w:pPr>
  </w:style>
  <w:style w:type="character" w:customStyle="1" w:styleId="FooterChar">
    <w:name w:val="Footer Char"/>
    <w:basedOn w:val="DefaultParagraphFont"/>
    <w:link w:val="Footer"/>
    <w:uiPriority w:val="99"/>
    <w:rsid w:val="0030163B"/>
    <w:rPr>
      <w:lang w:val="en-GB"/>
    </w:rPr>
  </w:style>
  <w:style w:type="paragraph" w:customStyle="1" w:styleId="EndNoteBibliographyTitle">
    <w:name w:val="EndNote Bibliography Title"/>
    <w:basedOn w:val="Normal"/>
    <w:link w:val="EndNoteBibliographyTitleChar"/>
    <w:rsid w:val="00466D82"/>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66D82"/>
    <w:rPr>
      <w:rFonts w:ascii="Calibri" w:eastAsia="Times New Roman" w:hAnsi="Calibri" w:cs="Calibri"/>
    </w:rPr>
  </w:style>
  <w:style w:type="paragraph" w:customStyle="1" w:styleId="EndNoteBibliography">
    <w:name w:val="EndNote Bibliography"/>
    <w:basedOn w:val="Normal"/>
    <w:link w:val="EndNoteBibliographyChar"/>
    <w:rsid w:val="00466D82"/>
    <w:pPr>
      <w:jc w:val="both"/>
    </w:pPr>
    <w:rPr>
      <w:rFonts w:ascii="Calibri" w:hAnsi="Calibri" w:cs="Calibri"/>
    </w:rPr>
  </w:style>
  <w:style w:type="character" w:customStyle="1" w:styleId="EndNoteBibliographyChar">
    <w:name w:val="EndNote Bibliography Char"/>
    <w:basedOn w:val="DefaultParagraphFont"/>
    <w:link w:val="EndNoteBibliography"/>
    <w:rsid w:val="00466D82"/>
    <w:rPr>
      <w:rFonts w:ascii="Calibri" w:eastAsia="Times New Roman" w:hAnsi="Calibri" w:cs="Calibri"/>
    </w:rPr>
  </w:style>
  <w:style w:type="character" w:styleId="LineNumber">
    <w:name w:val="line number"/>
    <w:basedOn w:val="DefaultParagraphFont"/>
    <w:uiPriority w:val="99"/>
    <w:semiHidden/>
    <w:unhideWhenUsed/>
    <w:rsid w:val="00F13268"/>
  </w:style>
  <w:style w:type="paragraph" w:styleId="Revision">
    <w:name w:val="Revision"/>
    <w:hidden/>
    <w:uiPriority w:val="99"/>
    <w:semiHidden/>
    <w:rsid w:val="00EF33E5"/>
    <w:rPr>
      <w:lang w:val="en-GB"/>
    </w:rPr>
  </w:style>
  <w:style w:type="paragraph" w:customStyle="1" w:styleId="Style2">
    <w:name w:val="Style2"/>
    <w:basedOn w:val="Heading1"/>
    <w:qFormat/>
    <w:rsid w:val="00C97456"/>
    <w:rPr>
      <w:rFonts w:ascii="Times New Roman" w:hAnsi="Times New Roman"/>
      <w:sz w:val="28"/>
    </w:rPr>
  </w:style>
  <w:style w:type="paragraph" w:styleId="BalloonText">
    <w:name w:val="Balloon Text"/>
    <w:basedOn w:val="Normal"/>
    <w:link w:val="BalloonTextChar"/>
    <w:uiPriority w:val="99"/>
    <w:semiHidden/>
    <w:unhideWhenUsed/>
    <w:rsid w:val="005B378D"/>
    <w:rPr>
      <w:sz w:val="18"/>
      <w:szCs w:val="18"/>
    </w:rPr>
  </w:style>
  <w:style w:type="character" w:customStyle="1" w:styleId="BalloonTextChar">
    <w:name w:val="Balloon Text Char"/>
    <w:basedOn w:val="DefaultParagraphFont"/>
    <w:link w:val="BalloonText"/>
    <w:uiPriority w:val="99"/>
    <w:semiHidden/>
    <w:rsid w:val="005B378D"/>
    <w:rPr>
      <w:rFonts w:ascii="Times New Roman" w:hAnsi="Times New Roman" w:cs="Times New Roman"/>
      <w:sz w:val="18"/>
      <w:szCs w:val="18"/>
      <w:lang w:val="en-GB"/>
    </w:rPr>
  </w:style>
  <w:style w:type="character" w:styleId="PageNumber">
    <w:name w:val="page number"/>
    <w:basedOn w:val="DefaultParagraphFont"/>
    <w:uiPriority w:val="99"/>
    <w:semiHidden/>
    <w:unhideWhenUsed/>
    <w:rsid w:val="00FB13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7789618">
      <w:bodyDiv w:val="1"/>
      <w:marLeft w:val="0"/>
      <w:marRight w:val="0"/>
      <w:marTop w:val="0"/>
      <w:marBottom w:val="0"/>
      <w:divBdr>
        <w:top w:val="none" w:sz="0" w:space="0" w:color="auto"/>
        <w:left w:val="none" w:sz="0" w:space="0" w:color="auto"/>
        <w:bottom w:val="none" w:sz="0" w:space="0" w:color="auto"/>
        <w:right w:val="none" w:sz="0" w:space="0" w:color="auto"/>
      </w:divBdr>
    </w:div>
    <w:div w:id="225535276">
      <w:bodyDiv w:val="1"/>
      <w:marLeft w:val="0"/>
      <w:marRight w:val="0"/>
      <w:marTop w:val="0"/>
      <w:marBottom w:val="0"/>
      <w:divBdr>
        <w:top w:val="none" w:sz="0" w:space="0" w:color="auto"/>
        <w:left w:val="none" w:sz="0" w:space="0" w:color="auto"/>
        <w:bottom w:val="none" w:sz="0" w:space="0" w:color="auto"/>
        <w:right w:val="none" w:sz="0" w:space="0" w:color="auto"/>
      </w:divBdr>
    </w:div>
    <w:div w:id="238373562">
      <w:bodyDiv w:val="1"/>
      <w:marLeft w:val="0"/>
      <w:marRight w:val="0"/>
      <w:marTop w:val="0"/>
      <w:marBottom w:val="0"/>
      <w:divBdr>
        <w:top w:val="none" w:sz="0" w:space="0" w:color="auto"/>
        <w:left w:val="none" w:sz="0" w:space="0" w:color="auto"/>
        <w:bottom w:val="none" w:sz="0" w:space="0" w:color="auto"/>
        <w:right w:val="none" w:sz="0" w:space="0" w:color="auto"/>
      </w:divBdr>
    </w:div>
    <w:div w:id="359093532">
      <w:bodyDiv w:val="1"/>
      <w:marLeft w:val="0"/>
      <w:marRight w:val="0"/>
      <w:marTop w:val="0"/>
      <w:marBottom w:val="0"/>
      <w:divBdr>
        <w:top w:val="none" w:sz="0" w:space="0" w:color="auto"/>
        <w:left w:val="none" w:sz="0" w:space="0" w:color="auto"/>
        <w:bottom w:val="none" w:sz="0" w:space="0" w:color="auto"/>
        <w:right w:val="none" w:sz="0" w:space="0" w:color="auto"/>
      </w:divBdr>
    </w:div>
    <w:div w:id="456143646">
      <w:bodyDiv w:val="1"/>
      <w:marLeft w:val="0"/>
      <w:marRight w:val="0"/>
      <w:marTop w:val="0"/>
      <w:marBottom w:val="0"/>
      <w:divBdr>
        <w:top w:val="none" w:sz="0" w:space="0" w:color="auto"/>
        <w:left w:val="none" w:sz="0" w:space="0" w:color="auto"/>
        <w:bottom w:val="none" w:sz="0" w:space="0" w:color="auto"/>
        <w:right w:val="none" w:sz="0" w:space="0" w:color="auto"/>
      </w:divBdr>
    </w:div>
    <w:div w:id="500043634">
      <w:bodyDiv w:val="1"/>
      <w:marLeft w:val="0"/>
      <w:marRight w:val="0"/>
      <w:marTop w:val="0"/>
      <w:marBottom w:val="0"/>
      <w:divBdr>
        <w:top w:val="none" w:sz="0" w:space="0" w:color="auto"/>
        <w:left w:val="none" w:sz="0" w:space="0" w:color="auto"/>
        <w:bottom w:val="none" w:sz="0" w:space="0" w:color="auto"/>
        <w:right w:val="none" w:sz="0" w:space="0" w:color="auto"/>
      </w:divBdr>
    </w:div>
    <w:div w:id="751269625">
      <w:bodyDiv w:val="1"/>
      <w:marLeft w:val="0"/>
      <w:marRight w:val="0"/>
      <w:marTop w:val="0"/>
      <w:marBottom w:val="0"/>
      <w:divBdr>
        <w:top w:val="none" w:sz="0" w:space="0" w:color="auto"/>
        <w:left w:val="none" w:sz="0" w:space="0" w:color="auto"/>
        <w:bottom w:val="none" w:sz="0" w:space="0" w:color="auto"/>
        <w:right w:val="none" w:sz="0" w:space="0" w:color="auto"/>
      </w:divBdr>
    </w:div>
    <w:div w:id="1263688946">
      <w:bodyDiv w:val="1"/>
      <w:marLeft w:val="0"/>
      <w:marRight w:val="0"/>
      <w:marTop w:val="0"/>
      <w:marBottom w:val="0"/>
      <w:divBdr>
        <w:top w:val="none" w:sz="0" w:space="0" w:color="auto"/>
        <w:left w:val="none" w:sz="0" w:space="0" w:color="auto"/>
        <w:bottom w:val="none" w:sz="0" w:space="0" w:color="auto"/>
        <w:right w:val="none" w:sz="0" w:space="0" w:color="auto"/>
      </w:divBdr>
    </w:div>
    <w:div w:id="1515799339">
      <w:bodyDiv w:val="1"/>
      <w:marLeft w:val="0"/>
      <w:marRight w:val="0"/>
      <w:marTop w:val="0"/>
      <w:marBottom w:val="0"/>
      <w:divBdr>
        <w:top w:val="none" w:sz="0" w:space="0" w:color="auto"/>
        <w:left w:val="none" w:sz="0" w:space="0" w:color="auto"/>
        <w:bottom w:val="none" w:sz="0" w:space="0" w:color="auto"/>
        <w:right w:val="none" w:sz="0" w:space="0" w:color="auto"/>
      </w:divBdr>
    </w:div>
    <w:div w:id="1590851614">
      <w:bodyDiv w:val="1"/>
      <w:marLeft w:val="0"/>
      <w:marRight w:val="0"/>
      <w:marTop w:val="0"/>
      <w:marBottom w:val="0"/>
      <w:divBdr>
        <w:top w:val="none" w:sz="0" w:space="0" w:color="auto"/>
        <w:left w:val="none" w:sz="0" w:space="0" w:color="auto"/>
        <w:bottom w:val="none" w:sz="0" w:space="0" w:color="auto"/>
        <w:right w:val="none" w:sz="0" w:space="0" w:color="auto"/>
      </w:divBdr>
    </w:div>
    <w:div w:id="1639147301">
      <w:bodyDiv w:val="1"/>
      <w:marLeft w:val="0"/>
      <w:marRight w:val="0"/>
      <w:marTop w:val="0"/>
      <w:marBottom w:val="0"/>
      <w:divBdr>
        <w:top w:val="none" w:sz="0" w:space="0" w:color="auto"/>
        <w:left w:val="none" w:sz="0" w:space="0" w:color="auto"/>
        <w:bottom w:val="none" w:sz="0" w:space="0" w:color="auto"/>
        <w:right w:val="none" w:sz="0" w:space="0" w:color="auto"/>
      </w:divBdr>
    </w:div>
    <w:div w:id="17464946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Betty.raman@cardiov.ox.ac.uk" TargetMode="External"/><Relationship Id="rId13" Type="http://schemas.openxmlformats.org/officeDocument/2006/relationships/hyperlink" Target="https://www.fmrib.ox.ac.uk/ukbiobank/"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phosp.org/resource/"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coronavirus.data.gov.uk/details/healthcar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linicaltrials.gov/ct2/show/NCT04510025" TargetMode="External"/><Relationship Id="rId5" Type="http://schemas.openxmlformats.org/officeDocument/2006/relationships/webSettings" Target="webSettings.xml"/><Relationship Id="rId15" Type="http://schemas.openxmlformats.org/officeDocument/2006/relationships/hyperlink" Target="https://gis.cdc.gov/grasp/covidnet/covid19_5.html" TargetMode="Externa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phosp.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6BC13E-52EE-8345-B762-538897B2E23B}">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A35445-0BCD-1E46-AB59-FAED34B6B5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32</Pages>
  <Words>14267</Words>
  <Characters>86747</Characters>
  <Application>Microsoft Office Word</Application>
  <DocSecurity>0</DocSecurity>
  <Lines>1376</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tty Raman</dc:creator>
  <cp:keywords/>
  <dc:description/>
  <cp:lastModifiedBy>Mark Jones</cp:lastModifiedBy>
  <cp:revision>12</cp:revision>
  <dcterms:created xsi:type="dcterms:W3CDTF">2023-06-11T09:40:00Z</dcterms:created>
  <dcterms:modified xsi:type="dcterms:W3CDTF">2023-07-07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1867</vt:lpwstr>
  </property>
  <property fmtid="{D5CDD505-2E9C-101B-9397-08002B2CF9AE}" pid="3" name="grammarly_documentContext">
    <vt:lpwstr>{"goals":[],"domain":"general","emotions":[],"dialect":"british"}</vt:lpwstr>
  </property>
</Properties>
</file>